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3823DE" w14:textId="6B922218" w:rsidR="00660D1C" w:rsidRDefault="00660D1C" w:rsidP="00904830">
      <w:pPr>
        <w:spacing w:line="480" w:lineRule="auto"/>
        <w:contextualSpacing/>
        <w:jc w:val="both"/>
        <w:rPr>
          <w:rFonts w:cstheme="minorHAnsi"/>
          <w:i/>
          <w:sz w:val="28"/>
          <w:szCs w:val="44"/>
        </w:rPr>
      </w:pPr>
      <w:r>
        <w:rPr>
          <w:rFonts w:cstheme="minorHAnsi"/>
          <w:i/>
          <w:sz w:val="28"/>
          <w:szCs w:val="44"/>
        </w:rPr>
        <w:t>Intraspecific scaling of individual growth, consumption and metabolism with temperature and body mass across fishes</w:t>
      </w:r>
    </w:p>
    <w:p w14:paraId="07BE3285" w14:textId="7F5A985B" w:rsidR="00F274F5" w:rsidRPr="00660D1C" w:rsidRDefault="00F274F5" w:rsidP="00904830">
      <w:pPr>
        <w:spacing w:line="480" w:lineRule="auto"/>
        <w:contextualSpacing/>
        <w:jc w:val="both"/>
        <w:rPr>
          <w:rFonts w:cstheme="minorHAnsi"/>
          <w:vertAlign w:val="superscript"/>
        </w:rPr>
      </w:pPr>
      <w:r w:rsidRPr="00660D1C">
        <w:rPr>
          <w:rFonts w:cstheme="minorHAnsi"/>
        </w:rPr>
        <w:t>Max Lindmark</w:t>
      </w:r>
      <w:r w:rsidRPr="00660D1C">
        <w:rPr>
          <w:rFonts w:cstheme="minorHAnsi"/>
          <w:vertAlign w:val="superscript"/>
        </w:rPr>
        <w:t>a,1</w:t>
      </w:r>
      <w:r w:rsidRPr="00660D1C">
        <w:rPr>
          <w:rFonts w:cstheme="minorHAnsi"/>
        </w:rPr>
        <w:t>, Jan Ohlberger</w:t>
      </w:r>
      <w:r w:rsidRPr="00660D1C">
        <w:rPr>
          <w:rFonts w:cstheme="minorHAnsi"/>
          <w:vertAlign w:val="superscript"/>
        </w:rPr>
        <w:t>b</w:t>
      </w:r>
      <w:r w:rsidRPr="00660D1C">
        <w:rPr>
          <w:rFonts w:cstheme="minorHAnsi"/>
        </w:rPr>
        <w:t>, Anna Gårdmark</w:t>
      </w:r>
      <w:r w:rsidRPr="00660D1C">
        <w:rPr>
          <w:rFonts w:cstheme="minorHAnsi"/>
          <w:vertAlign w:val="superscript"/>
        </w:rPr>
        <w:t>c</w:t>
      </w:r>
    </w:p>
    <w:p w14:paraId="26A4BCA9" w14:textId="77777777" w:rsidR="00F274F5" w:rsidRPr="00660D1C" w:rsidRDefault="00F274F5" w:rsidP="00904830">
      <w:pPr>
        <w:spacing w:line="480" w:lineRule="auto"/>
        <w:contextualSpacing/>
        <w:jc w:val="both"/>
        <w:rPr>
          <w:lang w:val="en-US"/>
        </w:rPr>
      </w:pPr>
      <w:r w:rsidRPr="00660D1C">
        <w:rPr>
          <w:rFonts w:cstheme="minorHAnsi"/>
          <w:vertAlign w:val="superscript"/>
          <w:lang w:val="en-US"/>
        </w:rPr>
        <w:t xml:space="preserve">a </w:t>
      </w:r>
      <w:r w:rsidRPr="00660D1C">
        <w:rPr>
          <w:lang w:val="en-US"/>
        </w:rPr>
        <w:t>Swedish University of Agricultural Sciences, Department of Aquatic Resources, Institute of Coastal Research, Skolgatan 6, Öregrund 742 42, Sweden</w:t>
      </w:r>
    </w:p>
    <w:p w14:paraId="18E6568B" w14:textId="77777777" w:rsidR="00F274F5" w:rsidRPr="00660D1C" w:rsidRDefault="00F274F5" w:rsidP="00904830">
      <w:pPr>
        <w:spacing w:line="480" w:lineRule="auto"/>
        <w:contextualSpacing/>
        <w:jc w:val="both"/>
        <w:rPr>
          <w:lang w:val="en-US"/>
        </w:rPr>
      </w:pPr>
      <w:r w:rsidRPr="00660D1C">
        <w:rPr>
          <w:rFonts w:cstheme="minorHAnsi"/>
          <w:vertAlign w:val="superscript"/>
          <w:lang w:val="en-US"/>
        </w:rPr>
        <w:t xml:space="preserve">b </w:t>
      </w:r>
      <w:r w:rsidRPr="00660D1C">
        <w:rPr>
          <w:lang w:val="en-US"/>
        </w:rPr>
        <w:t>School of Aquatic and Fishery Sciences (SAFS), University of Washington, Box 355020, Seattle, WA 98195-5020, USA</w:t>
      </w:r>
    </w:p>
    <w:p w14:paraId="5792E058" w14:textId="77777777" w:rsidR="00F274F5" w:rsidRPr="00660D1C" w:rsidRDefault="00F274F5" w:rsidP="00904830">
      <w:pPr>
        <w:spacing w:line="480" w:lineRule="auto"/>
        <w:contextualSpacing/>
        <w:jc w:val="both"/>
        <w:rPr>
          <w:lang w:val="en-US"/>
        </w:rPr>
      </w:pPr>
      <w:r w:rsidRPr="00660D1C">
        <w:rPr>
          <w:rFonts w:cstheme="minorHAnsi"/>
          <w:vertAlign w:val="superscript"/>
          <w:lang w:val="en-US"/>
        </w:rPr>
        <w:t xml:space="preserve">c </w:t>
      </w:r>
      <w:r w:rsidRPr="00660D1C">
        <w:rPr>
          <w:lang w:val="en-US"/>
        </w:rPr>
        <w:t xml:space="preserve">Swedish University of Agricultural Sciences, Department of Aquatic Resources, Skolgatan 6, SE-742 42 Öregrund, Sweden </w:t>
      </w:r>
    </w:p>
    <w:p w14:paraId="38B5859B" w14:textId="77777777" w:rsidR="00F274F5" w:rsidRPr="004B1D12" w:rsidRDefault="00F274F5" w:rsidP="00904830">
      <w:pPr>
        <w:spacing w:line="480" w:lineRule="auto"/>
        <w:contextualSpacing/>
        <w:jc w:val="both"/>
        <w:rPr>
          <w:rFonts w:cstheme="minorHAnsi"/>
        </w:rPr>
      </w:pPr>
      <w:r w:rsidRPr="00660D1C">
        <w:rPr>
          <w:rFonts w:cstheme="minorHAnsi"/>
          <w:vertAlign w:val="superscript"/>
          <w:lang w:val="en-US"/>
        </w:rPr>
        <w:t>1</w:t>
      </w:r>
      <w:r w:rsidRPr="00660D1C">
        <w:rPr>
          <w:rFonts w:cstheme="minorHAnsi"/>
          <w:lang w:val="en-US"/>
        </w:rPr>
        <w:t xml:space="preserve"> Author to whom correspondence should be addressed. </w:t>
      </w:r>
      <w:r w:rsidRPr="004B1D12">
        <w:rPr>
          <w:rFonts w:cstheme="minorHAnsi"/>
        </w:rPr>
        <w:t>Current address:</w:t>
      </w:r>
    </w:p>
    <w:p w14:paraId="26D36BE5" w14:textId="77777777" w:rsidR="00F274F5" w:rsidRPr="00660D1C" w:rsidRDefault="00F274F5" w:rsidP="00904830">
      <w:pPr>
        <w:spacing w:line="480" w:lineRule="auto"/>
        <w:contextualSpacing/>
        <w:jc w:val="both"/>
        <w:rPr>
          <w:rFonts w:cstheme="minorHAnsi"/>
          <w:lang w:val="en-US"/>
        </w:rPr>
      </w:pPr>
      <w:r w:rsidRPr="00660D1C">
        <w:rPr>
          <w:rFonts w:cstheme="minorHAnsi"/>
          <w:lang w:val="en-US"/>
        </w:rPr>
        <w:t xml:space="preserve">Max Lindmark, Swedish University of Agricultural Sciences, Department of Aquatic Resources, Institute of Coastal Research, Skolgatan 6, Öregrund 742 42, Sweden, Tel.: +46(0)104784137, email: </w:t>
      </w:r>
      <w:hyperlink r:id="rId12" w:history="1">
        <w:r w:rsidRPr="00660D1C">
          <w:rPr>
            <w:rStyle w:val="Hyperlink"/>
            <w:rFonts w:cstheme="minorHAnsi"/>
            <w:lang w:val="en-US"/>
          </w:rPr>
          <w:t>max.lindmark@slu.se</w:t>
        </w:r>
      </w:hyperlink>
    </w:p>
    <w:p w14:paraId="17DEE8D7" w14:textId="77777777" w:rsidR="00F274F5" w:rsidRPr="00660D1C" w:rsidRDefault="00F274F5" w:rsidP="00904830">
      <w:pPr>
        <w:spacing w:line="480" w:lineRule="auto"/>
        <w:contextualSpacing/>
        <w:jc w:val="both"/>
        <w:rPr>
          <w:lang w:val="en-US"/>
        </w:rPr>
      </w:pPr>
    </w:p>
    <w:p w14:paraId="359AA583" w14:textId="3C24C9EB" w:rsidR="0037173B" w:rsidRPr="00660D1C" w:rsidRDefault="00F274F5" w:rsidP="00904830">
      <w:pPr>
        <w:tabs>
          <w:tab w:val="left" w:pos="6690"/>
        </w:tabs>
        <w:spacing w:line="480" w:lineRule="auto"/>
        <w:contextualSpacing/>
        <w:jc w:val="both"/>
        <w:rPr>
          <w:rFonts w:cstheme="minorHAnsi"/>
          <w:color w:val="333333"/>
          <w:shd w:val="clear" w:color="auto" w:fill="FFFFFF"/>
          <w:lang w:val="en-US"/>
        </w:rPr>
      </w:pPr>
      <w:r w:rsidRPr="00660D1C">
        <w:rPr>
          <w:rFonts w:cstheme="minorHAnsi"/>
          <w:b/>
          <w:color w:val="333333"/>
          <w:shd w:val="clear" w:color="auto" w:fill="FFFFFF"/>
          <w:lang w:val="en-US"/>
        </w:rPr>
        <w:t>KEY WORDS</w:t>
      </w:r>
      <w:r w:rsidRPr="00660D1C">
        <w:rPr>
          <w:rFonts w:cstheme="minorHAnsi"/>
          <w:color w:val="333333"/>
          <w:shd w:val="clear" w:color="auto" w:fill="FFFFFF"/>
          <w:lang w:val="en-US"/>
        </w:rPr>
        <w:t>:</w:t>
      </w:r>
      <w:r w:rsidR="00771E35">
        <w:rPr>
          <w:rFonts w:cstheme="minorHAnsi"/>
          <w:color w:val="333333"/>
          <w:shd w:val="clear" w:color="auto" w:fill="FFFFFF"/>
          <w:lang w:val="en-US"/>
        </w:rPr>
        <w:tab/>
      </w:r>
    </w:p>
    <w:p w14:paraId="16AFDA0C" w14:textId="77777777" w:rsidR="00EF519B" w:rsidRPr="00660D1C" w:rsidRDefault="00EF519B" w:rsidP="00904830">
      <w:pPr>
        <w:spacing w:line="480" w:lineRule="auto"/>
        <w:contextualSpacing/>
        <w:jc w:val="both"/>
        <w:rPr>
          <w:rFonts w:cstheme="minorHAnsi"/>
          <w:b/>
          <w:color w:val="333333"/>
          <w:shd w:val="clear" w:color="auto" w:fill="FFFFFF"/>
          <w:lang w:val="en-US"/>
        </w:rPr>
      </w:pPr>
    </w:p>
    <w:p w14:paraId="6B0A1161" w14:textId="77777777" w:rsidR="00387D02" w:rsidRPr="00660D1C" w:rsidRDefault="0037173B" w:rsidP="00904830">
      <w:pPr>
        <w:spacing w:line="480" w:lineRule="auto"/>
        <w:contextualSpacing/>
        <w:jc w:val="both"/>
        <w:rPr>
          <w:rFonts w:cstheme="minorHAnsi"/>
          <w:color w:val="333333"/>
          <w:shd w:val="clear" w:color="auto" w:fill="FFFFFF"/>
          <w:lang w:val="en-US"/>
        </w:rPr>
      </w:pPr>
      <w:r w:rsidRPr="00660D1C">
        <w:rPr>
          <w:rFonts w:cstheme="minorHAnsi"/>
          <w:b/>
          <w:color w:val="333333"/>
          <w:shd w:val="clear" w:color="auto" w:fill="FFFFFF"/>
          <w:lang w:val="en-US"/>
        </w:rPr>
        <w:t>WORD COUNT</w:t>
      </w:r>
      <w:r w:rsidRPr="00660D1C">
        <w:rPr>
          <w:rFonts w:cstheme="minorHAnsi"/>
          <w:color w:val="333333"/>
          <w:shd w:val="clear" w:color="auto" w:fill="FFFFFF"/>
          <w:lang w:val="en-US"/>
        </w:rPr>
        <w:t>:</w:t>
      </w:r>
      <w:r w:rsidR="00E374D5" w:rsidRPr="00660D1C">
        <w:rPr>
          <w:rFonts w:cstheme="minorHAnsi"/>
          <w:color w:val="333333"/>
          <w:shd w:val="clear" w:color="auto" w:fill="FFFFFF"/>
          <w:lang w:val="en-US"/>
        </w:rPr>
        <w:t xml:space="preserve"> </w:t>
      </w:r>
    </w:p>
    <w:p w14:paraId="502E660F" w14:textId="09F3A7D6" w:rsidR="00387D02" w:rsidRPr="00660D1C" w:rsidRDefault="00E374D5"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Abstract: </w:t>
      </w:r>
      <w:r w:rsidR="00DB4AD8" w:rsidRPr="00660D1C">
        <w:rPr>
          <w:rFonts w:cstheme="minorHAnsi"/>
          <w:color w:val="333333"/>
          <w:shd w:val="clear" w:color="auto" w:fill="FFFFFF"/>
          <w:lang w:val="en-US"/>
        </w:rPr>
        <w:t>~</w:t>
      </w:r>
      <w:r w:rsidR="000072CE">
        <w:rPr>
          <w:rFonts w:cstheme="minorHAnsi"/>
          <w:color w:val="333333"/>
          <w:shd w:val="clear" w:color="auto" w:fill="FFFFFF"/>
          <w:lang w:val="en-US"/>
        </w:rPr>
        <w:t>2</w:t>
      </w:r>
      <w:r w:rsidR="007F2CD1">
        <w:rPr>
          <w:rFonts w:cstheme="minorHAnsi"/>
          <w:color w:val="333333"/>
          <w:shd w:val="clear" w:color="auto" w:fill="FFFFFF"/>
          <w:lang w:val="en-US"/>
        </w:rPr>
        <w:t>6</w:t>
      </w:r>
      <w:r w:rsidR="000072CE">
        <w:rPr>
          <w:rFonts w:cstheme="minorHAnsi"/>
          <w:color w:val="333333"/>
          <w:shd w:val="clear" w:color="auto" w:fill="FFFFFF"/>
          <w:lang w:val="en-US"/>
        </w:rPr>
        <w:t>0</w:t>
      </w:r>
    </w:p>
    <w:p w14:paraId="01F65DA7" w14:textId="002DF6AB" w:rsidR="00387D02" w:rsidRPr="001C68B1" w:rsidRDefault="00E374D5" w:rsidP="00904830">
      <w:pPr>
        <w:spacing w:line="480" w:lineRule="auto"/>
        <w:contextualSpacing/>
        <w:jc w:val="both"/>
        <w:rPr>
          <w:rFonts w:cstheme="minorHAnsi"/>
          <w:color w:val="FF0000"/>
          <w:shd w:val="clear" w:color="auto" w:fill="FFFFFF"/>
          <w:lang w:val="en-US"/>
        </w:rPr>
      </w:pPr>
      <w:r w:rsidRPr="00660D1C">
        <w:rPr>
          <w:rFonts w:cstheme="minorHAnsi"/>
          <w:color w:val="333333"/>
          <w:shd w:val="clear" w:color="auto" w:fill="FFFFFF"/>
          <w:lang w:val="en-US"/>
        </w:rPr>
        <w:t xml:space="preserve">Introduction: </w:t>
      </w:r>
      <w:r w:rsidR="00DB4AD8" w:rsidRPr="00860A62">
        <w:rPr>
          <w:rFonts w:cstheme="minorHAnsi"/>
          <w:shd w:val="clear" w:color="auto" w:fill="FFFFFF"/>
          <w:lang w:val="en-US"/>
        </w:rPr>
        <w:t>~</w:t>
      </w:r>
      <w:r w:rsidR="00860A62" w:rsidRPr="00860A62">
        <w:rPr>
          <w:rFonts w:cstheme="minorHAnsi"/>
          <w:shd w:val="clear" w:color="auto" w:fill="FFFFFF"/>
          <w:lang w:val="en-US"/>
        </w:rPr>
        <w:t>1</w:t>
      </w:r>
      <w:r w:rsidR="00946E17">
        <w:rPr>
          <w:rFonts w:cstheme="minorHAnsi"/>
          <w:shd w:val="clear" w:color="auto" w:fill="FFFFFF"/>
          <w:lang w:val="en-US"/>
        </w:rPr>
        <w:t>375</w:t>
      </w:r>
    </w:p>
    <w:p w14:paraId="68A5535C" w14:textId="3637AC77" w:rsidR="00387D02" w:rsidRPr="00660D1C" w:rsidRDefault="00125A25"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Methods: </w:t>
      </w:r>
      <w:r w:rsidR="00AE68F9" w:rsidRPr="00660D1C">
        <w:rPr>
          <w:rFonts w:cstheme="minorHAnsi"/>
          <w:color w:val="333333"/>
          <w:shd w:val="clear" w:color="auto" w:fill="FFFFFF"/>
          <w:lang w:val="en-US"/>
        </w:rPr>
        <w:t>~</w:t>
      </w:r>
      <w:r w:rsidR="008B3C8F">
        <w:rPr>
          <w:rFonts w:cstheme="minorHAnsi"/>
          <w:color w:val="333333"/>
          <w:shd w:val="clear" w:color="auto" w:fill="FFFFFF"/>
          <w:lang w:val="en-US"/>
        </w:rPr>
        <w:t>1693</w:t>
      </w:r>
    </w:p>
    <w:p w14:paraId="6B8B38DB" w14:textId="740F7DF4" w:rsidR="00387D02" w:rsidRPr="00660D1C" w:rsidRDefault="00BC0EF7"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Results: </w:t>
      </w:r>
      <w:r w:rsidR="00762BEA" w:rsidRPr="00660D1C">
        <w:rPr>
          <w:rFonts w:cstheme="minorHAnsi"/>
          <w:color w:val="333333"/>
          <w:shd w:val="clear" w:color="auto" w:fill="FFFFFF"/>
          <w:lang w:val="en-US"/>
        </w:rPr>
        <w:t>~</w:t>
      </w:r>
      <w:r w:rsidR="00503784">
        <w:rPr>
          <w:rFonts w:cstheme="minorHAnsi"/>
          <w:color w:val="333333"/>
          <w:shd w:val="clear" w:color="auto" w:fill="FFFFFF"/>
          <w:lang w:val="en-US"/>
        </w:rPr>
        <w:t>7</w:t>
      </w:r>
      <w:r w:rsidR="00B15E49">
        <w:rPr>
          <w:rFonts w:cstheme="minorHAnsi"/>
          <w:color w:val="333333"/>
          <w:shd w:val="clear" w:color="auto" w:fill="FFFFFF"/>
          <w:lang w:val="en-US"/>
        </w:rPr>
        <w:t>86</w:t>
      </w:r>
    </w:p>
    <w:p w14:paraId="5EDE250F" w14:textId="706A8462" w:rsidR="007C13D9" w:rsidRPr="00660D1C" w:rsidRDefault="00BC0EF7"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Discussion: </w:t>
      </w:r>
      <w:r w:rsidR="00762BEA" w:rsidRPr="00660D1C">
        <w:rPr>
          <w:rFonts w:cstheme="minorHAnsi"/>
          <w:color w:val="333333"/>
          <w:shd w:val="clear" w:color="auto" w:fill="FFFFFF"/>
          <w:lang w:val="en-US"/>
        </w:rPr>
        <w:t>~1400</w:t>
      </w:r>
      <w:r w:rsidR="001518BB" w:rsidRPr="00660D1C">
        <w:rPr>
          <w:rFonts w:cstheme="minorHAnsi"/>
          <w:color w:val="333333"/>
          <w:shd w:val="clear" w:color="auto" w:fill="FFFFFF"/>
          <w:lang w:val="en-US"/>
        </w:rPr>
        <w:t xml:space="preserve"> (missing one section currently)</w:t>
      </w:r>
    </w:p>
    <w:p w14:paraId="35C98543" w14:textId="1F8D8AFE" w:rsidR="00EF519B" w:rsidRPr="00660D1C" w:rsidRDefault="002564E8"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Total: ~ 3900</w:t>
      </w:r>
    </w:p>
    <w:p w14:paraId="68949B81" w14:textId="77777777" w:rsidR="00EF519B" w:rsidRPr="00660D1C" w:rsidRDefault="00EF519B" w:rsidP="00904830">
      <w:pPr>
        <w:spacing w:line="480" w:lineRule="auto"/>
        <w:contextualSpacing/>
        <w:jc w:val="both"/>
        <w:rPr>
          <w:rFonts w:cstheme="minorHAnsi"/>
          <w:color w:val="333333"/>
          <w:shd w:val="clear" w:color="auto" w:fill="FFFFFF"/>
          <w:lang w:val="en-US"/>
        </w:rPr>
      </w:pPr>
    </w:p>
    <w:p w14:paraId="145C3C71" w14:textId="31DD91C4" w:rsidR="006367A2" w:rsidRPr="006367A2" w:rsidRDefault="009E7C95" w:rsidP="00904830">
      <w:pPr>
        <w:spacing w:line="480" w:lineRule="auto"/>
        <w:jc w:val="both"/>
        <w:rPr>
          <w:rFonts w:cstheme="minorHAnsi"/>
          <w:b/>
          <w:lang w:val="en-US"/>
        </w:rPr>
      </w:pPr>
      <w:r>
        <w:rPr>
          <w:rFonts w:cstheme="minorHAnsi"/>
          <w:b/>
          <w:lang w:val="en-US"/>
        </w:rPr>
        <w:lastRenderedPageBreak/>
        <w:t>Abstract</w:t>
      </w:r>
    </w:p>
    <w:p w14:paraId="55D3FF9A" w14:textId="28046430" w:rsidR="003D646A" w:rsidRPr="0017726B" w:rsidRDefault="007560DE" w:rsidP="003B5AC8">
      <w:pPr>
        <w:pStyle w:val="ListParagraph"/>
        <w:numPr>
          <w:ilvl w:val="0"/>
          <w:numId w:val="28"/>
        </w:numPr>
        <w:spacing w:line="480" w:lineRule="auto"/>
        <w:jc w:val="both"/>
        <w:rPr>
          <w:rFonts w:cstheme="minorHAnsi"/>
          <w:sz w:val="22"/>
          <w:szCs w:val="22"/>
          <w:lang w:val="en-US"/>
        </w:rPr>
      </w:pPr>
      <w:r w:rsidRPr="0017726B">
        <w:rPr>
          <w:rFonts w:cstheme="minorHAnsi"/>
          <w:sz w:val="22"/>
          <w:szCs w:val="22"/>
          <w:lang w:val="en-US"/>
        </w:rPr>
        <w:t xml:space="preserve">Warming of aquatic communities is </w:t>
      </w:r>
      <w:r w:rsidR="008C04A6" w:rsidRPr="0017726B">
        <w:rPr>
          <w:rFonts w:cstheme="minorHAnsi"/>
          <w:sz w:val="22"/>
          <w:szCs w:val="22"/>
          <w:lang w:val="en-US"/>
        </w:rPr>
        <w:t xml:space="preserve">generally </w:t>
      </w:r>
      <w:r w:rsidRPr="0017726B">
        <w:rPr>
          <w:rFonts w:cstheme="minorHAnsi"/>
          <w:sz w:val="22"/>
          <w:szCs w:val="22"/>
          <w:lang w:val="en-US"/>
        </w:rPr>
        <w:t xml:space="preserve">predicted to </w:t>
      </w:r>
      <w:r w:rsidR="0040595A" w:rsidRPr="0017726B">
        <w:rPr>
          <w:rFonts w:cstheme="minorHAnsi"/>
          <w:sz w:val="22"/>
          <w:szCs w:val="22"/>
          <w:lang w:val="en-US"/>
        </w:rPr>
        <w:t xml:space="preserve">increase </w:t>
      </w:r>
      <w:r w:rsidR="00C4149F" w:rsidRPr="0017726B">
        <w:rPr>
          <w:rFonts w:cstheme="minorHAnsi"/>
          <w:sz w:val="22"/>
          <w:szCs w:val="22"/>
          <w:lang w:val="en-US"/>
        </w:rPr>
        <w:t xml:space="preserve">growth rates and </w:t>
      </w:r>
      <w:r w:rsidR="005A6B09" w:rsidRPr="0017726B">
        <w:rPr>
          <w:rFonts w:cstheme="minorHAnsi"/>
          <w:sz w:val="22"/>
          <w:szCs w:val="22"/>
          <w:lang w:val="en-US"/>
        </w:rPr>
        <w:t>reduce</w:t>
      </w:r>
      <w:r w:rsidR="00C4149F" w:rsidRPr="0017726B">
        <w:rPr>
          <w:rFonts w:cstheme="minorHAnsi"/>
          <w:sz w:val="22"/>
          <w:szCs w:val="22"/>
          <w:lang w:val="en-US"/>
        </w:rPr>
        <w:t xml:space="preserve"> </w:t>
      </w:r>
      <w:r w:rsidRPr="0017726B">
        <w:rPr>
          <w:rFonts w:cstheme="minorHAnsi"/>
          <w:sz w:val="22"/>
          <w:szCs w:val="22"/>
          <w:lang w:val="en-US"/>
        </w:rPr>
        <w:t>asymptotic body</w:t>
      </w:r>
      <w:r w:rsidR="00221E16" w:rsidRPr="0017726B">
        <w:rPr>
          <w:rFonts w:cstheme="minorHAnsi"/>
          <w:sz w:val="22"/>
          <w:szCs w:val="22"/>
          <w:lang w:val="en-US"/>
        </w:rPr>
        <w:t xml:space="preserve"> sizes</w:t>
      </w:r>
      <w:r w:rsidR="004B2A5F">
        <w:rPr>
          <w:rFonts w:cstheme="minorHAnsi"/>
          <w:sz w:val="22"/>
          <w:szCs w:val="22"/>
          <w:lang w:val="en-US"/>
        </w:rPr>
        <w:t xml:space="preserve"> of ectotherms</w:t>
      </w:r>
      <w:r w:rsidR="00C4149F" w:rsidRPr="0017726B">
        <w:rPr>
          <w:rFonts w:cstheme="minorHAnsi"/>
          <w:sz w:val="22"/>
          <w:szCs w:val="22"/>
          <w:lang w:val="en-US"/>
        </w:rPr>
        <w:t xml:space="preserve">. However, </w:t>
      </w:r>
      <w:r w:rsidR="009E3FEF">
        <w:rPr>
          <w:rFonts w:cstheme="minorHAnsi"/>
          <w:sz w:val="22"/>
          <w:szCs w:val="22"/>
          <w:lang w:val="en-US"/>
        </w:rPr>
        <w:t xml:space="preserve">we lack a comprehensive overview of average intraspecific scaling of growth with body mass and </w:t>
      </w:r>
      <w:r w:rsidR="00F568DE">
        <w:rPr>
          <w:rFonts w:cstheme="minorHAnsi"/>
          <w:sz w:val="22"/>
          <w:szCs w:val="22"/>
          <w:lang w:val="en-US"/>
        </w:rPr>
        <w:t>temperature</w:t>
      </w:r>
      <w:r w:rsidR="00E37100">
        <w:rPr>
          <w:rFonts w:cstheme="minorHAnsi"/>
          <w:sz w:val="22"/>
          <w:szCs w:val="22"/>
          <w:lang w:val="en-US"/>
        </w:rPr>
        <w:t xml:space="preserve"> from controlled experiments</w:t>
      </w:r>
      <w:r w:rsidR="00F568DE">
        <w:rPr>
          <w:rFonts w:cstheme="minorHAnsi"/>
          <w:sz w:val="22"/>
          <w:szCs w:val="22"/>
          <w:lang w:val="en-US"/>
        </w:rPr>
        <w:t>, and m</w:t>
      </w:r>
      <w:r w:rsidR="002F2D81" w:rsidRPr="0017726B">
        <w:rPr>
          <w:rFonts w:cstheme="minorHAnsi"/>
          <w:sz w:val="22"/>
          <w:szCs w:val="22"/>
          <w:lang w:val="en-US"/>
        </w:rPr>
        <w:t xml:space="preserve">echanistic </w:t>
      </w:r>
      <w:r w:rsidR="006D18C2">
        <w:rPr>
          <w:rFonts w:cstheme="minorHAnsi"/>
          <w:sz w:val="22"/>
          <w:szCs w:val="22"/>
          <w:lang w:val="en-US"/>
        </w:rPr>
        <w:t xml:space="preserve">growth models </w:t>
      </w:r>
      <w:r w:rsidR="00843AAA">
        <w:rPr>
          <w:rFonts w:cstheme="minorHAnsi"/>
          <w:sz w:val="22"/>
          <w:szCs w:val="22"/>
          <w:lang w:val="en-US"/>
        </w:rPr>
        <w:t>are usually not informed by empirical estimates of intraspecific scaling of key processes such as metabolism and consumption.</w:t>
      </w:r>
      <w:r w:rsidR="003B5AC8">
        <w:rPr>
          <w:rFonts w:cstheme="minorHAnsi"/>
          <w:sz w:val="22"/>
          <w:szCs w:val="22"/>
          <w:lang w:val="en-US"/>
        </w:rPr>
        <w:t xml:space="preserve"> This limits our ability </w:t>
      </w:r>
      <w:r w:rsidR="000F1CA5">
        <w:rPr>
          <w:rFonts w:cstheme="minorHAnsi"/>
          <w:sz w:val="22"/>
          <w:szCs w:val="22"/>
          <w:lang w:val="en-US"/>
        </w:rPr>
        <w:t xml:space="preserve">to </w:t>
      </w:r>
      <w:r w:rsidR="00A10964">
        <w:rPr>
          <w:rFonts w:cstheme="minorHAnsi"/>
          <w:sz w:val="22"/>
          <w:szCs w:val="22"/>
          <w:lang w:val="en-US"/>
        </w:rPr>
        <w:t>link experimental data to empirical patterns of growth</w:t>
      </w:r>
      <w:r w:rsidR="00B834F9">
        <w:rPr>
          <w:rFonts w:cstheme="minorHAnsi"/>
          <w:sz w:val="22"/>
          <w:szCs w:val="22"/>
          <w:lang w:val="en-US"/>
        </w:rPr>
        <w:t xml:space="preserve"> as well as developing </w:t>
      </w:r>
      <w:r w:rsidR="00C50EEC">
        <w:rPr>
          <w:rFonts w:cstheme="minorHAnsi"/>
          <w:sz w:val="22"/>
          <w:szCs w:val="22"/>
          <w:lang w:val="en-US"/>
        </w:rPr>
        <w:t>growth models</w:t>
      </w:r>
      <w:r w:rsidR="0035144A">
        <w:rPr>
          <w:rFonts w:cstheme="minorHAnsi"/>
          <w:sz w:val="22"/>
          <w:szCs w:val="22"/>
          <w:lang w:val="en-US"/>
        </w:rPr>
        <w:t>.</w:t>
      </w:r>
      <w:r w:rsidR="002F2D81" w:rsidRPr="0017726B">
        <w:rPr>
          <w:rFonts w:cstheme="minorHAnsi"/>
          <w:sz w:val="22"/>
          <w:szCs w:val="22"/>
          <w:lang w:val="en-US"/>
        </w:rPr>
        <w:t xml:space="preserve"> </w:t>
      </w:r>
    </w:p>
    <w:p w14:paraId="73308B4B" w14:textId="2C0BEF56" w:rsidR="003D646A" w:rsidRPr="0017726B" w:rsidRDefault="003A2ED2" w:rsidP="00904830">
      <w:pPr>
        <w:pStyle w:val="ListParagraph"/>
        <w:numPr>
          <w:ilvl w:val="0"/>
          <w:numId w:val="28"/>
        </w:numPr>
        <w:spacing w:line="480" w:lineRule="auto"/>
        <w:jc w:val="both"/>
        <w:rPr>
          <w:rFonts w:cstheme="minorHAnsi"/>
          <w:sz w:val="22"/>
          <w:szCs w:val="22"/>
          <w:lang w:val="en-US"/>
        </w:rPr>
      </w:pPr>
      <w:r w:rsidRPr="0017726B">
        <w:rPr>
          <w:rFonts w:cstheme="minorHAnsi"/>
          <w:sz w:val="22"/>
          <w:szCs w:val="22"/>
          <w:lang w:val="en-US"/>
        </w:rPr>
        <w:t xml:space="preserve">To </w:t>
      </w:r>
      <w:r w:rsidR="009C5D5C" w:rsidRPr="0017726B">
        <w:rPr>
          <w:rFonts w:cstheme="minorHAnsi"/>
          <w:sz w:val="22"/>
          <w:szCs w:val="22"/>
          <w:lang w:val="en-US"/>
        </w:rPr>
        <w:t>estimate</w:t>
      </w:r>
      <w:r w:rsidR="00AF7644" w:rsidRPr="0017726B">
        <w:rPr>
          <w:rFonts w:cstheme="minorHAnsi"/>
          <w:sz w:val="22"/>
          <w:szCs w:val="22"/>
          <w:lang w:val="en-US"/>
        </w:rPr>
        <w:t xml:space="preserve"> </w:t>
      </w:r>
      <w:r w:rsidR="00A80603" w:rsidRPr="0017726B">
        <w:rPr>
          <w:rFonts w:cstheme="minorHAnsi"/>
          <w:sz w:val="22"/>
          <w:szCs w:val="22"/>
          <w:lang w:val="en-US"/>
        </w:rPr>
        <w:t xml:space="preserve">the </w:t>
      </w:r>
      <w:r w:rsidR="00B537CC" w:rsidRPr="0017726B">
        <w:rPr>
          <w:rFonts w:cstheme="minorHAnsi"/>
          <w:sz w:val="22"/>
          <w:szCs w:val="22"/>
          <w:lang w:val="en-US"/>
        </w:rPr>
        <w:t>effect of body size and temperature on growth</w:t>
      </w:r>
      <w:r w:rsidR="00F348AC" w:rsidRPr="0017726B">
        <w:rPr>
          <w:rFonts w:cstheme="minorHAnsi"/>
          <w:sz w:val="22"/>
          <w:szCs w:val="22"/>
          <w:lang w:val="en-US"/>
        </w:rPr>
        <w:t xml:space="preserve">, </w:t>
      </w:r>
      <w:r w:rsidR="008A3E74" w:rsidRPr="0017726B">
        <w:rPr>
          <w:rFonts w:cstheme="minorHAnsi"/>
          <w:sz w:val="22"/>
          <w:szCs w:val="22"/>
          <w:lang w:val="en-US"/>
        </w:rPr>
        <w:t>and</w:t>
      </w:r>
      <w:r w:rsidR="00B537CC" w:rsidRPr="0017726B">
        <w:rPr>
          <w:rFonts w:cstheme="minorHAnsi"/>
          <w:sz w:val="22"/>
          <w:szCs w:val="22"/>
          <w:lang w:val="en-US"/>
        </w:rPr>
        <w:t xml:space="preserve"> </w:t>
      </w:r>
      <w:r w:rsidR="00F348AC" w:rsidRPr="0017726B">
        <w:rPr>
          <w:rFonts w:cstheme="minorHAnsi"/>
          <w:sz w:val="22"/>
          <w:szCs w:val="22"/>
          <w:lang w:val="en-US"/>
        </w:rPr>
        <w:t xml:space="preserve">to </w:t>
      </w:r>
      <w:r w:rsidR="00717293" w:rsidRPr="0017726B">
        <w:rPr>
          <w:rFonts w:cstheme="minorHAnsi"/>
          <w:sz w:val="22"/>
          <w:szCs w:val="22"/>
          <w:lang w:val="en-US"/>
        </w:rPr>
        <w:t xml:space="preserve">examine </w:t>
      </w:r>
      <w:r w:rsidR="00303480" w:rsidRPr="0017726B">
        <w:rPr>
          <w:rFonts w:cstheme="minorHAnsi"/>
          <w:sz w:val="22"/>
          <w:szCs w:val="22"/>
          <w:lang w:val="en-US"/>
        </w:rPr>
        <w:t xml:space="preserve">the link between growth </w:t>
      </w:r>
      <w:r w:rsidR="00053BB3" w:rsidRPr="0017726B">
        <w:rPr>
          <w:rFonts w:cstheme="minorHAnsi"/>
          <w:sz w:val="22"/>
          <w:szCs w:val="22"/>
          <w:lang w:val="en-US"/>
        </w:rPr>
        <w:t xml:space="preserve">and </w:t>
      </w:r>
      <w:r w:rsidR="001E496D" w:rsidRPr="0017726B">
        <w:rPr>
          <w:rFonts w:cstheme="minorHAnsi"/>
          <w:sz w:val="22"/>
          <w:szCs w:val="22"/>
          <w:lang w:val="en-US"/>
        </w:rPr>
        <w:t>metabolic- and maximum consumption rates</w:t>
      </w:r>
      <w:r w:rsidR="0087276B" w:rsidRPr="0017726B">
        <w:rPr>
          <w:rFonts w:cstheme="minorHAnsi"/>
          <w:sz w:val="22"/>
          <w:szCs w:val="22"/>
          <w:lang w:val="en-US"/>
        </w:rPr>
        <w:t>,</w:t>
      </w:r>
      <w:r w:rsidR="008B60E2" w:rsidRPr="0017726B">
        <w:rPr>
          <w:rFonts w:cstheme="minorHAnsi"/>
          <w:sz w:val="22"/>
          <w:szCs w:val="22"/>
          <w:lang w:val="en-US"/>
        </w:rPr>
        <w:t xml:space="preserve"> we </w:t>
      </w:r>
      <w:r w:rsidRPr="0017726B">
        <w:rPr>
          <w:rFonts w:cstheme="minorHAnsi"/>
          <w:sz w:val="22"/>
          <w:szCs w:val="22"/>
          <w:lang w:val="en-US"/>
        </w:rPr>
        <w:t xml:space="preserve">performed </w:t>
      </w:r>
      <w:r w:rsidR="00B80EF0" w:rsidRPr="0017726B">
        <w:rPr>
          <w:rFonts w:cstheme="minorHAnsi"/>
          <w:sz w:val="22"/>
          <w:szCs w:val="22"/>
          <w:lang w:val="en-US"/>
        </w:rPr>
        <w:t>a systematic review</w:t>
      </w:r>
      <w:r w:rsidR="00C9024C" w:rsidRPr="0017726B">
        <w:rPr>
          <w:rFonts w:cstheme="minorHAnsi"/>
          <w:sz w:val="22"/>
          <w:szCs w:val="22"/>
          <w:lang w:val="en-US"/>
        </w:rPr>
        <w:t xml:space="preserve"> and </w:t>
      </w:r>
      <w:r w:rsidR="00720A3C" w:rsidRPr="0017726B">
        <w:rPr>
          <w:rFonts w:cstheme="minorHAnsi"/>
          <w:sz w:val="22"/>
          <w:szCs w:val="22"/>
          <w:lang w:val="en-US"/>
        </w:rPr>
        <w:t>collated</w:t>
      </w:r>
      <w:r w:rsidR="00B80EF0" w:rsidRPr="0017726B">
        <w:rPr>
          <w:rFonts w:cstheme="minorHAnsi"/>
          <w:sz w:val="22"/>
          <w:szCs w:val="22"/>
          <w:lang w:val="en-US"/>
        </w:rPr>
        <w:t xml:space="preserve"> experimental </w:t>
      </w:r>
      <w:r w:rsidR="00F409B0" w:rsidRPr="0017726B">
        <w:rPr>
          <w:rFonts w:cstheme="minorHAnsi"/>
          <w:sz w:val="22"/>
          <w:szCs w:val="22"/>
          <w:lang w:val="en-US"/>
        </w:rPr>
        <w:t>data</w:t>
      </w:r>
      <w:r w:rsidR="00B80EF0" w:rsidRPr="0017726B">
        <w:rPr>
          <w:rFonts w:cstheme="minorHAnsi"/>
          <w:sz w:val="22"/>
          <w:szCs w:val="22"/>
          <w:lang w:val="en-US"/>
        </w:rPr>
        <w:t xml:space="preserve"> on </w:t>
      </w:r>
      <w:r w:rsidR="00E067BE">
        <w:rPr>
          <w:rFonts w:cstheme="minorHAnsi"/>
          <w:sz w:val="22"/>
          <w:szCs w:val="22"/>
          <w:lang w:val="en-US"/>
        </w:rPr>
        <w:t>these rates</w:t>
      </w:r>
      <w:r w:rsidR="00156D9D" w:rsidRPr="0017726B">
        <w:rPr>
          <w:rFonts w:cstheme="minorHAnsi"/>
          <w:sz w:val="22"/>
          <w:szCs w:val="22"/>
          <w:lang w:val="en-US"/>
        </w:rPr>
        <w:t xml:space="preserve">. We used only </w:t>
      </w:r>
      <w:r w:rsidR="00A274F4" w:rsidRPr="0017726B">
        <w:rPr>
          <w:rFonts w:cstheme="minorHAnsi"/>
          <w:sz w:val="22"/>
          <w:szCs w:val="22"/>
          <w:lang w:val="en-US"/>
        </w:rPr>
        <w:t xml:space="preserve">studies with </w:t>
      </w:r>
      <w:r w:rsidR="00346DB9" w:rsidRPr="0017726B">
        <w:rPr>
          <w:rFonts w:cstheme="minorHAnsi"/>
          <w:sz w:val="22"/>
          <w:szCs w:val="22"/>
          <w:lang w:val="en-US"/>
        </w:rPr>
        <w:t>body mass</w:t>
      </w:r>
      <w:r w:rsidR="00F12000">
        <w:rPr>
          <w:rFonts w:cstheme="minorHAnsi"/>
          <w:sz w:val="22"/>
          <w:szCs w:val="22"/>
          <w:lang w:val="en-US"/>
        </w:rPr>
        <w:t xml:space="preserve"> and </w:t>
      </w:r>
      <w:r w:rsidR="00346DB9" w:rsidRPr="0017726B">
        <w:rPr>
          <w:rFonts w:cstheme="minorHAnsi"/>
          <w:sz w:val="22"/>
          <w:szCs w:val="22"/>
          <w:lang w:val="en-US"/>
        </w:rPr>
        <w:t xml:space="preserve">temperature </w:t>
      </w:r>
      <w:r w:rsidR="00F12000">
        <w:rPr>
          <w:rFonts w:cstheme="minorHAnsi"/>
          <w:sz w:val="22"/>
          <w:szCs w:val="22"/>
          <w:lang w:val="en-US"/>
        </w:rPr>
        <w:t xml:space="preserve">treatments </w:t>
      </w:r>
      <w:r w:rsidR="00F43721">
        <w:rPr>
          <w:rFonts w:cstheme="minorHAnsi"/>
          <w:sz w:val="22"/>
          <w:szCs w:val="22"/>
          <w:lang w:val="en-US"/>
        </w:rPr>
        <w:t xml:space="preserve">and </w:t>
      </w:r>
      <w:r w:rsidR="008F16B3" w:rsidRPr="0017726B">
        <w:rPr>
          <w:rFonts w:cstheme="minorHAnsi"/>
          <w:sz w:val="22"/>
          <w:szCs w:val="22"/>
          <w:lang w:val="en-US"/>
        </w:rPr>
        <w:t xml:space="preserve">fit </w:t>
      </w:r>
      <w:r w:rsidR="00D93E88" w:rsidRPr="0017726B">
        <w:rPr>
          <w:rFonts w:cstheme="minorHAnsi"/>
          <w:sz w:val="22"/>
          <w:szCs w:val="22"/>
          <w:lang w:val="en-US"/>
        </w:rPr>
        <w:t>hierarchical models</w:t>
      </w:r>
      <w:r w:rsidR="002A4A91" w:rsidRPr="0017726B">
        <w:rPr>
          <w:rFonts w:cstheme="minorHAnsi"/>
          <w:sz w:val="22"/>
          <w:szCs w:val="22"/>
          <w:lang w:val="en-US"/>
        </w:rPr>
        <w:t xml:space="preserve"> to </w:t>
      </w:r>
      <w:r w:rsidR="006577A6">
        <w:rPr>
          <w:rFonts w:cstheme="minorHAnsi"/>
          <w:sz w:val="22"/>
          <w:szCs w:val="22"/>
          <w:lang w:val="en-US"/>
        </w:rPr>
        <w:t>evaluate</w:t>
      </w:r>
      <w:r w:rsidR="00470B59">
        <w:rPr>
          <w:rFonts w:cstheme="minorHAnsi"/>
          <w:sz w:val="22"/>
          <w:szCs w:val="22"/>
          <w:lang w:val="en-US"/>
        </w:rPr>
        <w:t xml:space="preserve"> </w:t>
      </w:r>
      <w:r w:rsidR="00A063EA" w:rsidRPr="0017726B">
        <w:rPr>
          <w:rFonts w:cstheme="minorHAnsi"/>
          <w:sz w:val="22"/>
          <w:szCs w:val="22"/>
          <w:lang w:val="en-US"/>
        </w:rPr>
        <w:t>how</w:t>
      </w:r>
      <w:r w:rsidR="00CC5B97" w:rsidRPr="0017726B">
        <w:rPr>
          <w:rFonts w:cstheme="minorHAnsi"/>
          <w:sz w:val="22"/>
          <w:szCs w:val="22"/>
          <w:lang w:val="en-US"/>
        </w:rPr>
        <w:t xml:space="preserve"> </w:t>
      </w:r>
      <w:r w:rsidR="00BA7DA3" w:rsidRPr="0017726B">
        <w:rPr>
          <w:rFonts w:cstheme="minorHAnsi"/>
          <w:sz w:val="22"/>
          <w:szCs w:val="22"/>
          <w:lang w:val="en-US"/>
        </w:rPr>
        <w:t xml:space="preserve">these rates </w:t>
      </w:r>
      <w:r w:rsidR="006C64A3" w:rsidRPr="0017726B">
        <w:rPr>
          <w:rFonts w:cstheme="minorHAnsi"/>
          <w:sz w:val="22"/>
          <w:szCs w:val="22"/>
          <w:lang w:val="en-US"/>
        </w:rPr>
        <w:t xml:space="preserve">scale </w:t>
      </w:r>
      <w:r w:rsidR="00976957" w:rsidRPr="0017726B">
        <w:rPr>
          <w:rFonts w:cstheme="minorHAnsi"/>
          <w:sz w:val="22"/>
          <w:szCs w:val="22"/>
          <w:lang w:val="en-US"/>
        </w:rPr>
        <w:t xml:space="preserve">with </w:t>
      </w:r>
      <w:r w:rsidR="00DC6142">
        <w:rPr>
          <w:rFonts w:cstheme="minorHAnsi"/>
          <w:sz w:val="22"/>
          <w:szCs w:val="22"/>
          <w:lang w:val="en-US"/>
        </w:rPr>
        <w:t xml:space="preserve">jointly </w:t>
      </w:r>
      <w:r w:rsidR="004A74BF">
        <w:rPr>
          <w:rFonts w:cstheme="minorHAnsi"/>
          <w:sz w:val="22"/>
          <w:szCs w:val="22"/>
          <w:lang w:val="en-US"/>
        </w:rPr>
        <w:t xml:space="preserve">with </w:t>
      </w:r>
      <w:r w:rsidR="00976957" w:rsidRPr="0017726B">
        <w:rPr>
          <w:rFonts w:cstheme="minorHAnsi"/>
          <w:sz w:val="22"/>
          <w:szCs w:val="22"/>
          <w:lang w:val="en-US"/>
        </w:rPr>
        <w:t xml:space="preserve">mass and temperature </w:t>
      </w:r>
      <w:r w:rsidR="003805DD" w:rsidRPr="0017726B">
        <w:rPr>
          <w:rFonts w:cstheme="minorHAnsi"/>
          <w:sz w:val="22"/>
          <w:szCs w:val="22"/>
          <w:lang w:val="en-US"/>
        </w:rPr>
        <w:t xml:space="preserve">within </w:t>
      </w:r>
      <w:r w:rsidR="003526B5" w:rsidRPr="0017726B">
        <w:rPr>
          <w:rFonts w:cstheme="minorHAnsi"/>
          <w:sz w:val="22"/>
          <w:szCs w:val="22"/>
          <w:lang w:val="en-US"/>
        </w:rPr>
        <w:t>species, while accounting for variation between species.</w:t>
      </w:r>
      <w:r w:rsidR="00CC5B97" w:rsidRPr="0017726B">
        <w:rPr>
          <w:rFonts w:cstheme="minorHAnsi"/>
          <w:sz w:val="22"/>
          <w:szCs w:val="22"/>
          <w:lang w:val="en-US"/>
        </w:rPr>
        <w:t xml:space="preserve"> </w:t>
      </w:r>
    </w:p>
    <w:p w14:paraId="078B66FA" w14:textId="2C519E15" w:rsidR="003D646A" w:rsidRPr="0017726B" w:rsidRDefault="0072373C" w:rsidP="00904830">
      <w:pPr>
        <w:pStyle w:val="ListParagraph"/>
        <w:numPr>
          <w:ilvl w:val="0"/>
          <w:numId w:val="28"/>
        </w:numPr>
        <w:spacing w:line="480" w:lineRule="auto"/>
        <w:jc w:val="both"/>
        <w:rPr>
          <w:rFonts w:cstheme="minorHAnsi"/>
          <w:sz w:val="22"/>
          <w:szCs w:val="22"/>
          <w:lang w:val="en-US"/>
        </w:rPr>
      </w:pPr>
      <w:r w:rsidRPr="0017726B">
        <w:rPr>
          <w:rFonts w:cstheme="minorHAnsi"/>
          <w:sz w:val="22"/>
          <w:szCs w:val="22"/>
          <w:lang w:val="en-US"/>
        </w:rPr>
        <w:t xml:space="preserve">We find </w:t>
      </w:r>
      <w:r w:rsidR="002367CE" w:rsidRPr="0017726B">
        <w:rPr>
          <w:rFonts w:cstheme="minorHAnsi"/>
          <w:sz w:val="22"/>
          <w:szCs w:val="22"/>
          <w:lang w:val="en-US"/>
        </w:rPr>
        <w:t>clear support for a declining optimum growth temperature</w:t>
      </w:r>
      <w:r w:rsidR="00D473EB">
        <w:rPr>
          <w:rFonts w:cstheme="minorHAnsi"/>
          <w:sz w:val="22"/>
          <w:szCs w:val="22"/>
          <w:lang w:val="en-US"/>
        </w:rPr>
        <w:t xml:space="preserve"> </w:t>
      </w:r>
      <w:r w:rsidR="00393D4C">
        <w:rPr>
          <w:rFonts w:cstheme="minorHAnsi"/>
          <w:sz w:val="22"/>
          <w:szCs w:val="22"/>
          <w:lang w:val="en-US"/>
        </w:rPr>
        <w:t xml:space="preserve">with body mass </w:t>
      </w:r>
      <w:r w:rsidR="00D473EB">
        <w:rPr>
          <w:rFonts w:cstheme="minorHAnsi"/>
          <w:sz w:val="22"/>
          <w:szCs w:val="22"/>
          <w:lang w:val="en-US"/>
        </w:rPr>
        <w:t>within species</w:t>
      </w:r>
      <w:r w:rsidR="00393D4C">
        <w:rPr>
          <w:rFonts w:cstheme="minorHAnsi"/>
          <w:sz w:val="22"/>
          <w:szCs w:val="22"/>
          <w:lang w:val="en-US"/>
        </w:rPr>
        <w:t>,</w:t>
      </w:r>
      <w:r w:rsidR="007C48D2" w:rsidRPr="0017726B">
        <w:rPr>
          <w:rFonts w:cstheme="minorHAnsi"/>
          <w:sz w:val="22"/>
          <w:szCs w:val="22"/>
          <w:lang w:val="en-US"/>
        </w:rPr>
        <w:t xml:space="preserve"> </w:t>
      </w:r>
      <w:r w:rsidR="004B53AC" w:rsidRPr="0017726B">
        <w:rPr>
          <w:rFonts w:cstheme="minorHAnsi"/>
          <w:sz w:val="22"/>
          <w:szCs w:val="22"/>
          <w:lang w:val="en-US"/>
        </w:rPr>
        <w:t xml:space="preserve">and </w:t>
      </w:r>
      <w:r w:rsidR="002112D7" w:rsidRPr="0017726B">
        <w:rPr>
          <w:rFonts w:cstheme="minorHAnsi"/>
          <w:sz w:val="22"/>
          <w:szCs w:val="22"/>
          <w:lang w:val="en-US"/>
        </w:rPr>
        <w:t>a</w:t>
      </w:r>
      <w:r w:rsidR="00B75924" w:rsidRPr="0017726B">
        <w:rPr>
          <w:rFonts w:cstheme="minorHAnsi"/>
          <w:sz w:val="22"/>
          <w:szCs w:val="22"/>
          <w:lang w:val="en-US"/>
        </w:rPr>
        <w:t xml:space="preserve"> </w:t>
      </w:r>
      <w:r w:rsidR="00746282" w:rsidRPr="0017726B">
        <w:rPr>
          <w:rFonts w:cstheme="minorHAnsi"/>
          <w:sz w:val="22"/>
          <w:szCs w:val="22"/>
          <w:lang w:val="en-US"/>
        </w:rPr>
        <w:t>positive effect of warming on growth</w:t>
      </w:r>
      <w:r w:rsidRPr="0017726B">
        <w:rPr>
          <w:rFonts w:cstheme="minorHAnsi"/>
          <w:sz w:val="22"/>
          <w:szCs w:val="22"/>
          <w:lang w:val="en-US"/>
        </w:rPr>
        <w:t xml:space="preserve"> </w:t>
      </w:r>
      <w:r w:rsidR="00510745" w:rsidRPr="0017726B">
        <w:rPr>
          <w:rFonts w:cstheme="minorHAnsi"/>
          <w:sz w:val="22"/>
          <w:szCs w:val="22"/>
          <w:lang w:val="en-US"/>
        </w:rPr>
        <w:t>rates</w:t>
      </w:r>
      <w:r w:rsidR="004549AD">
        <w:rPr>
          <w:rFonts w:cstheme="minorHAnsi"/>
          <w:sz w:val="22"/>
          <w:szCs w:val="22"/>
          <w:lang w:val="en-US"/>
        </w:rPr>
        <w:t>.</w:t>
      </w:r>
      <w:r w:rsidR="002B472B">
        <w:rPr>
          <w:rFonts w:cstheme="minorHAnsi"/>
          <w:sz w:val="22"/>
          <w:szCs w:val="22"/>
          <w:lang w:val="en-US"/>
        </w:rPr>
        <w:t xml:space="preserve"> W</w:t>
      </w:r>
      <w:r w:rsidR="00B75924" w:rsidRPr="00CF5C58">
        <w:rPr>
          <w:rFonts w:cstheme="minorHAnsi"/>
          <w:sz w:val="22"/>
          <w:szCs w:val="22"/>
          <w:lang w:val="en-US"/>
        </w:rPr>
        <w:t xml:space="preserve">e </w:t>
      </w:r>
      <w:r w:rsidR="00295E8F" w:rsidRPr="00CF5C58">
        <w:rPr>
          <w:rFonts w:cstheme="minorHAnsi"/>
          <w:sz w:val="22"/>
          <w:szCs w:val="22"/>
          <w:lang w:val="en-US"/>
        </w:rPr>
        <w:t xml:space="preserve">find </w:t>
      </w:r>
      <w:r w:rsidR="00B75924" w:rsidRPr="00CF5C58">
        <w:rPr>
          <w:rFonts w:cstheme="minorHAnsi"/>
          <w:sz w:val="22"/>
          <w:szCs w:val="22"/>
          <w:lang w:val="en-US"/>
        </w:rPr>
        <w:t>mass-dependent effects of temperature on metabolism at sub-optimum temperatures but n</w:t>
      </w:r>
      <w:r w:rsidR="00E62B9A" w:rsidRPr="00CF5C58">
        <w:rPr>
          <w:rFonts w:cstheme="minorHAnsi"/>
          <w:sz w:val="22"/>
          <w:szCs w:val="22"/>
          <w:lang w:val="en-US"/>
        </w:rPr>
        <w:t xml:space="preserve">ot for </w:t>
      </w:r>
      <w:r w:rsidR="00B75924" w:rsidRPr="00CF5C58">
        <w:rPr>
          <w:rFonts w:cstheme="minorHAnsi"/>
          <w:sz w:val="22"/>
          <w:szCs w:val="22"/>
          <w:lang w:val="en-US"/>
        </w:rPr>
        <w:t>consumption</w:t>
      </w:r>
      <w:r w:rsidR="00544CFC">
        <w:rPr>
          <w:rFonts w:cstheme="minorHAnsi"/>
          <w:sz w:val="22"/>
          <w:szCs w:val="22"/>
          <w:lang w:val="en-US"/>
        </w:rPr>
        <w:t xml:space="preserve">, and </w:t>
      </w:r>
      <w:r w:rsidR="00B27387">
        <w:rPr>
          <w:rFonts w:cstheme="minorHAnsi"/>
          <w:sz w:val="22"/>
          <w:szCs w:val="22"/>
          <w:lang w:val="en-US"/>
        </w:rPr>
        <w:t xml:space="preserve">that </w:t>
      </w:r>
      <w:r w:rsidR="002D4AFC">
        <w:rPr>
          <w:rFonts w:cstheme="minorHAnsi"/>
          <w:sz w:val="22"/>
          <w:szCs w:val="22"/>
          <w:lang w:val="en-US"/>
        </w:rPr>
        <w:t xml:space="preserve">activation energies at sub-optimum temperature generally conform to theoretical predictions while </w:t>
      </w:r>
      <w:r w:rsidR="00404320">
        <w:rPr>
          <w:rFonts w:cstheme="minorHAnsi"/>
          <w:sz w:val="22"/>
          <w:szCs w:val="22"/>
          <w:lang w:val="en-US"/>
        </w:rPr>
        <w:t xml:space="preserve">mass-scaling </w:t>
      </w:r>
      <w:r w:rsidR="00A31976">
        <w:rPr>
          <w:rFonts w:cstheme="minorHAnsi"/>
          <w:sz w:val="22"/>
          <w:szCs w:val="22"/>
          <w:lang w:val="en-US"/>
        </w:rPr>
        <w:t>does not.</w:t>
      </w:r>
    </w:p>
    <w:p w14:paraId="1F4CFDB6" w14:textId="721E954E" w:rsidR="002048DE" w:rsidRPr="0017726B" w:rsidRDefault="00F77DA9" w:rsidP="00904830">
      <w:pPr>
        <w:pStyle w:val="ListParagraph"/>
        <w:numPr>
          <w:ilvl w:val="0"/>
          <w:numId w:val="28"/>
        </w:numPr>
        <w:spacing w:line="480" w:lineRule="auto"/>
        <w:jc w:val="both"/>
        <w:rPr>
          <w:rFonts w:cstheme="minorHAnsi"/>
          <w:sz w:val="22"/>
          <w:szCs w:val="22"/>
          <w:lang w:val="en-US"/>
        </w:rPr>
      </w:pPr>
      <w:commentRangeStart w:id="0"/>
      <w:r>
        <w:rPr>
          <w:rFonts w:cstheme="minorHAnsi"/>
          <w:sz w:val="22"/>
          <w:szCs w:val="22"/>
          <w:lang w:val="en-US"/>
        </w:rPr>
        <w:t>Thus</w:t>
      </w:r>
      <w:commentRangeEnd w:id="0"/>
      <w:r w:rsidR="00F41A0C">
        <w:rPr>
          <w:rStyle w:val="CommentReference"/>
        </w:rPr>
        <w:commentReference w:id="0"/>
      </w:r>
      <w:r>
        <w:rPr>
          <w:rFonts w:cstheme="minorHAnsi"/>
          <w:sz w:val="22"/>
          <w:szCs w:val="22"/>
          <w:lang w:val="en-US"/>
        </w:rPr>
        <w:t xml:space="preserve">, </w:t>
      </w:r>
      <w:r w:rsidR="000E594F" w:rsidRPr="0017726B">
        <w:rPr>
          <w:rFonts w:cstheme="minorHAnsi"/>
          <w:sz w:val="22"/>
          <w:szCs w:val="22"/>
          <w:lang w:val="en-US"/>
        </w:rPr>
        <w:t xml:space="preserve">small </w:t>
      </w:r>
      <w:r w:rsidR="00912DE5" w:rsidRPr="0017726B">
        <w:rPr>
          <w:rFonts w:cstheme="minorHAnsi"/>
          <w:sz w:val="22"/>
          <w:szCs w:val="22"/>
          <w:lang w:val="en-US"/>
        </w:rPr>
        <w:t xml:space="preserve">individuals within a species </w:t>
      </w:r>
      <w:r w:rsidR="000E594F" w:rsidRPr="0017726B">
        <w:rPr>
          <w:rFonts w:cstheme="minorHAnsi"/>
          <w:sz w:val="22"/>
          <w:szCs w:val="22"/>
          <w:lang w:val="en-US"/>
        </w:rPr>
        <w:t>will likely be able to increase their growth rates with initial warming</w:t>
      </w:r>
      <w:r w:rsidR="00CC6F48">
        <w:rPr>
          <w:rFonts w:cstheme="minorHAnsi"/>
          <w:sz w:val="22"/>
          <w:szCs w:val="22"/>
          <w:lang w:val="en-US"/>
        </w:rPr>
        <w:t xml:space="preserve"> and that </w:t>
      </w:r>
      <w:r w:rsidR="000E594F" w:rsidRPr="0017726B">
        <w:rPr>
          <w:rFonts w:cstheme="minorHAnsi"/>
          <w:sz w:val="22"/>
          <w:szCs w:val="22"/>
          <w:lang w:val="en-US"/>
        </w:rPr>
        <w:t xml:space="preserve">larger individuals </w:t>
      </w:r>
      <w:r w:rsidR="00B85626">
        <w:rPr>
          <w:rFonts w:cstheme="minorHAnsi"/>
          <w:sz w:val="22"/>
          <w:szCs w:val="22"/>
          <w:lang w:val="en-US"/>
        </w:rPr>
        <w:t>will first experience deleterious effects of warming on growth</w:t>
      </w:r>
      <w:r w:rsidR="000E594F" w:rsidRPr="0017726B">
        <w:rPr>
          <w:rFonts w:cstheme="minorHAnsi"/>
          <w:sz w:val="22"/>
          <w:szCs w:val="22"/>
          <w:lang w:val="en-US"/>
        </w:rPr>
        <w:t xml:space="preserve">. </w:t>
      </w:r>
      <w:r w:rsidR="00E73193" w:rsidRPr="0017726B">
        <w:rPr>
          <w:rFonts w:cstheme="minorHAnsi"/>
          <w:sz w:val="22"/>
          <w:szCs w:val="22"/>
          <w:lang w:val="en-US"/>
        </w:rPr>
        <w:t>Size-dependent c</w:t>
      </w:r>
      <w:r w:rsidR="00630AFC" w:rsidRPr="0017726B">
        <w:rPr>
          <w:rFonts w:cstheme="minorHAnsi"/>
          <w:sz w:val="22"/>
          <w:szCs w:val="22"/>
          <w:lang w:val="en-US"/>
        </w:rPr>
        <w:t xml:space="preserve">hanges in growth dynamics due to climate warming may </w:t>
      </w:r>
      <w:r w:rsidR="00581CA9" w:rsidRPr="0017726B">
        <w:rPr>
          <w:rFonts w:cstheme="minorHAnsi"/>
          <w:sz w:val="22"/>
          <w:szCs w:val="22"/>
          <w:lang w:val="en-US"/>
        </w:rPr>
        <w:t xml:space="preserve">have </w:t>
      </w:r>
      <w:r w:rsidR="00806264" w:rsidRPr="0017726B">
        <w:rPr>
          <w:rFonts w:cstheme="minorHAnsi"/>
          <w:sz w:val="22"/>
          <w:szCs w:val="22"/>
          <w:lang w:val="en-US"/>
        </w:rPr>
        <w:t xml:space="preserve">implications for </w:t>
      </w:r>
      <w:r w:rsidR="008C5ED3" w:rsidRPr="0017726B">
        <w:rPr>
          <w:rFonts w:cstheme="minorHAnsi"/>
          <w:sz w:val="22"/>
          <w:szCs w:val="22"/>
          <w:lang w:val="en-US"/>
        </w:rPr>
        <w:t xml:space="preserve">the structure and functioning of </w:t>
      </w:r>
      <w:r w:rsidR="00E74650" w:rsidRPr="0017726B">
        <w:rPr>
          <w:rFonts w:cstheme="minorHAnsi"/>
          <w:sz w:val="22"/>
          <w:szCs w:val="22"/>
          <w:lang w:val="en-US"/>
        </w:rPr>
        <w:t>future aquatic ecosystems.</w:t>
      </w:r>
      <w:r w:rsidR="001F1657" w:rsidRPr="00055563">
        <w:rPr>
          <w:rFonts w:cstheme="minorHAnsi"/>
          <w:sz w:val="22"/>
          <w:szCs w:val="22"/>
          <w:lang w:val="en-US"/>
        </w:rPr>
        <w:t xml:space="preserve"> </w:t>
      </w:r>
    </w:p>
    <w:p w14:paraId="6412E9CF" w14:textId="4BF78EE9" w:rsidR="00A61137" w:rsidRDefault="00A61137" w:rsidP="00904830">
      <w:pPr>
        <w:spacing w:line="480" w:lineRule="auto"/>
        <w:jc w:val="both"/>
        <w:rPr>
          <w:rFonts w:cstheme="minorHAnsi"/>
          <w:lang w:val="en-US"/>
        </w:rPr>
      </w:pPr>
    </w:p>
    <w:p w14:paraId="73325576" w14:textId="666175B5" w:rsidR="0017726B" w:rsidRDefault="0017726B" w:rsidP="00904830">
      <w:pPr>
        <w:spacing w:line="480" w:lineRule="auto"/>
        <w:jc w:val="both"/>
        <w:rPr>
          <w:rFonts w:cstheme="minorHAnsi"/>
          <w:lang w:val="en-US"/>
        </w:rPr>
      </w:pPr>
    </w:p>
    <w:p w14:paraId="43ED9C29" w14:textId="77777777" w:rsidR="005D1CE6" w:rsidRDefault="005D1CE6" w:rsidP="00904830">
      <w:pPr>
        <w:spacing w:line="480" w:lineRule="auto"/>
        <w:jc w:val="both"/>
        <w:rPr>
          <w:rFonts w:cstheme="minorHAnsi"/>
          <w:lang w:val="en-US"/>
        </w:rPr>
      </w:pPr>
    </w:p>
    <w:p w14:paraId="07416DA3" w14:textId="1A8DBC16" w:rsidR="0017726B" w:rsidRDefault="0017726B" w:rsidP="00904830">
      <w:pPr>
        <w:spacing w:line="480" w:lineRule="auto"/>
        <w:jc w:val="both"/>
        <w:rPr>
          <w:rFonts w:cstheme="minorHAnsi"/>
          <w:lang w:val="en-US"/>
        </w:rPr>
      </w:pPr>
    </w:p>
    <w:p w14:paraId="4A7559DB" w14:textId="38D8242B" w:rsidR="00FB714B" w:rsidRDefault="00FB714B" w:rsidP="00904830">
      <w:pPr>
        <w:spacing w:line="480" w:lineRule="auto"/>
        <w:jc w:val="both"/>
        <w:rPr>
          <w:rFonts w:cstheme="minorHAnsi"/>
          <w:lang w:val="en-US"/>
        </w:rPr>
      </w:pPr>
    </w:p>
    <w:p w14:paraId="56F060E2" w14:textId="77777777" w:rsidR="00732784" w:rsidRDefault="00732784" w:rsidP="00904830">
      <w:pPr>
        <w:spacing w:line="480" w:lineRule="auto"/>
        <w:jc w:val="both"/>
        <w:rPr>
          <w:rFonts w:cstheme="minorHAnsi"/>
          <w:lang w:val="en-US"/>
        </w:rPr>
      </w:pPr>
    </w:p>
    <w:p w14:paraId="13D95014" w14:textId="56C87A91" w:rsidR="00A61137" w:rsidRPr="00660D1C" w:rsidRDefault="00A61137" w:rsidP="00904830">
      <w:pPr>
        <w:spacing w:line="480" w:lineRule="auto"/>
        <w:jc w:val="both"/>
        <w:rPr>
          <w:rFonts w:cstheme="minorHAnsi"/>
          <w:b/>
          <w:lang w:val="en-US"/>
        </w:rPr>
      </w:pPr>
      <w:r w:rsidRPr="00660D1C">
        <w:rPr>
          <w:rFonts w:cstheme="minorHAnsi"/>
          <w:b/>
          <w:lang w:val="en-US"/>
        </w:rPr>
        <w:lastRenderedPageBreak/>
        <w:t>Introduction</w:t>
      </w:r>
    </w:p>
    <w:p w14:paraId="7C5A97BD" w14:textId="4E79B188" w:rsidR="00F14013" w:rsidRDefault="00C3781A" w:rsidP="00F14013">
      <w:pPr>
        <w:spacing w:line="480" w:lineRule="auto"/>
        <w:contextualSpacing/>
        <w:jc w:val="both"/>
        <w:rPr>
          <w:rFonts w:eastAsiaTheme="minorEastAsia" w:cstheme="minorHAnsi"/>
          <w:sz w:val="22"/>
          <w:szCs w:val="22"/>
          <w:lang w:val="en-US"/>
        </w:rPr>
      </w:pPr>
      <w:r w:rsidRPr="0017726B">
        <w:rPr>
          <w:rFonts w:eastAsiaTheme="minorEastAsia" w:cstheme="minorHAnsi"/>
          <w:sz w:val="22"/>
          <w:szCs w:val="22"/>
          <w:lang w:val="en-US"/>
        </w:rPr>
        <w:t xml:space="preserve">Individual body </w:t>
      </w:r>
      <w:r w:rsidR="007051E6" w:rsidRPr="0017726B">
        <w:rPr>
          <w:rFonts w:eastAsiaTheme="minorEastAsia" w:cstheme="minorHAnsi"/>
          <w:sz w:val="22"/>
          <w:szCs w:val="22"/>
          <w:lang w:val="en-US"/>
        </w:rPr>
        <w:t>growth</w:t>
      </w:r>
      <w:r w:rsidRPr="0017726B">
        <w:rPr>
          <w:rFonts w:eastAsiaTheme="minorEastAsia" w:cstheme="minorHAnsi"/>
          <w:sz w:val="22"/>
          <w:szCs w:val="22"/>
          <w:lang w:val="en-US"/>
        </w:rPr>
        <w:t xml:space="preserve"> </w:t>
      </w:r>
      <w:r w:rsidR="007051E6" w:rsidRPr="0017726B">
        <w:rPr>
          <w:rFonts w:eastAsiaTheme="minorEastAsia" w:cstheme="minorHAnsi"/>
          <w:sz w:val="22"/>
          <w:szCs w:val="22"/>
          <w:lang w:val="en-US"/>
        </w:rPr>
        <w:t xml:space="preserve">is a fundamental process that affects individuals’ fitness and life history traits such as maturation size, population growth rates </w:t>
      </w:r>
      <w:r w:rsidR="007051E6" w:rsidRPr="0017726B">
        <w:rPr>
          <w:rFonts w:eastAsiaTheme="minorEastAsia" w:cstheme="minorHAnsi"/>
          <w:sz w:val="22"/>
          <w:szCs w:val="22"/>
        </w:rPr>
        <w:fldChar w:fldCharType="begin"/>
      </w:r>
      <w:r w:rsidR="00751C7D" w:rsidRPr="0017726B">
        <w:rPr>
          <w:rFonts w:eastAsiaTheme="minorEastAsia" w:cstheme="minorHAnsi"/>
          <w:sz w:val="22"/>
          <w:szCs w:val="22"/>
          <w:lang w:val="en-US"/>
        </w:rPr>
        <w:instrText xml:space="preserve"> ADDIN ZOTERO_ITEM CSL_CITATION {"citationID":"hNb1pqTJ","properties":{"formattedCitation":"(Savage {\\i{}et al.} 2004)","plainCitation":"(Savage et al. 2004)","noteIndex":0},"citationItems":[{"id":"9c20ZvMu/BHDRqTgT","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17726B">
        <w:rPr>
          <w:rFonts w:eastAsiaTheme="minorEastAsia" w:cstheme="minorHAnsi"/>
          <w:sz w:val="22"/>
          <w:szCs w:val="22"/>
        </w:rPr>
        <w:fldChar w:fldCharType="separate"/>
      </w:r>
      <w:r w:rsidR="007051E6" w:rsidRPr="0017726B">
        <w:rPr>
          <w:rFonts w:cstheme="minorHAnsi"/>
          <w:sz w:val="22"/>
          <w:szCs w:val="22"/>
          <w:lang w:val="en-US"/>
        </w:rPr>
        <w:t xml:space="preserve">(Savage </w:t>
      </w:r>
      <w:r w:rsidR="007051E6" w:rsidRPr="0017726B">
        <w:rPr>
          <w:rFonts w:cstheme="minorHAnsi"/>
          <w:i/>
          <w:iCs/>
          <w:sz w:val="22"/>
          <w:szCs w:val="22"/>
          <w:lang w:val="en-US"/>
        </w:rPr>
        <w:t>et al.</w:t>
      </w:r>
      <w:r w:rsidR="007051E6" w:rsidRPr="0017726B">
        <w:rPr>
          <w:rFonts w:cstheme="minorHAnsi"/>
          <w:sz w:val="22"/>
          <w:szCs w:val="22"/>
          <w:lang w:val="en-US"/>
        </w:rPr>
        <w:t xml:space="preserve"> 2004)</w:t>
      </w:r>
      <w:r w:rsidR="007051E6" w:rsidRPr="0017726B">
        <w:rPr>
          <w:rFonts w:eastAsiaTheme="minorEastAsia" w:cstheme="minorHAnsi"/>
          <w:sz w:val="22"/>
          <w:szCs w:val="22"/>
        </w:rPr>
        <w:fldChar w:fldCharType="end"/>
      </w:r>
      <w:r w:rsidR="007051E6" w:rsidRPr="0017726B">
        <w:rPr>
          <w:rFonts w:eastAsiaTheme="minorEastAsia" w:cstheme="minorHAnsi"/>
          <w:sz w:val="22"/>
          <w:szCs w:val="22"/>
          <w:lang w:val="en-US"/>
        </w:rPr>
        <w:t xml:space="preserve"> and ultimately energy transfer across trophic levels</w:t>
      </w:r>
      <w:r w:rsidR="000A44E7" w:rsidRPr="0017726B">
        <w:rPr>
          <w:rFonts w:eastAsiaTheme="minorEastAsia" w:cstheme="minorHAnsi"/>
          <w:sz w:val="22"/>
          <w:szCs w:val="22"/>
          <w:lang w:val="en-US"/>
        </w:rPr>
        <w:t xml:space="preserve"> </w:t>
      </w:r>
      <w:r w:rsidR="00FD5E4F" w:rsidRPr="0017726B">
        <w:rPr>
          <w:rFonts w:eastAsiaTheme="minorEastAsia" w:cstheme="minorHAnsi"/>
          <w:sz w:val="22"/>
          <w:szCs w:val="22"/>
        </w:rPr>
        <w:fldChar w:fldCharType="begin"/>
      </w:r>
      <w:r w:rsidR="002E3E3A">
        <w:rPr>
          <w:rFonts w:eastAsiaTheme="minorEastAsia" w:cstheme="minorHAnsi"/>
          <w:sz w:val="22"/>
          <w:szCs w:val="22"/>
          <w:lang w:val="en-US"/>
        </w:rPr>
        <w:instrText xml:space="preserve"> ADDIN ZOTERO_ITEM CSL_CITATION {"citationID":"7z2MSq6f","properties":{"formattedCitation":"(Andersen {\\i{}et al.} 2009a; Barneche &amp; Allen 2018)","plainCitation":"(Andersen et al. 2009a; Barneche &amp; Allen 2018)","noteIndex":0},"citationItems":[{"id":557,"uris":["http://zotero.org/users/6116610/items/QMRZW56H"],"uri":["http://zotero.org/users/6116610/items/QMRZW56H"],"itemData":{"id":557,"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9c20ZvMu/uzgt4M2O","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17726B">
        <w:rPr>
          <w:rFonts w:eastAsiaTheme="minorEastAsia" w:cstheme="minorHAnsi"/>
          <w:sz w:val="22"/>
          <w:szCs w:val="22"/>
        </w:rPr>
        <w:fldChar w:fldCharType="separate"/>
      </w:r>
      <w:r w:rsidR="002E3E3A" w:rsidRPr="002E3E3A">
        <w:rPr>
          <w:sz w:val="22"/>
          <w:lang w:val="en-GB"/>
        </w:rPr>
        <w:t xml:space="preserve">(Andersen </w:t>
      </w:r>
      <w:r w:rsidR="002E3E3A" w:rsidRPr="002E3E3A">
        <w:rPr>
          <w:i/>
          <w:iCs/>
          <w:sz w:val="22"/>
          <w:lang w:val="en-GB"/>
        </w:rPr>
        <w:t>et al.</w:t>
      </w:r>
      <w:r w:rsidR="002E3E3A" w:rsidRPr="002E3E3A">
        <w:rPr>
          <w:sz w:val="22"/>
          <w:lang w:val="en-GB"/>
        </w:rPr>
        <w:t xml:space="preserve"> 2009a; Barneche &amp; Allen 2018)</w:t>
      </w:r>
      <w:r w:rsidR="00FD5E4F" w:rsidRPr="0017726B">
        <w:rPr>
          <w:rFonts w:eastAsiaTheme="minorEastAsia" w:cstheme="minorHAnsi"/>
          <w:sz w:val="22"/>
          <w:szCs w:val="22"/>
        </w:rPr>
        <w:fldChar w:fldCharType="end"/>
      </w:r>
      <w:r w:rsidR="007051E6" w:rsidRPr="0017726B">
        <w:rPr>
          <w:rFonts w:eastAsiaTheme="minorEastAsia" w:cstheme="minorHAnsi"/>
          <w:sz w:val="22"/>
          <w:szCs w:val="22"/>
          <w:lang w:val="en-US"/>
        </w:rPr>
        <w:t xml:space="preserve">. Therefore, </w:t>
      </w:r>
      <w:r w:rsidR="0012082A" w:rsidRPr="0017726B">
        <w:rPr>
          <w:rFonts w:eastAsiaTheme="minorEastAsia" w:cstheme="minorHAnsi"/>
          <w:sz w:val="22"/>
          <w:szCs w:val="22"/>
          <w:lang w:val="en-US"/>
        </w:rPr>
        <w:t xml:space="preserve">understanding not only how body growth scales with body size and temperature </w:t>
      </w:r>
      <w:r w:rsidR="009D0078" w:rsidRPr="0017726B">
        <w:rPr>
          <w:rFonts w:eastAsiaTheme="minorEastAsia" w:cstheme="minorHAnsi"/>
          <w:sz w:val="22"/>
          <w:szCs w:val="22"/>
          <w:lang w:val="en-US"/>
        </w:rPr>
        <w:t xml:space="preserve">but also the underlying </w:t>
      </w:r>
      <w:r w:rsidR="00DD01EC">
        <w:rPr>
          <w:rFonts w:eastAsiaTheme="minorEastAsia" w:cstheme="minorHAnsi"/>
          <w:sz w:val="22"/>
          <w:szCs w:val="22"/>
          <w:lang w:val="en-US"/>
        </w:rPr>
        <w:t>processes</w:t>
      </w:r>
      <w:r w:rsidR="00B27FF1" w:rsidRPr="0017726B">
        <w:rPr>
          <w:rFonts w:eastAsiaTheme="minorEastAsia" w:cstheme="minorHAnsi"/>
          <w:sz w:val="22"/>
          <w:szCs w:val="22"/>
          <w:lang w:val="en-US"/>
        </w:rPr>
        <w:t xml:space="preserve"> affecting </w:t>
      </w:r>
      <w:r w:rsidR="007051E6" w:rsidRPr="0017726B">
        <w:rPr>
          <w:rFonts w:eastAsiaTheme="minorEastAsia" w:cstheme="minorHAnsi"/>
          <w:sz w:val="22"/>
          <w:szCs w:val="22"/>
          <w:lang w:val="en-US"/>
        </w:rPr>
        <w:t>growth rates</w:t>
      </w:r>
      <w:r w:rsidR="00B6789F" w:rsidRPr="0017726B">
        <w:rPr>
          <w:rFonts w:eastAsiaTheme="minorEastAsia" w:cstheme="minorHAnsi"/>
          <w:sz w:val="22"/>
          <w:szCs w:val="22"/>
          <w:lang w:val="en-US"/>
        </w:rPr>
        <w:t xml:space="preserve">, </w:t>
      </w:r>
      <w:r w:rsidR="007B3CB5" w:rsidRPr="0017726B">
        <w:rPr>
          <w:rFonts w:eastAsiaTheme="minorEastAsia" w:cstheme="minorHAnsi"/>
          <w:sz w:val="22"/>
          <w:szCs w:val="22"/>
          <w:lang w:val="en-US"/>
        </w:rPr>
        <w:t xml:space="preserve">is </w:t>
      </w:r>
      <w:r w:rsidR="006D43AC" w:rsidRPr="0017726B">
        <w:rPr>
          <w:rFonts w:eastAsiaTheme="minorEastAsia" w:cstheme="minorHAnsi"/>
          <w:sz w:val="22"/>
          <w:szCs w:val="22"/>
          <w:lang w:val="en-US"/>
        </w:rPr>
        <w:t xml:space="preserve">important </w:t>
      </w:r>
      <w:r w:rsidR="00076FA9" w:rsidRPr="0017726B">
        <w:rPr>
          <w:rFonts w:eastAsiaTheme="minorEastAsia" w:cstheme="minorHAnsi"/>
          <w:sz w:val="22"/>
          <w:szCs w:val="22"/>
          <w:lang w:val="en-US"/>
        </w:rPr>
        <w:t xml:space="preserve">for </w:t>
      </w:r>
      <w:r w:rsidR="006D43AC" w:rsidRPr="0017726B">
        <w:rPr>
          <w:rFonts w:eastAsiaTheme="minorEastAsia" w:cstheme="minorHAnsi"/>
          <w:sz w:val="22"/>
          <w:szCs w:val="22"/>
          <w:lang w:val="en-US"/>
        </w:rPr>
        <w:t>predict</w:t>
      </w:r>
      <w:r w:rsidR="00076FA9" w:rsidRPr="0017726B">
        <w:rPr>
          <w:rFonts w:eastAsiaTheme="minorEastAsia" w:cstheme="minorHAnsi"/>
          <w:sz w:val="22"/>
          <w:szCs w:val="22"/>
          <w:lang w:val="en-US"/>
        </w:rPr>
        <w:t>ing</w:t>
      </w:r>
      <w:r w:rsidR="006D43AC" w:rsidRPr="0017726B">
        <w:rPr>
          <w:rFonts w:eastAsiaTheme="minorEastAsia" w:cstheme="minorHAnsi"/>
          <w:sz w:val="22"/>
          <w:szCs w:val="22"/>
          <w:lang w:val="en-US"/>
        </w:rPr>
        <w:t xml:space="preserve"> the impacts </w:t>
      </w:r>
      <w:r w:rsidR="004A4E19" w:rsidRPr="0017726B">
        <w:rPr>
          <w:rFonts w:eastAsiaTheme="minorEastAsia" w:cstheme="minorHAnsi"/>
          <w:sz w:val="22"/>
          <w:szCs w:val="22"/>
          <w:lang w:val="en-US"/>
        </w:rPr>
        <w:t xml:space="preserve">of </w:t>
      </w:r>
      <w:r w:rsidR="007051E6" w:rsidRPr="0017726B">
        <w:rPr>
          <w:rFonts w:eastAsiaTheme="minorEastAsia" w:cstheme="minorHAnsi"/>
          <w:sz w:val="22"/>
          <w:szCs w:val="22"/>
          <w:lang w:val="en-US"/>
        </w:rPr>
        <w:t>gl</w:t>
      </w:r>
      <w:r w:rsidR="00116F62" w:rsidRPr="0017726B">
        <w:rPr>
          <w:rFonts w:eastAsiaTheme="minorEastAsia" w:cstheme="minorHAnsi"/>
          <w:sz w:val="22"/>
          <w:szCs w:val="22"/>
          <w:lang w:val="en-US"/>
        </w:rPr>
        <w:t xml:space="preserve">obal warming </w:t>
      </w:r>
      <w:r w:rsidR="00744715" w:rsidRPr="0017726B">
        <w:rPr>
          <w:rFonts w:eastAsiaTheme="minorEastAsia" w:cstheme="minorHAnsi"/>
          <w:sz w:val="22"/>
          <w:szCs w:val="22"/>
          <w:lang w:val="en-US"/>
        </w:rPr>
        <w:t xml:space="preserve">on </w:t>
      </w:r>
      <w:r w:rsidR="00CF1290" w:rsidRPr="0017726B">
        <w:rPr>
          <w:sz w:val="22"/>
          <w:szCs w:val="22"/>
          <w:lang w:val="en-US"/>
        </w:rPr>
        <w:t>the structure and functioning of ecosystems</w:t>
      </w:r>
      <w:r w:rsidR="007051E6" w:rsidRPr="0017726B">
        <w:rPr>
          <w:rFonts w:eastAsiaTheme="minorEastAsia" w:cstheme="minorHAnsi"/>
          <w:sz w:val="22"/>
          <w:szCs w:val="22"/>
          <w:lang w:val="en-US"/>
        </w:rPr>
        <w:t>.</w:t>
      </w:r>
    </w:p>
    <w:p w14:paraId="003F9BB3" w14:textId="1602FD8C" w:rsidR="00B11CDE" w:rsidRDefault="00FE7846" w:rsidP="0083110F">
      <w:pPr>
        <w:spacing w:line="480" w:lineRule="auto"/>
        <w:ind w:firstLine="284"/>
        <w:contextualSpacing/>
        <w:jc w:val="both"/>
        <w:rPr>
          <w:rFonts w:eastAsiaTheme="minorEastAsia" w:cstheme="minorHAnsi"/>
          <w:sz w:val="22"/>
          <w:szCs w:val="22"/>
          <w:lang w:val="en-US"/>
        </w:rPr>
      </w:pPr>
      <w:r>
        <w:rPr>
          <w:rFonts w:eastAsiaTheme="minorEastAsia" w:cstheme="minorHAnsi"/>
          <w:sz w:val="22"/>
          <w:szCs w:val="22"/>
          <w:lang w:val="en-US"/>
        </w:rPr>
        <w:t xml:space="preserve">Global warming is predicted to </w:t>
      </w:r>
      <w:r w:rsidR="005C06EB">
        <w:rPr>
          <w:rFonts w:eastAsiaTheme="minorEastAsia" w:cstheme="minorHAnsi"/>
          <w:sz w:val="22"/>
          <w:szCs w:val="22"/>
          <w:lang w:val="en-US"/>
        </w:rPr>
        <w:t xml:space="preserve">lead to declines in </w:t>
      </w:r>
      <w:r>
        <w:rPr>
          <w:rFonts w:eastAsiaTheme="minorEastAsia" w:cstheme="minorHAnsi"/>
          <w:sz w:val="22"/>
          <w:szCs w:val="22"/>
          <w:lang w:val="en-US"/>
        </w:rPr>
        <w:t>the body size of organis</w:t>
      </w:r>
      <w:r w:rsidR="007768F3">
        <w:rPr>
          <w:rFonts w:eastAsiaTheme="minorEastAsia" w:cstheme="minorHAnsi"/>
          <w:sz w:val="22"/>
          <w:szCs w:val="22"/>
          <w:lang w:val="en-US"/>
        </w:rPr>
        <w:t>ms</w:t>
      </w:r>
      <w:r w:rsidR="008C2256">
        <w:rPr>
          <w:rFonts w:eastAsiaTheme="minorEastAsia" w:cstheme="minorHAnsi"/>
          <w:sz w:val="22"/>
          <w:szCs w:val="22"/>
          <w:lang w:val="en-US"/>
        </w:rPr>
        <w:t xml:space="preserve"> </w:t>
      </w:r>
      <w:r w:rsidR="00DB0FC1">
        <w:rPr>
          <w:rFonts w:eastAsiaTheme="minorEastAsia" w:cstheme="minorHAnsi"/>
          <w:sz w:val="22"/>
          <w:szCs w:val="22"/>
          <w:lang w:val="en-US"/>
        </w:rPr>
        <w:fldChar w:fldCharType="begin"/>
      </w:r>
      <w:r w:rsidR="00DB0FC1">
        <w:rPr>
          <w:rFonts w:eastAsiaTheme="minorEastAsia" w:cstheme="minorHAnsi"/>
          <w:sz w:val="22"/>
          <w:szCs w:val="22"/>
          <w:lang w:val="en-US"/>
        </w:rPr>
        <w:instrText xml:space="preserve"> ADDIN ZOTERO_ITEM CSL_CITATION {"citationID":"AtK57ZpM","properties":{"formattedCitation":"(Daufresne {\\i{}et al.} 2009; Gardner {\\i{}et al.} 2011)","plainCitation":"(Daufresne et al. 2009; Gardner et al. 2011)","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109,"uris":["http://zotero.org/users/6116610/items/KEH233X3"],"uri":["http://zotero.org/users/6116610/items/KEH233X3"],"itemData":{"id":109,"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Pr>
          <w:rFonts w:eastAsiaTheme="minorEastAsia" w:cstheme="minorHAnsi"/>
          <w:sz w:val="22"/>
          <w:szCs w:val="22"/>
          <w:lang w:val="en-US"/>
        </w:rPr>
        <w:fldChar w:fldCharType="separate"/>
      </w:r>
      <w:r w:rsidR="00DB0FC1" w:rsidRPr="00DB0FC1">
        <w:rPr>
          <w:sz w:val="22"/>
          <w:lang w:val="en-GB"/>
        </w:rPr>
        <w:t xml:space="preserve">(Daufresne </w:t>
      </w:r>
      <w:r w:rsidR="00DB0FC1" w:rsidRPr="00DB0FC1">
        <w:rPr>
          <w:i/>
          <w:iCs/>
          <w:sz w:val="22"/>
          <w:lang w:val="en-GB"/>
        </w:rPr>
        <w:t>et al.</w:t>
      </w:r>
      <w:r w:rsidR="00DB0FC1" w:rsidRPr="00DB0FC1">
        <w:rPr>
          <w:sz w:val="22"/>
          <w:lang w:val="en-GB"/>
        </w:rPr>
        <w:t xml:space="preserve"> 2009; Gardner </w:t>
      </w:r>
      <w:r w:rsidR="00DB0FC1" w:rsidRPr="00DB0FC1">
        <w:rPr>
          <w:i/>
          <w:iCs/>
          <w:sz w:val="22"/>
          <w:lang w:val="en-GB"/>
        </w:rPr>
        <w:t>et al.</w:t>
      </w:r>
      <w:r w:rsidR="00DB0FC1" w:rsidRPr="00DB0FC1">
        <w:rPr>
          <w:sz w:val="22"/>
          <w:lang w:val="en-GB"/>
        </w:rPr>
        <w:t xml:space="preserve"> 2011)</w:t>
      </w:r>
      <w:r w:rsidR="00DB0FC1">
        <w:rPr>
          <w:rFonts w:eastAsiaTheme="minorEastAsia" w:cstheme="minorHAnsi"/>
          <w:sz w:val="22"/>
          <w:szCs w:val="22"/>
          <w:lang w:val="en-US"/>
        </w:rPr>
        <w:fldChar w:fldCharType="end"/>
      </w:r>
      <w:r w:rsidR="007768F3">
        <w:rPr>
          <w:rFonts w:eastAsiaTheme="minorEastAsia" w:cstheme="minorHAnsi"/>
          <w:sz w:val="22"/>
          <w:szCs w:val="22"/>
          <w:lang w:val="en-US"/>
        </w:rPr>
        <w:t xml:space="preserve">. </w:t>
      </w:r>
      <w:r w:rsidR="00C75FDF" w:rsidRPr="004B4EFD">
        <w:rPr>
          <w:rFonts w:eastAsiaTheme="minorEastAsia" w:cstheme="minorHAnsi"/>
          <w:sz w:val="22"/>
          <w:szCs w:val="22"/>
          <w:lang w:val="en-US"/>
        </w:rPr>
        <w:t xml:space="preserve">The temperature size-rule </w:t>
      </w:r>
      <w:r w:rsidR="00754DEF">
        <w:rPr>
          <w:rFonts w:eastAsiaTheme="minorEastAsia" w:cstheme="minorHAnsi"/>
          <w:sz w:val="22"/>
          <w:szCs w:val="22"/>
          <w:lang w:val="en-US"/>
        </w:rPr>
        <w:t>predicts</w:t>
      </w:r>
      <w:r w:rsidR="00C75FDF" w:rsidRPr="004B4EFD">
        <w:rPr>
          <w:rFonts w:eastAsiaTheme="minorEastAsia" w:cstheme="minorHAnsi"/>
          <w:sz w:val="22"/>
          <w:szCs w:val="22"/>
          <w:lang w:val="en-US"/>
        </w:rPr>
        <w:t xml:space="preserve"> that warmer rearing temperatures </w:t>
      </w:r>
      <w:r w:rsidR="00A53A1E" w:rsidRPr="004B4EFD">
        <w:rPr>
          <w:rFonts w:eastAsiaTheme="minorEastAsia" w:cstheme="minorHAnsi"/>
          <w:sz w:val="22"/>
          <w:szCs w:val="22"/>
          <w:lang w:val="en-US"/>
        </w:rPr>
        <w:t xml:space="preserve">lead to faster developmental times (and </w:t>
      </w:r>
      <w:r w:rsidR="00BB539B">
        <w:rPr>
          <w:rFonts w:eastAsiaTheme="minorEastAsia" w:cstheme="minorHAnsi"/>
          <w:sz w:val="22"/>
          <w:szCs w:val="22"/>
          <w:lang w:val="en-US"/>
        </w:rPr>
        <w:t xml:space="preserve">larger initial </w:t>
      </w:r>
      <w:r w:rsidR="00A53A1E" w:rsidRPr="004B4EFD">
        <w:rPr>
          <w:rFonts w:eastAsiaTheme="minorEastAsia" w:cstheme="minorHAnsi"/>
          <w:sz w:val="22"/>
          <w:szCs w:val="22"/>
          <w:lang w:val="en-US"/>
        </w:rPr>
        <w:t>size-at-age or size-at-life-stage), but smaller</w:t>
      </w:r>
      <w:r w:rsidR="00C5761B" w:rsidRPr="004B4EFD">
        <w:rPr>
          <w:rFonts w:eastAsiaTheme="minorEastAsia" w:cstheme="minorHAnsi"/>
          <w:sz w:val="22"/>
          <w:szCs w:val="22"/>
          <w:lang w:val="en-US"/>
        </w:rPr>
        <w:t xml:space="preserve"> adult body sizes</w:t>
      </w:r>
      <w:r w:rsidR="00583C48" w:rsidRPr="004B4EFD">
        <w:rPr>
          <w:rFonts w:eastAsiaTheme="minorEastAsia" w:cstheme="minorHAnsi"/>
          <w:sz w:val="22"/>
          <w:szCs w:val="22"/>
          <w:lang w:val="en-US"/>
        </w:rPr>
        <w:t xml:space="preserve"> </w:t>
      </w:r>
      <w:r w:rsidR="00583C48" w:rsidRPr="004B4EFD">
        <w:rPr>
          <w:rFonts w:eastAsiaTheme="minorEastAsia" w:cstheme="minorHAnsi"/>
          <w:sz w:val="22"/>
          <w:szCs w:val="22"/>
          <w:lang w:val="en-US"/>
        </w:rPr>
        <w:fldChar w:fldCharType="begin"/>
      </w:r>
      <w:r w:rsidR="00583C48" w:rsidRPr="004B4EFD">
        <w:rPr>
          <w:rFonts w:eastAsiaTheme="minorEastAsia" w:cstheme="minorHAnsi"/>
          <w:sz w:val="22"/>
          <w:szCs w:val="22"/>
          <w:lang w:val="en-US"/>
        </w:rPr>
        <w:instrText xml:space="preserve"> ADDIN ZOTERO_ITEM CSL_CITATION {"citationID":"oKMk89It","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583C48" w:rsidRPr="004B4EFD">
        <w:rPr>
          <w:rFonts w:eastAsiaTheme="minorEastAsia" w:cstheme="minorHAnsi"/>
          <w:sz w:val="22"/>
          <w:szCs w:val="22"/>
          <w:lang w:val="en-US"/>
        </w:rPr>
        <w:fldChar w:fldCharType="separate"/>
      </w:r>
      <w:r w:rsidR="00583C48" w:rsidRPr="004B4EFD">
        <w:rPr>
          <w:rFonts w:eastAsiaTheme="minorEastAsia" w:cstheme="minorHAnsi"/>
          <w:noProof/>
          <w:sz w:val="22"/>
          <w:szCs w:val="22"/>
          <w:lang w:val="en-US"/>
        </w:rPr>
        <w:t>(Atkinson 1994)</w:t>
      </w:r>
      <w:r w:rsidR="00583C48" w:rsidRPr="004B4EFD">
        <w:rPr>
          <w:rFonts w:eastAsiaTheme="minorEastAsia" w:cstheme="minorHAnsi"/>
          <w:sz w:val="22"/>
          <w:szCs w:val="22"/>
          <w:lang w:val="en-US"/>
        </w:rPr>
        <w:fldChar w:fldCharType="end"/>
      </w:r>
      <w:r w:rsidR="00C5761B" w:rsidRPr="004B4EFD">
        <w:rPr>
          <w:rFonts w:eastAsiaTheme="minorEastAsia" w:cstheme="minorHAnsi"/>
          <w:sz w:val="22"/>
          <w:szCs w:val="22"/>
          <w:lang w:val="en-US"/>
        </w:rPr>
        <w:t>.</w:t>
      </w:r>
      <w:r w:rsidR="00583C48" w:rsidRPr="004B4EFD">
        <w:rPr>
          <w:rFonts w:eastAsiaTheme="minorEastAsia" w:cstheme="minorHAnsi"/>
          <w:sz w:val="22"/>
          <w:szCs w:val="22"/>
          <w:lang w:val="en-US"/>
        </w:rPr>
        <w:t xml:space="preserve"> This relationship is found in</w:t>
      </w:r>
      <w:r w:rsidR="00A53A1E" w:rsidRPr="004B4EFD">
        <w:rPr>
          <w:rFonts w:eastAsiaTheme="minorEastAsia" w:cstheme="minorHAnsi"/>
          <w:sz w:val="22"/>
          <w:szCs w:val="22"/>
          <w:lang w:val="en-US"/>
        </w:rPr>
        <w:t xml:space="preserve"> </w:t>
      </w:r>
      <w:r w:rsidR="00871409" w:rsidRPr="004B4EFD">
        <w:rPr>
          <w:rFonts w:eastAsiaTheme="minorEastAsia" w:cstheme="minorHAnsi"/>
          <w:sz w:val="22"/>
          <w:szCs w:val="22"/>
          <w:lang w:val="en-US"/>
        </w:rPr>
        <w:t>numerous experimental studies</w:t>
      </w:r>
      <w:r w:rsidR="00F30EB6" w:rsidRPr="004B4EFD">
        <w:rPr>
          <w:rFonts w:eastAsiaTheme="minorEastAsia" w:cstheme="minorHAnsi"/>
          <w:sz w:val="22"/>
          <w:szCs w:val="22"/>
          <w:lang w:val="en-US"/>
        </w:rPr>
        <w:t xml:space="preserve"> </w:t>
      </w:r>
      <w:r w:rsidR="00F30EB6" w:rsidRPr="004B4EFD">
        <w:rPr>
          <w:rFonts w:eastAsiaTheme="minorEastAsia" w:cstheme="minorHAnsi"/>
          <w:sz w:val="22"/>
          <w:szCs w:val="22"/>
          <w:lang w:val="en-US"/>
        </w:rPr>
        <w:fldChar w:fldCharType="begin"/>
      </w:r>
      <w:r w:rsidR="0009026F" w:rsidRPr="004B4EFD">
        <w:rPr>
          <w:rFonts w:eastAsiaTheme="minorEastAsia" w:cstheme="minorHAnsi"/>
          <w:sz w:val="22"/>
          <w:szCs w:val="22"/>
          <w:lang w:val="en-US"/>
        </w:rPr>
        <w:instrText xml:space="preserve"> ADDIN ZOTERO_ITEM CSL_CITATION {"citationID":"HkmmhsgH","properties":{"formattedCitation":"(Atkinson 1994; Forster {\\i{}et al.} 2012a)","plainCitation":"(Atkinson 1994; Forster et al. 2012a)","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09026F" w:rsidRPr="004B4EFD">
        <w:rPr>
          <w:rFonts w:ascii="Cambria Math" w:eastAsiaTheme="minorEastAsia" w:hAnsi="Cambria Math" w:cs="Cambria Math"/>
          <w:sz w:val="22"/>
          <w:szCs w:val="22"/>
          <w:lang w:val="en-US"/>
        </w:rPr>
        <w:instrText>∼</w:instrText>
      </w:r>
      <w:r w:rsidR="0009026F" w:rsidRPr="004B4EFD">
        <w:rPr>
          <w:rFonts w:eastAsiaTheme="minorEastAsia" w:cstheme="minorHAnsi"/>
          <w:sz w:val="22"/>
          <w:szCs w:val="22"/>
          <w:lang w:val="en-US"/>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schema":"https://github.com/citation-style-language/schema/raw/master/csl-citation.json"} </w:instrText>
      </w:r>
      <w:r w:rsidR="00F30EB6" w:rsidRPr="004B4EFD">
        <w:rPr>
          <w:rFonts w:eastAsiaTheme="minorEastAsia" w:cstheme="minorHAnsi"/>
          <w:sz w:val="22"/>
          <w:szCs w:val="22"/>
          <w:lang w:val="en-US"/>
        </w:rPr>
        <w:fldChar w:fldCharType="separate"/>
      </w:r>
      <w:r w:rsidR="0009026F" w:rsidRPr="004B4EFD">
        <w:rPr>
          <w:sz w:val="22"/>
          <w:lang w:val="en-GB"/>
        </w:rPr>
        <w:t xml:space="preserve">(Atkinson 1994; Forster </w:t>
      </w:r>
      <w:r w:rsidR="0009026F" w:rsidRPr="004B4EFD">
        <w:rPr>
          <w:i/>
          <w:iCs/>
          <w:sz w:val="22"/>
          <w:lang w:val="en-GB"/>
        </w:rPr>
        <w:t>et al.</w:t>
      </w:r>
      <w:r w:rsidR="0009026F" w:rsidRPr="004B4EFD">
        <w:rPr>
          <w:sz w:val="22"/>
          <w:lang w:val="en-GB"/>
        </w:rPr>
        <w:t xml:space="preserve"> 2012a)</w:t>
      </w:r>
      <w:r w:rsidR="00F30EB6" w:rsidRPr="004B4EFD">
        <w:rPr>
          <w:rFonts w:eastAsiaTheme="minorEastAsia" w:cstheme="minorHAnsi"/>
          <w:sz w:val="22"/>
          <w:szCs w:val="22"/>
          <w:lang w:val="en-US"/>
        </w:rPr>
        <w:fldChar w:fldCharType="end"/>
      </w:r>
      <w:r w:rsidR="00871409" w:rsidRPr="004B4EFD">
        <w:rPr>
          <w:rFonts w:eastAsiaTheme="minorEastAsia" w:cstheme="minorHAnsi"/>
          <w:sz w:val="22"/>
          <w:szCs w:val="22"/>
          <w:lang w:val="en-US"/>
        </w:rPr>
        <w:t>,</w:t>
      </w:r>
      <w:r w:rsidR="00F30EB6" w:rsidRPr="004B4EFD">
        <w:rPr>
          <w:rFonts w:eastAsiaTheme="minorEastAsia" w:cstheme="minorHAnsi"/>
          <w:sz w:val="22"/>
          <w:szCs w:val="22"/>
          <w:lang w:val="en-US"/>
        </w:rPr>
        <w:t xml:space="preserve"> as well as latitudinal gradient studies</w:t>
      </w:r>
      <w:r w:rsidR="006646C6" w:rsidRPr="004B4EFD">
        <w:rPr>
          <w:rFonts w:eastAsiaTheme="minorEastAsia" w:cstheme="minorHAnsi"/>
          <w:sz w:val="22"/>
          <w:szCs w:val="22"/>
          <w:lang w:val="en-US"/>
        </w:rPr>
        <w:t xml:space="preserve"> </w:t>
      </w:r>
      <w:r w:rsidR="0009026F" w:rsidRPr="004B4EFD">
        <w:rPr>
          <w:rFonts w:eastAsiaTheme="minorEastAsia" w:cstheme="minorHAnsi"/>
          <w:sz w:val="22"/>
          <w:szCs w:val="22"/>
          <w:lang w:val="en-US"/>
        </w:rPr>
        <w:t xml:space="preserve">of insects </w:t>
      </w:r>
      <w:r w:rsidR="0009026F" w:rsidRPr="004B4EFD">
        <w:rPr>
          <w:rFonts w:eastAsiaTheme="minorEastAsia" w:cstheme="minorHAnsi"/>
          <w:sz w:val="22"/>
          <w:szCs w:val="22"/>
          <w:lang w:val="en-US"/>
        </w:rPr>
        <w:fldChar w:fldCharType="begin"/>
      </w:r>
      <w:r w:rsidR="0009026F" w:rsidRPr="004B4EFD">
        <w:rPr>
          <w:rFonts w:eastAsiaTheme="minorEastAsia" w:cstheme="minorHAnsi"/>
          <w:sz w:val="22"/>
          <w:szCs w:val="22"/>
          <w:lang w:val="en-US"/>
        </w:rPr>
        <w:instrText xml:space="preserve"> ADDIN ZOTERO_ITEM CSL_CITATION {"citationID":"ustyVCi6","properties":{"formattedCitation":"(Horne {\\i{}et al.} 2015)","plainCitation":"(Horne et al. 2015)","noteIndex":0},"citationItems":[{"id":795,"uris":["http://zotero.org/users/6116610/items/PDRYQAXM"],"uri":["http://zotero.org/users/6116610/items/PDRYQAXM"],"itemData":{"id":795,"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4B4EFD">
        <w:rPr>
          <w:rFonts w:eastAsiaTheme="minorEastAsia" w:cstheme="minorHAnsi"/>
          <w:sz w:val="22"/>
          <w:szCs w:val="22"/>
          <w:lang w:val="en-US"/>
        </w:rPr>
        <w:fldChar w:fldCharType="separate"/>
      </w:r>
      <w:r w:rsidR="0009026F" w:rsidRPr="004B4EFD">
        <w:rPr>
          <w:sz w:val="22"/>
          <w:lang w:val="en-GB"/>
        </w:rPr>
        <w:t xml:space="preserve">(Horne </w:t>
      </w:r>
      <w:r w:rsidR="0009026F" w:rsidRPr="004B4EFD">
        <w:rPr>
          <w:i/>
          <w:iCs/>
          <w:sz w:val="22"/>
          <w:lang w:val="en-GB"/>
        </w:rPr>
        <w:t>et al.</w:t>
      </w:r>
      <w:r w:rsidR="0009026F" w:rsidRPr="004B4EFD">
        <w:rPr>
          <w:sz w:val="22"/>
          <w:lang w:val="en-GB"/>
        </w:rPr>
        <w:t xml:space="preserve"> 2015)</w:t>
      </w:r>
      <w:r w:rsidR="0009026F" w:rsidRPr="004B4EFD">
        <w:rPr>
          <w:rFonts w:eastAsiaTheme="minorEastAsia" w:cstheme="minorHAnsi"/>
          <w:sz w:val="22"/>
          <w:szCs w:val="22"/>
          <w:lang w:val="en-US"/>
        </w:rPr>
        <w:fldChar w:fldCharType="end"/>
      </w:r>
      <w:r w:rsidR="00EE03B0" w:rsidRPr="004B4EFD">
        <w:rPr>
          <w:rFonts w:eastAsiaTheme="minorEastAsia" w:cstheme="minorHAnsi"/>
          <w:sz w:val="22"/>
          <w:szCs w:val="22"/>
          <w:lang w:val="en-US"/>
        </w:rPr>
        <w:t>,</w:t>
      </w:r>
      <w:r w:rsidR="005C4AB1" w:rsidRPr="004B4EFD">
        <w:rPr>
          <w:rFonts w:eastAsiaTheme="minorEastAsia" w:cstheme="minorHAnsi"/>
          <w:sz w:val="22"/>
          <w:szCs w:val="22"/>
          <w:lang w:val="en-US"/>
        </w:rPr>
        <w:t xml:space="preserve"> and is stronger in aquatic than terrestrial environments</w:t>
      </w:r>
      <w:r w:rsidR="00130B48" w:rsidRPr="004B4EFD">
        <w:rPr>
          <w:rFonts w:eastAsiaTheme="minorEastAsia" w:cstheme="minorHAnsi"/>
          <w:sz w:val="22"/>
          <w:szCs w:val="22"/>
          <w:lang w:val="en-US"/>
        </w:rPr>
        <w:t>.</w:t>
      </w:r>
      <w:r w:rsidR="007A54D2" w:rsidRPr="004B4EFD">
        <w:rPr>
          <w:rFonts w:eastAsiaTheme="minorEastAsia" w:cstheme="minorHAnsi"/>
          <w:sz w:val="22"/>
          <w:szCs w:val="22"/>
          <w:lang w:val="en-US"/>
        </w:rPr>
        <w:t xml:space="preserve"> </w:t>
      </w:r>
      <w:r w:rsidR="002709C8">
        <w:rPr>
          <w:rFonts w:eastAsiaTheme="minorEastAsia" w:cstheme="minorHAnsi"/>
          <w:sz w:val="22"/>
          <w:szCs w:val="22"/>
          <w:lang w:val="en-US"/>
        </w:rPr>
        <w:t xml:space="preserve">The underlying mechanisms </w:t>
      </w:r>
      <w:r w:rsidR="00DC28E9">
        <w:rPr>
          <w:rFonts w:eastAsiaTheme="minorEastAsia" w:cstheme="minorHAnsi"/>
          <w:sz w:val="22"/>
          <w:szCs w:val="22"/>
          <w:lang w:val="en-US"/>
        </w:rPr>
        <w:t xml:space="preserve">are not well understood, </w:t>
      </w:r>
      <w:r w:rsidR="00DE49F8">
        <w:rPr>
          <w:rFonts w:eastAsiaTheme="minorEastAsia"/>
          <w:sz w:val="22"/>
          <w:szCs w:val="22"/>
          <w:lang w:val="en-US"/>
        </w:rPr>
        <w:t xml:space="preserve">but are likely </w:t>
      </w:r>
      <w:r w:rsidR="002709C8">
        <w:rPr>
          <w:rFonts w:eastAsiaTheme="minorEastAsia"/>
          <w:sz w:val="22"/>
          <w:szCs w:val="22"/>
          <w:lang w:val="en-US"/>
        </w:rPr>
        <w:t xml:space="preserve">results of interplay between ecology and physiology </w:t>
      </w:r>
      <w:r w:rsidR="002709C8" w:rsidRPr="004B4EFD">
        <w:rPr>
          <w:rFonts w:eastAsiaTheme="minorEastAsia"/>
          <w:sz w:val="22"/>
          <w:szCs w:val="22"/>
        </w:rPr>
        <w:fldChar w:fldCharType="begin"/>
      </w:r>
      <w:r w:rsidR="002709C8">
        <w:rPr>
          <w:rFonts w:eastAsiaTheme="minorEastAsia"/>
          <w:sz w:val="22"/>
          <w:szCs w:val="22"/>
          <w:lang w:val="en-US"/>
        </w:rPr>
        <w:instrText xml:space="preserve"> ADDIN ZOTERO_ITEM CSL_CITATION {"citationID":"Q6C728q6","properties":{"formattedCitation":"(Ohlberger 2013a; Audzijonyte {\\i{}et al.} 2018; Neubauer &amp; Andersen 2019)","plainCitation":"(Ohlberger 2013a;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2709C8" w:rsidRPr="004B4EFD">
        <w:rPr>
          <w:rFonts w:eastAsiaTheme="minorEastAsia"/>
          <w:sz w:val="22"/>
          <w:szCs w:val="22"/>
        </w:rPr>
        <w:fldChar w:fldCharType="separate"/>
      </w:r>
      <w:r w:rsidR="002709C8" w:rsidRPr="00855F7E">
        <w:rPr>
          <w:sz w:val="22"/>
          <w:lang w:val="en-GB"/>
        </w:rPr>
        <w:t xml:space="preserve">(Ohlberger 2013a; Audzijonyte </w:t>
      </w:r>
      <w:r w:rsidR="002709C8" w:rsidRPr="00855F7E">
        <w:rPr>
          <w:i/>
          <w:iCs/>
          <w:sz w:val="22"/>
          <w:lang w:val="en-GB"/>
        </w:rPr>
        <w:t>et al.</w:t>
      </w:r>
      <w:r w:rsidR="002709C8" w:rsidRPr="00855F7E">
        <w:rPr>
          <w:sz w:val="22"/>
          <w:lang w:val="en-GB"/>
        </w:rPr>
        <w:t xml:space="preserve"> 2018; Neubauer &amp; Andersen 2019)</w:t>
      </w:r>
      <w:r w:rsidR="002709C8" w:rsidRPr="004B4EFD">
        <w:rPr>
          <w:rFonts w:eastAsiaTheme="minorEastAsia"/>
          <w:sz w:val="22"/>
          <w:szCs w:val="22"/>
        </w:rPr>
        <w:fldChar w:fldCharType="end"/>
      </w:r>
      <w:r w:rsidR="002709C8" w:rsidRPr="004B4EFD">
        <w:rPr>
          <w:rFonts w:eastAsiaTheme="minorEastAsia"/>
          <w:sz w:val="22"/>
          <w:szCs w:val="22"/>
          <w:lang w:val="en-US"/>
        </w:rPr>
        <w:t>.</w:t>
      </w:r>
      <w:r w:rsidR="002709C8">
        <w:rPr>
          <w:rFonts w:eastAsiaTheme="minorEastAsia"/>
          <w:sz w:val="22"/>
          <w:szCs w:val="22"/>
          <w:lang w:val="en-US"/>
        </w:rPr>
        <w:t xml:space="preserve"> </w:t>
      </w:r>
      <w:r w:rsidR="00E43779">
        <w:rPr>
          <w:rFonts w:eastAsiaTheme="minorEastAsia"/>
          <w:sz w:val="22"/>
          <w:szCs w:val="22"/>
          <w:lang w:val="en-US"/>
        </w:rPr>
        <w:t>However,</w:t>
      </w:r>
      <w:r w:rsidR="00A808A4">
        <w:rPr>
          <w:rFonts w:eastAsiaTheme="minorEastAsia"/>
          <w:sz w:val="22"/>
          <w:szCs w:val="22"/>
          <w:lang w:val="en-US"/>
        </w:rPr>
        <w:t xml:space="preserve"> </w:t>
      </w:r>
      <w:r w:rsidR="008C2D4A">
        <w:rPr>
          <w:rFonts w:eastAsiaTheme="minorEastAsia"/>
          <w:sz w:val="22"/>
          <w:szCs w:val="22"/>
          <w:lang w:val="en-US"/>
        </w:rPr>
        <w:t xml:space="preserve">the empirical </w:t>
      </w:r>
      <w:r w:rsidR="007F769E">
        <w:rPr>
          <w:rFonts w:eastAsiaTheme="minorEastAsia"/>
          <w:sz w:val="22"/>
          <w:szCs w:val="22"/>
          <w:lang w:val="en-US"/>
        </w:rPr>
        <w:t xml:space="preserve">examples </w:t>
      </w:r>
      <w:r w:rsidR="005B57E9">
        <w:rPr>
          <w:rFonts w:eastAsiaTheme="minorEastAsia"/>
          <w:sz w:val="22"/>
          <w:szCs w:val="22"/>
          <w:lang w:val="en-US"/>
        </w:rPr>
        <w:t xml:space="preserve">identifying climate signals </w:t>
      </w:r>
      <w:r w:rsidR="009E411C">
        <w:rPr>
          <w:rFonts w:eastAsiaTheme="minorEastAsia"/>
          <w:sz w:val="22"/>
          <w:szCs w:val="22"/>
          <w:lang w:val="en-US"/>
        </w:rPr>
        <w:t xml:space="preserve">in time series </w:t>
      </w:r>
      <w:r w:rsidR="00A55E82">
        <w:rPr>
          <w:rFonts w:eastAsiaTheme="minorEastAsia"/>
          <w:sz w:val="22"/>
          <w:szCs w:val="22"/>
          <w:lang w:val="en-US"/>
        </w:rPr>
        <w:t xml:space="preserve">of </w:t>
      </w:r>
      <w:r w:rsidR="001D7880">
        <w:rPr>
          <w:rFonts w:eastAsiaTheme="minorEastAsia"/>
          <w:sz w:val="22"/>
          <w:szCs w:val="22"/>
          <w:lang w:val="en-US"/>
        </w:rPr>
        <w:t>growth trajectories</w:t>
      </w:r>
      <w:r w:rsidR="000B2F93">
        <w:rPr>
          <w:rFonts w:eastAsiaTheme="minorEastAsia"/>
          <w:sz w:val="22"/>
          <w:szCs w:val="22"/>
          <w:lang w:val="en-US"/>
        </w:rPr>
        <w:t xml:space="preserve"> are </w:t>
      </w:r>
      <w:r w:rsidR="00C55127">
        <w:rPr>
          <w:rFonts w:eastAsiaTheme="minorEastAsia"/>
          <w:sz w:val="22"/>
          <w:szCs w:val="22"/>
          <w:lang w:val="en-US"/>
        </w:rPr>
        <w:t>accumulat</w:t>
      </w:r>
      <w:r w:rsidR="002A28EA">
        <w:rPr>
          <w:rFonts w:eastAsiaTheme="minorEastAsia"/>
          <w:sz w:val="22"/>
          <w:szCs w:val="22"/>
          <w:lang w:val="en-US"/>
        </w:rPr>
        <w:t>ing</w:t>
      </w:r>
      <w:r w:rsidR="001D7880">
        <w:rPr>
          <w:rFonts w:eastAsiaTheme="minorEastAsia"/>
          <w:sz w:val="22"/>
          <w:szCs w:val="22"/>
          <w:lang w:val="en-US"/>
        </w:rPr>
        <w:t xml:space="preserve">. </w:t>
      </w:r>
      <w:r w:rsidR="00426904">
        <w:rPr>
          <w:rFonts w:eastAsiaTheme="minorEastAsia"/>
          <w:sz w:val="22"/>
          <w:szCs w:val="22"/>
          <w:lang w:val="en-US"/>
        </w:rPr>
        <w:t xml:space="preserve">For instance, </w:t>
      </w:r>
      <w:r w:rsidR="00E413D0">
        <w:rPr>
          <w:rFonts w:eastAsiaTheme="minorEastAsia" w:cstheme="minorHAnsi"/>
          <w:sz w:val="22"/>
          <w:szCs w:val="22"/>
          <w:lang w:val="en-US"/>
        </w:rPr>
        <w:t xml:space="preserve">reconstructed </w:t>
      </w:r>
      <w:r w:rsidR="007A54D2" w:rsidRPr="004B4EFD">
        <w:rPr>
          <w:rFonts w:eastAsiaTheme="minorEastAsia" w:cstheme="minorHAnsi"/>
          <w:sz w:val="22"/>
          <w:szCs w:val="22"/>
          <w:lang w:val="en-US"/>
        </w:rPr>
        <w:t xml:space="preserve">growth histories </w:t>
      </w:r>
      <w:r w:rsidR="00385F1D" w:rsidRPr="004B4EFD">
        <w:rPr>
          <w:rFonts w:eastAsiaTheme="minorEastAsia" w:cstheme="minorHAnsi"/>
          <w:sz w:val="22"/>
          <w:szCs w:val="22"/>
          <w:lang w:val="en-US"/>
        </w:rPr>
        <w:t>of</w:t>
      </w:r>
      <w:r w:rsidR="002E7A2A" w:rsidRPr="004B4EFD">
        <w:rPr>
          <w:rFonts w:eastAsiaTheme="minorEastAsia" w:cstheme="minorHAnsi"/>
          <w:sz w:val="22"/>
          <w:szCs w:val="22"/>
          <w:lang w:val="en-US"/>
        </w:rPr>
        <w:t xml:space="preserve"> individual</w:t>
      </w:r>
      <w:r w:rsidR="008B1B0E" w:rsidRPr="004B4EFD">
        <w:rPr>
          <w:rFonts w:eastAsiaTheme="minorEastAsia" w:cstheme="minorHAnsi"/>
          <w:sz w:val="22"/>
          <w:szCs w:val="22"/>
          <w:lang w:val="en-US"/>
        </w:rPr>
        <w:t xml:space="preserve"> fish </w:t>
      </w:r>
      <w:r w:rsidR="00EB4C8C" w:rsidRPr="004B4EFD">
        <w:rPr>
          <w:rFonts w:eastAsiaTheme="minorEastAsia" w:cstheme="minorHAnsi"/>
          <w:sz w:val="22"/>
          <w:szCs w:val="22"/>
          <w:lang w:val="en-US"/>
        </w:rPr>
        <w:t xml:space="preserve">through ageing </w:t>
      </w:r>
      <w:r w:rsidR="00DD5CC3" w:rsidRPr="004B4EFD">
        <w:rPr>
          <w:rFonts w:eastAsiaTheme="minorEastAsia" w:cstheme="minorHAnsi"/>
          <w:sz w:val="22"/>
          <w:szCs w:val="22"/>
          <w:lang w:val="en-US"/>
        </w:rPr>
        <w:t xml:space="preserve">based on </w:t>
      </w:r>
      <w:r w:rsidR="007140E0" w:rsidRPr="004B4EFD">
        <w:rPr>
          <w:rFonts w:eastAsiaTheme="minorEastAsia" w:cstheme="minorHAnsi"/>
          <w:sz w:val="22"/>
          <w:szCs w:val="22"/>
          <w:lang w:val="en-US"/>
        </w:rPr>
        <w:t>bony structures</w:t>
      </w:r>
      <w:r w:rsidR="00ED1F96" w:rsidRPr="004B4EFD">
        <w:rPr>
          <w:rFonts w:eastAsiaTheme="minorEastAsia" w:cstheme="minorHAnsi"/>
          <w:sz w:val="22"/>
          <w:szCs w:val="22"/>
          <w:lang w:val="en-US"/>
        </w:rPr>
        <w:t xml:space="preserve"> (otoliths)</w:t>
      </w:r>
      <w:r w:rsidR="008617ED">
        <w:rPr>
          <w:rFonts w:eastAsiaTheme="minorEastAsia" w:cstheme="minorHAnsi"/>
          <w:sz w:val="22"/>
          <w:szCs w:val="22"/>
          <w:lang w:val="en-US"/>
        </w:rPr>
        <w:t xml:space="preserve"> </w:t>
      </w:r>
      <w:r w:rsidR="00245899">
        <w:rPr>
          <w:rFonts w:eastAsiaTheme="minorEastAsia" w:cstheme="minorHAnsi"/>
          <w:sz w:val="22"/>
          <w:szCs w:val="22"/>
          <w:lang w:val="en-US"/>
        </w:rPr>
        <w:t xml:space="preserve">often show positive correlations </w:t>
      </w:r>
      <w:r w:rsidR="00E30F2A">
        <w:rPr>
          <w:rFonts w:eastAsiaTheme="minorEastAsia" w:cstheme="minorHAnsi"/>
          <w:sz w:val="22"/>
          <w:szCs w:val="22"/>
          <w:lang w:val="en-US"/>
        </w:rPr>
        <w:t xml:space="preserve">between growth rates and </w:t>
      </w:r>
      <w:r w:rsidR="00E87466">
        <w:rPr>
          <w:rFonts w:eastAsiaTheme="minorEastAsia" w:cstheme="minorHAnsi"/>
          <w:sz w:val="22"/>
          <w:szCs w:val="22"/>
          <w:lang w:val="en-US"/>
        </w:rPr>
        <w:t xml:space="preserve">warming </w:t>
      </w:r>
      <w:r w:rsidR="00F14FCD" w:rsidRPr="004B4EFD">
        <w:rPr>
          <w:rFonts w:eastAsiaTheme="minorEastAsia" w:cstheme="minorHAnsi"/>
          <w:sz w:val="22"/>
          <w:szCs w:val="22"/>
          <w:lang w:val="en-US"/>
        </w:rPr>
        <w:fldChar w:fldCharType="begin"/>
      </w:r>
      <w:r w:rsidR="006E1D8D">
        <w:rPr>
          <w:rFonts w:eastAsiaTheme="minorEastAsia" w:cstheme="minorHAnsi"/>
          <w:sz w:val="22"/>
          <w:szCs w:val="22"/>
          <w:lang w:val="en-US"/>
        </w:rPr>
        <w:instrText xml:space="preserve"> ADDIN ZOTERO_ITEM CSL_CITATION {"citationID":"ncKOjXdM","properties":{"formattedCitation":"(Thresher {\\i{}et al.} 2007; Neuheimer {\\i{}et al.} 2011; Baudron {\\i{}et al.} 2014; Huss {\\i{}et al.} 2019)","plainCitation":"(Thresher et al. 2007; Neuheimer et al. 2011;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9c20ZvMu/3NuqMovo","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6E1D8D" w:rsidRPr="006E1D8D">
        <w:rPr>
          <w:rFonts w:eastAsiaTheme="minorEastAsia" w:cstheme="minorHAnsi"/>
          <w:sz w:val="22"/>
          <w:szCs w:val="22"/>
        </w:rPr>
        <w:instrText xml:space="preserve">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4FCD" w:rsidRPr="004B4EFD">
        <w:rPr>
          <w:rFonts w:eastAsiaTheme="minorEastAsia" w:cstheme="minorHAnsi"/>
          <w:sz w:val="22"/>
          <w:szCs w:val="22"/>
          <w:lang w:val="en-US"/>
        </w:rPr>
        <w:fldChar w:fldCharType="separate"/>
      </w:r>
      <w:r w:rsidR="00DC2C8E" w:rsidRPr="004B4EFD">
        <w:rPr>
          <w:sz w:val="22"/>
        </w:rPr>
        <w:t xml:space="preserve">(Thresher </w:t>
      </w:r>
      <w:r w:rsidR="00DC2C8E" w:rsidRPr="004B4EFD">
        <w:rPr>
          <w:i/>
          <w:iCs/>
          <w:sz w:val="22"/>
        </w:rPr>
        <w:t>et al.</w:t>
      </w:r>
      <w:r w:rsidR="00DC2C8E" w:rsidRPr="004B4EFD">
        <w:rPr>
          <w:sz w:val="22"/>
        </w:rPr>
        <w:t xml:space="preserve"> 2007; Neuheimer </w:t>
      </w:r>
      <w:r w:rsidR="00DC2C8E" w:rsidRPr="004B4EFD">
        <w:rPr>
          <w:i/>
          <w:iCs/>
          <w:sz w:val="22"/>
        </w:rPr>
        <w:t>et al.</w:t>
      </w:r>
      <w:r w:rsidR="00DC2C8E" w:rsidRPr="004B4EFD">
        <w:rPr>
          <w:sz w:val="22"/>
        </w:rPr>
        <w:t xml:space="preserve"> 2011; Baudron </w:t>
      </w:r>
      <w:r w:rsidR="00DC2C8E" w:rsidRPr="004B4EFD">
        <w:rPr>
          <w:i/>
          <w:iCs/>
          <w:sz w:val="22"/>
        </w:rPr>
        <w:t>et al.</w:t>
      </w:r>
      <w:r w:rsidR="00DC2C8E" w:rsidRPr="004B4EFD">
        <w:rPr>
          <w:sz w:val="22"/>
        </w:rPr>
        <w:t xml:space="preserve"> 2014; Huss </w:t>
      </w:r>
      <w:r w:rsidR="00DC2C8E" w:rsidRPr="004B4EFD">
        <w:rPr>
          <w:i/>
          <w:iCs/>
          <w:sz w:val="22"/>
        </w:rPr>
        <w:t>et al.</w:t>
      </w:r>
      <w:r w:rsidR="00DC2C8E" w:rsidRPr="004B4EFD">
        <w:rPr>
          <w:sz w:val="22"/>
        </w:rPr>
        <w:t xml:space="preserve"> 2019)</w:t>
      </w:r>
      <w:r w:rsidR="00F14FCD" w:rsidRPr="004B4EFD">
        <w:rPr>
          <w:rFonts w:eastAsiaTheme="minorEastAsia" w:cstheme="minorHAnsi"/>
          <w:sz w:val="22"/>
          <w:szCs w:val="22"/>
          <w:lang w:val="en-US"/>
        </w:rPr>
        <w:fldChar w:fldCharType="end"/>
      </w:r>
      <w:r w:rsidR="007140E0" w:rsidRPr="004B4EFD">
        <w:rPr>
          <w:rFonts w:eastAsiaTheme="minorEastAsia" w:cstheme="minorHAnsi"/>
          <w:sz w:val="22"/>
          <w:szCs w:val="22"/>
        </w:rPr>
        <w:t>.</w:t>
      </w:r>
      <w:r w:rsidR="009B545F" w:rsidRPr="004B4EFD">
        <w:rPr>
          <w:rFonts w:eastAsiaTheme="minorEastAsia" w:cstheme="minorHAnsi"/>
          <w:sz w:val="22"/>
          <w:szCs w:val="22"/>
        </w:rPr>
        <w:t xml:space="preserve"> </w:t>
      </w:r>
      <w:r w:rsidR="0006685B" w:rsidRPr="0006685B">
        <w:rPr>
          <w:rFonts w:eastAsiaTheme="minorEastAsia" w:cstheme="minorHAnsi"/>
          <w:sz w:val="22"/>
          <w:szCs w:val="22"/>
          <w:lang w:val="en-US"/>
        </w:rPr>
        <w:t>Th</w:t>
      </w:r>
      <w:r w:rsidR="007C52E9">
        <w:rPr>
          <w:rFonts w:eastAsiaTheme="minorEastAsia" w:cstheme="minorHAnsi"/>
          <w:sz w:val="22"/>
          <w:szCs w:val="22"/>
          <w:lang w:val="en-US"/>
        </w:rPr>
        <w:t xml:space="preserve">is </w:t>
      </w:r>
      <w:r w:rsidR="0006685B">
        <w:rPr>
          <w:rFonts w:eastAsiaTheme="minorEastAsia" w:cstheme="minorHAnsi"/>
          <w:sz w:val="22"/>
          <w:szCs w:val="22"/>
          <w:lang w:val="en-US"/>
        </w:rPr>
        <w:t xml:space="preserve">increased growth </w:t>
      </w:r>
      <w:r w:rsidR="004B05DC">
        <w:rPr>
          <w:rFonts w:eastAsiaTheme="minorEastAsia" w:cstheme="minorHAnsi"/>
          <w:sz w:val="22"/>
          <w:szCs w:val="22"/>
          <w:lang w:val="en-US"/>
        </w:rPr>
        <w:t xml:space="preserve">can </w:t>
      </w:r>
      <w:r w:rsidR="0059407A">
        <w:rPr>
          <w:rFonts w:eastAsiaTheme="minorEastAsia" w:cstheme="minorHAnsi"/>
          <w:sz w:val="22"/>
          <w:szCs w:val="22"/>
          <w:lang w:val="en-US"/>
        </w:rPr>
        <w:t xml:space="preserve">also </w:t>
      </w:r>
      <w:r w:rsidR="004B05DC">
        <w:rPr>
          <w:rFonts w:eastAsiaTheme="minorEastAsia" w:cstheme="minorHAnsi"/>
          <w:sz w:val="22"/>
          <w:szCs w:val="22"/>
          <w:lang w:val="en-US"/>
        </w:rPr>
        <w:t xml:space="preserve">be predicted from </w:t>
      </w:r>
      <w:r w:rsidR="00663B95">
        <w:rPr>
          <w:rFonts w:eastAsiaTheme="minorEastAsia" w:cstheme="minorHAnsi"/>
          <w:sz w:val="22"/>
          <w:szCs w:val="22"/>
          <w:lang w:val="en-US"/>
        </w:rPr>
        <w:t xml:space="preserve">numerous experimental studies showing </w:t>
      </w:r>
      <w:r w:rsidR="00723111">
        <w:rPr>
          <w:rFonts w:eastAsiaTheme="minorEastAsia" w:cstheme="minorHAnsi"/>
          <w:sz w:val="22"/>
          <w:szCs w:val="22"/>
          <w:lang w:val="en-US"/>
        </w:rPr>
        <w:t xml:space="preserve">that at intermediate temperatures, growth increases with </w:t>
      </w:r>
      <w:r w:rsidR="00723111" w:rsidRPr="004B4EFD">
        <w:rPr>
          <w:rFonts w:eastAsiaTheme="minorEastAsia" w:cstheme="minorHAnsi"/>
          <w:sz w:val="22"/>
          <w:szCs w:val="22"/>
          <w:lang w:val="en-US"/>
        </w:rPr>
        <w:t xml:space="preserve">temperature until a peak is reached, after which </w:t>
      </w:r>
      <w:r w:rsidR="004F00D9">
        <w:rPr>
          <w:rFonts w:eastAsiaTheme="minorEastAsia" w:cstheme="minorHAnsi"/>
          <w:sz w:val="22"/>
          <w:szCs w:val="22"/>
          <w:lang w:val="en-US"/>
        </w:rPr>
        <w:t>additional warming is deleterious</w:t>
      </w:r>
      <w:r w:rsidR="00723111" w:rsidRPr="004B4EFD">
        <w:rPr>
          <w:rFonts w:eastAsiaTheme="minorEastAsia" w:cstheme="minorHAnsi"/>
          <w:sz w:val="22"/>
          <w:szCs w:val="22"/>
          <w:lang w:val="en-US"/>
        </w:rPr>
        <w:t xml:space="preserve"> </w:t>
      </w:r>
      <w:r w:rsidR="00723111" w:rsidRPr="004B4EFD">
        <w:rPr>
          <w:rFonts w:eastAsiaTheme="minorEastAsia" w:cstheme="minorHAnsi"/>
          <w:sz w:val="22"/>
          <w:szCs w:val="22"/>
        </w:rPr>
        <w:fldChar w:fldCharType="begin"/>
      </w:r>
      <w:r w:rsidR="00723111" w:rsidRPr="004B4EFD">
        <w:rPr>
          <w:rFonts w:eastAsiaTheme="minorEastAsia" w:cstheme="minorHAnsi"/>
          <w:sz w:val="22"/>
          <w:szCs w:val="22"/>
          <w:lang w:val="en-US"/>
        </w:rPr>
        <w:instrText xml:space="preserve"> ADDIN ZOTERO_ITEM CSL_CITATION {"citationID":"WUMYZmDI","properties":{"formattedCitation":"(Brett {\\i{}et al.} 1969; Elliott &amp; Hurley 1995; Jobling 1997; Morita {\\i{}et al.} 2010; Garc\\uc0\\u237{}a Garc\\uc0\\u237{}a {\\i{}et al.} 2011)","plainCitation":"(Brett et al. 1969; Elliott &amp; Hurley 1995; Jobling 1997; Morita et al. 2010; García García et al. 2011)","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636,"uris":["http://zotero.org/users/6116610/items/54Z2DDYF"],"uri":["http://zotero.org/users/6116610/items/54Z2DDYF"],"itemData":{"id":63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w:instrText>
      </w:r>
      <w:r w:rsidR="00723111" w:rsidRPr="004B4EFD">
        <w:rPr>
          <w:rFonts w:eastAsiaTheme="minorEastAsia" w:cstheme="minorHAnsi"/>
          <w:sz w:val="22"/>
          <w:szCs w:val="22"/>
        </w:rPr>
        <w:instrText>ntly in</w:instrText>
      </w:r>
      <w:r w:rsidR="00723111" w:rsidRPr="004B4EFD">
        <w:rPr>
          <w:rFonts w:eastAsiaTheme="minorEastAsia" w:cstheme="minorHAnsi"/>
          <w:sz w:val="22"/>
          <w:szCs w:val="22"/>
          <w:lang w:val="en-US"/>
        </w:rPr>
        <w:instrText>ﬂ</w:instrText>
      </w:r>
      <w:r w:rsidR="00723111" w:rsidRPr="004B4EFD">
        <w:rPr>
          <w:rFonts w:eastAsiaTheme="minorEastAsia" w:cstheme="minorHAnsi"/>
          <w:sz w:val="22"/>
          <w:szCs w:val="22"/>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23111" w:rsidRPr="004B4EFD">
        <w:rPr>
          <w:rFonts w:eastAsiaTheme="minorEastAsia" w:cstheme="minorHAnsi"/>
          <w:sz w:val="22"/>
          <w:szCs w:val="22"/>
        </w:rPr>
        <w:fldChar w:fldCharType="separate"/>
      </w:r>
      <w:r w:rsidR="00723111" w:rsidRPr="004B4EFD">
        <w:rPr>
          <w:sz w:val="22"/>
        </w:rPr>
        <w:t xml:space="preserve">(Brett </w:t>
      </w:r>
      <w:r w:rsidR="00723111" w:rsidRPr="004B4EFD">
        <w:rPr>
          <w:i/>
          <w:iCs/>
          <w:sz w:val="22"/>
        </w:rPr>
        <w:t>et al.</w:t>
      </w:r>
      <w:r w:rsidR="00723111" w:rsidRPr="004B4EFD">
        <w:rPr>
          <w:sz w:val="22"/>
        </w:rPr>
        <w:t xml:space="preserve"> 1969; Elliott &amp; Hurley 1995; Jobling 1997; Morita </w:t>
      </w:r>
      <w:r w:rsidR="00723111" w:rsidRPr="004B4EFD">
        <w:rPr>
          <w:i/>
          <w:iCs/>
          <w:sz w:val="22"/>
        </w:rPr>
        <w:t>et al.</w:t>
      </w:r>
      <w:r w:rsidR="00723111" w:rsidRPr="004B4EFD">
        <w:rPr>
          <w:sz w:val="22"/>
        </w:rPr>
        <w:t xml:space="preserve"> 2010; García García </w:t>
      </w:r>
      <w:r w:rsidR="00723111" w:rsidRPr="004B4EFD">
        <w:rPr>
          <w:i/>
          <w:iCs/>
          <w:sz w:val="22"/>
        </w:rPr>
        <w:t>et al.</w:t>
      </w:r>
      <w:r w:rsidR="00723111" w:rsidRPr="004B4EFD">
        <w:rPr>
          <w:sz w:val="22"/>
        </w:rPr>
        <w:t xml:space="preserve"> 2011)</w:t>
      </w:r>
      <w:r w:rsidR="00723111" w:rsidRPr="004B4EFD">
        <w:rPr>
          <w:rFonts w:eastAsiaTheme="minorEastAsia" w:cstheme="minorHAnsi"/>
          <w:sz w:val="22"/>
          <w:szCs w:val="22"/>
        </w:rPr>
        <w:fldChar w:fldCharType="end"/>
      </w:r>
      <w:r w:rsidR="00723111" w:rsidRPr="004B4EFD">
        <w:rPr>
          <w:rFonts w:eastAsiaTheme="minorEastAsia" w:cstheme="minorHAnsi"/>
          <w:sz w:val="22"/>
          <w:szCs w:val="22"/>
        </w:rPr>
        <w:t>.</w:t>
      </w:r>
      <w:r w:rsidR="00731C1D">
        <w:rPr>
          <w:rFonts w:eastAsiaTheme="minorEastAsia" w:cstheme="minorHAnsi"/>
          <w:sz w:val="22"/>
          <w:szCs w:val="22"/>
        </w:rPr>
        <w:t xml:space="preserve"> </w:t>
      </w:r>
      <w:r w:rsidR="001E5CA8">
        <w:rPr>
          <w:rFonts w:eastAsiaTheme="minorEastAsia" w:cstheme="minorHAnsi"/>
          <w:sz w:val="22"/>
          <w:szCs w:val="22"/>
          <w:lang w:val="en-US"/>
        </w:rPr>
        <w:t xml:space="preserve">Less clear however is the negative effect of warming on </w:t>
      </w:r>
      <w:r w:rsidR="00C52EDF">
        <w:rPr>
          <w:rFonts w:eastAsiaTheme="minorEastAsia" w:cstheme="minorHAnsi"/>
          <w:sz w:val="22"/>
          <w:szCs w:val="22"/>
          <w:lang w:val="en-US"/>
        </w:rPr>
        <w:t>the growth or body size of large fish</w:t>
      </w:r>
      <w:r w:rsidR="00F14A63">
        <w:rPr>
          <w:rFonts w:eastAsiaTheme="minorEastAsia" w:cstheme="minorHAnsi"/>
          <w:sz w:val="22"/>
          <w:szCs w:val="22"/>
          <w:lang w:val="en-US"/>
        </w:rPr>
        <w:t xml:space="preserve">. </w:t>
      </w:r>
      <w:r w:rsidR="00BE4BC8">
        <w:rPr>
          <w:rFonts w:eastAsiaTheme="minorEastAsia" w:cstheme="minorHAnsi"/>
          <w:sz w:val="22"/>
          <w:szCs w:val="22"/>
          <w:lang w:val="en-US"/>
        </w:rPr>
        <w:t xml:space="preserve">Time series of </w:t>
      </w:r>
      <w:r w:rsidR="009E0402" w:rsidRPr="004B4EFD">
        <w:rPr>
          <w:rFonts w:eastAsiaTheme="minorEastAsia" w:cstheme="minorHAnsi"/>
          <w:sz w:val="22"/>
          <w:szCs w:val="22"/>
          <w:lang w:val="en-US"/>
        </w:rPr>
        <w:t>asymptotic</w:t>
      </w:r>
      <w:r w:rsidR="00216B7D" w:rsidRPr="004B4EFD">
        <w:rPr>
          <w:rFonts w:eastAsiaTheme="minorEastAsia" w:cstheme="minorHAnsi"/>
          <w:sz w:val="22"/>
          <w:szCs w:val="22"/>
          <w:lang w:val="en-US"/>
        </w:rPr>
        <w:t xml:space="preserve"> or maximum</w:t>
      </w:r>
      <w:r w:rsidR="009E0402" w:rsidRPr="004B4EFD">
        <w:rPr>
          <w:rFonts w:eastAsiaTheme="minorEastAsia" w:cstheme="minorHAnsi"/>
          <w:sz w:val="22"/>
          <w:szCs w:val="22"/>
          <w:lang w:val="en-US"/>
        </w:rPr>
        <w:t xml:space="preserve"> body mass</w:t>
      </w:r>
      <w:r w:rsidR="00805450">
        <w:rPr>
          <w:rFonts w:eastAsiaTheme="minorEastAsia" w:cstheme="minorHAnsi"/>
          <w:sz w:val="22"/>
          <w:szCs w:val="22"/>
          <w:lang w:val="en-US"/>
        </w:rPr>
        <w:t xml:space="preserve"> have shown </w:t>
      </w:r>
      <w:r w:rsidR="007B2A90">
        <w:rPr>
          <w:rFonts w:eastAsiaTheme="minorEastAsia" w:cstheme="minorHAnsi"/>
          <w:sz w:val="22"/>
          <w:szCs w:val="22"/>
          <w:lang w:val="en-US"/>
        </w:rPr>
        <w:t>negatively correlat</w:t>
      </w:r>
      <w:r w:rsidR="00805450">
        <w:rPr>
          <w:rFonts w:eastAsiaTheme="minorEastAsia" w:cstheme="minorHAnsi"/>
          <w:sz w:val="22"/>
          <w:szCs w:val="22"/>
          <w:lang w:val="en-US"/>
        </w:rPr>
        <w:t xml:space="preserve">ions with </w:t>
      </w:r>
      <w:r w:rsidR="007B2A90">
        <w:rPr>
          <w:rFonts w:eastAsiaTheme="minorEastAsia" w:cstheme="minorHAnsi"/>
          <w:sz w:val="22"/>
          <w:szCs w:val="22"/>
          <w:lang w:val="en-US"/>
        </w:rPr>
        <w:t xml:space="preserve">temperature </w:t>
      </w:r>
      <w:r w:rsidR="008747D1" w:rsidRPr="004B4EFD">
        <w:rPr>
          <w:rFonts w:eastAsiaTheme="minorEastAsia" w:cstheme="minorHAnsi"/>
          <w:sz w:val="22"/>
          <w:szCs w:val="22"/>
          <w:lang w:val="en-US"/>
        </w:rPr>
        <w:fldChar w:fldCharType="begin"/>
      </w:r>
      <w:r w:rsidR="008747D1" w:rsidRPr="004B4EFD">
        <w:rPr>
          <w:rFonts w:eastAsiaTheme="minorEastAsia" w:cstheme="minorHAnsi"/>
          <w:sz w:val="22"/>
          <w:szCs w:val="22"/>
          <w:lang w:val="en-US"/>
        </w:rPr>
        <w:instrText xml:space="preserve"> ADDIN ZOTERO_ITEM CSL_CITATION {"citationID":"UEUsM4ma","properties":{"formattedCitation":"(Baudron {\\i{}et al.} 2014; van Rijn {\\i{}et al.} 2017)","plainCitation":"(Baudron et al. 2014; van Rijn et al. 2017)","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747D1" w:rsidRPr="004B4EFD">
        <w:rPr>
          <w:rFonts w:eastAsiaTheme="minorEastAsia" w:cstheme="minorHAnsi"/>
          <w:sz w:val="22"/>
          <w:szCs w:val="22"/>
          <w:lang w:val="en-US"/>
        </w:rPr>
        <w:fldChar w:fldCharType="separate"/>
      </w:r>
      <w:r w:rsidR="008747D1" w:rsidRPr="004B4EFD">
        <w:rPr>
          <w:sz w:val="22"/>
          <w:lang w:val="en-GB"/>
        </w:rPr>
        <w:t xml:space="preserve">(Baudron </w:t>
      </w:r>
      <w:r w:rsidR="008747D1" w:rsidRPr="004B4EFD">
        <w:rPr>
          <w:i/>
          <w:iCs/>
          <w:sz w:val="22"/>
          <w:lang w:val="en-GB"/>
        </w:rPr>
        <w:t>et al.</w:t>
      </w:r>
      <w:r w:rsidR="008747D1" w:rsidRPr="004B4EFD">
        <w:rPr>
          <w:sz w:val="22"/>
          <w:lang w:val="en-GB"/>
        </w:rPr>
        <w:t xml:space="preserve"> 2014; van Rijn </w:t>
      </w:r>
      <w:r w:rsidR="008747D1" w:rsidRPr="004B4EFD">
        <w:rPr>
          <w:i/>
          <w:iCs/>
          <w:sz w:val="22"/>
          <w:lang w:val="en-GB"/>
        </w:rPr>
        <w:t>et al.</w:t>
      </w:r>
      <w:r w:rsidR="008747D1" w:rsidRPr="004B4EFD">
        <w:rPr>
          <w:sz w:val="22"/>
          <w:lang w:val="en-GB"/>
        </w:rPr>
        <w:t xml:space="preserve"> 2017)</w:t>
      </w:r>
      <w:r w:rsidR="008747D1" w:rsidRPr="004B4EFD">
        <w:rPr>
          <w:rFonts w:eastAsiaTheme="minorEastAsia" w:cstheme="minorHAnsi"/>
          <w:sz w:val="22"/>
          <w:szCs w:val="22"/>
          <w:lang w:val="en-US"/>
        </w:rPr>
        <w:fldChar w:fldCharType="end"/>
      </w:r>
      <w:r w:rsidR="00296864" w:rsidRPr="004B4EFD">
        <w:rPr>
          <w:rFonts w:eastAsiaTheme="minorEastAsia" w:cstheme="minorHAnsi"/>
          <w:sz w:val="22"/>
          <w:szCs w:val="22"/>
          <w:lang w:val="en-US"/>
        </w:rPr>
        <w:t>.</w:t>
      </w:r>
      <w:r w:rsidR="00C0348A" w:rsidRPr="004B4EFD">
        <w:rPr>
          <w:rFonts w:eastAsiaTheme="minorEastAsia" w:cstheme="minorHAnsi"/>
          <w:sz w:val="22"/>
          <w:szCs w:val="22"/>
          <w:lang w:val="en-US"/>
        </w:rPr>
        <w:t xml:space="preserve"> However, </w:t>
      </w:r>
      <w:r w:rsidR="006511A6" w:rsidRPr="004B4EFD">
        <w:rPr>
          <w:rFonts w:eastAsiaTheme="minorEastAsia" w:cstheme="minorHAnsi"/>
          <w:sz w:val="22"/>
          <w:szCs w:val="22"/>
          <w:lang w:val="en-US"/>
        </w:rPr>
        <w:t xml:space="preserve">a contributing factor </w:t>
      </w:r>
      <w:r w:rsidR="006E6C6F">
        <w:rPr>
          <w:rFonts w:eastAsiaTheme="minorEastAsia" w:cstheme="minorHAnsi"/>
          <w:sz w:val="22"/>
          <w:szCs w:val="22"/>
          <w:lang w:val="en-US"/>
        </w:rPr>
        <w:t xml:space="preserve">could be that </w:t>
      </w:r>
      <w:r w:rsidR="00187FDD">
        <w:rPr>
          <w:rFonts w:eastAsiaTheme="minorEastAsia" w:cstheme="minorHAnsi"/>
          <w:sz w:val="22"/>
          <w:szCs w:val="22"/>
          <w:lang w:val="en-US"/>
        </w:rPr>
        <w:t xml:space="preserve">these examples stem from commercially exploited </w:t>
      </w:r>
      <w:r w:rsidR="0089480A">
        <w:rPr>
          <w:rFonts w:eastAsiaTheme="minorEastAsia" w:cstheme="minorHAnsi"/>
          <w:sz w:val="22"/>
          <w:szCs w:val="22"/>
          <w:lang w:val="en-US"/>
        </w:rPr>
        <w:t>species and</w:t>
      </w:r>
      <w:r w:rsidR="00800928" w:rsidRPr="004B4EFD">
        <w:rPr>
          <w:rFonts w:eastAsiaTheme="minorEastAsia" w:cstheme="minorHAnsi"/>
          <w:sz w:val="22"/>
          <w:szCs w:val="22"/>
          <w:lang w:val="en-US"/>
        </w:rPr>
        <w:t xml:space="preserve"> fishing</w:t>
      </w:r>
      <w:r w:rsidR="004835BD" w:rsidRPr="004B4EFD">
        <w:rPr>
          <w:rFonts w:eastAsiaTheme="minorEastAsia" w:cstheme="minorHAnsi"/>
          <w:sz w:val="22"/>
          <w:szCs w:val="22"/>
          <w:lang w:val="en-US"/>
        </w:rPr>
        <w:t xml:space="preserve"> </w:t>
      </w:r>
      <w:r w:rsidR="00C0348A" w:rsidRPr="004B4EFD">
        <w:rPr>
          <w:rFonts w:eastAsiaTheme="minorEastAsia" w:cstheme="minorHAnsi"/>
          <w:sz w:val="22"/>
          <w:szCs w:val="22"/>
          <w:lang w:val="en-US"/>
        </w:rPr>
        <w:t>disproportionally targets large fish</w:t>
      </w:r>
      <w:r w:rsidR="00800928">
        <w:rPr>
          <w:rFonts w:eastAsiaTheme="minorEastAsia" w:cstheme="minorHAnsi"/>
          <w:sz w:val="22"/>
          <w:szCs w:val="22"/>
          <w:lang w:val="en-US"/>
        </w:rPr>
        <w:t>. I</w:t>
      </w:r>
      <w:r w:rsidR="00CF1952" w:rsidRPr="004B4EFD">
        <w:rPr>
          <w:rFonts w:eastAsiaTheme="minorEastAsia" w:cstheme="minorHAnsi"/>
          <w:sz w:val="22"/>
          <w:szCs w:val="22"/>
          <w:lang w:val="en-US"/>
        </w:rPr>
        <w:t xml:space="preserve">n a large scale </w:t>
      </w:r>
      <w:r w:rsidR="00397244" w:rsidRPr="004B4EFD">
        <w:rPr>
          <w:rFonts w:eastAsiaTheme="minorEastAsia" w:cstheme="minorHAnsi"/>
          <w:sz w:val="22"/>
          <w:szCs w:val="22"/>
          <w:lang w:val="en-US"/>
        </w:rPr>
        <w:t>semi-</w:t>
      </w:r>
      <w:r w:rsidR="006B3B6B" w:rsidRPr="004B4EFD">
        <w:rPr>
          <w:rFonts w:eastAsiaTheme="minorEastAsia" w:cstheme="minorHAnsi"/>
          <w:sz w:val="22"/>
          <w:szCs w:val="22"/>
          <w:lang w:val="en-US"/>
        </w:rPr>
        <w:t xml:space="preserve">natural </w:t>
      </w:r>
      <w:r w:rsidR="00397244" w:rsidRPr="004B4EFD">
        <w:rPr>
          <w:rFonts w:eastAsiaTheme="minorEastAsia" w:cstheme="minorHAnsi"/>
          <w:sz w:val="22"/>
          <w:szCs w:val="22"/>
          <w:lang w:val="en-US"/>
        </w:rPr>
        <w:t xml:space="preserve">heating </w:t>
      </w:r>
      <w:r w:rsidR="00FD7B79" w:rsidRPr="004B4EFD">
        <w:rPr>
          <w:rFonts w:eastAsiaTheme="minorEastAsia" w:cstheme="minorHAnsi"/>
          <w:sz w:val="22"/>
          <w:szCs w:val="22"/>
          <w:lang w:val="en-US"/>
        </w:rPr>
        <w:t>experiment</w:t>
      </w:r>
      <w:r w:rsidR="005215BF" w:rsidRPr="004B4EFD">
        <w:rPr>
          <w:rFonts w:eastAsiaTheme="minorEastAsia" w:cstheme="minorHAnsi"/>
          <w:sz w:val="22"/>
          <w:szCs w:val="22"/>
          <w:lang w:val="en-US"/>
        </w:rPr>
        <w:t xml:space="preserve">, </w:t>
      </w:r>
      <w:r w:rsidR="00FA08AA" w:rsidRPr="004B4EFD">
        <w:rPr>
          <w:rFonts w:eastAsiaTheme="minorEastAsia" w:cstheme="minorHAnsi"/>
          <w:sz w:val="22"/>
          <w:szCs w:val="22"/>
          <w:lang w:val="en-US"/>
        </w:rPr>
        <w:t xml:space="preserve">only small fish </w:t>
      </w:r>
      <w:r w:rsidR="00897C1B">
        <w:rPr>
          <w:rFonts w:eastAsiaTheme="minorEastAsia" w:cstheme="minorHAnsi"/>
          <w:sz w:val="22"/>
          <w:szCs w:val="22"/>
          <w:lang w:val="en-US"/>
        </w:rPr>
        <w:t xml:space="preserve">of a non-exploited species </w:t>
      </w:r>
      <w:r w:rsidR="00FA08AA" w:rsidRPr="004B4EFD">
        <w:rPr>
          <w:rFonts w:eastAsiaTheme="minorEastAsia" w:cstheme="minorHAnsi"/>
          <w:sz w:val="22"/>
          <w:szCs w:val="22"/>
          <w:lang w:val="en-US"/>
        </w:rPr>
        <w:t xml:space="preserve">increased their specific growth rates with warming and the growth of larger fish was comparable </w:t>
      </w:r>
      <w:r w:rsidR="00FA08AA" w:rsidRPr="004B4EFD">
        <w:rPr>
          <w:rFonts w:eastAsiaTheme="minorEastAsia" w:cstheme="minorHAnsi"/>
          <w:sz w:val="22"/>
          <w:szCs w:val="22"/>
          <w:lang w:val="en-US"/>
        </w:rPr>
        <w:lastRenderedPageBreak/>
        <w:t>to the non-heated control area</w:t>
      </w:r>
      <w:r w:rsidR="00227EF0">
        <w:rPr>
          <w:rFonts w:eastAsiaTheme="minorEastAsia" w:cstheme="minorHAnsi"/>
          <w:sz w:val="22"/>
          <w:szCs w:val="22"/>
          <w:lang w:val="en-US"/>
        </w:rPr>
        <w:t xml:space="preserve">. </w:t>
      </w:r>
      <w:r w:rsidR="00B7196A">
        <w:rPr>
          <w:rFonts w:eastAsiaTheme="minorEastAsia" w:cstheme="minorHAnsi"/>
          <w:sz w:val="22"/>
          <w:szCs w:val="22"/>
          <w:lang w:val="en-US"/>
        </w:rPr>
        <w:t>Th</w:t>
      </w:r>
      <w:r w:rsidR="00E75C7C">
        <w:rPr>
          <w:rFonts w:eastAsiaTheme="minorEastAsia" w:cstheme="minorHAnsi"/>
          <w:sz w:val="22"/>
          <w:szCs w:val="22"/>
          <w:lang w:val="en-US"/>
        </w:rPr>
        <w:t>e</w:t>
      </w:r>
      <w:r w:rsidR="00B7196A">
        <w:rPr>
          <w:rFonts w:eastAsiaTheme="minorEastAsia" w:cstheme="minorHAnsi"/>
          <w:sz w:val="22"/>
          <w:szCs w:val="22"/>
          <w:lang w:val="en-US"/>
        </w:rPr>
        <w:t xml:space="preserve"> lack of </w:t>
      </w:r>
      <w:r w:rsidR="006248FA">
        <w:rPr>
          <w:rFonts w:eastAsiaTheme="minorEastAsia" w:cstheme="minorHAnsi"/>
          <w:sz w:val="22"/>
          <w:szCs w:val="22"/>
          <w:lang w:val="en-US"/>
        </w:rPr>
        <w:t xml:space="preserve">clear </w:t>
      </w:r>
      <w:r w:rsidR="00B7196A">
        <w:rPr>
          <w:rFonts w:eastAsiaTheme="minorEastAsia" w:cstheme="minorHAnsi"/>
          <w:sz w:val="22"/>
          <w:szCs w:val="22"/>
          <w:lang w:val="en-US"/>
        </w:rPr>
        <w:t xml:space="preserve">relationship </w:t>
      </w:r>
      <w:r w:rsidR="008E2E9B">
        <w:rPr>
          <w:rFonts w:eastAsiaTheme="minorEastAsia" w:cstheme="minorHAnsi"/>
          <w:sz w:val="22"/>
          <w:szCs w:val="22"/>
          <w:lang w:val="en-US"/>
        </w:rPr>
        <w:t xml:space="preserve">between </w:t>
      </w:r>
      <w:r w:rsidR="00E723D6">
        <w:rPr>
          <w:rFonts w:eastAsiaTheme="minorEastAsia" w:cstheme="minorHAnsi"/>
          <w:sz w:val="22"/>
          <w:szCs w:val="22"/>
          <w:lang w:val="en-US"/>
        </w:rPr>
        <w:t xml:space="preserve">asymptotic or large fish size and temperature was also found in an experiment of ontogenetic growth </w:t>
      </w:r>
      <w:r w:rsidR="00186C66" w:rsidRPr="004B4EFD">
        <w:rPr>
          <w:rFonts w:eastAsiaTheme="minorEastAsia" w:cstheme="minorHAnsi"/>
          <w:sz w:val="22"/>
          <w:szCs w:val="22"/>
          <w:lang w:val="en-US"/>
        </w:rPr>
        <w:fldChar w:fldCharType="begin"/>
      </w:r>
      <w:r w:rsidR="00186C66" w:rsidRPr="004B4EFD">
        <w:rPr>
          <w:rFonts w:eastAsiaTheme="minorEastAsia" w:cstheme="minorHAnsi"/>
          <w:sz w:val="22"/>
          <w:szCs w:val="22"/>
          <w:lang w:val="en-US"/>
        </w:rPr>
        <w:instrText xml:space="preserve"> ADDIN ZOTERO_ITEM CSL_CITATION {"citationID":"tZI2QrfK","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186C66" w:rsidRPr="004B4EFD">
        <w:rPr>
          <w:rFonts w:eastAsiaTheme="minorEastAsia" w:cstheme="minorHAnsi"/>
          <w:sz w:val="22"/>
          <w:szCs w:val="22"/>
          <w:lang w:val="en-US"/>
        </w:rPr>
        <w:fldChar w:fldCharType="separate"/>
      </w:r>
      <w:r w:rsidR="00186C66" w:rsidRPr="004B4EFD">
        <w:rPr>
          <w:sz w:val="22"/>
          <w:lang w:val="en-GB"/>
        </w:rPr>
        <w:t xml:space="preserve">(Barneche </w:t>
      </w:r>
      <w:r w:rsidR="00186C66" w:rsidRPr="004B4EFD">
        <w:rPr>
          <w:i/>
          <w:iCs/>
          <w:sz w:val="22"/>
          <w:lang w:val="en-GB"/>
        </w:rPr>
        <w:t>et al.</w:t>
      </w:r>
      <w:r w:rsidR="00186C66" w:rsidRPr="004B4EFD">
        <w:rPr>
          <w:sz w:val="22"/>
          <w:lang w:val="en-GB"/>
        </w:rPr>
        <w:t xml:space="preserve"> 2019)</w:t>
      </w:r>
      <w:r w:rsidR="00186C66" w:rsidRPr="004B4EFD">
        <w:rPr>
          <w:rFonts w:eastAsiaTheme="minorEastAsia" w:cstheme="minorHAnsi"/>
          <w:sz w:val="22"/>
          <w:szCs w:val="22"/>
          <w:lang w:val="en-US"/>
        </w:rPr>
        <w:fldChar w:fldCharType="end"/>
      </w:r>
      <w:r w:rsidR="005437C8">
        <w:rPr>
          <w:rFonts w:eastAsiaTheme="minorEastAsia" w:cstheme="minorHAnsi"/>
          <w:sz w:val="22"/>
          <w:szCs w:val="22"/>
          <w:lang w:val="en-US"/>
        </w:rPr>
        <w:t>.</w:t>
      </w:r>
      <w:r w:rsidR="00C7262F">
        <w:rPr>
          <w:rFonts w:eastAsiaTheme="minorEastAsia" w:cstheme="minorHAnsi"/>
          <w:sz w:val="22"/>
          <w:szCs w:val="22"/>
          <w:lang w:val="en-US"/>
        </w:rPr>
        <w:t xml:space="preserve"> </w:t>
      </w:r>
      <w:r w:rsidR="001D234D">
        <w:rPr>
          <w:rFonts w:eastAsiaTheme="minorEastAsia" w:cstheme="minorHAnsi"/>
          <w:sz w:val="22"/>
          <w:szCs w:val="22"/>
          <w:lang w:val="en-US"/>
        </w:rPr>
        <w:t xml:space="preserve">Predictions about declines in asymptotic body mass have also been made </w:t>
      </w:r>
      <w:r w:rsidR="00C07692">
        <w:rPr>
          <w:rFonts w:eastAsiaTheme="minorEastAsia" w:cstheme="minorHAnsi"/>
          <w:sz w:val="22"/>
          <w:szCs w:val="22"/>
          <w:lang w:val="en-US"/>
        </w:rPr>
        <w:t>from theoretical growth models</w:t>
      </w:r>
      <w:r w:rsidR="00105DE9">
        <w:rPr>
          <w:rFonts w:eastAsiaTheme="minorEastAsia" w:cstheme="minorHAnsi"/>
          <w:sz w:val="22"/>
          <w:szCs w:val="22"/>
          <w:lang w:val="en-US"/>
        </w:rPr>
        <w:t xml:space="preserve"> </w:t>
      </w:r>
      <w:r w:rsidR="00105DE9">
        <w:rPr>
          <w:rFonts w:eastAsiaTheme="minorEastAsia" w:cstheme="minorHAnsi"/>
          <w:sz w:val="22"/>
          <w:szCs w:val="22"/>
          <w:lang w:val="en-US"/>
        </w:rPr>
        <w:fldChar w:fldCharType="begin"/>
      </w:r>
      <w:r w:rsidR="00105DE9">
        <w:rPr>
          <w:rFonts w:eastAsiaTheme="minorEastAsia" w:cstheme="minorHAnsi"/>
          <w:sz w:val="22"/>
          <w:szCs w:val="22"/>
          <w:lang w:val="en-US"/>
        </w:rPr>
        <w:instrText xml:space="preserve"> ADDIN ZOTERO_ITEM CSL_CITATION {"citationID":"R33tPkzI","properties":{"formattedCitation":"(Pauly &amp; Cheung 2018)","plainCitation":"(Pauly &amp; Cheung 2018)","noteIndex":0},"citationItems":[{"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105DE9">
        <w:rPr>
          <w:rFonts w:eastAsiaTheme="minorEastAsia" w:cstheme="minorHAnsi"/>
          <w:sz w:val="22"/>
          <w:szCs w:val="22"/>
          <w:lang w:val="en-US"/>
        </w:rPr>
        <w:fldChar w:fldCharType="separate"/>
      </w:r>
      <w:r w:rsidR="00105DE9">
        <w:rPr>
          <w:rFonts w:eastAsiaTheme="minorEastAsia" w:cstheme="minorHAnsi"/>
          <w:noProof/>
          <w:sz w:val="22"/>
          <w:szCs w:val="22"/>
          <w:lang w:val="en-US"/>
        </w:rPr>
        <w:t>(Pauly &amp; Cheung 2018)</w:t>
      </w:r>
      <w:r w:rsidR="00105DE9">
        <w:rPr>
          <w:rFonts w:eastAsiaTheme="minorEastAsia" w:cstheme="minorHAnsi"/>
          <w:sz w:val="22"/>
          <w:szCs w:val="22"/>
          <w:lang w:val="en-US"/>
        </w:rPr>
        <w:fldChar w:fldCharType="end"/>
      </w:r>
      <w:r w:rsidR="00C07692">
        <w:rPr>
          <w:rFonts w:eastAsiaTheme="minorEastAsia" w:cstheme="minorHAnsi"/>
          <w:sz w:val="22"/>
          <w:szCs w:val="22"/>
          <w:lang w:val="en-US"/>
        </w:rPr>
        <w:t xml:space="preserve">. However, the </w:t>
      </w:r>
      <w:r w:rsidR="002558CE">
        <w:rPr>
          <w:rFonts w:eastAsiaTheme="minorEastAsia" w:cstheme="minorHAnsi"/>
          <w:sz w:val="22"/>
          <w:szCs w:val="22"/>
          <w:lang w:val="en-US"/>
        </w:rPr>
        <w:t xml:space="preserve">physiological </w:t>
      </w:r>
      <w:r w:rsidR="002558CE" w:rsidRPr="004B4EFD">
        <w:rPr>
          <w:rFonts w:eastAsiaTheme="minorEastAsia"/>
          <w:sz w:val="22"/>
          <w:szCs w:val="22"/>
          <w:lang w:val="en-US"/>
        </w:rPr>
        <w:t xml:space="preserve">mechanisms </w:t>
      </w:r>
      <w:r w:rsidR="006136E0">
        <w:rPr>
          <w:rFonts w:eastAsiaTheme="minorEastAsia"/>
          <w:sz w:val="22"/>
          <w:szCs w:val="22"/>
          <w:lang w:val="en-US"/>
        </w:rPr>
        <w:t xml:space="preserve">in these models (e.g. oxygen-limitation) </w:t>
      </w:r>
      <w:r w:rsidR="00943A13">
        <w:rPr>
          <w:rFonts w:eastAsiaTheme="minorEastAsia"/>
          <w:sz w:val="22"/>
          <w:szCs w:val="22"/>
          <w:lang w:val="en-US"/>
        </w:rPr>
        <w:t>have been question</w:t>
      </w:r>
      <w:r w:rsidR="00BD3AD9">
        <w:rPr>
          <w:rFonts w:eastAsiaTheme="minorEastAsia"/>
          <w:sz w:val="22"/>
          <w:szCs w:val="22"/>
          <w:lang w:val="en-US"/>
        </w:rPr>
        <w:t>ed</w:t>
      </w:r>
      <w:r w:rsidR="00931C82">
        <w:rPr>
          <w:rFonts w:eastAsiaTheme="minorEastAsia"/>
          <w:sz w:val="22"/>
          <w:szCs w:val="22"/>
          <w:lang w:val="en-US"/>
        </w:rPr>
        <w:t xml:space="preserve">, both </w:t>
      </w:r>
      <w:r w:rsidR="00E1705C">
        <w:rPr>
          <w:rFonts w:eastAsiaTheme="minorEastAsia"/>
          <w:sz w:val="22"/>
          <w:szCs w:val="22"/>
          <w:lang w:val="en-US"/>
        </w:rPr>
        <w:t xml:space="preserve">for the cause of </w:t>
      </w:r>
      <w:r w:rsidR="00931C82">
        <w:rPr>
          <w:rFonts w:eastAsiaTheme="minorEastAsia"/>
          <w:sz w:val="22"/>
          <w:szCs w:val="22"/>
          <w:lang w:val="en-US"/>
        </w:rPr>
        <w:t>asymptotic growth curves in the first place</w:t>
      </w:r>
      <w:r w:rsidR="0077378A">
        <w:rPr>
          <w:rFonts w:eastAsiaTheme="minorEastAsia"/>
          <w:sz w:val="22"/>
          <w:szCs w:val="22"/>
          <w:lang w:val="en-US"/>
        </w:rPr>
        <w:t xml:space="preserve"> (resource </w:t>
      </w:r>
      <w:r w:rsidR="00006AB6">
        <w:rPr>
          <w:rFonts w:eastAsiaTheme="minorEastAsia"/>
          <w:sz w:val="22"/>
          <w:szCs w:val="22"/>
          <w:lang w:val="en-US"/>
        </w:rPr>
        <w:t>limitation</w:t>
      </w:r>
      <w:r w:rsidR="0077378A">
        <w:rPr>
          <w:rFonts w:eastAsiaTheme="minorEastAsia"/>
          <w:sz w:val="22"/>
          <w:szCs w:val="22"/>
          <w:lang w:val="en-US"/>
        </w:rPr>
        <w:t>)</w:t>
      </w:r>
      <w:r w:rsidR="001F05EC">
        <w:rPr>
          <w:rFonts w:eastAsiaTheme="minorEastAsia"/>
          <w:sz w:val="22"/>
          <w:szCs w:val="22"/>
          <w:lang w:val="en-US"/>
        </w:rPr>
        <w:t xml:space="preserve"> </w:t>
      </w:r>
      <w:r w:rsidR="001169B8">
        <w:rPr>
          <w:rFonts w:eastAsiaTheme="minorEastAsia"/>
          <w:sz w:val="22"/>
          <w:szCs w:val="22"/>
          <w:lang w:val="en-US"/>
        </w:rPr>
        <w:fldChar w:fldCharType="begin"/>
      </w:r>
      <w:r w:rsidR="001169B8">
        <w:rPr>
          <w:rFonts w:eastAsiaTheme="minorEastAsia"/>
          <w:sz w:val="22"/>
          <w:szCs w:val="22"/>
          <w:lang w:val="en-US"/>
        </w:rPr>
        <w:instrText xml:space="preserve"> ADDIN ZOTERO_ITEM CSL_CITATION {"citationID":"H1bySRiz","properties":{"formattedCitation":"(Marshall &amp; White 2019a)","plainCitation":"(Marshall &amp; White 2019a)","noteIndex":0},"citationItems":[{"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schema":"https://github.com/citation-style-language/schema/raw/master/csl-citation.json"} </w:instrText>
      </w:r>
      <w:r w:rsidR="001169B8">
        <w:rPr>
          <w:rFonts w:eastAsiaTheme="minorEastAsia"/>
          <w:sz w:val="22"/>
          <w:szCs w:val="22"/>
          <w:lang w:val="en-US"/>
        </w:rPr>
        <w:fldChar w:fldCharType="separate"/>
      </w:r>
      <w:r w:rsidR="001169B8">
        <w:rPr>
          <w:rFonts w:eastAsiaTheme="minorEastAsia"/>
          <w:noProof/>
          <w:sz w:val="22"/>
          <w:szCs w:val="22"/>
          <w:lang w:val="en-US"/>
        </w:rPr>
        <w:t>(Marshall &amp; White 2019a)</w:t>
      </w:r>
      <w:r w:rsidR="001169B8">
        <w:rPr>
          <w:rFonts w:eastAsiaTheme="minorEastAsia"/>
          <w:sz w:val="22"/>
          <w:szCs w:val="22"/>
          <w:lang w:val="en-US"/>
        </w:rPr>
        <w:fldChar w:fldCharType="end"/>
      </w:r>
      <w:r w:rsidR="00931C82">
        <w:rPr>
          <w:rFonts w:eastAsiaTheme="minorEastAsia"/>
          <w:sz w:val="22"/>
          <w:szCs w:val="22"/>
          <w:lang w:val="en-US"/>
        </w:rPr>
        <w:t xml:space="preserve"> and </w:t>
      </w:r>
      <w:r w:rsidR="00051383">
        <w:rPr>
          <w:rFonts w:eastAsiaTheme="minorEastAsia"/>
          <w:sz w:val="22"/>
          <w:szCs w:val="22"/>
          <w:lang w:val="en-US"/>
        </w:rPr>
        <w:t xml:space="preserve">the mechanism for why warming leads to </w:t>
      </w:r>
      <w:r w:rsidR="00931C82">
        <w:rPr>
          <w:rFonts w:eastAsiaTheme="minorEastAsia"/>
          <w:sz w:val="22"/>
          <w:szCs w:val="22"/>
          <w:lang w:val="en-US"/>
        </w:rPr>
        <w:t xml:space="preserve">smaller asymptotic sizes </w:t>
      </w:r>
      <w:r w:rsidR="001169B8">
        <w:rPr>
          <w:rFonts w:eastAsiaTheme="minorEastAsia"/>
          <w:sz w:val="22"/>
          <w:szCs w:val="22"/>
          <w:lang w:val="en-US"/>
        </w:rPr>
        <w:fldChar w:fldCharType="begin"/>
      </w:r>
      <w:r w:rsidR="001169B8">
        <w:rPr>
          <w:rFonts w:eastAsiaTheme="minorEastAsia"/>
          <w:sz w:val="22"/>
          <w:szCs w:val="22"/>
          <w:lang w:val="en-US"/>
        </w:rPr>
        <w:instrText xml:space="preserve"> ADDIN ZOTERO_ITEM CSL_CITATION {"citationID":"Lo92sLoM","properties":{"formattedCitation":"(Lefevre {\\i{}et al.} 2017)","plainCitation":"(Lefevre et al. 2017)","noteIndex":0},"citationItems":[{"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1169B8">
        <w:rPr>
          <w:rFonts w:eastAsiaTheme="minorEastAsia"/>
          <w:sz w:val="22"/>
          <w:szCs w:val="22"/>
          <w:lang w:val="en-US"/>
        </w:rPr>
        <w:fldChar w:fldCharType="separate"/>
      </w:r>
      <w:r w:rsidR="001169B8" w:rsidRPr="001169B8">
        <w:rPr>
          <w:sz w:val="22"/>
          <w:lang w:val="en-GB"/>
        </w:rPr>
        <w:t xml:space="preserve">(Lefevre </w:t>
      </w:r>
      <w:r w:rsidR="001169B8" w:rsidRPr="001169B8">
        <w:rPr>
          <w:i/>
          <w:iCs/>
          <w:sz w:val="22"/>
          <w:lang w:val="en-GB"/>
        </w:rPr>
        <w:t>et al.</w:t>
      </w:r>
      <w:r w:rsidR="001169B8" w:rsidRPr="001169B8">
        <w:rPr>
          <w:sz w:val="22"/>
          <w:lang w:val="en-GB"/>
        </w:rPr>
        <w:t xml:space="preserve"> 2017)</w:t>
      </w:r>
      <w:r w:rsidR="001169B8">
        <w:rPr>
          <w:rFonts w:eastAsiaTheme="minorEastAsia"/>
          <w:sz w:val="22"/>
          <w:szCs w:val="22"/>
          <w:lang w:val="en-US"/>
        </w:rPr>
        <w:fldChar w:fldCharType="end"/>
      </w:r>
      <w:r w:rsidR="00931C82">
        <w:rPr>
          <w:rFonts w:eastAsiaTheme="minorEastAsia"/>
          <w:sz w:val="22"/>
          <w:szCs w:val="22"/>
          <w:lang w:val="en-US"/>
        </w:rPr>
        <w:t>.</w:t>
      </w:r>
      <w:r w:rsidR="0083110F">
        <w:rPr>
          <w:rFonts w:eastAsiaTheme="minorEastAsia"/>
          <w:sz w:val="22"/>
          <w:szCs w:val="22"/>
          <w:lang w:val="en-US"/>
        </w:rPr>
        <w:t xml:space="preserve"> </w:t>
      </w:r>
      <w:r w:rsidR="0017062E">
        <w:rPr>
          <w:rFonts w:eastAsiaTheme="minorEastAsia"/>
          <w:sz w:val="22"/>
          <w:szCs w:val="22"/>
          <w:lang w:val="en-US"/>
        </w:rPr>
        <w:t xml:space="preserve">As </w:t>
      </w:r>
      <w:r w:rsidR="00293233">
        <w:rPr>
          <w:rFonts w:eastAsiaTheme="minorEastAsia"/>
          <w:sz w:val="22"/>
          <w:szCs w:val="22"/>
          <w:lang w:val="en-US"/>
        </w:rPr>
        <w:t>empirical findings differ and theoretical predictions</w:t>
      </w:r>
      <w:r w:rsidR="00A0241D">
        <w:rPr>
          <w:rFonts w:eastAsiaTheme="minorEastAsia"/>
          <w:sz w:val="22"/>
          <w:szCs w:val="22"/>
          <w:lang w:val="en-US"/>
        </w:rPr>
        <w:t xml:space="preserve"> </w:t>
      </w:r>
      <w:r w:rsidR="00854E89">
        <w:rPr>
          <w:rFonts w:eastAsiaTheme="minorEastAsia"/>
          <w:sz w:val="22"/>
          <w:szCs w:val="22"/>
          <w:lang w:val="en-US"/>
        </w:rPr>
        <w:t xml:space="preserve">are questioned, is still remains unclear to which extent the growth of large fish within a </w:t>
      </w:r>
      <w:r w:rsidR="00322AFB">
        <w:rPr>
          <w:rFonts w:eastAsiaTheme="minorEastAsia"/>
          <w:sz w:val="22"/>
          <w:szCs w:val="22"/>
          <w:lang w:val="en-US"/>
        </w:rPr>
        <w:t>population</w:t>
      </w:r>
      <w:r w:rsidR="00854E89">
        <w:rPr>
          <w:rFonts w:eastAsiaTheme="minorEastAsia"/>
          <w:sz w:val="22"/>
          <w:szCs w:val="22"/>
          <w:lang w:val="en-US"/>
        </w:rPr>
        <w:t xml:space="preserve"> is limited by warming from purely physiological constraints </w:t>
      </w:r>
      <w:r w:rsidR="00615E1D">
        <w:rPr>
          <w:rFonts w:eastAsiaTheme="minorEastAsia"/>
          <w:sz w:val="22"/>
          <w:szCs w:val="22"/>
          <w:lang w:val="en-US"/>
        </w:rPr>
        <w:t>(e.g. when accounting for other factors such as food availability</w:t>
      </w:r>
      <w:r w:rsidR="00C56C63">
        <w:rPr>
          <w:rFonts w:eastAsiaTheme="minorEastAsia"/>
          <w:sz w:val="22"/>
          <w:szCs w:val="22"/>
          <w:lang w:val="en-US"/>
        </w:rPr>
        <w:t xml:space="preserve">. </w:t>
      </w:r>
      <w:r w:rsidR="00833CC9">
        <w:rPr>
          <w:rFonts w:eastAsiaTheme="minorEastAsia"/>
          <w:sz w:val="22"/>
          <w:szCs w:val="22"/>
          <w:lang w:val="en-US"/>
        </w:rPr>
        <w:t xml:space="preserve">More accurate predictions about the </w:t>
      </w:r>
      <w:r w:rsidR="007A190D">
        <w:rPr>
          <w:rFonts w:eastAsiaTheme="minorEastAsia"/>
          <w:sz w:val="22"/>
          <w:szCs w:val="22"/>
          <w:lang w:val="en-US"/>
        </w:rPr>
        <w:t xml:space="preserve">effect of body size and temperature </w:t>
      </w:r>
      <w:r w:rsidR="00874CF1">
        <w:rPr>
          <w:rFonts w:eastAsiaTheme="minorEastAsia"/>
          <w:sz w:val="22"/>
          <w:szCs w:val="22"/>
          <w:lang w:val="en-US"/>
        </w:rPr>
        <w:t>on</w:t>
      </w:r>
      <w:r w:rsidR="003A7CA2">
        <w:rPr>
          <w:rFonts w:eastAsiaTheme="minorEastAsia"/>
          <w:sz w:val="22"/>
          <w:szCs w:val="22"/>
          <w:lang w:val="en-US"/>
        </w:rPr>
        <w:t xml:space="preserve"> growth</w:t>
      </w:r>
      <w:r w:rsidR="004A147B">
        <w:rPr>
          <w:rFonts w:eastAsiaTheme="minorEastAsia"/>
          <w:sz w:val="22"/>
          <w:szCs w:val="22"/>
          <w:lang w:val="en-US"/>
        </w:rPr>
        <w:t xml:space="preserve"> </w:t>
      </w:r>
      <w:r w:rsidR="0025667F">
        <w:rPr>
          <w:rFonts w:eastAsiaTheme="minorEastAsia"/>
          <w:sz w:val="22"/>
          <w:szCs w:val="22"/>
          <w:lang w:val="en-US"/>
        </w:rPr>
        <w:t>from</w:t>
      </w:r>
      <w:r w:rsidR="007078FD">
        <w:rPr>
          <w:rFonts w:eastAsiaTheme="minorEastAsia"/>
          <w:sz w:val="22"/>
          <w:szCs w:val="22"/>
          <w:lang w:val="en-US"/>
        </w:rPr>
        <w:t xml:space="preserve"> controlled</w:t>
      </w:r>
      <w:r w:rsidR="0025667F">
        <w:rPr>
          <w:rFonts w:eastAsiaTheme="minorEastAsia"/>
          <w:sz w:val="22"/>
          <w:szCs w:val="22"/>
          <w:lang w:val="en-US"/>
        </w:rPr>
        <w:t xml:space="preserve"> experiment</w:t>
      </w:r>
      <w:r w:rsidR="001C440D">
        <w:rPr>
          <w:rFonts w:eastAsiaTheme="minorEastAsia"/>
          <w:sz w:val="22"/>
          <w:szCs w:val="22"/>
          <w:lang w:val="en-US"/>
        </w:rPr>
        <w:t xml:space="preserve">al studies </w:t>
      </w:r>
      <w:r w:rsidR="00CD0353">
        <w:rPr>
          <w:rFonts w:eastAsiaTheme="minorEastAsia"/>
          <w:sz w:val="22"/>
          <w:szCs w:val="22"/>
          <w:lang w:val="en-US"/>
        </w:rPr>
        <w:t xml:space="preserve">can </w:t>
      </w:r>
      <w:r w:rsidR="00634D66">
        <w:rPr>
          <w:rFonts w:eastAsiaTheme="minorEastAsia"/>
          <w:sz w:val="22"/>
          <w:szCs w:val="22"/>
          <w:lang w:val="en-US"/>
        </w:rPr>
        <w:t xml:space="preserve">aid both the development of theoretical growth models as well as </w:t>
      </w:r>
      <w:r w:rsidR="00BF4924">
        <w:rPr>
          <w:rFonts w:eastAsiaTheme="minorEastAsia"/>
          <w:sz w:val="22"/>
          <w:szCs w:val="22"/>
          <w:lang w:val="en-US"/>
        </w:rPr>
        <w:t xml:space="preserve">providing </w:t>
      </w:r>
      <w:r w:rsidR="004706E3">
        <w:rPr>
          <w:rFonts w:eastAsiaTheme="minorEastAsia"/>
          <w:sz w:val="22"/>
          <w:szCs w:val="22"/>
          <w:lang w:val="en-US"/>
        </w:rPr>
        <w:t>predictions</w:t>
      </w:r>
      <w:r w:rsidR="00956B6D">
        <w:rPr>
          <w:rFonts w:eastAsiaTheme="minorEastAsia"/>
          <w:sz w:val="22"/>
          <w:szCs w:val="22"/>
          <w:lang w:val="en-US"/>
        </w:rPr>
        <w:t xml:space="preserve"> about the effect of temperature on growth.</w:t>
      </w:r>
      <w:r w:rsidR="00B65732">
        <w:rPr>
          <w:rFonts w:eastAsiaTheme="minorEastAsia"/>
          <w:sz w:val="22"/>
          <w:szCs w:val="22"/>
          <w:lang w:val="en-US"/>
        </w:rPr>
        <w:t xml:space="preserve"> This includes also </w:t>
      </w:r>
      <w:r w:rsidR="00B65732">
        <w:rPr>
          <w:rFonts w:eastAsiaTheme="minorEastAsia"/>
          <w:sz w:val="22"/>
          <w:szCs w:val="22"/>
          <w:lang w:val="en-US"/>
        </w:rPr>
        <w:t xml:space="preserve">the </w:t>
      </w:r>
      <w:r w:rsidR="00B72E3F">
        <w:rPr>
          <w:rFonts w:eastAsiaTheme="minorEastAsia"/>
          <w:sz w:val="22"/>
          <w:szCs w:val="22"/>
          <w:lang w:val="en-US"/>
        </w:rPr>
        <w:t xml:space="preserve">scaling og </w:t>
      </w:r>
      <w:r w:rsidR="00B65732">
        <w:rPr>
          <w:rFonts w:eastAsiaTheme="minorEastAsia"/>
          <w:sz w:val="22"/>
          <w:szCs w:val="22"/>
          <w:lang w:val="en-US"/>
        </w:rPr>
        <w:t xml:space="preserve">key processes affecting </w:t>
      </w:r>
      <w:r w:rsidR="00B72E3F">
        <w:rPr>
          <w:rFonts w:eastAsiaTheme="minorEastAsia"/>
          <w:sz w:val="22"/>
          <w:szCs w:val="22"/>
          <w:lang w:val="en-US"/>
        </w:rPr>
        <w:t>growth</w:t>
      </w:r>
      <w:r w:rsidR="00397DDA">
        <w:rPr>
          <w:rFonts w:eastAsiaTheme="minorEastAsia"/>
          <w:sz w:val="22"/>
          <w:szCs w:val="22"/>
          <w:lang w:val="en-US"/>
        </w:rPr>
        <w:t xml:space="preserve">, </w:t>
      </w:r>
      <w:r w:rsidR="00B72E3F">
        <w:rPr>
          <w:rFonts w:eastAsiaTheme="minorEastAsia"/>
          <w:sz w:val="22"/>
          <w:szCs w:val="22"/>
          <w:lang w:val="en-US"/>
        </w:rPr>
        <w:t>such as</w:t>
      </w:r>
      <w:r w:rsidR="00397DDA">
        <w:rPr>
          <w:rFonts w:eastAsiaTheme="minorEastAsia"/>
          <w:sz w:val="22"/>
          <w:szCs w:val="22"/>
          <w:lang w:val="en-US"/>
        </w:rPr>
        <w:t xml:space="preserve"> metabolic- and consumption rates.</w:t>
      </w:r>
    </w:p>
    <w:p w14:paraId="19077D8C" w14:textId="2EA66B14" w:rsidR="00625786" w:rsidRDefault="00967649" w:rsidP="005F2027">
      <w:pPr>
        <w:spacing w:line="480" w:lineRule="auto"/>
        <w:ind w:firstLine="284"/>
        <w:contextualSpacing/>
        <w:jc w:val="both"/>
        <w:rPr>
          <w:rFonts w:eastAsiaTheme="minorEastAsia"/>
          <w:sz w:val="22"/>
          <w:szCs w:val="22"/>
          <w:lang w:val="en-US"/>
        </w:rPr>
      </w:pPr>
      <w:r w:rsidRPr="008D3594">
        <w:rPr>
          <w:rFonts w:eastAsiaTheme="minorEastAsia"/>
          <w:sz w:val="22"/>
          <w:szCs w:val="22"/>
          <w:lang w:val="en-US"/>
        </w:rPr>
        <w:t>T</w:t>
      </w:r>
      <w:r w:rsidR="00FF088C" w:rsidRPr="008D3594">
        <w:rPr>
          <w:rFonts w:eastAsiaTheme="minorEastAsia"/>
          <w:sz w:val="22"/>
          <w:szCs w:val="22"/>
          <w:lang w:val="en-US"/>
        </w:rPr>
        <w:t xml:space="preserve">he specific growth rate </w:t>
      </w:r>
      <w:r w:rsidR="00582B27" w:rsidRPr="008D3594">
        <w:rPr>
          <w:rFonts w:eastAsiaTheme="minorEastAsia"/>
          <w:sz w:val="22"/>
          <w:szCs w:val="22"/>
          <w:lang w:val="en-US"/>
        </w:rPr>
        <w:t xml:space="preserve">of </w:t>
      </w:r>
      <w:r w:rsidR="00537188" w:rsidRPr="008D3594">
        <w:rPr>
          <w:rFonts w:eastAsiaTheme="minorEastAsia"/>
          <w:sz w:val="22"/>
          <w:szCs w:val="22"/>
          <w:lang w:val="en-US"/>
        </w:rPr>
        <w:t xml:space="preserve">a non-reproducing individual </w:t>
      </w:r>
      <w:r w:rsidR="00D71D52" w:rsidRPr="008D3594">
        <w:rPr>
          <w:rFonts w:eastAsiaTheme="minorEastAsia"/>
          <w:sz w:val="22"/>
          <w:szCs w:val="22"/>
          <w:lang w:val="en-US"/>
        </w:rPr>
        <w:t>can</w:t>
      </w:r>
      <w:r w:rsidR="00EB2461" w:rsidRPr="008D3594">
        <w:rPr>
          <w:rFonts w:eastAsiaTheme="minorEastAsia"/>
          <w:sz w:val="22"/>
          <w:szCs w:val="22"/>
          <w:lang w:val="en-US"/>
        </w:rPr>
        <w:t xml:space="preserve"> be represented as the difference between </w:t>
      </w:r>
      <w:r w:rsidR="00D71D52" w:rsidRPr="008D3594">
        <w:rPr>
          <w:rFonts w:eastAsiaTheme="minorEastAsia"/>
          <w:sz w:val="22"/>
          <w:szCs w:val="22"/>
          <w:lang w:val="en-US"/>
        </w:rPr>
        <w:t xml:space="preserve">energy </w:t>
      </w:r>
      <w:r w:rsidR="00A90200" w:rsidRPr="008D3594">
        <w:rPr>
          <w:rFonts w:eastAsiaTheme="minorEastAsia"/>
          <w:sz w:val="22"/>
          <w:szCs w:val="22"/>
          <w:lang w:val="en-US"/>
        </w:rPr>
        <w:t>acquisition and expenditure</w:t>
      </w:r>
      <w:r w:rsidRPr="008D3594">
        <w:rPr>
          <w:rFonts w:eastAsiaTheme="minorEastAsia"/>
          <w:sz w:val="22"/>
          <w:szCs w:val="22"/>
          <w:lang w:val="en-US"/>
        </w:rPr>
        <w:t xml:space="preserve"> </w:t>
      </w:r>
      <w:r w:rsidRPr="008D3594">
        <w:rPr>
          <w:rFonts w:eastAsiaTheme="minorEastAsia"/>
          <w:sz w:val="22"/>
          <w:szCs w:val="22"/>
          <w:lang w:val="en-US"/>
        </w:rPr>
        <w:fldChar w:fldCharType="begin"/>
      </w:r>
      <w:r w:rsidRPr="008D3594">
        <w:rPr>
          <w:rFonts w:eastAsiaTheme="minorEastAsia"/>
          <w:sz w:val="22"/>
          <w:szCs w:val="22"/>
          <w:lang w:val="en-US"/>
        </w:rPr>
        <w:instrText xml:space="preserve"> ADDIN ZOTERO_ITEM CSL_CITATION {"citationID":"JmaCowIV","properties":{"formattedCitation":"(von Bertalanffy 1938; Kitchell {\\i{}et al.} 1977; Jobling 1997)","plainCitation":"(von Bertalanffy 1938; Kitchell et al. 1977; Jobling 1997)","noteIndex":0},"citationItems":[{"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Pr="008D3594">
        <w:rPr>
          <w:rFonts w:eastAsiaTheme="minorEastAsia"/>
          <w:sz w:val="22"/>
          <w:szCs w:val="22"/>
          <w:lang w:val="en-US"/>
        </w:rPr>
        <w:fldChar w:fldCharType="separate"/>
      </w:r>
      <w:r w:rsidRPr="008D3594">
        <w:rPr>
          <w:sz w:val="22"/>
          <w:lang w:val="en-GB"/>
        </w:rPr>
        <w:t xml:space="preserve">(von Bertalanffy 1938; Kitchell </w:t>
      </w:r>
      <w:r w:rsidRPr="008D3594">
        <w:rPr>
          <w:i/>
          <w:iCs/>
          <w:sz w:val="22"/>
          <w:lang w:val="en-GB"/>
        </w:rPr>
        <w:t>et al.</w:t>
      </w:r>
      <w:r w:rsidRPr="008D3594">
        <w:rPr>
          <w:sz w:val="22"/>
          <w:lang w:val="en-GB"/>
        </w:rPr>
        <w:t xml:space="preserve"> 1977; Jobling 1997)</w:t>
      </w:r>
      <w:r w:rsidRPr="008D3594">
        <w:rPr>
          <w:rFonts w:eastAsiaTheme="minorEastAsia"/>
          <w:sz w:val="22"/>
          <w:szCs w:val="22"/>
          <w:lang w:val="en-US"/>
        </w:rPr>
        <w:fldChar w:fldCharType="end"/>
      </w:r>
      <w:r w:rsidR="00A90200" w:rsidRPr="008D3594">
        <w:rPr>
          <w:rFonts w:eastAsiaTheme="minorEastAsia"/>
          <w:sz w:val="22"/>
          <w:szCs w:val="22"/>
          <w:lang w:val="en-US"/>
        </w:rPr>
        <w:t xml:space="preserve">. </w:t>
      </w:r>
      <w:r w:rsidR="007D6E08" w:rsidRPr="008D3594">
        <w:rPr>
          <w:rFonts w:eastAsiaTheme="minorEastAsia"/>
          <w:sz w:val="22"/>
          <w:szCs w:val="22"/>
          <w:lang w:val="en-US"/>
        </w:rPr>
        <w:t>E</w:t>
      </w:r>
      <w:r w:rsidR="00047B55" w:rsidRPr="008D3594">
        <w:rPr>
          <w:rFonts w:eastAsiaTheme="minorEastAsia"/>
          <w:sz w:val="22"/>
          <w:szCs w:val="22"/>
          <w:lang w:val="en-US"/>
        </w:rPr>
        <w:t xml:space="preserve">nergy acquisition or assimilation is typically the </w:t>
      </w:r>
      <w:r w:rsidR="00943E8F" w:rsidRPr="008D3594">
        <w:rPr>
          <w:rFonts w:eastAsiaTheme="minorEastAsia"/>
          <w:sz w:val="22"/>
          <w:szCs w:val="22"/>
          <w:lang w:val="en-US"/>
        </w:rPr>
        <w:t>amount of food consumed multiplied with a coefficient describing the available nutrients in the food</w:t>
      </w:r>
      <w:r w:rsidR="00E15DE7" w:rsidRPr="008D3594">
        <w:rPr>
          <w:rFonts w:eastAsiaTheme="minorEastAsia"/>
          <w:sz w:val="22"/>
          <w:szCs w:val="22"/>
          <w:lang w:val="en-US"/>
        </w:rPr>
        <w:t>. E</w:t>
      </w:r>
      <w:r w:rsidR="00943E8F" w:rsidRPr="008D3594">
        <w:rPr>
          <w:rFonts w:eastAsiaTheme="minorEastAsia"/>
          <w:sz w:val="22"/>
          <w:szCs w:val="22"/>
          <w:lang w:val="en-US"/>
        </w:rPr>
        <w:t xml:space="preserve">xpenditure is </w:t>
      </w:r>
      <w:r w:rsidR="00E15DE7" w:rsidRPr="008D3594">
        <w:rPr>
          <w:rFonts w:eastAsiaTheme="minorEastAsia"/>
          <w:sz w:val="22"/>
          <w:szCs w:val="22"/>
          <w:lang w:val="en-US"/>
        </w:rPr>
        <w:t>defined as fasting, activity and feeding</w:t>
      </w:r>
      <w:r w:rsidR="006547B6" w:rsidRPr="008D3594">
        <w:rPr>
          <w:rFonts w:eastAsiaTheme="minorEastAsia"/>
          <w:sz w:val="22"/>
          <w:szCs w:val="22"/>
          <w:lang w:val="en-US"/>
        </w:rPr>
        <w:t xml:space="preserve"> metabolism</w:t>
      </w:r>
      <w:r w:rsidR="00A35B35" w:rsidRPr="008D3594">
        <w:rPr>
          <w:rFonts w:eastAsiaTheme="minorEastAsia"/>
          <w:sz w:val="22"/>
          <w:szCs w:val="22"/>
          <w:lang w:val="en-US"/>
        </w:rPr>
        <w:t xml:space="preserve">. These different metabolic processes are in turn </w:t>
      </w:r>
      <w:r w:rsidR="00F05593" w:rsidRPr="008D3594">
        <w:rPr>
          <w:rFonts w:eastAsiaTheme="minorEastAsia"/>
          <w:sz w:val="22"/>
          <w:szCs w:val="22"/>
          <w:lang w:val="en-US"/>
        </w:rPr>
        <w:t>usually</w:t>
      </w:r>
      <w:r w:rsidR="00444A65" w:rsidRPr="008D3594">
        <w:rPr>
          <w:rFonts w:eastAsiaTheme="minorEastAsia"/>
          <w:sz w:val="22"/>
          <w:szCs w:val="22"/>
          <w:lang w:val="en-US"/>
        </w:rPr>
        <w:t xml:space="preserve"> </w:t>
      </w:r>
      <w:r w:rsidR="00D6415A" w:rsidRPr="008D3594">
        <w:rPr>
          <w:rFonts w:eastAsiaTheme="minorEastAsia"/>
          <w:sz w:val="22"/>
          <w:szCs w:val="22"/>
          <w:lang w:val="en-US"/>
        </w:rPr>
        <w:t xml:space="preserve">assumed to be proportional to </w:t>
      </w:r>
      <w:r w:rsidR="008646EC" w:rsidRPr="008D3594">
        <w:rPr>
          <w:rFonts w:eastAsiaTheme="minorEastAsia"/>
          <w:sz w:val="22"/>
          <w:szCs w:val="22"/>
          <w:lang w:val="en-US"/>
        </w:rPr>
        <w:t>resting metabolism</w:t>
      </w:r>
      <w:r w:rsidR="00FB0DE4" w:rsidRPr="008D3594">
        <w:rPr>
          <w:rFonts w:eastAsiaTheme="minorEastAsia"/>
          <w:sz w:val="22"/>
          <w:szCs w:val="22"/>
          <w:lang w:val="en-US"/>
        </w:rPr>
        <w:t xml:space="preserve">, measured as the oxygen consumption of </w:t>
      </w:r>
      <w:r w:rsidR="006F30E4" w:rsidRPr="008D3594">
        <w:rPr>
          <w:rFonts w:eastAsiaTheme="minorEastAsia"/>
          <w:sz w:val="22"/>
          <w:szCs w:val="22"/>
          <w:lang w:val="en-US"/>
        </w:rPr>
        <w:t>unfed fish at rest</w:t>
      </w:r>
      <w:r w:rsidR="004A5152" w:rsidRPr="008D3594">
        <w:rPr>
          <w:rFonts w:eastAsiaTheme="minorEastAsia"/>
          <w:sz w:val="22"/>
          <w:szCs w:val="22"/>
          <w:lang w:val="en-US"/>
        </w:rPr>
        <w:t xml:space="preserve"> </w:t>
      </w:r>
      <w:r w:rsidR="004A5152" w:rsidRPr="008D3594">
        <w:rPr>
          <w:rFonts w:eastAsiaTheme="minorEastAsia"/>
          <w:sz w:val="22"/>
          <w:szCs w:val="22"/>
          <w:lang w:val="en-US"/>
        </w:rPr>
        <w:fldChar w:fldCharType="begin"/>
      </w:r>
      <w:r w:rsidR="004A5152" w:rsidRPr="008D3594">
        <w:rPr>
          <w:rFonts w:eastAsiaTheme="minorEastAsia"/>
          <w:sz w:val="22"/>
          <w:szCs w:val="22"/>
          <w:lang w:val="en-US"/>
        </w:rPr>
        <w:instrText xml:space="preserve"> ADDIN ZOTERO_ITEM CSL_CITATION {"citationID":"E74Xn1aK","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8D3594">
        <w:rPr>
          <w:rFonts w:eastAsiaTheme="minorEastAsia"/>
          <w:sz w:val="22"/>
          <w:szCs w:val="22"/>
          <w:lang w:val="en-US"/>
        </w:rPr>
        <w:fldChar w:fldCharType="separate"/>
      </w:r>
      <w:r w:rsidR="004A5152" w:rsidRPr="008D3594">
        <w:rPr>
          <w:rFonts w:eastAsiaTheme="minorEastAsia"/>
          <w:noProof/>
          <w:sz w:val="22"/>
          <w:szCs w:val="22"/>
          <w:lang w:val="en-US"/>
        </w:rPr>
        <w:t>(Jobling 1997)</w:t>
      </w:r>
      <w:r w:rsidR="004A5152" w:rsidRPr="008D3594">
        <w:rPr>
          <w:rFonts w:eastAsiaTheme="minorEastAsia"/>
          <w:sz w:val="22"/>
          <w:szCs w:val="22"/>
          <w:lang w:val="en-US"/>
        </w:rPr>
        <w:fldChar w:fldCharType="end"/>
      </w:r>
      <w:r w:rsidR="006F30E4" w:rsidRPr="008D3594">
        <w:rPr>
          <w:rFonts w:eastAsiaTheme="minorEastAsia"/>
          <w:sz w:val="22"/>
          <w:szCs w:val="22"/>
          <w:lang w:val="en-US"/>
        </w:rPr>
        <w:t xml:space="preserve">. </w:t>
      </w:r>
      <w:r w:rsidR="00C303B0">
        <w:rPr>
          <w:rFonts w:eastAsiaTheme="minorEastAsia"/>
          <w:sz w:val="22"/>
          <w:szCs w:val="22"/>
          <w:lang w:val="en-US"/>
        </w:rPr>
        <w:t>T</w:t>
      </w:r>
      <w:r w:rsidR="004213C0">
        <w:rPr>
          <w:rFonts w:eastAsiaTheme="minorEastAsia"/>
          <w:sz w:val="22"/>
          <w:szCs w:val="22"/>
          <w:lang w:val="en-US"/>
        </w:rPr>
        <w:t>h</w:t>
      </w:r>
      <w:r w:rsidR="00B60661">
        <w:rPr>
          <w:rFonts w:eastAsiaTheme="minorEastAsia"/>
          <w:sz w:val="22"/>
          <w:szCs w:val="22"/>
          <w:lang w:val="en-US"/>
        </w:rPr>
        <w:t xml:space="preserve">ese components of the </w:t>
      </w:r>
      <w:r w:rsidR="00067BF2" w:rsidRPr="008D3594">
        <w:rPr>
          <w:rFonts w:eastAsiaTheme="minorEastAsia"/>
          <w:sz w:val="22"/>
          <w:szCs w:val="22"/>
          <w:lang w:val="en-US"/>
        </w:rPr>
        <w:t xml:space="preserve">biomass dynamics </w:t>
      </w:r>
      <w:r w:rsidR="000C7B69">
        <w:rPr>
          <w:rFonts w:eastAsiaTheme="minorEastAsia"/>
          <w:sz w:val="22"/>
          <w:szCs w:val="22"/>
          <w:lang w:val="en-US"/>
        </w:rPr>
        <w:t xml:space="preserve">of </w:t>
      </w:r>
      <w:r w:rsidR="00067BF2" w:rsidRPr="008D3594">
        <w:rPr>
          <w:rFonts w:eastAsiaTheme="minorEastAsia"/>
          <w:sz w:val="22"/>
          <w:szCs w:val="22"/>
          <w:lang w:val="en-US"/>
        </w:rPr>
        <w:t xml:space="preserve">growth </w:t>
      </w:r>
      <w:r w:rsidR="00C63272">
        <w:rPr>
          <w:rFonts w:eastAsiaTheme="minorEastAsia"/>
          <w:sz w:val="22"/>
          <w:szCs w:val="22"/>
          <w:lang w:val="en-US"/>
        </w:rPr>
        <w:t xml:space="preserve">are found </w:t>
      </w:r>
      <w:r w:rsidR="00D23363" w:rsidRPr="008D3594">
        <w:rPr>
          <w:rFonts w:eastAsiaTheme="minorEastAsia"/>
          <w:sz w:val="22"/>
          <w:szCs w:val="22"/>
          <w:lang w:val="en-US"/>
        </w:rPr>
        <w:t xml:space="preserve">in </w:t>
      </w:r>
      <w:r w:rsidR="001A19A3">
        <w:rPr>
          <w:rFonts w:eastAsiaTheme="minorEastAsia"/>
          <w:sz w:val="22"/>
          <w:szCs w:val="22"/>
          <w:lang w:val="en-US"/>
        </w:rPr>
        <w:t xml:space="preserve">simple </w:t>
      </w:r>
      <w:r w:rsidR="0021533F" w:rsidRPr="008D3594">
        <w:rPr>
          <w:rFonts w:eastAsiaTheme="minorEastAsia"/>
          <w:sz w:val="22"/>
          <w:szCs w:val="22"/>
          <w:lang w:val="en-US"/>
        </w:rPr>
        <w:t xml:space="preserve">mechanistic </w:t>
      </w:r>
      <w:r w:rsidR="002E398D" w:rsidRPr="008D3594">
        <w:rPr>
          <w:rFonts w:eastAsiaTheme="minorEastAsia"/>
          <w:sz w:val="22"/>
          <w:szCs w:val="22"/>
          <w:lang w:val="en-US"/>
        </w:rPr>
        <w:t xml:space="preserve">Pütter-type </w:t>
      </w:r>
      <w:r w:rsidR="0021533F" w:rsidRPr="008D3594">
        <w:rPr>
          <w:rFonts w:eastAsiaTheme="minorEastAsia"/>
          <w:sz w:val="22"/>
          <w:szCs w:val="22"/>
          <w:lang w:val="en-US"/>
        </w:rPr>
        <w:t>growth models</w:t>
      </w:r>
      <w:r w:rsidR="00186761">
        <w:rPr>
          <w:rFonts w:eastAsiaTheme="minorEastAsia"/>
          <w:sz w:val="22"/>
          <w:szCs w:val="22"/>
          <w:lang w:val="en-US"/>
        </w:rPr>
        <w:t>, such as</w:t>
      </w:r>
      <w:r w:rsidR="0021533F" w:rsidRPr="008D3594">
        <w:rPr>
          <w:rFonts w:eastAsiaTheme="minorEastAsia"/>
          <w:sz w:val="22"/>
          <w:szCs w:val="22"/>
          <w:lang w:val="en-US"/>
        </w:rPr>
        <w:t xml:space="preserve"> the von Bertalanffy </w:t>
      </w:r>
      <w:r w:rsidR="00186761">
        <w:rPr>
          <w:rFonts w:eastAsiaTheme="minorEastAsia"/>
          <w:sz w:val="22"/>
          <w:szCs w:val="22"/>
          <w:lang w:val="en-US"/>
        </w:rPr>
        <w:t>G</w:t>
      </w:r>
      <w:r w:rsidR="0021533F" w:rsidRPr="008D3594">
        <w:rPr>
          <w:rFonts w:eastAsiaTheme="minorEastAsia"/>
          <w:sz w:val="22"/>
          <w:szCs w:val="22"/>
          <w:lang w:val="en-US"/>
        </w:rPr>
        <w:t xml:space="preserve">rowth </w:t>
      </w:r>
      <w:r w:rsidR="00186761">
        <w:rPr>
          <w:rFonts w:eastAsiaTheme="minorEastAsia"/>
          <w:sz w:val="22"/>
          <w:szCs w:val="22"/>
          <w:lang w:val="en-US"/>
        </w:rPr>
        <w:t>Model</w:t>
      </w:r>
      <w:r w:rsidR="0071340B">
        <w:rPr>
          <w:rFonts w:eastAsiaTheme="minorEastAsia"/>
          <w:sz w:val="22"/>
          <w:szCs w:val="22"/>
          <w:lang w:val="en-US"/>
        </w:rPr>
        <w:t xml:space="preserve"> </w:t>
      </w:r>
      <w:r w:rsidR="00186761">
        <w:rPr>
          <w:rFonts w:eastAsiaTheme="minorEastAsia"/>
          <w:sz w:val="22"/>
          <w:szCs w:val="22"/>
          <w:lang w:val="en-US"/>
        </w:rPr>
        <w:t>(VBGM)</w:t>
      </w:r>
      <w:r w:rsidR="00CC33F2" w:rsidRPr="008D3594">
        <w:rPr>
          <w:rFonts w:eastAsiaTheme="minorEastAsia"/>
          <w:sz w:val="22"/>
          <w:szCs w:val="22"/>
          <w:lang w:val="en-US"/>
        </w:rPr>
        <w:t xml:space="preserve">, </w:t>
      </w:r>
      <w:r w:rsidR="001414C8" w:rsidRPr="008D3594">
        <w:rPr>
          <w:rFonts w:eastAsiaTheme="minorEastAsia"/>
          <w:sz w:val="22"/>
          <w:szCs w:val="22"/>
          <w:lang w:val="en-US"/>
        </w:rPr>
        <w:t xml:space="preserve">or the </w:t>
      </w:r>
      <w:r w:rsidR="00CC33F2" w:rsidRPr="008D3594">
        <w:rPr>
          <w:rFonts w:eastAsiaTheme="minorEastAsia"/>
          <w:sz w:val="22"/>
          <w:szCs w:val="22"/>
          <w:lang w:val="en-US"/>
        </w:rPr>
        <w:t>Ontogenetic Growth Model</w:t>
      </w:r>
      <w:r w:rsidR="0071340B">
        <w:rPr>
          <w:rFonts w:eastAsiaTheme="minorEastAsia"/>
          <w:sz w:val="22"/>
          <w:szCs w:val="22"/>
          <w:lang w:val="en-US"/>
        </w:rPr>
        <w:t xml:space="preserve"> </w:t>
      </w:r>
      <w:r w:rsidR="00674FC4">
        <w:rPr>
          <w:rFonts w:eastAsiaTheme="minorEastAsia"/>
          <w:sz w:val="22"/>
          <w:szCs w:val="22"/>
          <w:lang w:val="en-US"/>
        </w:rPr>
        <w:t>–(</w:t>
      </w:r>
      <w:r w:rsidR="00CC33F2" w:rsidRPr="008D3594">
        <w:rPr>
          <w:rFonts w:eastAsiaTheme="minorEastAsia"/>
          <w:sz w:val="22"/>
          <w:szCs w:val="22"/>
          <w:lang w:val="en-US"/>
        </w:rPr>
        <w:t>OGM</w:t>
      </w:r>
      <w:r w:rsidR="009E49E8" w:rsidRPr="008D3594">
        <w:rPr>
          <w:rFonts w:eastAsiaTheme="minorEastAsia"/>
          <w:sz w:val="22"/>
          <w:szCs w:val="22"/>
          <w:lang w:val="en-US"/>
        </w:rPr>
        <w:t>)</w:t>
      </w:r>
      <w:r w:rsidR="00E63F4A" w:rsidRPr="008D3594">
        <w:rPr>
          <w:rFonts w:eastAsiaTheme="minorEastAsia"/>
          <w:sz w:val="22"/>
          <w:szCs w:val="22"/>
          <w:lang w:val="en-US"/>
        </w:rPr>
        <w:t xml:space="preserve"> </w:t>
      </w:r>
      <w:r w:rsidR="008E1F46" w:rsidRPr="008D3594">
        <w:rPr>
          <w:rFonts w:eastAsiaTheme="minorEastAsia"/>
          <w:sz w:val="22"/>
          <w:szCs w:val="22"/>
          <w:lang w:val="en-US"/>
        </w:rPr>
        <w:fldChar w:fldCharType="begin"/>
      </w:r>
      <w:r w:rsidR="008D3594" w:rsidRPr="008D3594">
        <w:rPr>
          <w:rFonts w:eastAsiaTheme="minorEastAsia"/>
          <w:sz w:val="22"/>
          <w:szCs w:val="22"/>
          <w:lang w:val="en-US"/>
        </w:rPr>
        <w:instrText xml:space="preserve"> ADDIN ZOTERO_ITEM CSL_CITATION {"citationID":"gBarZrSl","properties":{"formattedCitation":"(P\\uc0\\u252{}tter 1920; von Bertalanffy 1938; Ursin 1967; West {\\i{}et al.} 2001)","plainCitation":"(Pütter 1920; von Bertalanffy 1938; Ursin 1967; West et al. 2001)","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8E1F46" w:rsidRPr="008D3594">
        <w:rPr>
          <w:rFonts w:eastAsiaTheme="minorEastAsia"/>
          <w:sz w:val="22"/>
          <w:szCs w:val="22"/>
          <w:lang w:val="en-US"/>
        </w:rPr>
        <w:fldChar w:fldCharType="separate"/>
      </w:r>
      <w:r w:rsidR="008D3594" w:rsidRPr="008D3594">
        <w:rPr>
          <w:sz w:val="22"/>
          <w:lang w:val="en-GB"/>
        </w:rPr>
        <w:t xml:space="preserve">(Pütter 1920; von Bertalanffy 1938; Ursin 1967; West </w:t>
      </w:r>
      <w:r w:rsidR="008D3594" w:rsidRPr="008D3594">
        <w:rPr>
          <w:i/>
          <w:iCs/>
          <w:sz w:val="22"/>
          <w:lang w:val="en-GB"/>
        </w:rPr>
        <w:t>et al.</w:t>
      </w:r>
      <w:r w:rsidR="008D3594" w:rsidRPr="008D3594">
        <w:rPr>
          <w:sz w:val="22"/>
          <w:lang w:val="en-GB"/>
        </w:rPr>
        <w:t xml:space="preserve"> 2001)</w:t>
      </w:r>
      <w:r w:rsidR="008E1F46" w:rsidRPr="008D3594">
        <w:rPr>
          <w:rFonts w:eastAsiaTheme="minorEastAsia"/>
          <w:sz w:val="22"/>
          <w:szCs w:val="22"/>
          <w:lang w:val="en-US"/>
        </w:rPr>
        <w:fldChar w:fldCharType="end"/>
      </w:r>
      <w:r w:rsidR="00165FC5">
        <w:rPr>
          <w:rFonts w:eastAsiaTheme="minorEastAsia"/>
          <w:sz w:val="22"/>
          <w:szCs w:val="22"/>
          <w:lang w:val="en-US"/>
        </w:rPr>
        <w:t xml:space="preserve">, as well as </w:t>
      </w:r>
      <w:r w:rsidR="00A51043">
        <w:rPr>
          <w:rFonts w:eastAsiaTheme="minorEastAsia"/>
          <w:sz w:val="22"/>
          <w:szCs w:val="22"/>
          <w:lang w:val="en-US"/>
        </w:rPr>
        <w:t xml:space="preserve">more complex </w:t>
      </w:r>
      <w:r w:rsidR="007260A9">
        <w:rPr>
          <w:rFonts w:eastAsiaTheme="minorEastAsia"/>
          <w:sz w:val="22"/>
          <w:szCs w:val="22"/>
          <w:lang w:val="en-US"/>
        </w:rPr>
        <w:t>models</w:t>
      </w:r>
      <w:r w:rsidR="00E01ED1" w:rsidRPr="008D3594">
        <w:rPr>
          <w:rFonts w:eastAsiaTheme="minorEastAsia"/>
          <w:sz w:val="22"/>
          <w:szCs w:val="22"/>
          <w:lang w:val="en-US"/>
        </w:rPr>
        <w:t xml:space="preserve"> dynamic energy budget models</w:t>
      </w:r>
      <w:r w:rsidR="009E5647">
        <w:rPr>
          <w:rFonts w:eastAsiaTheme="minorEastAsia"/>
          <w:sz w:val="22"/>
          <w:szCs w:val="22"/>
          <w:lang w:val="en-US"/>
        </w:rPr>
        <w:t xml:space="preserve"> </w:t>
      </w:r>
      <w:r w:rsidR="006142EB">
        <w:rPr>
          <w:rFonts w:eastAsiaTheme="minorEastAsia"/>
          <w:sz w:val="22"/>
          <w:szCs w:val="22"/>
          <w:lang w:val="en-US"/>
        </w:rPr>
        <w:fldChar w:fldCharType="begin"/>
      </w:r>
      <w:r w:rsidR="006142EB">
        <w:rPr>
          <w:rFonts w:eastAsiaTheme="minorEastAsia"/>
          <w:sz w:val="22"/>
          <w:szCs w:val="22"/>
          <w:lang w:val="en-US"/>
        </w:rPr>
        <w:instrText xml:space="preserve"> ADDIN ZOTERO_ITEM CSL_CITATION {"citationID":"hwDgUP1s","properties":{"formattedCitation":"(Kooijman 1993; Kearney 2019)","plainCitation":"(Kooijman 1993; Kearney 2019)","noteIndex":0},"citationItems":[{"id":835,"uris":["http://zotero.org/users/6116610/items/8BWJYUP7"],"uri":["http://zotero.org/users/6116610/items/8BWJYUP7"],"itemData":{"id":835,"type":"book","ISBN":"0-521-45223-6","publisher":"Cambridge University Press","title":"Dynamic energy budgets in biological systems","author":[{"family":"Kooijman","given":"Sebastiaan Adriaan Louis Maria"}],"issued":{"date-parts":[["1993"]]}}},{"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Pr>
          <w:rFonts w:eastAsiaTheme="minorEastAsia"/>
          <w:sz w:val="22"/>
          <w:szCs w:val="22"/>
          <w:lang w:val="en-US"/>
        </w:rPr>
        <w:fldChar w:fldCharType="separate"/>
      </w:r>
      <w:r w:rsidR="006142EB">
        <w:rPr>
          <w:rFonts w:eastAsiaTheme="minorEastAsia"/>
          <w:noProof/>
          <w:sz w:val="22"/>
          <w:szCs w:val="22"/>
          <w:lang w:val="en-US"/>
        </w:rPr>
        <w:t>(Kooijman 1993; Kearney 2019)</w:t>
      </w:r>
      <w:r w:rsidR="006142EB">
        <w:rPr>
          <w:rFonts w:eastAsiaTheme="minorEastAsia"/>
          <w:sz w:val="22"/>
          <w:szCs w:val="22"/>
          <w:lang w:val="en-US"/>
        </w:rPr>
        <w:fldChar w:fldCharType="end"/>
      </w:r>
      <w:r w:rsidR="003462D8">
        <w:rPr>
          <w:rFonts w:eastAsiaTheme="minorEastAsia"/>
          <w:sz w:val="22"/>
          <w:szCs w:val="22"/>
          <w:lang w:val="en-US"/>
        </w:rPr>
        <w:t xml:space="preserve"> </w:t>
      </w:r>
      <w:r w:rsidR="00945862">
        <w:rPr>
          <w:rFonts w:eastAsiaTheme="minorEastAsia"/>
          <w:sz w:val="22"/>
          <w:szCs w:val="22"/>
          <w:lang w:val="en-US"/>
        </w:rPr>
        <w:t>includ</w:t>
      </w:r>
      <w:r w:rsidR="003462D8">
        <w:rPr>
          <w:rFonts w:eastAsiaTheme="minorEastAsia"/>
          <w:sz w:val="22"/>
          <w:szCs w:val="22"/>
          <w:lang w:val="en-US"/>
        </w:rPr>
        <w:t>ing</w:t>
      </w:r>
      <w:r w:rsidR="00945862">
        <w:rPr>
          <w:rFonts w:eastAsiaTheme="minorEastAsia"/>
          <w:sz w:val="22"/>
          <w:szCs w:val="22"/>
          <w:lang w:val="en-US"/>
        </w:rPr>
        <w:t xml:space="preserve"> </w:t>
      </w:r>
      <w:r w:rsidR="00D95EC5">
        <w:rPr>
          <w:rFonts w:eastAsiaTheme="minorEastAsia"/>
          <w:sz w:val="22"/>
          <w:szCs w:val="22"/>
          <w:lang w:val="en-US"/>
        </w:rPr>
        <w:t xml:space="preserve">multispecies dynamics models </w:t>
      </w:r>
      <w:r w:rsidR="00A51043">
        <w:rPr>
          <w:rFonts w:eastAsiaTheme="minorEastAsia"/>
          <w:sz w:val="22"/>
          <w:szCs w:val="22"/>
          <w:lang w:val="en-US"/>
        </w:rPr>
        <w:t xml:space="preserve">such as </w:t>
      </w:r>
      <w:r w:rsidR="00A51043" w:rsidRPr="00A51043">
        <w:rPr>
          <w:rFonts w:eastAsiaTheme="minorEastAsia"/>
          <w:sz w:val="22"/>
          <w:szCs w:val="22"/>
          <w:lang w:val="en-US"/>
        </w:rPr>
        <w:t xml:space="preserve">physiologically structured population models (PSPMs) </w:t>
      </w:r>
      <w:r w:rsidR="00A51043">
        <w:rPr>
          <w:rFonts w:eastAsiaTheme="minorEastAsia"/>
          <w:sz w:val="22"/>
          <w:szCs w:val="22"/>
          <w:lang w:val="en-US"/>
        </w:rPr>
        <w:fldChar w:fldCharType="begin"/>
      </w:r>
      <w:r w:rsidR="00A51043">
        <w:rPr>
          <w:rFonts w:eastAsiaTheme="minorEastAsia"/>
          <w:sz w:val="22"/>
          <w:szCs w:val="22"/>
          <w:lang w:val="en-US"/>
        </w:rPr>
        <w:instrText xml:space="preserve"> ADDIN ZOTERO_ITEM CSL_CITATION {"citationID":"YD2Z7X2y","properties":{"formattedCitation":"(Roos &amp; Persson 2001)","plainCitation":"(Roos &amp; Persson 2001)","noteIndex":0},"citationItems":[{"id":1671,"uris":["http://zotero.org/users/6116610/items/HDUAKQZR"],"uri":["http://zotero.org/users/6116610/items/HDUAKQZR"],"itemData":{"id":1671,"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 De"},{"family":"Persson","given":"Lennart"}],"issued":{"date-parts":[["2001"]]}}}],"schema":"https://github.com/citation-style-language/schema/raw/master/csl-citation.json"} </w:instrText>
      </w:r>
      <w:r w:rsidR="00A51043">
        <w:rPr>
          <w:rFonts w:eastAsiaTheme="minorEastAsia"/>
          <w:sz w:val="22"/>
          <w:szCs w:val="22"/>
          <w:lang w:val="en-US"/>
        </w:rPr>
        <w:fldChar w:fldCharType="separate"/>
      </w:r>
      <w:r w:rsidR="00A51043">
        <w:rPr>
          <w:rFonts w:eastAsiaTheme="minorEastAsia"/>
          <w:noProof/>
          <w:sz w:val="22"/>
          <w:szCs w:val="22"/>
          <w:lang w:val="en-US"/>
        </w:rPr>
        <w:t>(Roos &amp; Persson 2001)</w:t>
      </w:r>
      <w:r w:rsidR="00A51043">
        <w:rPr>
          <w:rFonts w:eastAsiaTheme="minorEastAsia"/>
          <w:sz w:val="22"/>
          <w:szCs w:val="22"/>
          <w:lang w:val="en-US"/>
        </w:rPr>
        <w:fldChar w:fldCharType="end"/>
      </w:r>
      <w:r w:rsidR="00A51043">
        <w:rPr>
          <w:rFonts w:eastAsiaTheme="minorEastAsia"/>
          <w:sz w:val="22"/>
          <w:szCs w:val="22"/>
          <w:lang w:val="en-US"/>
        </w:rPr>
        <w:t xml:space="preserve"> </w:t>
      </w:r>
      <w:r w:rsidR="00A51043" w:rsidRPr="00A51043">
        <w:rPr>
          <w:rFonts w:eastAsiaTheme="minorEastAsia"/>
          <w:sz w:val="22"/>
          <w:szCs w:val="22"/>
          <w:lang w:val="en-US"/>
        </w:rPr>
        <w:t>and size-spectrum models</w:t>
      </w:r>
      <w:r w:rsidR="00A51043">
        <w:rPr>
          <w:rFonts w:eastAsiaTheme="minorEastAsia"/>
          <w:sz w:val="22"/>
          <w:szCs w:val="22"/>
          <w:lang w:val="en-US"/>
        </w:rPr>
        <w:t xml:space="preserve"> </w:t>
      </w:r>
      <w:r w:rsidR="00A51043">
        <w:rPr>
          <w:rFonts w:eastAsiaTheme="minorEastAsia"/>
          <w:sz w:val="22"/>
          <w:szCs w:val="22"/>
          <w:lang w:val="en-US"/>
        </w:rPr>
        <w:fldChar w:fldCharType="begin"/>
      </w:r>
      <w:r w:rsidR="00A51043">
        <w:rPr>
          <w:rFonts w:eastAsiaTheme="minorEastAsia"/>
          <w:sz w:val="22"/>
          <w:szCs w:val="22"/>
          <w:lang w:val="en-US"/>
        </w:rPr>
        <w:instrText xml:space="preserve"> ADDIN ZOTERO_ITEM CSL_CITATION {"citationID":"CXHy4Ayv","properties":{"formattedCitation":"(Hartvig {\\i{}et al.} 2011; Maury &amp; Poggiale 2013; Blanchard {\\i{}et al.} 2017)","plainCitation":"(Hartvig et al. 2011; Maury &amp; Poggiale 2013; Blanchard et al. 2017)","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679,"uris":["http://zotero.org/users/6116610/items/ZNLN5ZMY"],"uri":["http://zotero.org/users/6116610/items/ZNLN5ZMY"],"itemData":{"id":1679,"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Pr>
          <w:rFonts w:eastAsiaTheme="minorEastAsia"/>
          <w:sz w:val="22"/>
          <w:szCs w:val="22"/>
          <w:lang w:val="en-US"/>
        </w:rPr>
        <w:fldChar w:fldCharType="separate"/>
      </w:r>
      <w:r w:rsidR="00A51043" w:rsidRPr="00A51043">
        <w:rPr>
          <w:sz w:val="22"/>
          <w:lang w:val="en-GB"/>
        </w:rPr>
        <w:t xml:space="preserve">(Hartvig </w:t>
      </w:r>
      <w:r w:rsidR="00A51043" w:rsidRPr="00A51043">
        <w:rPr>
          <w:i/>
          <w:iCs/>
          <w:sz w:val="22"/>
          <w:lang w:val="en-GB"/>
        </w:rPr>
        <w:t>et al.</w:t>
      </w:r>
      <w:r w:rsidR="00A51043" w:rsidRPr="00A51043">
        <w:rPr>
          <w:sz w:val="22"/>
          <w:lang w:val="en-GB"/>
        </w:rPr>
        <w:t xml:space="preserve"> 2011; Maury &amp; Poggiale 2013; Blanchard </w:t>
      </w:r>
      <w:r w:rsidR="00A51043" w:rsidRPr="00A51043">
        <w:rPr>
          <w:i/>
          <w:iCs/>
          <w:sz w:val="22"/>
          <w:lang w:val="en-GB"/>
        </w:rPr>
        <w:t>et al.</w:t>
      </w:r>
      <w:r w:rsidR="00A51043" w:rsidRPr="00A51043">
        <w:rPr>
          <w:sz w:val="22"/>
          <w:lang w:val="en-GB"/>
        </w:rPr>
        <w:t xml:space="preserve"> 2017)</w:t>
      </w:r>
      <w:r w:rsidR="00A51043">
        <w:rPr>
          <w:rFonts w:eastAsiaTheme="minorEastAsia"/>
          <w:sz w:val="22"/>
          <w:szCs w:val="22"/>
          <w:lang w:val="en-US"/>
        </w:rPr>
        <w:fldChar w:fldCharType="end"/>
      </w:r>
      <w:r w:rsidR="00A51043">
        <w:rPr>
          <w:rFonts w:eastAsiaTheme="minorEastAsia"/>
          <w:sz w:val="22"/>
          <w:szCs w:val="22"/>
          <w:lang w:val="en-US"/>
        </w:rPr>
        <w:t>.</w:t>
      </w:r>
      <w:r w:rsidR="00BC4180">
        <w:rPr>
          <w:rFonts w:eastAsiaTheme="minorEastAsia"/>
          <w:sz w:val="22"/>
          <w:szCs w:val="22"/>
          <w:lang w:val="en-US"/>
        </w:rPr>
        <w:t xml:space="preserve"> </w:t>
      </w:r>
      <w:r w:rsidR="00745784">
        <w:rPr>
          <w:rFonts w:eastAsiaTheme="minorEastAsia"/>
          <w:sz w:val="22"/>
          <w:szCs w:val="22"/>
          <w:lang w:val="en-US"/>
        </w:rPr>
        <w:t xml:space="preserve">In order to understand </w:t>
      </w:r>
      <w:r w:rsidR="00980758">
        <w:rPr>
          <w:rFonts w:eastAsiaTheme="minorEastAsia"/>
          <w:sz w:val="22"/>
          <w:szCs w:val="22"/>
          <w:lang w:val="en-US"/>
        </w:rPr>
        <w:t xml:space="preserve">growth dynamics in changing </w:t>
      </w:r>
      <w:r w:rsidR="00751E84">
        <w:rPr>
          <w:rFonts w:eastAsiaTheme="minorEastAsia"/>
          <w:sz w:val="22"/>
          <w:szCs w:val="22"/>
          <w:lang w:val="en-US"/>
        </w:rPr>
        <w:t>environments and</w:t>
      </w:r>
      <w:r w:rsidR="00E2529C">
        <w:rPr>
          <w:rFonts w:eastAsiaTheme="minorEastAsia"/>
          <w:sz w:val="22"/>
          <w:szCs w:val="22"/>
          <w:lang w:val="en-US"/>
        </w:rPr>
        <w:t xml:space="preserve"> to evaluate the </w:t>
      </w:r>
      <w:r w:rsidR="00195A96">
        <w:rPr>
          <w:rFonts w:eastAsiaTheme="minorEastAsia"/>
          <w:sz w:val="22"/>
          <w:szCs w:val="22"/>
          <w:lang w:val="en-US"/>
        </w:rPr>
        <w:t xml:space="preserve">physiological basis of growth models of varying complexity, it is therefore important to understand </w:t>
      </w:r>
      <w:r w:rsidR="00AD69EB">
        <w:rPr>
          <w:rFonts w:eastAsiaTheme="minorEastAsia"/>
          <w:sz w:val="22"/>
          <w:szCs w:val="22"/>
          <w:lang w:val="en-US"/>
        </w:rPr>
        <w:t xml:space="preserve">how metabolism and consumption rates </w:t>
      </w:r>
      <w:r w:rsidR="00A7504C">
        <w:rPr>
          <w:rFonts w:eastAsiaTheme="minorEastAsia"/>
          <w:sz w:val="22"/>
          <w:szCs w:val="22"/>
          <w:lang w:val="en-US"/>
        </w:rPr>
        <w:t xml:space="preserve">on average </w:t>
      </w:r>
      <w:r w:rsidR="00AD69EB">
        <w:rPr>
          <w:rFonts w:eastAsiaTheme="minorEastAsia"/>
          <w:sz w:val="22"/>
          <w:szCs w:val="22"/>
          <w:lang w:val="en-US"/>
        </w:rPr>
        <w:t>scale with body size and temperature</w:t>
      </w:r>
      <w:r w:rsidR="00B60152">
        <w:rPr>
          <w:rFonts w:eastAsiaTheme="minorEastAsia"/>
          <w:sz w:val="22"/>
          <w:szCs w:val="22"/>
          <w:lang w:val="en-US"/>
        </w:rPr>
        <w:t xml:space="preserve">. </w:t>
      </w:r>
      <w:r w:rsidR="00CE74D2">
        <w:rPr>
          <w:rFonts w:eastAsiaTheme="minorEastAsia"/>
          <w:sz w:val="22"/>
          <w:szCs w:val="22"/>
          <w:lang w:val="en-US"/>
        </w:rPr>
        <w:t xml:space="preserve">This scaling should ideally be </w:t>
      </w:r>
      <w:r w:rsidR="00A6229C">
        <w:rPr>
          <w:rFonts w:eastAsiaTheme="minorEastAsia"/>
          <w:sz w:val="22"/>
          <w:szCs w:val="22"/>
          <w:lang w:val="en-US"/>
        </w:rPr>
        <w:lastRenderedPageBreak/>
        <w:t>at the intraspecific</w:t>
      </w:r>
      <w:r w:rsidR="00952B25">
        <w:rPr>
          <w:rFonts w:eastAsiaTheme="minorEastAsia"/>
          <w:sz w:val="22"/>
          <w:szCs w:val="22"/>
          <w:lang w:val="en-US"/>
        </w:rPr>
        <w:t xml:space="preserve"> level rather than interspecific level</w:t>
      </w:r>
      <w:r w:rsidR="009D2020">
        <w:rPr>
          <w:rFonts w:eastAsiaTheme="minorEastAsia"/>
          <w:sz w:val="22"/>
          <w:szCs w:val="22"/>
          <w:lang w:val="en-US"/>
        </w:rPr>
        <w:t xml:space="preserve"> to better represent </w:t>
      </w:r>
      <w:r w:rsidR="00E6031C">
        <w:rPr>
          <w:rFonts w:eastAsiaTheme="minorEastAsia"/>
          <w:sz w:val="22"/>
          <w:szCs w:val="22"/>
          <w:lang w:val="en-US"/>
        </w:rPr>
        <w:t>the individual-level processes</w:t>
      </w:r>
      <w:r w:rsidR="00CE74D2">
        <w:rPr>
          <w:rFonts w:eastAsiaTheme="minorEastAsia"/>
          <w:sz w:val="22"/>
          <w:szCs w:val="22"/>
          <w:lang w:val="en-US"/>
        </w:rPr>
        <w:t>, as these can differ</w:t>
      </w:r>
      <w:r w:rsidR="00435B71">
        <w:rPr>
          <w:rFonts w:eastAsiaTheme="minorEastAsia"/>
          <w:sz w:val="22"/>
          <w:szCs w:val="22"/>
          <w:lang w:val="en-US"/>
        </w:rPr>
        <w:t xml:space="preserve"> </w:t>
      </w:r>
      <w:r w:rsidR="008D62C9">
        <w:rPr>
          <w:rFonts w:eastAsiaTheme="minorEastAsia"/>
          <w:sz w:val="22"/>
          <w:szCs w:val="22"/>
          <w:lang w:val="en-US"/>
        </w:rPr>
        <w:fldChar w:fldCharType="begin"/>
      </w:r>
      <w:r w:rsidR="008D62C9">
        <w:rPr>
          <w:rFonts w:eastAsiaTheme="minorEastAsia"/>
          <w:sz w:val="22"/>
          <w:szCs w:val="22"/>
          <w:lang w:val="en-US"/>
        </w:rPr>
        <w:instrText xml:space="preserve"> ADDIN ZOTERO_ITEM CSL_CITATION {"citationID":"UICFKSSm","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8D62C9">
        <w:rPr>
          <w:rFonts w:eastAsiaTheme="minorEastAsia"/>
          <w:sz w:val="22"/>
          <w:szCs w:val="22"/>
          <w:lang w:val="en-US"/>
        </w:rPr>
        <w:fldChar w:fldCharType="separate"/>
      </w:r>
      <w:r w:rsidR="008D62C9" w:rsidRPr="008D62C9">
        <w:rPr>
          <w:sz w:val="22"/>
          <w:lang w:val="en-GB"/>
        </w:rPr>
        <w:t xml:space="preserve">(Jerde </w:t>
      </w:r>
      <w:r w:rsidR="008D62C9" w:rsidRPr="008D62C9">
        <w:rPr>
          <w:i/>
          <w:iCs/>
          <w:sz w:val="22"/>
          <w:lang w:val="en-GB"/>
        </w:rPr>
        <w:t>et al.</w:t>
      </w:r>
      <w:r w:rsidR="008D62C9" w:rsidRPr="008D62C9">
        <w:rPr>
          <w:sz w:val="22"/>
          <w:lang w:val="en-GB"/>
        </w:rPr>
        <w:t xml:space="preserve"> 2019)</w:t>
      </w:r>
      <w:r w:rsidR="008D62C9">
        <w:rPr>
          <w:rFonts w:eastAsiaTheme="minorEastAsia"/>
          <w:sz w:val="22"/>
          <w:szCs w:val="22"/>
          <w:lang w:val="en-US"/>
        </w:rPr>
        <w:fldChar w:fldCharType="end"/>
      </w:r>
      <w:r w:rsidR="00CE74D2">
        <w:rPr>
          <w:rFonts w:eastAsiaTheme="minorEastAsia"/>
          <w:sz w:val="22"/>
          <w:szCs w:val="22"/>
          <w:lang w:val="en-US"/>
        </w:rPr>
        <w:t>.</w:t>
      </w:r>
      <w:r w:rsidR="00EE0226">
        <w:rPr>
          <w:rFonts w:eastAsiaTheme="minorEastAsia"/>
          <w:sz w:val="22"/>
          <w:szCs w:val="22"/>
          <w:lang w:val="en-US"/>
        </w:rPr>
        <w:t xml:space="preserve"> </w:t>
      </w:r>
    </w:p>
    <w:p w14:paraId="2CC89FE7" w14:textId="308B5DC2" w:rsidR="003C1FC7" w:rsidRPr="00EF48C8" w:rsidRDefault="00941E76" w:rsidP="005F2027">
      <w:pPr>
        <w:spacing w:line="480" w:lineRule="auto"/>
        <w:ind w:firstLine="284"/>
        <w:contextualSpacing/>
        <w:jc w:val="both"/>
        <w:rPr>
          <w:rFonts w:eastAsiaTheme="minorEastAsia"/>
          <w:sz w:val="22"/>
          <w:szCs w:val="22"/>
          <w:lang w:val="en-US"/>
        </w:rPr>
      </w:pPr>
      <w:r>
        <w:rPr>
          <w:rFonts w:eastAsiaTheme="minorEastAsia"/>
          <w:sz w:val="22"/>
          <w:szCs w:val="22"/>
          <w:lang w:val="en-US"/>
        </w:rPr>
        <w:t xml:space="preserve">However, the </w:t>
      </w:r>
      <w:r w:rsidR="00607309">
        <w:rPr>
          <w:rFonts w:eastAsiaTheme="minorEastAsia"/>
          <w:sz w:val="22"/>
          <w:szCs w:val="22"/>
          <w:lang w:val="en-US"/>
        </w:rPr>
        <w:t xml:space="preserve">average </w:t>
      </w:r>
      <w:r w:rsidR="00B80E9B">
        <w:rPr>
          <w:rFonts w:eastAsiaTheme="minorEastAsia"/>
          <w:sz w:val="22"/>
          <w:szCs w:val="22"/>
          <w:lang w:val="en-US"/>
        </w:rPr>
        <w:t xml:space="preserve">scaling </w:t>
      </w:r>
      <w:r w:rsidR="00DF13A4">
        <w:rPr>
          <w:rFonts w:eastAsiaTheme="minorEastAsia"/>
          <w:sz w:val="22"/>
          <w:szCs w:val="22"/>
          <w:lang w:val="en-US"/>
        </w:rPr>
        <w:t xml:space="preserve">of </w:t>
      </w:r>
      <w:r w:rsidR="00DF13A4">
        <w:rPr>
          <w:rFonts w:eastAsiaTheme="minorEastAsia"/>
          <w:sz w:val="22"/>
          <w:szCs w:val="22"/>
          <w:lang w:val="en-US"/>
        </w:rPr>
        <w:t xml:space="preserve">individual growth, metabolism and consumption </w:t>
      </w:r>
      <w:r w:rsidR="00B80E9B">
        <w:rPr>
          <w:rFonts w:eastAsiaTheme="minorEastAsia"/>
          <w:sz w:val="22"/>
          <w:szCs w:val="22"/>
          <w:lang w:val="en-US"/>
        </w:rPr>
        <w:t>with body mass and temperature is often inferred from interspecific data</w:t>
      </w:r>
      <w:r w:rsidR="00B9089D">
        <w:rPr>
          <w:rFonts w:eastAsiaTheme="minorEastAsia"/>
          <w:sz w:val="22"/>
          <w:szCs w:val="22"/>
          <w:lang w:val="en-US"/>
        </w:rPr>
        <w:t xml:space="preserve"> even when </w:t>
      </w:r>
      <w:r w:rsidR="00622774">
        <w:rPr>
          <w:rFonts w:eastAsiaTheme="minorEastAsia"/>
          <w:sz w:val="22"/>
          <w:szCs w:val="22"/>
          <w:lang w:val="en-US"/>
        </w:rPr>
        <w:t xml:space="preserve">representing </w:t>
      </w:r>
      <w:r w:rsidR="00A63EBF">
        <w:rPr>
          <w:rFonts w:eastAsiaTheme="minorEastAsia"/>
          <w:sz w:val="22"/>
          <w:szCs w:val="22"/>
          <w:lang w:val="en-US"/>
        </w:rPr>
        <w:t>individual</w:t>
      </w:r>
      <w:r w:rsidR="00B9089D">
        <w:rPr>
          <w:rFonts w:eastAsiaTheme="minorEastAsia"/>
          <w:sz w:val="22"/>
          <w:szCs w:val="22"/>
          <w:lang w:val="en-US"/>
        </w:rPr>
        <w:t xml:space="preserve"> </w:t>
      </w:r>
      <w:r w:rsidR="001A41FD">
        <w:rPr>
          <w:rFonts w:eastAsiaTheme="minorEastAsia"/>
          <w:sz w:val="22"/>
          <w:szCs w:val="22"/>
          <w:lang w:val="en-US"/>
        </w:rPr>
        <w:t>processes</w:t>
      </w:r>
      <w:r w:rsidR="00B80E9B">
        <w:rPr>
          <w:rFonts w:eastAsiaTheme="minorEastAsia"/>
          <w:sz w:val="22"/>
          <w:szCs w:val="22"/>
          <w:lang w:val="en-US"/>
        </w:rPr>
        <w:t>.</w:t>
      </w:r>
      <w:r w:rsidR="00200157">
        <w:rPr>
          <w:rFonts w:eastAsiaTheme="minorEastAsia"/>
          <w:sz w:val="22"/>
          <w:szCs w:val="22"/>
          <w:lang w:val="en-US"/>
        </w:rPr>
        <w:t xml:space="preserve"> </w:t>
      </w:r>
      <w:r w:rsidR="005250F0">
        <w:rPr>
          <w:rFonts w:eastAsiaTheme="minorEastAsia"/>
          <w:sz w:val="22"/>
          <w:szCs w:val="22"/>
          <w:lang w:val="en-US"/>
        </w:rPr>
        <w:t xml:space="preserve">In addition, </w:t>
      </w:r>
      <w:r w:rsidR="00BE02D0">
        <w:rPr>
          <w:rFonts w:eastAsiaTheme="minorEastAsia"/>
          <w:sz w:val="22"/>
          <w:szCs w:val="22"/>
          <w:lang w:val="en-US"/>
        </w:rPr>
        <w:t>t</w:t>
      </w:r>
      <w:r w:rsidR="00B33258">
        <w:rPr>
          <w:rFonts w:eastAsiaTheme="minorEastAsia"/>
          <w:sz w:val="22"/>
          <w:szCs w:val="22"/>
          <w:lang w:val="en-US"/>
        </w:rPr>
        <w:t xml:space="preserve">he </w:t>
      </w:r>
      <w:r w:rsidR="00937F82">
        <w:rPr>
          <w:rFonts w:eastAsiaTheme="minorEastAsia"/>
          <w:sz w:val="22"/>
          <w:szCs w:val="22"/>
          <w:lang w:val="en-US"/>
        </w:rPr>
        <w:t>temperature</w:t>
      </w:r>
      <w:r w:rsidR="00DE719D">
        <w:rPr>
          <w:rFonts w:eastAsiaTheme="minorEastAsia"/>
          <w:sz w:val="22"/>
          <w:szCs w:val="22"/>
          <w:lang w:val="en-US"/>
        </w:rPr>
        <w:t xml:space="preserve">- </w:t>
      </w:r>
      <w:r w:rsidR="00937F82">
        <w:rPr>
          <w:rFonts w:eastAsiaTheme="minorEastAsia"/>
          <w:sz w:val="22"/>
          <w:szCs w:val="22"/>
          <w:lang w:val="en-US"/>
        </w:rPr>
        <w:t xml:space="preserve">and mass dependence </w:t>
      </w:r>
      <w:r w:rsidR="00942177">
        <w:rPr>
          <w:rFonts w:eastAsiaTheme="minorEastAsia"/>
          <w:sz w:val="22"/>
          <w:szCs w:val="22"/>
          <w:lang w:val="en-US"/>
        </w:rPr>
        <w:t xml:space="preserve">of metabolism </w:t>
      </w:r>
      <w:r w:rsidR="007B7402">
        <w:rPr>
          <w:rFonts w:eastAsiaTheme="minorEastAsia"/>
          <w:sz w:val="22"/>
          <w:szCs w:val="22"/>
          <w:lang w:val="en-US"/>
        </w:rPr>
        <w:t xml:space="preserve">and other related rates are </w:t>
      </w:r>
      <w:r w:rsidR="00B33258">
        <w:rPr>
          <w:rFonts w:eastAsiaTheme="minorEastAsia"/>
          <w:sz w:val="22"/>
          <w:szCs w:val="22"/>
          <w:lang w:val="en-US"/>
        </w:rPr>
        <w:t xml:space="preserve">also often assumed to </w:t>
      </w:r>
      <w:r w:rsidR="00BB6D4A">
        <w:rPr>
          <w:rFonts w:eastAsiaTheme="minorEastAsia"/>
          <w:sz w:val="22"/>
          <w:szCs w:val="22"/>
          <w:lang w:val="en-US"/>
        </w:rPr>
        <w:t xml:space="preserve">follow the mass-scaling model by </w:t>
      </w:r>
      <w:r w:rsidR="00BB6D4A">
        <w:rPr>
          <w:rFonts w:eastAsiaTheme="minorEastAsia"/>
          <w:sz w:val="22"/>
          <w:szCs w:val="22"/>
          <w:lang w:val="en-US"/>
        </w:rPr>
        <w:fldChar w:fldCharType="begin"/>
      </w:r>
      <w:r w:rsidR="00BB6D4A">
        <w:rPr>
          <w:rFonts w:eastAsiaTheme="minorEastAsia"/>
          <w:sz w:val="22"/>
          <w:szCs w:val="22"/>
          <w:lang w:val="en-US"/>
        </w:rPr>
        <w:instrText xml:space="preserve"> ADDIN ZOTERO_ITEM CSL_CITATION {"citationID":"wocC1NUN","properties":{"formattedCitation":"(West {\\i{}et al.} 1999)","plainCitation":"(West et al. 1999)","noteIndex":0},"citationItems":[{"id":94,"uris":["http://zotero.org/users/6116610/items/8VAFSJY8"],"uri":["http://zotero.org/users/6116610/items/8VAFSJY8"],"itemData":{"id":94,"type":"article-journal","container-title":"Science","issue":"5420","page":"1677–1679","title":"The fourth dimension of life: Fractal geometry and allometric scaling of organisms","volume":"284","author":[{"family":"West","given":"G B"},{"family":"Brown","given":"J H"},{"family":"Enquist","given":"B J"}],"issued":{"date-parts":[["1999"]]}}}],"schema":"https://github.com/citation-style-language/schema/raw/master/csl-citation.json"} </w:instrText>
      </w:r>
      <w:r w:rsidR="00BB6D4A">
        <w:rPr>
          <w:rFonts w:eastAsiaTheme="minorEastAsia"/>
          <w:sz w:val="22"/>
          <w:szCs w:val="22"/>
          <w:lang w:val="en-US"/>
        </w:rPr>
        <w:fldChar w:fldCharType="separate"/>
      </w:r>
      <w:r w:rsidR="00BB6D4A" w:rsidRPr="00BB6D4A">
        <w:rPr>
          <w:sz w:val="22"/>
          <w:lang w:val="en-GB"/>
        </w:rPr>
        <w:t xml:space="preserve">(West </w:t>
      </w:r>
      <w:r w:rsidR="00BB6D4A" w:rsidRPr="00BB6D4A">
        <w:rPr>
          <w:i/>
          <w:iCs/>
          <w:sz w:val="22"/>
          <w:lang w:val="en-GB"/>
        </w:rPr>
        <w:t>et al.</w:t>
      </w:r>
      <w:r w:rsidR="00BB6D4A" w:rsidRPr="00BB6D4A">
        <w:rPr>
          <w:sz w:val="22"/>
          <w:lang w:val="en-GB"/>
        </w:rPr>
        <w:t xml:space="preserve"> 1999)</w:t>
      </w:r>
      <w:r w:rsidR="00BB6D4A">
        <w:rPr>
          <w:rFonts w:eastAsiaTheme="minorEastAsia"/>
          <w:sz w:val="22"/>
          <w:szCs w:val="22"/>
          <w:lang w:val="en-US"/>
        </w:rPr>
        <w:fldChar w:fldCharType="end"/>
      </w:r>
      <w:r w:rsidR="00BB6D4A">
        <w:rPr>
          <w:rFonts w:eastAsiaTheme="minorEastAsia"/>
          <w:sz w:val="22"/>
          <w:szCs w:val="22"/>
          <w:lang w:val="en-US"/>
        </w:rPr>
        <w:t xml:space="preserve"> coupled with the Boltzmann-Arrhenius model </w:t>
      </w:r>
      <w:r w:rsidR="00BB6D4A">
        <w:rPr>
          <w:rFonts w:eastAsiaTheme="minorEastAsia"/>
          <w:sz w:val="22"/>
          <w:szCs w:val="22"/>
          <w:lang w:val="en-US"/>
        </w:rPr>
        <w:fldChar w:fldCharType="begin"/>
      </w:r>
      <w:r w:rsidR="00BB6D4A">
        <w:rPr>
          <w:rFonts w:eastAsiaTheme="minorEastAsia"/>
          <w:sz w:val="22"/>
          <w:szCs w:val="22"/>
          <w:lang w:val="en-US"/>
        </w:rPr>
        <w:instrText xml:space="preserve"> ADDIN ZOTERO_ITEM CSL_CITATION {"citationID":"64EKS9Ky","properties":{"formattedCitation":"(Gillooly {\\i{}et al.} 2001)","plainCitation":"(Gillooly et al. 2001)","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schema":"https://github.com/citation-style-language/schema/raw/master/csl-citation.json"} </w:instrText>
      </w:r>
      <w:r w:rsidR="00BB6D4A">
        <w:rPr>
          <w:rFonts w:eastAsiaTheme="minorEastAsia"/>
          <w:sz w:val="22"/>
          <w:szCs w:val="22"/>
          <w:lang w:val="en-US"/>
        </w:rPr>
        <w:fldChar w:fldCharType="separate"/>
      </w:r>
      <w:r w:rsidR="00BB6D4A" w:rsidRPr="00112089">
        <w:rPr>
          <w:sz w:val="22"/>
          <w:lang w:val="en-GB"/>
        </w:rPr>
        <w:t xml:space="preserve">(Gillooly </w:t>
      </w:r>
      <w:r w:rsidR="00BB6D4A" w:rsidRPr="00112089">
        <w:rPr>
          <w:i/>
          <w:iCs/>
          <w:sz w:val="22"/>
          <w:lang w:val="en-GB"/>
        </w:rPr>
        <w:t>et al.</w:t>
      </w:r>
      <w:r w:rsidR="00BB6D4A" w:rsidRPr="00112089">
        <w:rPr>
          <w:sz w:val="22"/>
          <w:lang w:val="en-GB"/>
        </w:rPr>
        <w:t xml:space="preserve"> 2001)</w:t>
      </w:r>
      <w:r w:rsidR="00BB6D4A">
        <w:rPr>
          <w:rFonts w:eastAsiaTheme="minorEastAsia"/>
          <w:sz w:val="22"/>
          <w:szCs w:val="22"/>
          <w:lang w:val="en-US"/>
        </w:rPr>
        <w:fldChar w:fldCharType="end"/>
      </w:r>
      <w:r w:rsidR="003A5DA8">
        <w:rPr>
          <w:rFonts w:eastAsiaTheme="minorEastAsia"/>
          <w:sz w:val="22"/>
          <w:szCs w:val="22"/>
          <w:lang w:val="en-US"/>
        </w:rPr>
        <w:t>,</w:t>
      </w:r>
      <w:r w:rsidR="0032039C">
        <w:rPr>
          <w:rFonts w:eastAsiaTheme="minorEastAsia"/>
          <w:sz w:val="22"/>
          <w:szCs w:val="22"/>
          <w:lang w:val="en-US"/>
        </w:rPr>
        <w:t xml:space="preserve"> in the metabolic theory of ecology</w:t>
      </w:r>
      <w:r w:rsidR="002E056F">
        <w:rPr>
          <w:rFonts w:eastAsiaTheme="minorEastAsia"/>
          <w:sz w:val="22"/>
          <w:szCs w:val="22"/>
          <w:lang w:val="en-US"/>
        </w:rPr>
        <w:t xml:space="preserve"> </w:t>
      </w:r>
      <w:r w:rsidR="002E056F">
        <w:rPr>
          <w:rFonts w:eastAsiaTheme="minorEastAsia"/>
          <w:sz w:val="22"/>
          <w:szCs w:val="22"/>
          <w:lang w:val="en-US"/>
        </w:rPr>
        <w:fldChar w:fldCharType="begin"/>
      </w:r>
      <w:r w:rsidR="002E056F">
        <w:rPr>
          <w:rFonts w:eastAsiaTheme="minorEastAsia"/>
          <w:sz w:val="22"/>
          <w:szCs w:val="22"/>
          <w:lang w:val="en-US"/>
        </w:rPr>
        <w:instrText xml:space="preserve"> ADDIN ZOTERO_ITEM CSL_CITATION {"citationID":"rlnipQta","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2E056F">
        <w:rPr>
          <w:rFonts w:eastAsiaTheme="minorEastAsia"/>
          <w:sz w:val="22"/>
          <w:szCs w:val="22"/>
          <w:lang w:val="en-US"/>
        </w:rPr>
        <w:fldChar w:fldCharType="separate"/>
      </w:r>
      <w:r w:rsidR="002E056F" w:rsidRPr="002E056F">
        <w:rPr>
          <w:sz w:val="22"/>
          <w:lang w:val="en-GB"/>
        </w:rPr>
        <w:t xml:space="preserve">(Brown </w:t>
      </w:r>
      <w:r w:rsidR="002E056F" w:rsidRPr="002E056F">
        <w:rPr>
          <w:i/>
          <w:iCs/>
          <w:sz w:val="22"/>
          <w:lang w:val="en-GB"/>
        </w:rPr>
        <w:t>et al.</w:t>
      </w:r>
      <w:r w:rsidR="002E056F" w:rsidRPr="002E056F">
        <w:rPr>
          <w:sz w:val="22"/>
          <w:lang w:val="en-GB"/>
        </w:rPr>
        <w:t xml:space="preserve"> 2004)</w:t>
      </w:r>
      <w:r w:rsidR="002E056F">
        <w:rPr>
          <w:rFonts w:eastAsiaTheme="minorEastAsia"/>
          <w:sz w:val="22"/>
          <w:szCs w:val="22"/>
          <w:lang w:val="en-US"/>
        </w:rPr>
        <w:fldChar w:fldCharType="end"/>
      </w:r>
      <w:r w:rsidR="0032039C">
        <w:rPr>
          <w:rFonts w:eastAsiaTheme="minorEastAsia"/>
          <w:sz w:val="22"/>
          <w:szCs w:val="22"/>
          <w:lang w:val="en-US"/>
        </w:rPr>
        <w:t xml:space="preserve">. </w:t>
      </w:r>
      <w:r w:rsidR="00570D4B">
        <w:rPr>
          <w:rFonts w:eastAsiaTheme="minorEastAsia"/>
          <w:sz w:val="22"/>
          <w:szCs w:val="22"/>
          <w:lang w:val="en-US"/>
        </w:rPr>
        <w:t>This model</w:t>
      </w:r>
      <w:r w:rsidR="00F533D4">
        <w:rPr>
          <w:rFonts w:eastAsiaTheme="minorEastAsia"/>
          <w:sz w:val="22"/>
          <w:szCs w:val="22"/>
          <w:lang w:val="en-US"/>
        </w:rPr>
        <w:t>,</w:t>
      </w:r>
      <w:r w:rsidR="00F4313B">
        <w:rPr>
          <w:rFonts w:eastAsiaTheme="minorEastAsia"/>
          <w:sz w:val="22"/>
          <w:szCs w:val="22"/>
          <w:lang w:val="en-US"/>
        </w:rPr>
        <w:t xml:space="preserve"> henceforth referred to as the </w:t>
      </w:r>
      <w:r w:rsidR="00F4313B" w:rsidRPr="00F4313B">
        <w:rPr>
          <w:rFonts w:eastAsiaTheme="minorEastAsia"/>
          <w:sz w:val="22"/>
          <w:szCs w:val="22"/>
          <w:lang w:val="en-US"/>
        </w:rPr>
        <w:t>Arrhenius fractal supply model (AFS)</w:t>
      </w:r>
      <w:r w:rsidR="007348C3">
        <w:rPr>
          <w:rFonts w:eastAsiaTheme="minorEastAsia"/>
          <w:sz w:val="22"/>
          <w:szCs w:val="22"/>
          <w:lang w:val="en-US"/>
        </w:rPr>
        <w:t xml:space="preserve">, </w:t>
      </w:r>
      <w:r w:rsidR="00C30725">
        <w:rPr>
          <w:rFonts w:eastAsiaTheme="minorEastAsia"/>
          <w:sz w:val="22"/>
          <w:szCs w:val="22"/>
          <w:lang w:val="en-US"/>
        </w:rPr>
        <w:t xml:space="preserve">provides predictions from first principles and is therefore </w:t>
      </w:r>
      <w:r w:rsidR="00595E4F">
        <w:rPr>
          <w:rFonts w:eastAsiaTheme="minorEastAsia"/>
          <w:sz w:val="22"/>
          <w:szCs w:val="22"/>
          <w:lang w:val="en-US"/>
        </w:rPr>
        <w:t xml:space="preserve">often </w:t>
      </w:r>
      <w:r w:rsidR="00982740">
        <w:rPr>
          <w:rFonts w:eastAsiaTheme="minorEastAsia"/>
          <w:sz w:val="22"/>
          <w:szCs w:val="22"/>
          <w:lang w:val="en-US"/>
        </w:rPr>
        <w:t>empirically evaluated</w:t>
      </w:r>
      <w:r w:rsidR="00C5229A">
        <w:rPr>
          <w:rFonts w:eastAsiaTheme="minorEastAsia"/>
          <w:sz w:val="22"/>
          <w:szCs w:val="22"/>
          <w:lang w:val="en-US"/>
        </w:rPr>
        <w:t xml:space="preserve"> </w:t>
      </w:r>
      <w:r w:rsidR="00DA3E4F">
        <w:rPr>
          <w:rFonts w:eastAsiaTheme="minorEastAsia"/>
          <w:sz w:val="22"/>
          <w:szCs w:val="22"/>
          <w:lang w:val="en-US"/>
        </w:rPr>
        <w:fldChar w:fldCharType="begin"/>
      </w:r>
      <w:r w:rsidR="00DA3E4F">
        <w:rPr>
          <w:rFonts w:eastAsiaTheme="minorEastAsia"/>
          <w:sz w:val="22"/>
          <w:szCs w:val="22"/>
          <w:lang w:val="en-US"/>
        </w:rPr>
        <w:instrText xml:space="preserve"> ADDIN ZOTERO_ITEM CSL_CITATION {"citationID":"8xRPFZGd","properties":{"formattedCitation":"(Gillooly {\\i{}et al.} 2001; Downs {\\i{}et al.} 2008)","plainCitation":"(Gillooly et al. 2001; Downs et al. 2008)","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DA3E4F">
        <w:rPr>
          <w:rFonts w:eastAsiaTheme="minorEastAsia"/>
          <w:sz w:val="22"/>
          <w:szCs w:val="22"/>
          <w:lang w:val="en-US"/>
        </w:rPr>
        <w:fldChar w:fldCharType="separate"/>
      </w:r>
      <w:r w:rsidR="00DA3E4F" w:rsidRPr="00DA3E4F">
        <w:rPr>
          <w:sz w:val="22"/>
          <w:lang w:val="en-GB"/>
        </w:rPr>
        <w:t xml:space="preserve">(Gillooly </w:t>
      </w:r>
      <w:r w:rsidR="00DA3E4F" w:rsidRPr="00DA3E4F">
        <w:rPr>
          <w:i/>
          <w:iCs/>
          <w:sz w:val="22"/>
          <w:lang w:val="en-GB"/>
        </w:rPr>
        <w:t>et al.</w:t>
      </w:r>
      <w:r w:rsidR="00DA3E4F" w:rsidRPr="00DA3E4F">
        <w:rPr>
          <w:sz w:val="22"/>
          <w:lang w:val="en-GB"/>
        </w:rPr>
        <w:t xml:space="preserve"> 2001; Downs </w:t>
      </w:r>
      <w:r w:rsidR="00DA3E4F" w:rsidRPr="00DA3E4F">
        <w:rPr>
          <w:i/>
          <w:iCs/>
          <w:sz w:val="22"/>
          <w:lang w:val="en-GB"/>
        </w:rPr>
        <w:t>et al.</w:t>
      </w:r>
      <w:r w:rsidR="00DA3E4F" w:rsidRPr="00DA3E4F">
        <w:rPr>
          <w:sz w:val="22"/>
          <w:lang w:val="en-GB"/>
        </w:rPr>
        <w:t xml:space="preserve"> 2008)</w:t>
      </w:r>
      <w:r w:rsidR="00DA3E4F">
        <w:rPr>
          <w:rFonts w:eastAsiaTheme="minorEastAsia"/>
          <w:sz w:val="22"/>
          <w:szCs w:val="22"/>
          <w:lang w:val="en-US"/>
        </w:rPr>
        <w:fldChar w:fldCharType="end"/>
      </w:r>
      <w:r w:rsidR="003410FC">
        <w:rPr>
          <w:rFonts w:eastAsiaTheme="minorEastAsia"/>
          <w:sz w:val="22"/>
          <w:szCs w:val="22"/>
          <w:lang w:val="en-US"/>
        </w:rPr>
        <w:t xml:space="preserve">. The AFS </w:t>
      </w:r>
      <w:r w:rsidR="00A31029">
        <w:rPr>
          <w:rFonts w:eastAsiaTheme="minorEastAsia"/>
          <w:sz w:val="22"/>
          <w:szCs w:val="22"/>
          <w:lang w:val="en-US"/>
        </w:rPr>
        <w:t xml:space="preserve">assumes </w:t>
      </w:r>
      <w:r w:rsidR="006D0829">
        <w:rPr>
          <w:rFonts w:eastAsiaTheme="minorEastAsia"/>
          <w:sz w:val="22"/>
          <w:szCs w:val="22"/>
          <w:lang w:val="en-US"/>
        </w:rPr>
        <w:t xml:space="preserve">that </w:t>
      </w:r>
      <w:r w:rsidR="00F533D4">
        <w:rPr>
          <w:rFonts w:eastAsiaTheme="minorEastAsia"/>
          <w:sz w:val="22"/>
          <w:szCs w:val="22"/>
          <w:lang w:val="en-US"/>
        </w:rPr>
        <w:t>metabolically-driven rates</w:t>
      </w:r>
      <w:r w:rsidR="00EF1F47">
        <w:rPr>
          <w:rFonts w:eastAsiaTheme="minorEastAsia"/>
          <w:sz w:val="22"/>
          <w:szCs w:val="22"/>
          <w:lang w:val="en-US"/>
        </w:rPr>
        <w:t xml:space="preserve"> (</w:t>
      </w:r>
      <m:oMath>
        <m:r>
          <w:rPr>
            <w:rFonts w:ascii="Cambria Math" w:eastAsiaTheme="minorEastAsia" w:hAnsi="Cambria Math"/>
            <w:sz w:val="22"/>
            <w:szCs w:val="22"/>
            <w:lang w:val="en-US"/>
          </w:rPr>
          <m:t>I</m:t>
        </m:r>
      </m:oMath>
      <w:r w:rsidR="00EF1F47">
        <w:rPr>
          <w:rFonts w:eastAsiaTheme="minorEastAsia"/>
          <w:sz w:val="22"/>
          <w:szCs w:val="22"/>
          <w:lang w:val="en-US"/>
        </w:rPr>
        <w:t>)</w:t>
      </w:r>
      <w:r w:rsidR="00DD3995">
        <w:rPr>
          <w:rFonts w:eastAsiaTheme="minorEastAsia"/>
          <w:sz w:val="22"/>
          <w:szCs w:val="22"/>
          <w:lang w:val="en-US"/>
        </w:rPr>
        <w:t xml:space="preserve"> </w:t>
      </w:r>
      <w:r w:rsidR="00941DB4">
        <w:rPr>
          <w:rFonts w:eastAsiaTheme="minorEastAsia"/>
          <w:sz w:val="22"/>
          <w:szCs w:val="22"/>
          <w:lang w:val="en-US"/>
        </w:rPr>
        <w:t>(</w:t>
      </w:r>
      <w:r w:rsidR="00DD3995">
        <w:rPr>
          <w:rFonts w:eastAsiaTheme="minorEastAsia"/>
          <w:sz w:val="22"/>
          <w:szCs w:val="22"/>
          <w:lang w:val="en-US"/>
        </w:rPr>
        <w:t xml:space="preserve">individual </w:t>
      </w:r>
      <w:r w:rsidR="00731E47">
        <w:rPr>
          <w:rFonts w:eastAsiaTheme="minorEastAsia"/>
          <w:sz w:val="22"/>
          <w:szCs w:val="22"/>
          <w:lang w:val="en-US"/>
        </w:rPr>
        <w:t>growth</w:t>
      </w:r>
      <w:r w:rsidR="00DD3995">
        <w:rPr>
          <w:rFonts w:eastAsiaTheme="minorEastAsia"/>
          <w:sz w:val="22"/>
          <w:szCs w:val="22"/>
          <w:lang w:val="en-US"/>
        </w:rPr>
        <w:t>, metabolism and consumption</w:t>
      </w:r>
      <w:r w:rsidR="00941DB4">
        <w:rPr>
          <w:rFonts w:eastAsiaTheme="minorEastAsia"/>
          <w:sz w:val="22"/>
          <w:szCs w:val="22"/>
          <w:lang w:val="en-US"/>
        </w:rPr>
        <w:t>)</w:t>
      </w:r>
      <w:r w:rsidR="00DD3995">
        <w:rPr>
          <w:rFonts w:eastAsiaTheme="minorEastAsia"/>
          <w:sz w:val="22"/>
          <w:szCs w:val="22"/>
          <w:lang w:val="en-US"/>
        </w:rPr>
        <w:t xml:space="preserve">, </w:t>
      </w:r>
      <w:r w:rsidR="000D3A14">
        <w:rPr>
          <w:rFonts w:eastAsiaTheme="minorEastAsia"/>
          <w:sz w:val="22"/>
          <w:szCs w:val="22"/>
          <w:lang w:val="en-US"/>
        </w:rPr>
        <w:t xml:space="preserve">to </w:t>
      </w:r>
      <w:r w:rsidR="00F533D4">
        <w:rPr>
          <w:rFonts w:eastAsiaTheme="minorEastAsia"/>
          <w:sz w:val="22"/>
          <w:szCs w:val="22"/>
          <w:lang w:val="en-US"/>
        </w:rPr>
        <w:t xml:space="preserve">scale as: </w:t>
      </w:r>
      <m:oMath>
        <m:r>
          <w:rPr>
            <w:rFonts w:ascii="Cambria Math" w:eastAsiaTheme="minorEastAsia" w:hAnsi="Cambria Math"/>
            <w:sz w:val="22"/>
            <w:szCs w:val="22"/>
            <w:lang w:val="en-US"/>
          </w:rPr>
          <m:t>I=</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0</m:t>
            </m:r>
          </m:sub>
        </m:sSub>
        <m:sSup>
          <m:sSupPr>
            <m:ctrlPr>
              <w:rPr>
                <w:rFonts w:ascii="Cambria Math" w:hAnsi="Cambria Math"/>
                <w:i/>
                <w:sz w:val="22"/>
                <w:szCs w:val="22"/>
              </w:rPr>
            </m:ctrlPr>
          </m:sSupPr>
          <m:e>
            <m:r>
              <w:rPr>
                <w:rFonts w:ascii="Cambria Math" w:hAnsi="Cambria Math"/>
                <w:sz w:val="22"/>
                <w:szCs w:val="22"/>
                <w:lang w:val="en-US"/>
              </w:rPr>
              <m:t>M</m:t>
            </m:r>
          </m:e>
          <m:sup>
            <m:r>
              <w:rPr>
                <w:rFonts w:ascii="Cambria Math" w:hAnsi="Cambria Math"/>
                <w:sz w:val="22"/>
                <w:szCs w:val="22"/>
                <w:lang w:val="en-US"/>
              </w:rPr>
              <m:t xml:space="preserve">3/4 </m:t>
            </m:r>
          </m:sup>
        </m:sSup>
        <m:sSup>
          <m:sSupPr>
            <m:ctrlPr>
              <w:rPr>
                <w:rFonts w:ascii="Cambria Math" w:hAnsi="Cambria Math"/>
                <w:i/>
                <w:sz w:val="22"/>
                <w:szCs w:val="22"/>
              </w:rPr>
            </m:ctrlPr>
          </m:sSupPr>
          <m:e>
            <m:r>
              <w:rPr>
                <w:rFonts w:ascii="Cambria Math" w:hAnsi="Cambria Math"/>
                <w:sz w:val="22"/>
                <w:szCs w:val="22"/>
                <w:lang w:val="en-US"/>
              </w:rPr>
              <m:t>e</m:t>
            </m:r>
          </m:e>
          <m:sup>
            <m:r>
              <w:rPr>
                <w:rFonts w:ascii="Cambria Math" w:hAnsi="Cambria Math"/>
                <w:sz w:val="22"/>
                <w:szCs w:val="22"/>
                <w:lang w:val="en-US"/>
              </w:rPr>
              <m:t>-E/kT</m:t>
            </m:r>
          </m:sup>
        </m:sSup>
      </m:oMath>
      <w:r w:rsidR="00F533D4" w:rsidRPr="00F533D4">
        <w:rPr>
          <w:rFonts w:eastAsiaTheme="minorEastAsia"/>
          <w:sz w:val="22"/>
          <w:szCs w:val="22"/>
          <w:lang w:val="en-US"/>
        </w:rPr>
        <w:t>,</w:t>
      </w:r>
      <w:r w:rsidR="00EC3069">
        <w:rPr>
          <w:rFonts w:eastAsiaTheme="minorEastAsia"/>
          <w:sz w:val="22"/>
          <w:szCs w:val="22"/>
          <w:lang w:val="en-US"/>
        </w:rPr>
        <w:t xml:space="preserve"> where </w:t>
      </w:r>
      <m:oMath>
        <m:r>
          <w:rPr>
            <w:rFonts w:ascii="Cambria Math" w:eastAsiaTheme="minorEastAsia" w:hAnsi="Cambria Math"/>
            <w:sz w:val="22"/>
            <w:szCs w:val="22"/>
            <w:lang w:val="en-US"/>
          </w:rPr>
          <m:t>E</m:t>
        </m:r>
      </m:oMath>
      <w:r w:rsidR="00EC3069">
        <w:rPr>
          <w:rFonts w:eastAsiaTheme="minorEastAsia"/>
          <w:sz w:val="22"/>
          <w:szCs w:val="22"/>
          <w:lang w:val="en-US"/>
        </w:rPr>
        <w:t xml:space="preserve"> is the activation energy, </w:t>
      </w:r>
      <m:oMath>
        <m:r>
          <w:rPr>
            <w:rFonts w:ascii="Cambria Math" w:eastAsiaTheme="minorEastAsia" w:hAnsi="Cambria Math"/>
            <w:sz w:val="22"/>
            <w:szCs w:val="22"/>
            <w:lang w:val="en-US"/>
          </w:rPr>
          <m:t>k</m:t>
        </m:r>
      </m:oMath>
      <w:r w:rsidR="00EC3069">
        <w:rPr>
          <w:rFonts w:eastAsiaTheme="minorEastAsia"/>
          <w:sz w:val="22"/>
          <w:szCs w:val="22"/>
          <w:lang w:val="en-US"/>
        </w:rPr>
        <w:t xml:space="preserve"> is Boltzmann’s constant and </w:t>
      </w:r>
      <m:oMath>
        <m:r>
          <w:rPr>
            <w:rFonts w:ascii="Cambria Math" w:eastAsiaTheme="minorEastAsia" w:hAnsi="Cambria Math"/>
            <w:sz w:val="22"/>
            <w:szCs w:val="22"/>
            <w:lang w:val="en-US"/>
          </w:rPr>
          <m:t>T</m:t>
        </m:r>
      </m:oMath>
      <w:r w:rsidR="00EC3069">
        <w:rPr>
          <w:rFonts w:eastAsiaTheme="minorEastAsia"/>
          <w:sz w:val="22"/>
          <w:szCs w:val="22"/>
          <w:lang w:val="en-US"/>
        </w:rPr>
        <w:t xml:space="preserve"> is temperature in Kelvin.</w:t>
      </w:r>
      <w:r w:rsidR="00F533D4" w:rsidRPr="00F533D4">
        <w:rPr>
          <w:rFonts w:eastAsiaTheme="minorEastAsia"/>
          <w:sz w:val="22"/>
          <w:szCs w:val="22"/>
          <w:lang w:val="en-US"/>
        </w:rPr>
        <w:t xml:space="preserve"> </w:t>
      </w:r>
      <w:r w:rsidR="001A58EF">
        <w:rPr>
          <w:rFonts w:eastAsiaTheme="minorEastAsia"/>
          <w:sz w:val="22"/>
          <w:szCs w:val="22"/>
          <w:lang w:val="en-US"/>
        </w:rPr>
        <w:t xml:space="preserve">Importantly, </w:t>
      </w:r>
      <w:r w:rsidR="00DE3B82">
        <w:rPr>
          <w:rFonts w:eastAsiaTheme="minorEastAsia"/>
          <w:sz w:val="22"/>
          <w:szCs w:val="22"/>
          <w:lang w:val="en-US"/>
        </w:rPr>
        <w:t xml:space="preserve">the model assumes </w:t>
      </w:r>
      <w:r w:rsidR="007D1821">
        <w:rPr>
          <w:rFonts w:eastAsiaTheme="minorEastAsia"/>
          <w:sz w:val="22"/>
          <w:szCs w:val="22"/>
          <w:lang w:val="en-US"/>
        </w:rPr>
        <w:t xml:space="preserve">mass-scaling </w:t>
      </w:r>
      <w:r w:rsidR="00AE058A">
        <w:rPr>
          <w:rFonts w:eastAsiaTheme="minorEastAsia"/>
          <w:sz w:val="22"/>
          <w:szCs w:val="22"/>
          <w:lang w:val="en-US"/>
        </w:rPr>
        <w:t xml:space="preserve">of </w:t>
      </w:r>
      <w:r w:rsidR="00E70FE5">
        <w:rPr>
          <w:rFonts w:eastAsiaTheme="minorEastAsia"/>
          <w:sz w:val="22"/>
          <w:szCs w:val="22"/>
          <w:lang w:val="en-US"/>
        </w:rPr>
        <w:t>¾</w:t>
      </w:r>
      <w:r w:rsidR="00D60929">
        <w:rPr>
          <w:rFonts w:eastAsiaTheme="minorEastAsia"/>
          <w:sz w:val="22"/>
          <w:szCs w:val="22"/>
          <w:lang w:val="en-US"/>
        </w:rPr>
        <w:t xml:space="preserve"> when estimating temperature effects</w:t>
      </w:r>
      <w:r w:rsidR="003A330F">
        <w:rPr>
          <w:rFonts w:eastAsiaTheme="minorEastAsia"/>
          <w:sz w:val="22"/>
          <w:szCs w:val="22"/>
          <w:lang w:val="en-US"/>
        </w:rPr>
        <w:t xml:space="preserve">, as well as independent effect of mass and </w:t>
      </w:r>
      <w:r w:rsidR="005F14AB">
        <w:rPr>
          <w:rFonts w:eastAsiaTheme="minorEastAsia"/>
          <w:sz w:val="22"/>
          <w:szCs w:val="22"/>
          <w:lang w:val="en-US"/>
        </w:rPr>
        <w:t>temperature</w:t>
      </w:r>
      <w:r w:rsidR="008463E5">
        <w:rPr>
          <w:rFonts w:eastAsiaTheme="minorEastAsia"/>
          <w:sz w:val="22"/>
          <w:szCs w:val="22"/>
          <w:lang w:val="en-US"/>
        </w:rPr>
        <w:t xml:space="preserve"> </w:t>
      </w:r>
      <w:r w:rsidR="002B66B3">
        <w:rPr>
          <w:rFonts w:eastAsiaTheme="minorEastAsia"/>
          <w:sz w:val="22"/>
          <w:szCs w:val="22"/>
          <w:lang w:val="en-US"/>
        </w:rPr>
        <w:fldChar w:fldCharType="begin"/>
      </w:r>
      <w:r w:rsidR="002B66B3">
        <w:rPr>
          <w:rFonts w:eastAsiaTheme="minorEastAsia"/>
          <w:sz w:val="22"/>
          <w:szCs w:val="22"/>
          <w:lang w:val="en-US"/>
        </w:rPr>
        <w:instrText xml:space="preserve"> ADDIN ZOTERO_ITEM CSL_CITATION {"citationID":"ZtD6HWwS","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2B66B3">
        <w:rPr>
          <w:rFonts w:eastAsiaTheme="minorEastAsia"/>
          <w:sz w:val="22"/>
          <w:szCs w:val="22"/>
          <w:lang w:val="en-US"/>
        </w:rPr>
        <w:fldChar w:fldCharType="separate"/>
      </w:r>
      <w:r w:rsidR="002B66B3" w:rsidRPr="002B66B3">
        <w:rPr>
          <w:sz w:val="22"/>
          <w:lang w:val="en-GB"/>
        </w:rPr>
        <w:t xml:space="preserve">(Downs </w:t>
      </w:r>
      <w:r w:rsidR="002B66B3" w:rsidRPr="002B66B3">
        <w:rPr>
          <w:i/>
          <w:iCs/>
          <w:sz w:val="22"/>
          <w:lang w:val="en-GB"/>
        </w:rPr>
        <w:t>et al.</w:t>
      </w:r>
      <w:r w:rsidR="002B66B3" w:rsidRPr="002B66B3">
        <w:rPr>
          <w:sz w:val="22"/>
          <w:lang w:val="en-GB"/>
        </w:rPr>
        <w:t xml:space="preserve"> 2008)</w:t>
      </w:r>
      <w:r w:rsidR="002B66B3">
        <w:rPr>
          <w:rFonts w:eastAsiaTheme="minorEastAsia"/>
          <w:sz w:val="22"/>
          <w:szCs w:val="22"/>
          <w:lang w:val="en-US"/>
        </w:rPr>
        <w:fldChar w:fldCharType="end"/>
      </w:r>
      <w:r w:rsidR="009E0631">
        <w:rPr>
          <w:rFonts w:eastAsiaTheme="minorEastAsia"/>
          <w:sz w:val="22"/>
          <w:szCs w:val="22"/>
          <w:lang w:val="en-US"/>
        </w:rPr>
        <w:t xml:space="preserve">. </w:t>
      </w:r>
      <w:r w:rsidR="0003540D">
        <w:rPr>
          <w:rFonts w:eastAsiaTheme="minorEastAsia"/>
          <w:sz w:val="22"/>
          <w:szCs w:val="22"/>
          <w:lang w:val="en-US"/>
        </w:rPr>
        <w:t>There is however</w:t>
      </w:r>
      <w:r w:rsidR="006A1A0C" w:rsidRPr="006A1A0C">
        <w:rPr>
          <w:rFonts w:cstheme="minorHAnsi"/>
          <w:sz w:val="22"/>
          <w:szCs w:val="22"/>
          <w:lang w:val="en-US"/>
        </w:rPr>
        <w:t xml:space="preserve"> </w:t>
      </w:r>
      <w:r w:rsidR="003472BC">
        <w:rPr>
          <w:rFonts w:cstheme="minorHAnsi"/>
          <w:sz w:val="22"/>
          <w:szCs w:val="22"/>
          <w:lang w:val="en-US"/>
        </w:rPr>
        <w:t xml:space="preserve">numerous examples </w:t>
      </w:r>
      <w:r w:rsidR="00E145C6">
        <w:rPr>
          <w:rFonts w:cstheme="minorHAnsi"/>
          <w:sz w:val="22"/>
          <w:szCs w:val="22"/>
          <w:lang w:val="en-US"/>
        </w:rPr>
        <w:t xml:space="preserve">of deviations from this </w:t>
      </w:r>
      <w:r w:rsidR="006A1A0C">
        <w:rPr>
          <w:rFonts w:cstheme="minorHAnsi"/>
          <w:sz w:val="22"/>
          <w:szCs w:val="22"/>
          <w:lang w:val="en-US"/>
        </w:rPr>
        <w:t xml:space="preserve">mass-scaling exponent </w:t>
      </w:r>
      <w:r w:rsidR="006A1A0C">
        <w:rPr>
          <w:rFonts w:cstheme="minorHAnsi"/>
          <w:sz w:val="22"/>
          <w:szCs w:val="22"/>
          <w:lang w:val="en-US"/>
        </w:rPr>
        <w:fldChar w:fldCharType="begin"/>
      </w:r>
      <w:r w:rsidR="006A1A0C">
        <w:rPr>
          <w:rFonts w:cstheme="minorHAnsi"/>
          <w:sz w:val="22"/>
          <w:szCs w:val="22"/>
          <w:lang w:val="en-US"/>
        </w:rPr>
        <w:instrText xml:space="preserve"> ADDIN ZOTERO_ITEM CSL_CITATION {"citationID":"08XsdlXm","properties":{"formattedCitation":"(Clarke &amp; Johnston 1999; Bokma 2004; Jerde {\\i{}et al.} 2019)","plainCitation":"(Clarke &amp; Johnston 1999; Bokma 2004;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846,"uris":["http://zotero.org/users/6116610/items/968SQBW8"],"uri":["http://zotero.org/users/6116610/items/968SQBW8"],"itemData":{"id":846,"type":"article-journal","container-title":"Functional Ecology","issue":"2","page":"184–187","title":"Evidence against universal metabolic allometry","volume":"18","author":[{"family":"Bokma","given":"Folmer"}],"issued":{"date-parts":[["200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Pr>
          <w:rFonts w:cstheme="minorHAnsi"/>
          <w:sz w:val="22"/>
          <w:szCs w:val="22"/>
          <w:lang w:val="en-US"/>
        </w:rPr>
        <w:fldChar w:fldCharType="separate"/>
      </w:r>
      <w:r w:rsidR="006A1A0C" w:rsidRPr="007D0C47">
        <w:rPr>
          <w:sz w:val="22"/>
          <w:lang w:val="en-GB"/>
        </w:rPr>
        <w:t xml:space="preserve">(Clarke &amp; Johnston 1999; Bokma 2004; Jerde </w:t>
      </w:r>
      <w:r w:rsidR="006A1A0C" w:rsidRPr="007D0C47">
        <w:rPr>
          <w:i/>
          <w:iCs/>
          <w:sz w:val="22"/>
          <w:lang w:val="en-GB"/>
        </w:rPr>
        <w:t>et al.</w:t>
      </w:r>
      <w:r w:rsidR="006A1A0C" w:rsidRPr="007D0C47">
        <w:rPr>
          <w:sz w:val="22"/>
          <w:lang w:val="en-GB"/>
        </w:rPr>
        <w:t xml:space="preserve"> 2019)</w:t>
      </w:r>
      <w:r w:rsidR="006A1A0C">
        <w:rPr>
          <w:rFonts w:cstheme="minorHAnsi"/>
          <w:sz w:val="22"/>
          <w:szCs w:val="22"/>
          <w:lang w:val="en-US"/>
        </w:rPr>
        <w:fldChar w:fldCharType="end"/>
      </w:r>
      <w:r w:rsidR="006A1A0C">
        <w:rPr>
          <w:rFonts w:cstheme="minorHAnsi"/>
          <w:sz w:val="22"/>
          <w:szCs w:val="22"/>
          <w:lang w:val="en-US"/>
        </w:rPr>
        <w:t xml:space="preserve">, and body mass and temperature can have interactive effects </w:t>
      </w:r>
      <w:r w:rsidR="006A1A0C">
        <w:rPr>
          <w:rFonts w:cstheme="minorHAnsi"/>
          <w:sz w:val="22"/>
          <w:szCs w:val="22"/>
          <w:lang w:val="en-US"/>
        </w:rPr>
        <w:fldChar w:fldCharType="begin"/>
      </w:r>
      <w:r w:rsidR="006A1A0C">
        <w:rPr>
          <w:rFonts w:cstheme="minorHAnsi"/>
          <w:sz w:val="22"/>
          <w:szCs w:val="22"/>
          <w:lang w:val="en-US"/>
        </w:rPr>
        <w:instrText xml:space="preserve"> ADDIN ZOTERO_ITEM CSL_CITATION {"citationID":"gxF0lO9X","properties":{"formattedCitation":"(Xie &amp; Sun 1990; Garc\\uc0\\u237{}a Garc\\uc0\\u237{}a {\\i{}et al.} 2011; Ohlberger {\\i{}et al.} 2012; Lindmark {\\i{}et al.} 2018)","plainCitation":"(Xie &amp; Sun 1990; García García et al. 2011; Ohlberger et al. 2012; Lindmark et al. 2018)","noteIndex":0},"citationItems":[{"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w:instrText>
      </w:r>
      <w:r w:rsidR="006A1A0C" w:rsidRPr="000738FA">
        <w:rPr>
          <w:rFonts w:cstheme="minorHAnsi"/>
          <w:sz w:val="22"/>
          <w:szCs w:val="22"/>
        </w:rPr>
        <w:instrText xml:space="preserve"> independently with body size and temperature, despite empirical evidence for inter</w:instrText>
      </w:r>
      <w:r w:rsidR="006A1A0C" w:rsidRPr="00EB7199">
        <w:rPr>
          <w:rFonts w:cstheme="minorHAnsi"/>
          <w:sz w:val="22"/>
          <w:szCs w:val="22"/>
          <w:lang w:val="en-US"/>
        </w:rPr>
        <w:instrText xml:space="preserve">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Pr>
          <w:rFonts w:cstheme="minorHAnsi"/>
          <w:sz w:val="22"/>
          <w:szCs w:val="22"/>
          <w:lang w:val="en-US"/>
        </w:rPr>
        <w:fldChar w:fldCharType="separate"/>
      </w:r>
      <w:r w:rsidR="006A1A0C" w:rsidRPr="00EB7199">
        <w:rPr>
          <w:sz w:val="22"/>
          <w:lang w:val="en-US"/>
        </w:rPr>
        <w:t xml:space="preserve">(Xie &amp; Sun 1990; García García </w:t>
      </w:r>
      <w:r w:rsidR="006A1A0C" w:rsidRPr="00EB7199">
        <w:rPr>
          <w:i/>
          <w:iCs/>
          <w:sz w:val="22"/>
          <w:lang w:val="en-US"/>
        </w:rPr>
        <w:t>et al.</w:t>
      </w:r>
      <w:r w:rsidR="006A1A0C" w:rsidRPr="00EB7199">
        <w:rPr>
          <w:sz w:val="22"/>
          <w:lang w:val="en-US"/>
        </w:rPr>
        <w:t xml:space="preserve"> 2011; Ohlberger </w:t>
      </w:r>
      <w:r w:rsidR="006A1A0C" w:rsidRPr="00EB7199">
        <w:rPr>
          <w:i/>
          <w:iCs/>
          <w:sz w:val="22"/>
          <w:lang w:val="en-US"/>
        </w:rPr>
        <w:t>et al.</w:t>
      </w:r>
      <w:r w:rsidR="006A1A0C" w:rsidRPr="00EB7199">
        <w:rPr>
          <w:sz w:val="22"/>
          <w:lang w:val="en-US"/>
        </w:rPr>
        <w:t xml:space="preserve"> 2012; Lindmark </w:t>
      </w:r>
      <w:r w:rsidR="006A1A0C" w:rsidRPr="00EB7199">
        <w:rPr>
          <w:i/>
          <w:iCs/>
          <w:sz w:val="22"/>
          <w:lang w:val="en-US"/>
        </w:rPr>
        <w:t>et al.</w:t>
      </w:r>
      <w:r w:rsidR="006A1A0C" w:rsidRPr="00EB7199">
        <w:rPr>
          <w:sz w:val="22"/>
          <w:lang w:val="en-US"/>
        </w:rPr>
        <w:t xml:space="preserve"> 2018)</w:t>
      </w:r>
      <w:r w:rsidR="006A1A0C">
        <w:rPr>
          <w:rFonts w:cstheme="minorHAnsi"/>
          <w:sz w:val="22"/>
          <w:szCs w:val="22"/>
          <w:lang w:val="en-US"/>
        </w:rPr>
        <w:fldChar w:fldCharType="end"/>
      </w:r>
      <w:r w:rsidR="00EB7199">
        <w:rPr>
          <w:rFonts w:cstheme="minorHAnsi"/>
          <w:sz w:val="22"/>
          <w:szCs w:val="22"/>
          <w:lang w:val="en-US"/>
        </w:rPr>
        <w:t>.</w:t>
      </w:r>
      <w:r w:rsidR="00FA11B2">
        <w:rPr>
          <w:rFonts w:cstheme="minorHAnsi"/>
          <w:sz w:val="22"/>
          <w:szCs w:val="22"/>
          <w:lang w:val="en-US"/>
        </w:rPr>
        <w:t xml:space="preserve"> </w:t>
      </w:r>
      <w:r w:rsidR="00636995">
        <w:rPr>
          <w:rFonts w:cstheme="minorHAnsi"/>
          <w:sz w:val="22"/>
          <w:szCs w:val="22"/>
          <w:lang w:val="en-US"/>
        </w:rPr>
        <w:t xml:space="preserve">Moreover, while </w:t>
      </w:r>
      <w:r w:rsidR="00636995">
        <w:rPr>
          <w:rFonts w:eastAsiaTheme="minorEastAsia"/>
          <w:sz w:val="22"/>
          <w:szCs w:val="22"/>
          <w:lang w:val="en-US"/>
        </w:rPr>
        <w:t xml:space="preserve">the AFS does tend to </w:t>
      </w:r>
      <w:r w:rsidR="003D4E1C">
        <w:rPr>
          <w:rFonts w:eastAsiaTheme="minorEastAsia"/>
          <w:sz w:val="22"/>
          <w:szCs w:val="22"/>
          <w:lang w:val="en-US"/>
        </w:rPr>
        <w:t>provide good statistical fits to</w:t>
      </w:r>
      <w:r w:rsidR="00636995">
        <w:rPr>
          <w:rFonts w:eastAsiaTheme="minorEastAsia"/>
          <w:sz w:val="22"/>
          <w:szCs w:val="22"/>
          <w:lang w:val="en-US"/>
        </w:rPr>
        <w:t xml:space="preserve"> interspecific data </w:t>
      </w:r>
      <w:r w:rsidR="00D454D2">
        <w:rPr>
          <w:rFonts w:eastAsiaTheme="minorEastAsia"/>
          <w:sz w:val="22"/>
          <w:szCs w:val="22"/>
          <w:lang w:val="en-US"/>
        </w:rPr>
        <w:fldChar w:fldCharType="begin"/>
      </w:r>
      <w:r w:rsidR="00D454D2">
        <w:rPr>
          <w:rFonts w:eastAsiaTheme="minorEastAsia"/>
          <w:sz w:val="22"/>
          <w:szCs w:val="22"/>
          <w:lang w:val="en-US"/>
        </w:rPr>
        <w:instrText xml:space="preserve"> ADDIN ZOTERO_ITEM CSL_CITATION {"citationID":"8ltEv0i7","properties":{"formattedCitation":"(Clarke 2004)","plainCitation":"(Clarke 2004)","noteIndex":0},"citationItems":[{"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D454D2">
        <w:rPr>
          <w:rFonts w:eastAsiaTheme="minorEastAsia"/>
          <w:sz w:val="22"/>
          <w:szCs w:val="22"/>
          <w:lang w:val="en-US"/>
        </w:rPr>
        <w:fldChar w:fldCharType="separate"/>
      </w:r>
      <w:r w:rsidR="00D454D2">
        <w:rPr>
          <w:rFonts w:eastAsiaTheme="minorEastAsia"/>
          <w:noProof/>
          <w:sz w:val="22"/>
          <w:szCs w:val="22"/>
          <w:lang w:val="en-US"/>
        </w:rPr>
        <w:t>(Clarke 2004)</w:t>
      </w:r>
      <w:r w:rsidR="00D454D2">
        <w:rPr>
          <w:rFonts w:eastAsiaTheme="minorEastAsia"/>
          <w:sz w:val="22"/>
          <w:szCs w:val="22"/>
          <w:lang w:val="en-US"/>
        </w:rPr>
        <w:fldChar w:fldCharType="end"/>
      </w:r>
      <w:r w:rsidR="00933FBE">
        <w:rPr>
          <w:rFonts w:eastAsiaTheme="minorEastAsia"/>
          <w:sz w:val="22"/>
          <w:szCs w:val="22"/>
          <w:lang w:val="en-US"/>
        </w:rPr>
        <w:t xml:space="preserve">, </w:t>
      </w:r>
      <w:r w:rsidR="00636995">
        <w:rPr>
          <w:rFonts w:eastAsiaTheme="minorEastAsia"/>
          <w:sz w:val="22"/>
          <w:szCs w:val="22"/>
          <w:lang w:val="en-US"/>
        </w:rPr>
        <w:t xml:space="preserve">and could also fit intraspecific data depending on the temperature range </w:t>
      </w:r>
      <w:r w:rsidR="00636995">
        <w:rPr>
          <w:rFonts w:eastAsiaTheme="minorEastAsia"/>
          <w:sz w:val="22"/>
          <w:szCs w:val="22"/>
          <w:lang w:val="en-US"/>
        </w:rPr>
        <w:fldChar w:fldCharType="begin"/>
      </w:r>
      <w:r w:rsidR="00636995">
        <w:rPr>
          <w:rFonts w:eastAsiaTheme="minorEastAsia"/>
          <w:sz w:val="22"/>
          <w:szCs w:val="22"/>
          <w:lang w:val="en-US"/>
        </w:rPr>
        <w:instrText xml:space="preserve"> ADDIN ZOTERO_ITEM CSL_CITATION {"citationID":"78LzHiLn","properties":{"formattedCitation":"(Brown {\\i{}et al.} 2004; Clarke 2004)","plainCitation":"(Brown et al. 2004; Clarke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636995">
        <w:rPr>
          <w:rFonts w:eastAsiaTheme="minorEastAsia"/>
          <w:sz w:val="22"/>
          <w:szCs w:val="22"/>
          <w:lang w:val="en-US"/>
        </w:rPr>
        <w:fldChar w:fldCharType="separate"/>
      </w:r>
      <w:r w:rsidR="00636995" w:rsidRPr="00E06819">
        <w:rPr>
          <w:sz w:val="22"/>
          <w:lang w:val="en-GB"/>
        </w:rPr>
        <w:t xml:space="preserve">(Brown </w:t>
      </w:r>
      <w:r w:rsidR="00636995" w:rsidRPr="00E06819">
        <w:rPr>
          <w:i/>
          <w:iCs/>
          <w:sz w:val="22"/>
          <w:lang w:val="en-GB"/>
        </w:rPr>
        <w:t>et al.</w:t>
      </w:r>
      <w:r w:rsidR="00636995" w:rsidRPr="00E06819">
        <w:rPr>
          <w:sz w:val="22"/>
          <w:lang w:val="en-GB"/>
        </w:rPr>
        <w:t xml:space="preserve"> 2004; Clarke 2004)</w:t>
      </w:r>
      <w:r w:rsidR="00636995">
        <w:rPr>
          <w:rFonts w:eastAsiaTheme="minorEastAsia"/>
          <w:sz w:val="22"/>
          <w:szCs w:val="22"/>
          <w:lang w:val="en-US"/>
        </w:rPr>
        <w:fldChar w:fldCharType="end"/>
      </w:r>
      <w:r w:rsidR="00636995">
        <w:rPr>
          <w:rFonts w:eastAsiaTheme="minorEastAsia"/>
          <w:sz w:val="22"/>
          <w:szCs w:val="22"/>
          <w:lang w:val="en-US"/>
        </w:rPr>
        <w:t xml:space="preserve"> (but see </w:t>
      </w:r>
      <w:r w:rsidR="00636995">
        <w:rPr>
          <w:rFonts w:eastAsiaTheme="minorEastAsia"/>
          <w:sz w:val="22"/>
          <w:szCs w:val="22"/>
          <w:lang w:val="en-US"/>
        </w:rPr>
        <w:fldChar w:fldCharType="begin"/>
      </w:r>
      <w:r w:rsidR="00636995">
        <w:rPr>
          <w:rFonts w:eastAsiaTheme="minorEastAsia"/>
          <w:sz w:val="22"/>
          <w:szCs w:val="22"/>
          <w:lang w:val="en-US"/>
        </w:rPr>
        <w:instrText xml:space="preserve"> ADDIN ZOTERO_ITEM CSL_CITATION {"citationID":"zsm7MY9B","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636995">
        <w:rPr>
          <w:rFonts w:eastAsiaTheme="minorEastAsia"/>
          <w:sz w:val="22"/>
          <w:szCs w:val="22"/>
          <w:lang w:val="en-US"/>
        </w:rPr>
        <w:fldChar w:fldCharType="separate"/>
      </w:r>
      <w:r w:rsidR="00636995" w:rsidRPr="00767798">
        <w:rPr>
          <w:sz w:val="22"/>
          <w:lang w:val="en-GB"/>
        </w:rPr>
        <w:t xml:space="preserve">(Englund </w:t>
      </w:r>
      <w:r w:rsidR="00636995" w:rsidRPr="00767798">
        <w:rPr>
          <w:i/>
          <w:iCs/>
          <w:sz w:val="22"/>
          <w:lang w:val="en-GB"/>
        </w:rPr>
        <w:t>et al.</w:t>
      </w:r>
      <w:r w:rsidR="00636995" w:rsidRPr="00767798">
        <w:rPr>
          <w:sz w:val="22"/>
          <w:lang w:val="en-GB"/>
        </w:rPr>
        <w:t xml:space="preserve"> 2011)</w:t>
      </w:r>
      <w:r w:rsidR="00636995">
        <w:rPr>
          <w:rFonts w:eastAsiaTheme="minorEastAsia"/>
          <w:sz w:val="22"/>
          <w:szCs w:val="22"/>
          <w:lang w:val="en-US"/>
        </w:rPr>
        <w:fldChar w:fldCharType="end"/>
      </w:r>
      <w:r w:rsidR="00636995">
        <w:rPr>
          <w:rFonts w:eastAsiaTheme="minorEastAsia"/>
          <w:sz w:val="22"/>
          <w:szCs w:val="22"/>
          <w:lang w:val="en-US"/>
        </w:rPr>
        <w:t>)</w:t>
      </w:r>
      <w:r w:rsidR="008F0A77">
        <w:rPr>
          <w:rFonts w:eastAsiaTheme="minorEastAsia"/>
          <w:sz w:val="22"/>
          <w:szCs w:val="22"/>
          <w:lang w:val="en-US"/>
        </w:rPr>
        <w:t xml:space="preserve">, thermal response curves are </w:t>
      </w:r>
      <w:r w:rsidR="0021343A">
        <w:rPr>
          <w:rFonts w:eastAsiaTheme="minorEastAsia"/>
          <w:sz w:val="22"/>
          <w:szCs w:val="22"/>
          <w:lang w:val="en-US"/>
        </w:rPr>
        <w:t xml:space="preserve">generally </w:t>
      </w:r>
      <w:r w:rsidR="008F0A77">
        <w:rPr>
          <w:rFonts w:eastAsiaTheme="minorEastAsia"/>
          <w:sz w:val="22"/>
          <w:szCs w:val="22"/>
          <w:lang w:val="en-US"/>
        </w:rPr>
        <w:t xml:space="preserve">unimodal in </w:t>
      </w:r>
      <w:r w:rsidR="00636995">
        <w:rPr>
          <w:rFonts w:eastAsiaTheme="minorEastAsia"/>
          <w:sz w:val="22"/>
          <w:szCs w:val="22"/>
          <w:lang w:val="en-US"/>
        </w:rPr>
        <w:t xml:space="preserve">intraspecific data </w:t>
      </w:r>
      <w:r w:rsidR="00636995" w:rsidRPr="004A7D32">
        <w:rPr>
          <w:rFonts w:eastAsiaTheme="minorEastAsia"/>
          <w:sz w:val="22"/>
          <w:szCs w:val="22"/>
        </w:rPr>
        <w:fldChar w:fldCharType="begin"/>
      </w:r>
      <w:r w:rsidR="00636995">
        <w:rPr>
          <w:rFonts w:eastAsiaTheme="minorEastAsia"/>
          <w:sz w:val="22"/>
          <w:szCs w:val="22"/>
          <w:lang w:val="en-US"/>
        </w:rPr>
        <w:instrText xml:space="preserve"> ADDIN ZOTERO_ITEM CSL_CITATION {"citationID":"M00KZcpH","properties":{"formattedCitation":"(Dell {\\i{}et al.} 2011; Englund {\\i{}et al.} 2011; Rall {\\i{}et al.} 2012)","plainCitation":"(Dell et al. 2011; Englund et al. 2011; Rall et al. 2012)","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636995" w:rsidRPr="00636995">
        <w:rPr>
          <w:rFonts w:eastAsiaTheme="minorEastAsia"/>
          <w:sz w:val="22"/>
          <w:szCs w:val="22"/>
          <w:lang w:val="en-US"/>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636995" w:rsidRPr="004A7D32">
        <w:rPr>
          <w:rFonts w:eastAsiaTheme="minorEastAsia"/>
          <w:sz w:val="22"/>
          <w:szCs w:val="22"/>
        </w:rPr>
        <w:fldChar w:fldCharType="separate"/>
      </w:r>
      <w:r w:rsidR="00636995" w:rsidRPr="00636995">
        <w:rPr>
          <w:sz w:val="22"/>
          <w:lang w:val="en-US"/>
        </w:rPr>
        <w:t xml:space="preserve">(Dell </w:t>
      </w:r>
      <w:r w:rsidR="00636995" w:rsidRPr="00636995">
        <w:rPr>
          <w:i/>
          <w:iCs/>
          <w:sz w:val="22"/>
          <w:lang w:val="en-US"/>
        </w:rPr>
        <w:t>et al.</w:t>
      </w:r>
      <w:r w:rsidR="00636995" w:rsidRPr="00636995">
        <w:rPr>
          <w:sz w:val="22"/>
          <w:lang w:val="en-US"/>
        </w:rPr>
        <w:t xml:space="preserve"> 2011; Englund </w:t>
      </w:r>
      <w:r w:rsidR="00636995" w:rsidRPr="00636995">
        <w:rPr>
          <w:i/>
          <w:iCs/>
          <w:sz w:val="22"/>
          <w:lang w:val="en-US"/>
        </w:rPr>
        <w:t>et al.</w:t>
      </w:r>
      <w:r w:rsidR="00636995" w:rsidRPr="00636995">
        <w:rPr>
          <w:sz w:val="22"/>
          <w:lang w:val="en-US"/>
        </w:rPr>
        <w:t xml:space="preserve"> 2011; Rall </w:t>
      </w:r>
      <w:r w:rsidR="00636995" w:rsidRPr="00636995">
        <w:rPr>
          <w:i/>
          <w:iCs/>
          <w:sz w:val="22"/>
          <w:lang w:val="en-US"/>
        </w:rPr>
        <w:t>et al.</w:t>
      </w:r>
      <w:r w:rsidR="00636995" w:rsidRPr="00636995">
        <w:rPr>
          <w:sz w:val="22"/>
          <w:lang w:val="en-US"/>
        </w:rPr>
        <w:t xml:space="preserve"> 2012)</w:t>
      </w:r>
      <w:r w:rsidR="00636995" w:rsidRPr="004A7D32">
        <w:rPr>
          <w:rFonts w:eastAsiaTheme="minorEastAsia"/>
          <w:sz w:val="22"/>
          <w:szCs w:val="22"/>
        </w:rPr>
        <w:fldChar w:fldCharType="end"/>
      </w:r>
      <w:r w:rsidR="00636995" w:rsidRPr="00636995">
        <w:rPr>
          <w:rFonts w:cstheme="minorHAnsi"/>
          <w:sz w:val="22"/>
          <w:szCs w:val="22"/>
          <w:lang w:val="en-US"/>
        </w:rPr>
        <w:t xml:space="preserve">. </w:t>
      </w:r>
      <w:r w:rsidR="00EB7199">
        <w:rPr>
          <w:rFonts w:cstheme="minorHAnsi"/>
          <w:sz w:val="22"/>
          <w:szCs w:val="22"/>
          <w:lang w:val="en-US"/>
        </w:rPr>
        <w:t>These</w:t>
      </w:r>
      <w:r w:rsidR="00730BF0" w:rsidRPr="00730BF0">
        <w:rPr>
          <w:rFonts w:cstheme="minorHAnsi"/>
          <w:sz w:val="22"/>
          <w:szCs w:val="22"/>
          <w:lang w:val="en-US"/>
        </w:rPr>
        <w:t xml:space="preserve"> </w:t>
      </w:r>
      <w:r w:rsidR="00EB7199">
        <w:rPr>
          <w:rFonts w:cstheme="minorHAnsi"/>
          <w:sz w:val="22"/>
          <w:szCs w:val="22"/>
          <w:lang w:val="en-US"/>
        </w:rPr>
        <w:t>assumption-</w:t>
      </w:r>
      <w:r w:rsidR="00730BF0" w:rsidRPr="00730BF0">
        <w:rPr>
          <w:rFonts w:cstheme="minorHAnsi"/>
          <w:sz w:val="22"/>
          <w:szCs w:val="22"/>
          <w:lang w:val="en-US"/>
        </w:rPr>
        <w:t>violat</w:t>
      </w:r>
      <w:r w:rsidR="00EB7199">
        <w:rPr>
          <w:rFonts w:cstheme="minorHAnsi"/>
          <w:sz w:val="22"/>
          <w:szCs w:val="22"/>
          <w:lang w:val="en-US"/>
        </w:rPr>
        <w:t>ions</w:t>
      </w:r>
      <w:r w:rsidR="00E06819">
        <w:rPr>
          <w:rFonts w:cstheme="minorHAnsi"/>
          <w:sz w:val="22"/>
          <w:szCs w:val="22"/>
          <w:lang w:val="en-US"/>
        </w:rPr>
        <w:t xml:space="preserve">, and model </w:t>
      </w:r>
      <w:r w:rsidR="006F3E24">
        <w:rPr>
          <w:rFonts w:cstheme="minorHAnsi"/>
          <w:sz w:val="22"/>
          <w:szCs w:val="22"/>
          <w:lang w:val="en-US"/>
        </w:rPr>
        <w:t>misspecifications</w:t>
      </w:r>
      <w:r w:rsidR="00E06819">
        <w:rPr>
          <w:rFonts w:cstheme="minorHAnsi"/>
          <w:sz w:val="22"/>
          <w:szCs w:val="22"/>
          <w:lang w:val="en-US"/>
        </w:rPr>
        <w:t xml:space="preserve">, </w:t>
      </w:r>
      <w:r w:rsidR="00EB7199">
        <w:rPr>
          <w:rFonts w:cstheme="minorHAnsi"/>
          <w:sz w:val="22"/>
          <w:szCs w:val="22"/>
          <w:lang w:val="en-US"/>
        </w:rPr>
        <w:t>could affect the</w:t>
      </w:r>
      <w:r w:rsidR="00730BF0" w:rsidRPr="00730BF0">
        <w:rPr>
          <w:rFonts w:cstheme="minorHAnsi"/>
          <w:sz w:val="22"/>
          <w:szCs w:val="22"/>
          <w:lang w:val="en-US"/>
        </w:rPr>
        <w:t xml:space="preserve"> </w:t>
      </w:r>
      <w:r w:rsidR="00730BF0">
        <w:rPr>
          <w:rFonts w:cstheme="minorHAnsi"/>
          <w:sz w:val="22"/>
          <w:szCs w:val="22"/>
          <w:lang w:val="en-US"/>
        </w:rPr>
        <w:t>estimate</w:t>
      </w:r>
      <w:r w:rsidR="00991524">
        <w:rPr>
          <w:rFonts w:cstheme="minorHAnsi"/>
          <w:sz w:val="22"/>
          <w:szCs w:val="22"/>
          <w:lang w:val="en-US"/>
        </w:rPr>
        <w:t xml:space="preserve">s of </w:t>
      </w:r>
      <w:r w:rsidR="00CD08BE">
        <w:rPr>
          <w:rFonts w:cstheme="minorHAnsi"/>
          <w:sz w:val="22"/>
          <w:szCs w:val="22"/>
          <w:lang w:val="en-US"/>
        </w:rPr>
        <w:t>temperature-dependencies</w:t>
      </w:r>
      <w:r w:rsidR="009F11BF">
        <w:rPr>
          <w:rFonts w:cstheme="minorHAnsi"/>
          <w:sz w:val="22"/>
          <w:szCs w:val="22"/>
          <w:lang w:val="en-US"/>
        </w:rPr>
        <w:t xml:space="preserve">. </w:t>
      </w:r>
      <w:r w:rsidR="007B66ED">
        <w:rPr>
          <w:rFonts w:cstheme="minorHAnsi"/>
          <w:sz w:val="22"/>
          <w:szCs w:val="22"/>
          <w:lang w:val="en-US"/>
        </w:rPr>
        <w:t>I</w:t>
      </w:r>
      <w:r w:rsidR="003E6041">
        <w:rPr>
          <w:rFonts w:cstheme="minorHAnsi"/>
          <w:sz w:val="22"/>
          <w:szCs w:val="22"/>
          <w:lang w:val="en-US"/>
        </w:rPr>
        <w:t xml:space="preserve">nstead of mass-correcting </w:t>
      </w:r>
      <w:r w:rsidR="00EE009B">
        <w:rPr>
          <w:rFonts w:cstheme="minorHAnsi"/>
          <w:sz w:val="22"/>
          <w:szCs w:val="22"/>
          <w:lang w:val="en-US"/>
        </w:rPr>
        <w:t>according to the AFS,</w:t>
      </w:r>
      <w:r w:rsidR="00C701A0">
        <w:rPr>
          <w:rFonts w:cstheme="minorHAnsi"/>
          <w:sz w:val="22"/>
          <w:szCs w:val="22"/>
          <w:lang w:val="en-US"/>
        </w:rPr>
        <w:t xml:space="preserve"> it could be more appropriate to fit </w:t>
      </w:r>
      <w:r w:rsidR="000A467D">
        <w:rPr>
          <w:rFonts w:cstheme="minorHAnsi"/>
          <w:sz w:val="22"/>
          <w:szCs w:val="22"/>
          <w:lang w:val="en-US"/>
        </w:rPr>
        <w:t>multivariate models where coefficients are estimated jointly</w:t>
      </w:r>
      <w:r w:rsidR="00FC70D6">
        <w:rPr>
          <w:rFonts w:cstheme="minorHAnsi"/>
          <w:sz w:val="22"/>
          <w:szCs w:val="22"/>
          <w:lang w:val="en-US"/>
        </w:rPr>
        <w:t xml:space="preserve"> </w:t>
      </w:r>
      <w:r w:rsidR="00FC70D6">
        <w:rPr>
          <w:rFonts w:cstheme="minorHAnsi"/>
          <w:sz w:val="22"/>
          <w:szCs w:val="22"/>
          <w:lang w:val="en-US"/>
        </w:rPr>
        <w:fldChar w:fldCharType="begin"/>
      </w:r>
      <w:r w:rsidR="00FC70D6">
        <w:rPr>
          <w:rFonts w:cstheme="minorHAnsi"/>
          <w:sz w:val="22"/>
          <w:szCs w:val="22"/>
          <w:lang w:val="en-US"/>
        </w:rPr>
        <w:instrText xml:space="preserve"> ADDIN ZOTERO_ITEM CSL_CITATION {"citationID":"ucFAApka","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Pr>
          <w:rFonts w:cstheme="minorHAnsi"/>
          <w:sz w:val="22"/>
          <w:szCs w:val="22"/>
          <w:lang w:val="en-US"/>
        </w:rPr>
        <w:fldChar w:fldCharType="separate"/>
      </w:r>
      <w:r w:rsidR="00FC70D6" w:rsidRPr="00FC70D6">
        <w:rPr>
          <w:sz w:val="22"/>
          <w:lang w:val="en-GB"/>
        </w:rPr>
        <w:t xml:space="preserve">(Downs </w:t>
      </w:r>
      <w:r w:rsidR="00FC70D6" w:rsidRPr="00FC70D6">
        <w:rPr>
          <w:i/>
          <w:iCs/>
          <w:sz w:val="22"/>
          <w:lang w:val="en-GB"/>
        </w:rPr>
        <w:t>et al.</w:t>
      </w:r>
      <w:r w:rsidR="00FC70D6" w:rsidRPr="00FC70D6">
        <w:rPr>
          <w:sz w:val="22"/>
          <w:lang w:val="en-GB"/>
        </w:rPr>
        <w:t xml:space="preserve"> 2008)</w:t>
      </w:r>
      <w:r w:rsidR="00FC70D6">
        <w:rPr>
          <w:rFonts w:cstheme="minorHAnsi"/>
          <w:sz w:val="22"/>
          <w:szCs w:val="22"/>
          <w:lang w:val="en-US"/>
        </w:rPr>
        <w:fldChar w:fldCharType="end"/>
      </w:r>
      <w:r w:rsidR="00981702">
        <w:rPr>
          <w:rFonts w:cstheme="minorHAnsi"/>
          <w:sz w:val="22"/>
          <w:szCs w:val="22"/>
          <w:lang w:val="en-US"/>
        </w:rPr>
        <w:t xml:space="preserve">, </w:t>
      </w:r>
      <w:r w:rsidR="00386920">
        <w:rPr>
          <w:rFonts w:cstheme="minorHAnsi"/>
          <w:sz w:val="22"/>
          <w:szCs w:val="22"/>
          <w:lang w:val="en-US"/>
        </w:rPr>
        <w:t xml:space="preserve">or </w:t>
      </w:r>
      <w:r w:rsidR="00BC1C7C">
        <w:rPr>
          <w:rFonts w:cstheme="minorHAnsi"/>
          <w:sz w:val="22"/>
          <w:szCs w:val="22"/>
          <w:lang w:val="en-US"/>
        </w:rPr>
        <w:t xml:space="preserve">define </w:t>
      </w:r>
      <w:r w:rsidR="0071423A">
        <w:rPr>
          <w:rFonts w:cstheme="minorHAnsi"/>
          <w:sz w:val="22"/>
          <w:szCs w:val="22"/>
          <w:lang w:val="en-US"/>
        </w:rPr>
        <w:t xml:space="preserve">models that </w:t>
      </w:r>
      <w:r w:rsidR="00942180">
        <w:rPr>
          <w:rFonts w:cstheme="minorHAnsi"/>
          <w:sz w:val="22"/>
          <w:szCs w:val="22"/>
          <w:lang w:val="en-US"/>
        </w:rPr>
        <w:t xml:space="preserve">can capture </w:t>
      </w:r>
      <w:r w:rsidR="00F703F2">
        <w:rPr>
          <w:rFonts w:cstheme="minorHAnsi"/>
          <w:sz w:val="22"/>
          <w:szCs w:val="22"/>
          <w:lang w:val="en-US"/>
        </w:rPr>
        <w:t>the negative rate-temperature relationships at higher temperatures</w:t>
      </w:r>
      <w:r w:rsidR="00F468B7">
        <w:rPr>
          <w:rFonts w:cstheme="minorHAnsi"/>
          <w:sz w:val="22"/>
          <w:szCs w:val="22"/>
          <w:lang w:val="en-US"/>
        </w:rPr>
        <w:t xml:space="preserve"> </w:t>
      </w:r>
      <w:r w:rsidR="0019064F">
        <w:rPr>
          <w:rFonts w:cstheme="minorHAnsi"/>
          <w:sz w:val="22"/>
          <w:szCs w:val="22"/>
          <w:lang w:val="en-US"/>
        </w:rPr>
        <w:fldChar w:fldCharType="begin"/>
      </w:r>
      <w:r w:rsidR="0019064F">
        <w:rPr>
          <w:rFonts w:cstheme="minorHAnsi"/>
          <w:sz w:val="22"/>
          <w:szCs w:val="22"/>
          <w:lang w:val="en-US"/>
        </w:rPr>
        <w:instrText xml:space="preserve"> ADDIN ZOTERO_ITEM CSL_CITATION {"citationID":"O8F78Lsy","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Pr>
          <w:rFonts w:cstheme="minorHAnsi"/>
          <w:sz w:val="22"/>
          <w:szCs w:val="22"/>
          <w:lang w:val="en-US"/>
        </w:rPr>
        <w:fldChar w:fldCharType="separate"/>
      </w:r>
      <w:r w:rsidR="0019064F" w:rsidRPr="0019064F">
        <w:rPr>
          <w:sz w:val="22"/>
          <w:lang w:val="en-GB"/>
        </w:rPr>
        <w:t xml:space="preserve">(Dell </w:t>
      </w:r>
      <w:r w:rsidR="0019064F" w:rsidRPr="0019064F">
        <w:rPr>
          <w:i/>
          <w:iCs/>
          <w:sz w:val="22"/>
          <w:lang w:val="en-GB"/>
        </w:rPr>
        <w:t>et al.</w:t>
      </w:r>
      <w:r w:rsidR="0019064F" w:rsidRPr="0019064F">
        <w:rPr>
          <w:sz w:val="22"/>
          <w:lang w:val="en-GB"/>
        </w:rPr>
        <w:t xml:space="preserve"> 2011; Englund </w:t>
      </w:r>
      <w:r w:rsidR="0019064F" w:rsidRPr="0019064F">
        <w:rPr>
          <w:i/>
          <w:iCs/>
          <w:sz w:val="22"/>
          <w:lang w:val="en-GB"/>
        </w:rPr>
        <w:t>et al.</w:t>
      </w:r>
      <w:r w:rsidR="0019064F" w:rsidRPr="0019064F">
        <w:rPr>
          <w:sz w:val="22"/>
          <w:lang w:val="en-GB"/>
        </w:rPr>
        <w:t xml:space="preserve"> 2011)</w:t>
      </w:r>
      <w:r w:rsidR="0019064F">
        <w:rPr>
          <w:rFonts w:cstheme="minorHAnsi"/>
          <w:sz w:val="22"/>
          <w:szCs w:val="22"/>
          <w:lang w:val="en-US"/>
        </w:rPr>
        <w:fldChar w:fldCharType="end"/>
      </w:r>
      <w:r w:rsidR="00F703F2">
        <w:rPr>
          <w:rFonts w:cstheme="minorHAnsi"/>
          <w:sz w:val="22"/>
          <w:szCs w:val="22"/>
          <w:lang w:val="en-US"/>
        </w:rPr>
        <w:t>.</w:t>
      </w:r>
      <w:r w:rsidR="00272129">
        <w:rPr>
          <w:rFonts w:cstheme="minorHAnsi"/>
          <w:sz w:val="22"/>
          <w:szCs w:val="22"/>
          <w:lang w:val="en-US"/>
        </w:rPr>
        <w:t xml:space="preserve"> Overall, average intraspecific scaling </w:t>
      </w:r>
      <w:r w:rsidR="0065177E">
        <w:rPr>
          <w:rFonts w:cstheme="minorHAnsi"/>
          <w:sz w:val="22"/>
          <w:szCs w:val="22"/>
          <w:lang w:val="en-US"/>
        </w:rPr>
        <w:t>is less understood</w:t>
      </w:r>
      <w:r w:rsidR="009A541E">
        <w:rPr>
          <w:rFonts w:cstheme="minorHAnsi"/>
          <w:sz w:val="22"/>
          <w:szCs w:val="22"/>
          <w:lang w:val="en-US"/>
        </w:rPr>
        <w:t>, and c</w:t>
      </w:r>
      <w:r w:rsidR="00272129">
        <w:rPr>
          <w:rFonts w:cstheme="minorHAnsi"/>
          <w:sz w:val="22"/>
          <w:szCs w:val="22"/>
          <w:lang w:val="en-US"/>
        </w:rPr>
        <w:t xml:space="preserve">ontributing factors could be </w:t>
      </w:r>
      <w:r w:rsidR="00272129" w:rsidRPr="00975C80">
        <w:rPr>
          <w:rFonts w:eastAsiaTheme="minorEastAsia"/>
          <w:sz w:val="22"/>
          <w:szCs w:val="22"/>
          <w:lang w:val="en-US"/>
        </w:rPr>
        <w:t xml:space="preserve">the logistical challenges of replicating experiments for ranges of body masses and temperatures in a factorial setting </w:t>
      </w:r>
      <w:r w:rsidR="00272129" w:rsidRPr="00975C80">
        <w:rPr>
          <w:rFonts w:eastAsiaTheme="minorEastAsia"/>
          <w:sz w:val="22"/>
          <w:szCs w:val="22"/>
        </w:rPr>
        <w:fldChar w:fldCharType="begin"/>
      </w:r>
      <w:r w:rsidR="00272129" w:rsidRPr="00975C80">
        <w:rPr>
          <w:rFonts w:eastAsiaTheme="minorEastAsia"/>
          <w:sz w:val="22"/>
          <w:szCs w:val="22"/>
          <w:lang w:val="en-US"/>
        </w:rPr>
        <w: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272129" w:rsidRPr="00975C80">
        <w:rPr>
          <w:rFonts w:eastAsiaTheme="minorEastAsia"/>
          <w:sz w:val="22"/>
          <w:szCs w:val="22"/>
        </w:rPr>
        <w:instrText>ﬁ</w:instrText>
      </w:r>
      <w:r w:rsidR="00272129" w:rsidRPr="00975C80">
        <w:rPr>
          <w:rFonts w:eastAsiaTheme="minorEastAsia"/>
          <w:sz w:val="22"/>
          <w:szCs w:val="22"/>
          <w:lang w:val="en-US"/>
        </w:rPr>
        <w:instrText xml:space="preserve">sh as our study taxa, we curated 25 studies with measurements of standard metabolic rate, temperature, and mass, with 55 independent trials and across 16 </w:instrText>
      </w:r>
      <w:r w:rsidR="00272129" w:rsidRPr="00975C80">
        <w:rPr>
          <w:rFonts w:eastAsiaTheme="minorEastAsia"/>
          <w:sz w:val="22"/>
          <w:szCs w:val="22"/>
        </w:rPr>
        <w:instrText>ﬁ</w:instrText>
      </w:r>
      <w:r w:rsidR="00272129" w:rsidRPr="00975C80">
        <w:rPr>
          <w:rFonts w:eastAsiaTheme="minorEastAsia"/>
          <w:sz w:val="22"/>
          <w:szCs w:val="22"/>
          <w:lang w:val="en-US"/>
        </w:rPr>
        <w:instrText xml:space="preserve">sh species and confronted this data with </w:instrText>
      </w:r>
      <w:r w:rsidR="00272129" w:rsidRPr="00975C80">
        <w:rPr>
          <w:rFonts w:eastAsiaTheme="minorEastAsia"/>
          <w:sz w:val="22"/>
          <w:szCs w:val="22"/>
        </w:rPr>
        <w:instrText>ﬂ</w:instrText>
      </w:r>
      <w:r w:rsidR="00272129" w:rsidRPr="00975C80">
        <w:rPr>
          <w:rFonts w:eastAsiaTheme="minorEastAsia"/>
          <w:sz w:val="22"/>
          <w:szCs w:val="22"/>
          <w:lang w:val="en-US"/>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272129" w:rsidRPr="00975C80">
        <w:rPr>
          <w:rFonts w:eastAsiaTheme="minorEastAsia"/>
          <w:sz w:val="22"/>
          <w:szCs w:val="22"/>
        </w:rPr>
        <w:instrText>ﬁ</w:instrText>
      </w:r>
      <w:r w:rsidR="00272129" w:rsidRPr="00975C80">
        <w:rPr>
          <w:rFonts w:eastAsiaTheme="minorEastAsia"/>
          <w:sz w:val="22"/>
          <w:szCs w:val="22"/>
          <w:lang w:val="en-US"/>
        </w:rPr>
        <w:instrText>cient of 0.89 with a SIC interval spanning 0.82 to 0.99, implying that mechanistically derived coef</w:instrText>
      </w:r>
      <w:r w:rsidR="00272129" w:rsidRPr="00975C80">
        <w:rPr>
          <w:rFonts w:eastAsiaTheme="minorEastAsia"/>
          <w:sz w:val="22"/>
          <w:szCs w:val="22"/>
        </w:rPr>
        <w:instrText>ﬁ</w:instrText>
      </w:r>
      <w:r w:rsidR="00272129" w:rsidRPr="00975C80">
        <w:rPr>
          <w:rFonts w:eastAsiaTheme="minorEastAsia"/>
          <w:sz w:val="22"/>
          <w:szCs w:val="22"/>
          <w:lang w:val="en-US"/>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272129" w:rsidRPr="00975C80">
        <w:rPr>
          <w:rFonts w:eastAsiaTheme="minorEastAsia"/>
          <w:sz w:val="22"/>
          <w:szCs w:val="22"/>
        </w:rPr>
        <w:instrText>ﬁ</w:instrText>
      </w:r>
      <w:r w:rsidR="00272129" w:rsidRPr="00975C80">
        <w:rPr>
          <w:rFonts w:eastAsiaTheme="minorEastAsia"/>
          <w:sz w:val="22"/>
          <w:szCs w:val="22"/>
          <w:lang w:val="en-US"/>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272129" w:rsidRPr="00975C80">
        <w:rPr>
          <w:rFonts w:eastAsiaTheme="minorEastAsia"/>
          <w:sz w:val="22"/>
          <w:szCs w:val="22"/>
        </w:rPr>
        <w:fldChar w:fldCharType="separate"/>
      </w:r>
      <w:r w:rsidR="00272129" w:rsidRPr="00975C80">
        <w:rPr>
          <w:sz w:val="22"/>
          <w:szCs w:val="22"/>
          <w:lang w:val="en-US"/>
        </w:rPr>
        <w:t xml:space="preserve">(Jerde </w:t>
      </w:r>
      <w:r w:rsidR="00272129" w:rsidRPr="00975C80">
        <w:rPr>
          <w:i/>
          <w:iCs/>
          <w:sz w:val="22"/>
          <w:szCs w:val="22"/>
          <w:lang w:val="en-US"/>
        </w:rPr>
        <w:t>et al.</w:t>
      </w:r>
      <w:r w:rsidR="00272129" w:rsidRPr="00975C80">
        <w:rPr>
          <w:sz w:val="22"/>
          <w:szCs w:val="22"/>
          <w:lang w:val="en-US"/>
        </w:rPr>
        <w:t xml:space="preserve"> 2019)</w:t>
      </w:r>
      <w:r w:rsidR="00272129" w:rsidRPr="00975C80">
        <w:rPr>
          <w:rFonts w:eastAsiaTheme="minorEastAsia"/>
          <w:sz w:val="22"/>
          <w:szCs w:val="22"/>
        </w:rPr>
        <w:fldChar w:fldCharType="end"/>
      </w:r>
      <w:r w:rsidR="00272129" w:rsidRPr="00417D87">
        <w:rPr>
          <w:rFonts w:eastAsiaTheme="minorEastAsia"/>
          <w:sz w:val="22"/>
          <w:szCs w:val="22"/>
          <w:lang w:val="en-US"/>
        </w:rPr>
        <w:t xml:space="preserve"> </w:t>
      </w:r>
      <w:r w:rsidR="00272129">
        <w:rPr>
          <w:rFonts w:eastAsiaTheme="minorEastAsia"/>
          <w:sz w:val="22"/>
          <w:szCs w:val="22"/>
          <w:lang w:val="en-US"/>
        </w:rPr>
        <w:t>and</w:t>
      </w:r>
      <w:r w:rsidR="00272129" w:rsidRPr="00417D87">
        <w:rPr>
          <w:rFonts w:eastAsiaTheme="minorEastAsia"/>
          <w:sz w:val="22"/>
          <w:szCs w:val="22"/>
          <w:lang w:val="en-US"/>
        </w:rPr>
        <w:t xml:space="preserve"> due to the lack of comprehensive data bases </w:t>
      </w:r>
      <w:r w:rsidR="00272129">
        <w:rPr>
          <w:rFonts w:eastAsiaTheme="minorEastAsia"/>
          <w:sz w:val="22"/>
          <w:szCs w:val="22"/>
        </w:rPr>
        <w:fldChar w:fldCharType="begin"/>
      </w:r>
      <w:r w:rsidR="00272129">
        <w:rPr>
          <w:rFonts w:eastAsiaTheme="minorEastAsia"/>
          <w:sz w:val="22"/>
          <w:szCs w:val="22"/>
          <w:lang w:val="en-US"/>
        </w:rPr>
        <w:instrText xml:space="preserve"> ADDIN ZOTERO_ITEM CSL_CITATION {"citationID":"nviRqZUo","properties":{"formattedCitation":"(Dell {\\i{}et al.} 2011)","plainCitation":"(Dell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schema":"https://github.com/citation-style-language/schema/raw/master/csl-citation.json"} </w:instrText>
      </w:r>
      <w:r w:rsidR="00272129">
        <w:rPr>
          <w:rFonts w:eastAsiaTheme="minorEastAsia"/>
          <w:sz w:val="22"/>
          <w:szCs w:val="22"/>
        </w:rPr>
        <w:fldChar w:fldCharType="separate"/>
      </w:r>
      <w:r w:rsidR="00272129" w:rsidRPr="00417D87">
        <w:rPr>
          <w:sz w:val="22"/>
          <w:lang w:val="en-GB"/>
        </w:rPr>
        <w:t xml:space="preserve">(Dell </w:t>
      </w:r>
      <w:r w:rsidR="00272129" w:rsidRPr="00417D87">
        <w:rPr>
          <w:i/>
          <w:iCs/>
          <w:sz w:val="22"/>
          <w:lang w:val="en-GB"/>
        </w:rPr>
        <w:t>et al.</w:t>
      </w:r>
      <w:r w:rsidR="00272129" w:rsidRPr="00417D87">
        <w:rPr>
          <w:sz w:val="22"/>
          <w:lang w:val="en-GB"/>
        </w:rPr>
        <w:t xml:space="preserve"> 2011)</w:t>
      </w:r>
      <w:r w:rsidR="00272129">
        <w:rPr>
          <w:rFonts w:eastAsiaTheme="minorEastAsia"/>
          <w:sz w:val="22"/>
          <w:szCs w:val="22"/>
        </w:rPr>
        <w:fldChar w:fldCharType="end"/>
      </w:r>
      <w:r w:rsidR="00272129" w:rsidRPr="00975C80">
        <w:rPr>
          <w:rFonts w:eastAsiaTheme="minorEastAsia"/>
          <w:sz w:val="22"/>
          <w:szCs w:val="22"/>
          <w:lang w:val="en-US"/>
        </w:rPr>
        <w:t>.</w:t>
      </w:r>
      <w:r w:rsidR="00272129">
        <w:rPr>
          <w:rFonts w:eastAsiaTheme="minorEastAsia"/>
          <w:sz w:val="22"/>
          <w:szCs w:val="22"/>
          <w:lang w:val="en-US"/>
        </w:rPr>
        <w:t xml:space="preserve"> </w:t>
      </w:r>
      <w:r w:rsidR="00824A5B">
        <w:rPr>
          <w:rFonts w:eastAsiaTheme="minorEastAsia"/>
          <w:sz w:val="22"/>
          <w:szCs w:val="22"/>
          <w:lang w:val="en-US"/>
        </w:rPr>
        <w:t xml:space="preserve">This appears to be especially true for consumption and growth rates. </w:t>
      </w:r>
      <w:r w:rsidR="00272129">
        <w:rPr>
          <w:rFonts w:eastAsiaTheme="minorEastAsia"/>
          <w:sz w:val="22"/>
          <w:szCs w:val="22"/>
          <w:lang w:val="en-US"/>
        </w:rPr>
        <w:t xml:space="preserve">Inference about scaling parameters are therefore often limited to few detailed experiments, </w:t>
      </w:r>
      <w:r w:rsidR="00272129">
        <w:rPr>
          <w:rFonts w:eastAsiaTheme="minorEastAsia"/>
          <w:sz w:val="22"/>
          <w:szCs w:val="22"/>
          <w:lang w:val="en-US"/>
        </w:rPr>
        <w:lastRenderedPageBreak/>
        <w:t xml:space="preserve">which makes </w:t>
      </w:r>
      <w:r w:rsidR="00BE4B04">
        <w:rPr>
          <w:rFonts w:eastAsiaTheme="minorEastAsia"/>
          <w:sz w:val="22"/>
          <w:szCs w:val="22"/>
          <w:lang w:val="en-US"/>
        </w:rPr>
        <w:t xml:space="preserve">inference about average intraspecific </w:t>
      </w:r>
      <w:r w:rsidR="00272129">
        <w:rPr>
          <w:rFonts w:eastAsiaTheme="minorEastAsia"/>
          <w:sz w:val="22"/>
          <w:szCs w:val="22"/>
          <w:lang w:val="en-US"/>
        </w:rPr>
        <w:t xml:space="preserve">scaling </w:t>
      </w:r>
      <w:r w:rsidR="00BE4B04">
        <w:rPr>
          <w:rFonts w:eastAsiaTheme="minorEastAsia"/>
          <w:sz w:val="22"/>
          <w:szCs w:val="22"/>
          <w:lang w:val="en-US"/>
        </w:rPr>
        <w:t xml:space="preserve">across species </w:t>
      </w:r>
      <w:r w:rsidR="002B385D">
        <w:rPr>
          <w:rFonts w:eastAsiaTheme="minorEastAsia"/>
          <w:sz w:val="22"/>
          <w:szCs w:val="22"/>
          <w:lang w:val="en-US"/>
        </w:rPr>
        <w:t>difficult</w:t>
      </w:r>
      <w:r w:rsidR="00272129">
        <w:rPr>
          <w:rFonts w:eastAsiaTheme="minorEastAsia"/>
          <w:sz w:val="22"/>
          <w:szCs w:val="22"/>
          <w:lang w:val="en-US"/>
        </w:rPr>
        <w:t>.</w:t>
      </w:r>
      <w:r w:rsidR="001C1AEA">
        <w:rPr>
          <w:rFonts w:eastAsiaTheme="minorEastAsia"/>
          <w:sz w:val="22"/>
          <w:szCs w:val="22"/>
          <w:lang w:val="en-US"/>
        </w:rPr>
        <w:t xml:space="preserve"> However, i</w:t>
      </w:r>
      <w:r w:rsidR="00875B43">
        <w:rPr>
          <w:rFonts w:eastAsiaTheme="minorEastAsia"/>
          <w:sz w:val="22"/>
          <w:szCs w:val="22"/>
          <w:lang w:val="en-US"/>
        </w:rPr>
        <w:t xml:space="preserve">ndividual-level processes shape ecological dynamics and structure </w:t>
      </w:r>
      <w:r w:rsidR="00875B43" w:rsidRPr="00975C80">
        <w:rPr>
          <w:rFonts w:eastAsiaTheme="minorEastAsia"/>
          <w:sz w:val="22"/>
          <w:szCs w:val="22"/>
        </w:rPr>
        <w:fldChar w:fldCharType="begin"/>
      </w:r>
      <w:r w:rsidR="00875B43">
        <w:rPr>
          <w:rFonts w:eastAsiaTheme="minorEastAsia"/>
          <w:sz w:val="22"/>
          <w:szCs w:val="22"/>
          <w:lang w:val="en-US"/>
        </w:rPr>
        <w:instrText xml:space="preserve"> ADDIN ZOTERO_ITEM CSL_CITATION {"citationID":"KvC1yENa","properties":{"formattedCitation":"(Andersen {\\i{}et al.} 2009b; De Roos &amp; Persson 2013)","plainCitation":"(Andersen et al. 2009b; De Roos &amp; Persson 2013)","noteIndex":0},"citationItems":[{"id":720,"uris":["http://zotero.org/users/6116610/items/3PGRXT2H"],"uri":["http://zotero.org/users/6116610/items/3PGRXT2H"],"itemData":{"id":720,"type":"article-journal","language":"en","page":"7","source":"Zotero","title":"How community ecology links natural mortality, growth, and production of ﬁsh populations","author":[{"family":"Andersen","given":"K H"},{"family":"Farnsworth","given":"K D"},{"family":"Pedersen","given":"M"},{"family":"Gislason","given":"H"},{"family":"Beyer","given":"J E"}],"issued":{"date-parts":[["2009"]]}}},{"id":656,"uris":["http://zotero.org/users/6116610/items/85YBFPYH"],"uri":["http://zotero.org/users/6116610/items/85YBFPYH"],"itemData":{"id":656,"type":"book","event-place":"Princeton, New Jersey, USA","ISBN":"1-4008-4561-0","publisher":"Princeton University Press","publisher-place":"Princeton, New Jersey, USA","title":"Population and community ecology of ontogenetic development","author":[{"family":"De Roos","given":"A. M"},{"family":"Persson","given":"L"}],"issued":{"date-parts":[["2013"]]}}}],"schema":"https://github.com/citation-style-language/schema/raw/master/csl-citation.json"} </w:instrText>
      </w:r>
      <w:r w:rsidR="00875B43" w:rsidRPr="00975C80">
        <w:rPr>
          <w:rFonts w:eastAsiaTheme="minorEastAsia"/>
          <w:sz w:val="22"/>
          <w:szCs w:val="22"/>
        </w:rPr>
        <w:fldChar w:fldCharType="separate"/>
      </w:r>
      <w:r w:rsidR="00875B43" w:rsidRPr="002E3E3A">
        <w:rPr>
          <w:sz w:val="22"/>
          <w:lang w:val="en-GB"/>
        </w:rPr>
        <w:t xml:space="preserve">(Andersen </w:t>
      </w:r>
      <w:r w:rsidR="00875B43" w:rsidRPr="002E3E3A">
        <w:rPr>
          <w:i/>
          <w:iCs/>
          <w:sz w:val="22"/>
          <w:lang w:val="en-GB"/>
        </w:rPr>
        <w:t>et al.</w:t>
      </w:r>
      <w:r w:rsidR="00875B43" w:rsidRPr="002E3E3A">
        <w:rPr>
          <w:sz w:val="22"/>
          <w:lang w:val="en-GB"/>
        </w:rPr>
        <w:t xml:space="preserve"> 2009b; De Roos &amp; Persson 2013)</w:t>
      </w:r>
      <w:r w:rsidR="00875B43" w:rsidRPr="00975C80">
        <w:rPr>
          <w:rFonts w:eastAsiaTheme="minorEastAsia"/>
          <w:sz w:val="22"/>
          <w:szCs w:val="22"/>
        </w:rPr>
        <w:fldChar w:fldCharType="end"/>
      </w:r>
      <w:r w:rsidR="007B0B01" w:rsidRPr="007B0B01">
        <w:rPr>
          <w:rFonts w:eastAsiaTheme="minorEastAsia"/>
          <w:sz w:val="22"/>
          <w:szCs w:val="22"/>
          <w:lang w:val="en-US"/>
        </w:rPr>
        <w:t xml:space="preserve">, and </w:t>
      </w:r>
      <w:r w:rsidR="007B0B01">
        <w:rPr>
          <w:rFonts w:eastAsiaTheme="minorEastAsia"/>
          <w:sz w:val="22"/>
          <w:szCs w:val="22"/>
          <w:lang w:val="en-US"/>
        </w:rPr>
        <w:t xml:space="preserve">therefore overcoming </w:t>
      </w:r>
      <w:r w:rsidR="000A50EA">
        <w:rPr>
          <w:rFonts w:eastAsiaTheme="minorEastAsia"/>
          <w:sz w:val="22"/>
          <w:szCs w:val="22"/>
          <w:lang w:val="en-US"/>
        </w:rPr>
        <w:t xml:space="preserve">the </w:t>
      </w:r>
      <w:r w:rsidR="007444F5">
        <w:rPr>
          <w:rFonts w:eastAsiaTheme="minorEastAsia"/>
          <w:sz w:val="22"/>
          <w:szCs w:val="22"/>
          <w:lang w:val="en-US"/>
        </w:rPr>
        <w:t xml:space="preserve">knowledge gap about </w:t>
      </w:r>
      <w:r w:rsidR="003B587C">
        <w:rPr>
          <w:rFonts w:eastAsiaTheme="minorEastAsia"/>
          <w:sz w:val="22"/>
          <w:szCs w:val="22"/>
          <w:lang w:val="en-US"/>
        </w:rPr>
        <w:t xml:space="preserve">intraspecific scaling </w:t>
      </w:r>
      <w:r w:rsidR="008B5E7B">
        <w:rPr>
          <w:rFonts w:eastAsiaTheme="minorEastAsia"/>
          <w:sz w:val="22"/>
          <w:szCs w:val="22"/>
          <w:lang w:val="en-US"/>
        </w:rPr>
        <w:t>is highly warranted.</w:t>
      </w:r>
    </w:p>
    <w:p w14:paraId="36E0967B" w14:textId="7DA602E8" w:rsidR="00B1601D" w:rsidRPr="00D00BD9" w:rsidRDefault="003854DB" w:rsidP="00257C95">
      <w:pPr>
        <w:spacing w:line="480" w:lineRule="auto"/>
        <w:ind w:firstLine="284"/>
        <w:jc w:val="both"/>
        <w:rPr>
          <w:rFonts w:eastAsiaTheme="minorEastAsia"/>
          <w:sz w:val="22"/>
          <w:szCs w:val="22"/>
          <w:lang w:val="en-US"/>
        </w:rPr>
      </w:pPr>
      <w:r w:rsidRPr="00EF48C8">
        <w:rPr>
          <w:rFonts w:cstheme="minorHAnsi"/>
          <w:bCs/>
          <w:sz w:val="22"/>
          <w:szCs w:val="22"/>
          <w:lang w:val="en-US"/>
        </w:rPr>
        <w:t>In this</w:t>
      </w:r>
      <w:r w:rsidRPr="00EF48C8">
        <w:rPr>
          <w:rFonts w:cstheme="minorHAnsi"/>
          <w:sz w:val="22"/>
          <w:szCs w:val="22"/>
          <w:lang w:val="en-US"/>
        </w:rPr>
        <w:t xml:space="preserve"> study, </w:t>
      </w:r>
      <w:r w:rsidR="00A436C2" w:rsidRPr="00EF48C8">
        <w:rPr>
          <w:rFonts w:eastAsiaTheme="minorEastAsia"/>
          <w:sz w:val="22"/>
          <w:szCs w:val="22"/>
          <w:lang w:val="en-US"/>
        </w:rPr>
        <w:t>we</w:t>
      </w:r>
      <w:r w:rsidR="0020401D" w:rsidRPr="00EF48C8">
        <w:rPr>
          <w:rFonts w:eastAsiaTheme="minorEastAsia"/>
          <w:sz w:val="22"/>
          <w:szCs w:val="22"/>
          <w:lang w:val="en-US"/>
        </w:rPr>
        <w:t xml:space="preserve"> performed a systematic literature review using</w:t>
      </w:r>
      <w:r w:rsidR="00A436C2" w:rsidRPr="00EF48C8">
        <w:rPr>
          <w:rFonts w:eastAsiaTheme="minorEastAsia"/>
          <w:sz w:val="22"/>
          <w:szCs w:val="22"/>
          <w:lang w:val="en-US"/>
        </w:rPr>
        <w:t xml:space="preserve"> search Web of Science </w:t>
      </w:r>
      <w:r w:rsidR="00D03096" w:rsidRPr="00EF48C8">
        <w:rPr>
          <w:rFonts w:eastAsiaTheme="minorEastAsia"/>
          <w:sz w:val="22"/>
          <w:szCs w:val="22"/>
          <w:lang w:val="en-US"/>
        </w:rPr>
        <w:t xml:space="preserve">core search </w:t>
      </w:r>
      <w:r w:rsidR="00A436C2" w:rsidRPr="00EF48C8">
        <w:rPr>
          <w:rFonts w:eastAsiaTheme="minorEastAsia"/>
          <w:sz w:val="22"/>
          <w:szCs w:val="22"/>
          <w:lang w:val="en-US"/>
        </w:rPr>
        <w:t xml:space="preserve">to compile a dataset on </w:t>
      </w:r>
      <w:r w:rsidR="00D03096" w:rsidRPr="00EF48C8">
        <w:rPr>
          <w:rFonts w:eastAsiaTheme="minorEastAsia"/>
          <w:sz w:val="22"/>
          <w:szCs w:val="22"/>
          <w:lang w:val="en-US"/>
        </w:rPr>
        <w:t xml:space="preserve">individual growth rates, </w:t>
      </w:r>
      <w:r w:rsidR="00A436C2" w:rsidRPr="00EF48C8">
        <w:rPr>
          <w:rFonts w:eastAsiaTheme="minorEastAsia"/>
          <w:sz w:val="22"/>
          <w:szCs w:val="22"/>
          <w:lang w:val="en-US"/>
        </w:rPr>
        <w:t xml:space="preserve">consumption and metabolic rates of fish from experiments in which the effect of fish body mass is replicated across multiple temperatures within </w:t>
      </w:r>
      <w:r w:rsidR="00A436C2" w:rsidRPr="007274F4">
        <w:rPr>
          <w:rFonts w:eastAsiaTheme="minorEastAsia"/>
          <w:sz w:val="22"/>
          <w:szCs w:val="22"/>
          <w:lang w:val="en-US"/>
        </w:rPr>
        <w:t xml:space="preserve">species. </w:t>
      </w:r>
      <w:r w:rsidR="00E10761">
        <w:rPr>
          <w:rFonts w:eastAsiaTheme="minorEastAsia"/>
          <w:sz w:val="22"/>
          <w:szCs w:val="22"/>
          <w:lang w:val="en-US"/>
        </w:rPr>
        <w:t>To acquire both general and species-specific scaling, w</w:t>
      </w:r>
      <w:r w:rsidR="00A436C2" w:rsidRPr="007274F4">
        <w:rPr>
          <w:rFonts w:eastAsiaTheme="minorEastAsia"/>
          <w:sz w:val="22"/>
          <w:szCs w:val="22"/>
          <w:lang w:val="en-US"/>
        </w:rPr>
        <w:t xml:space="preserve">e fit hierarchical Bayesian models </w:t>
      </w:r>
      <w:r w:rsidR="00515818">
        <w:rPr>
          <w:rFonts w:eastAsiaTheme="minorEastAsia"/>
          <w:sz w:val="22"/>
          <w:szCs w:val="22"/>
          <w:lang w:val="en-US"/>
        </w:rPr>
        <w:t xml:space="preserve">to </w:t>
      </w:r>
      <w:r w:rsidR="00C9538E">
        <w:rPr>
          <w:rFonts w:eastAsiaTheme="minorEastAsia"/>
          <w:sz w:val="22"/>
          <w:szCs w:val="22"/>
          <w:lang w:val="en-US"/>
        </w:rPr>
        <w:t xml:space="preserve">account for variation between experiments or species and also </w:t>
      </w:r>
      <w:r w:rsidR="000D121B">
        <w:rPr>
          <w:rFonts w:eastAsiaTheme="minorEastAsia"/>
          <w:sz w:val="22"/>
          <w:szCs w:val="22"/>
          <w:lang w:val="en-US"/>
        </w:rPr>
        <w:t xml:space="preserve">to </w:t>
      </w:r>
      <w:r w:rsidR="009569F4">
        <w:rPr>
          <w:rFonts w:eastAsiaTheme="minorEastAsia"/>
          <w:sz w:val="22"/>
          <w:szCs w:val="22"/>
          <w:lang w:val="en-US"/>
        </w:rPr>
        <w:t xml:space="preserve">acquire </w:t>
      </w:r>
      <w:r w:rsidR="00826DFD">
        <w:rPr>
          <w:rFonts w:eastAsiaTheme="minorEastAsia"/>
          <w:sz w:val="22"/>
          <w:szCs w:val="22"/>
          <w:lang w:val="en-US"/>
        </w:rPr>
        <w:t xml:space="preserve">general </w:t>
      </w:r>
      <w:r w:rsidR="00FF493F">
        <w:rPr>
          <w:rFonts w:eastAsiaTheme="minorEastAsia"/>
          <w:sz w:val="22"/>
          <w:szCs w:val="22"/>
          <w:lang w:val="en-US"/>
        </w:rPr>
        <w:t xml:space="preserve">intraspecific </w:t>
      </w:r>
      <w:r w:rsidR="0036159F">
        <w:rPr>
          <w:rFonts w:eastAsiaTheme="minorEastAsia"/>
          <w:sz w:val="22"/>
          <w:szCs w:val="22"/>
          <w:lang w:val="en-US"/>
        </w:rPr>
        <w:t xml:space="preserve">scaling </w:t>
      </w:r>
      <w:r w:rsidR="00C9538E">
        <w:rPr>
          <w:rFonts w:eastAsiaTheme="minorEastAsia"/>
          <w:sz w:val="22"/>
          <w:szCs w:val="22"/>
          <w:lang w:val="en-US"/>
        </w:rPr>
        <w:t xml:space="preserve">predictions based on partial pooling of data across species to minimize the influence of extreme </w:t>
      </w:r>
      <w:r w:rsidR="00B921FB">
        <w:rPr>
          <w:rFonts w:eastAsiaTheme="minorEastAsia"/>
          <w:sz w:val="22"/>
          <w:szCs w:val="22"/>
          <w:lang w:val="en-US"/>
        </w:rPr>
        <w:t>observations</w:t>
      </w:r>
      <w:r w:rsidR="00C9538E" w:rsidRPr="00EF48C8">
        <w:rPr>
          <w:rFonts w:eastAsiaTheme="minorEastAsia"/>
          <w:sz w:val="22"/>
          <w:szCs w:val="22"/>
          <w:lang w:val="en-US"/>
        </w:rPr>
        <w:t>.</w:t>
      </w:r>
      <w:r w:rsidR="00257C95">
        <w:rPr>
          <w:rFonts w:eastAsiaTheme="minorEastAsia"/>
          <w:sz w:val="22"/>
          <w:szCs w:val="22"/>
          <w:lang w:val="en-US"/>
        </w:rPr>
        <w:t xml:space="preserve"> </w:t>
      </w:r>
      <w:r w:rsidR="002D5019">
        <w:rPr>
          <w:rFonts w:eastAsiaTheme="minorEastAsia"/>
          <w:sz w:val="22"/>
          <w:szCs w:val="22"/>
          <w:lang w:val="en-US"/>
        </w:rPr>
        <w:t xml:space="preserve">For maximum consumption rates, we also fit quadratic models </w:t>
      </w:r>
      <w:r w:rsidR="00BE2436">
        <w:rPr>
          <w:rFonts w:eastAsiaTheme="minorEastAsia"/>
          <w:sz w:val="22"/>
          <w:szCs w:val="22"/>
          <w:lang w:val="en-US"/>
        </w:rPr>
        <w:t xml:space="preserve">to </w:t>
      </w:r>
      <w:r w:rsidR="00790CF0">
        <w:rPr>
          <w:rFonts w:eastAsiaTheme="minorEastAsia"/>
          <w:sz w:val="22"/>
          <w:szCs w:val="22"/>
          <w:lang w:val="en-US"/>
        </w:rPr>
        <w:t xml:space="preserve">a subset of the data </w:t>
      </w:r>
      <w:r w:rsidR="009D7352">
        <w:rPr>
          <w:rFonts w:eastAsiaTheme="minorEastAsia"/>
          <w:sz w:val="22"/>
          <w:szCs w:val="22"/>
          <w:lang w:val="en-US"/>
        </w:rPr>
        <w:t xml:space="preserve">to </w:t>
      </w:r>
      <w:r w:rsidR="00BE2436">
        <w:rPr>
          <w:rFonts w:eastAsiaTheme="minorEastAsia"/>
          <w:sz w:val="22"/>
          <w:szCs w:val="22"/>
          <w:lang w:val="en-US"/>
        </w:rPr>
        <w:t>characterize the unimodal temperature dependence</w:t>
      </w:r>
      <w:r w:rsidR="000B6768">
        <w:rPr>
          <w:rFonts w:eastAsiaTheme="minorEastAsia"/>
          <w:sz w:val="22"/>
          <w:szCs w:val="22"/>
          <w:lang w:val="en-US"/>
        </w:rPr>
        <w:t xml:space="preserve">. </w:t>
      </w:r>
      <w:r w:rsidR="00A436C2" w:rsidRPr="00191799">
        <w:rPr>
          <w:rFonts w:eastAsiaTheme="minorEastAsia"/>
          <w:sz w:val="22"/>
          <w:szCs w:val="22"/>
          <w:lang w:val="en-US"/>
        </w:rPr>
        <w:t xml:space="preserve">We find </w:t>
      </w:r>
      <w:r w:rsidR="00A436C2" w:rsidRPr="00D00BD9">
        <w:rPr>
          <w:rFonts w:eastAsiaTheme="minorEastAsia"/>
          <w:sz w:val="22"/>
          <w:szCs w:val="22"/>
          <w:lang w:val="en-US"/>
        </w:rPr>
        <w:t xml:space="preserve">scaling patterns deviate from typical across-species patterns and scaling theory. </w:t>
      </w:r>
    </w:p>
    <w:p w14:paraId="7ABDF969" w14:textId="77777777" w:rsidR="00D00BD9" w:rsidRDefault="00D00BD9" w:rsidP="00B1601D">
      <w:pPr>
        <w:spacing w:line="480" w:lineRule="auto"/>
        <w:ind w:firstLine="284"/>
        <w:jc w:val="both"/>
        <w:rPr>
          <w:rFonts w:eastAsiaTheme="minorEastAsia" w:cstheme="minorHAnsi"/>
          <w:sz w:val="22"/>
          <w:szCs w:val="22"/>
          <w:lang w:val="en-US"/>
        </w:rPr>
      </w:pPr>
    </w:p>
    <w:p w14:paraId="791867EB" w14:textId="71194C97" w:rsidR="000E5FAF" w:rsidRPr="00B1601D" w:rsidRDefault="000E5FAF" w:rsidP="00B1601D">
      <w:pPr>
        <w:spacing w:line="480" w:lineRule="auto"/>
        <w:contextualSpacing/>
        <w:jc w:val="both"/>
        <w:rPr>
          <w:rFonts w:eastAsiaTheme="minorEastAsia" w:cstheme="minorHAnsi"/>
          <w:sz w:val="22"/>
          <w:szCs w:val="22"/>
          <w:lang w:val="en-US"/>
        </w:rPr>
      </w:pPr>
      <w:r w:rsidRPr="00660D1C">
        <w:rPr>
          <w:rFonts w:cstheme="minorHAnsi"/>
          <w:b/>
          <w:lang w:val="en-US"/>
        </w:rPr>
        <w:t>Methods</w:t>
      </w:r>
    </w:p>
    <w:p w14:paraId="13428E1A" w14:textId="4B6EAB49" w:rsidR="001E4C93" w:rsidRPr="0037238E" w:rsidRDefault="001A47D9" w:rsidP="00904830">
      <w:pPr>
        <w:spacing w:line="480" w:lineRule="auto"/>
        <w:contextualSpacing/>
        <w:jc w:val="both"/>
        <w:rPr>
          <w:rFonts w:cstheme="minorHAnsi"/>
          <w:b/>
          <w:sz w:val="22"/>
          <w:szCs w:val="22"/>
          <w:lang w:val="en-US"/>
        </w:rPr>
      </w:pPr>
      <w:r w:rsidRPr="0037238E">
        <w:rPr>
          <w:rFonts w:cstheme="minorHAnsi"/>
          <w:b/>
          <w:sz w:val="22"/>
          <w:szCs w:val="22"/>
          <w:lang w:val="en-US"/>
        </w:rPr>
        <w:t>Data acquisition</w:t>
      </w:r>
    </w:p>
    <w:p w14:paraId="3D25DAF4" w14:textId="0E2C5BF4" w:rsidR="000F1792" w:rsidRPr="00A06A32" w:rsidRDefault="000F1792" w:rsidP="00904830">
      <w:pPr>
        <w:tabs>
          <w:tab w:val="center" w:pos="4513"/>
        </w:tabs>
        <w:spacing w:line="480" w:lineRule="auto"/>
        <w:contextualSpacing/>
        <w:jc w:val="both"/>
        <w:rPr>
          <w:rFonts w:eastAsiaTheme="minorEastAsia" w:cstheme="minorHAnsi"/>
          <w:sz w:val="22"/>
          <w:szCs w:val="22"/>
        </w:rPr>
      </w:pPr>
      <w:r w:rsidRPr="0037238E">
        <w:rPr>
          <w:rFonts w:cstheme="minorHAnsi"/>
          <w:sz w:val="22"/>
          <w:szCs w:val="22"/>
          <w:lang w:val="en-US"/>
        </w:rPr>
        <w:t xml:space="preserve">We searched the literature for experimental studies measuring the temperature and mass dependence of </w:t>
      </w:r>
      <w:r w:rsidR="003018E4" w:rsidRPr="0037238E">
        <w:rPr>
          <w:rFonts w:cstheme="minorHAnsi"/>
          <w:sz w:val="22"/>
          <w:szCs w:val="22"/>
          <w:lang w:val="en-US"/>
        </w:rPr>
        <w:t xml:space="preserve">individual growth rate, </w:t>
      </w:r>
      <w:r w:rsidRPr="0037238E">
        <w:rPr>
          <w:rFonts w:cstheme="minorHAnsi"/>
          <w:sz w:val="22"/>
          <w:szCs w:val="22"/>
          <w:lang w:val="en-US"/>
        </w:rPr>
        <w:t xml:space="preserve">maximum consumption rate (feeding rate at unlimited food supply, </w:t>
      </w:r>
      <w:r w:rsidRPr="0037238E">
        <w:rPr>
          <w:rFonts w:cstheme="minorHAnsi"/>
          <w:i/>
          <w:sz w:val="22"/>
          <w:szCs w:val="22"/>
          <w:lang w:val="en-US"/>
        </w:rPr>
        <w:t>ad libitum</w:t>
      </w:r>
      <w:r w:rsidRPr="0037238E">
        <w:rPr>
          <w:rFonts w:cstheme="minorHAnsi"/>
          <w:sz w:val="22"/>
          <w:szCs w:val="22"/>
          <w:lang w:val="en-US"/>
        </w:rPr>
        <w:t xml:space="preserve">) and </w:t>
      </w:r>
      <w:commentRangeStart w:id="1"/>
      <w:r w:rsidRPr="0037238E">
        <w:rPr>
          <w:rFonts w:cstheme="minorHAnsi"/>
          <w:sz w:val="22"/>
          <w:szCs w:val="22"/>
          <w:lang w:val="en-US"/>
        </w:rPr>
        <w:t>resting/standard/routine</w:t>
      </w:r>
      <w:commentRangeEnd w:id="1"/>
      <w:r w:rsidRPr="003F57A6">
        <w:rPr>
          <w:rStyle w:val="CommentReference"/>
          <w:sz w:val="22"/>
          <w:szCs w:val="22"/>
        </w:rPr>
        <w:commentReference w:id="1"/>
      </w:r>
      <w:r w:rsidRPr="0037238E">
        <w:rPr>
          <w:rFonts w:cstheme="minorHAnsi"/>
          <w:sz w:val="22"/>
          <w:szCs w:val="22"/>
          <w:lang w:val="en-US"/>
        </w:rPr>
        <w:t xml:space="preserve"> oxygen consumption rate (proxy for metabolic rate</w:t>
      </w:r>
      <w:r w:rsidR="003D314E" w:rsidRPr="0037238E">
        <w:rPr>
          <w:rFonts w:cstheme="minorHAnsi"/>
          <w:sz w:val="22"/>
          <w:szCs w:val="22"/>
          <w:lang w:val="en-US"/>
        </w:rPr>
        <w:t xml:space="preserve"> </w:t>
      </w:r>
      <w:r w:rsidR="003D314E">
        <w:rPr>
          <w:rFonts w:cstheme="minorHAnsi"/>
          <w:sz w:val="22"/>
          <w:szCs w:val="22"/>
        </w:rPr>
        <w:fldChar w:fldCharType="begin"/>
      </w:r>
      <w:r w:rsidR="003D314E" w:rsidRPr="0037238E">
        <w:rPr>
          <w:rFonts w:cstheme="minorHAnsi"/>
          <w:sz w:val="22"/>
          <w:szCs w:val="22"/>
          <w:lang w:val="en-US"/>
        </w:rPr>
        <w:instrText xml:space="preserve"> ADDIN ZOTERO_ITEM CSL_CITATION {"citationID":"3egpneUb","properties":{"formattedCitation":"(Nelson </w:instrText>
      </w:r>
      <w:r w:rsidR="003D314E">
        <w:rPr>
          <w:rFonts w:cstheme="minorHAnsi"/>
          <w:sz w:val="22"/>
          <w:szCs w:val="22"/>
        </w:rPr>
        <w:instrText xml:space="preserve">2016)","plainCitation":"(Nelson 2016)","noteIndex":0},"citationItems":[{"id":1703,"uris":["http://zotero.org/users/6116610/items/XJ8ECG9K"],"uri":["http://zotero.org/users/6116610/items/XJ8ECG9K"],"itemData":{"id":1703,"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003D314E">
        <w:rPr>
          <w:rFonts w:cstheme="minorHAnsi"/>
          <w:sz w:val="22"/>
          <w:szCs w:val="22"/>
        </w:rPr>
        <w:fldChar w:fldCharType="separate"/>
      </w:r>
      <w:r w:rsidR="003D314E">
        <w:rPr>
          <w:rFonts w:cstheme="minorHAnsi"/>
          <w:noProof/>
          <w:sz w:val="22"/>
          <w:szCs w:val="22"/>
        </w:rPr>
        <w:t>(Nelson 2016)</w:t>
      </w:r>
      <w:r w:rsidR="003D314E">
        <w:rPr>
          <w:rFonts w:cstheme="minorHAnsi"/>
          <w:sz w:val="22"/>
          <w:szCs w:val="22"/>
        </w:rPr>
        <w:fldChar w:fldCharType="end"/>
      </w:r>
      <w:r w:rsidRPr="003F57A6">
        <w:rPr>
          <w:rFonts w:eastAsiaTheme="minorEastAsia" w:cstheme="minorHAnsi"/>
          <w:sz w:val="22"/>
          <w:szCs w:val="22"/>
        </w:rPr>
        <w:t xml:space="preserve">), </w:t>
      </w:r>
      <w:r w:rsidRPr="003F57A6">
        <w:rPr>
          <w:rFonts w:cstheme="minorHAnsi"/>
          <w:sz w:val="22"/>
          <w:szCs w:val="22"/>
        </w:rPr>
        <w:t xml:space="preserve">using </w:t>
      </w:r>
      <w:r w:rsidR="00683DA0">
        <w:rPr>
          <w:rFonts w:cstheme="minorHAnsi"/>
          <w:sz w:val="22"/>
          <w:szCs w:val="22"/>
        </w:rPr>
        <w:t xml:space="preserve">three different searches on </w:t>
      </w:r>
      <w:r w:rsidRPr="003F57A6">
        <w:rPr>
          <w:rFonts w:cstheme="minorHAnsi"/>
          <w:sz w:val="22"/>
          <w:szCs w:val="22"/>
        </w:rPr>
        <w:t xml:space="preserve">the Web of Science Core Collection. </w:t>
      </w:r>
      <w:r w:rsidR="00B86CEA">
        <w:rPr>
          <w:rFonts w:cstheme="minorHAnsi"/>
          <w:sz w:val="22"/>
          <w:szCs w:val="22"/>
        </w:rPr>
        <w:t xml:space="preserve">From the growth rate data search, we also </w:t>
      </w:r>
      <w:r w:rsidR="006666F3">
        <w:rPr>
          <w:rFonts w:cstheme="minorHAnsi"/>
          <w:sz w:val="22"/>
          <w:szCs w:val="22"/>
        </w:rPr>
        <w:t>compiled</w:t>
      </w:r>
      <w:r w:rsidR="00B86CEA">
        <w:rPr>
          <w:rFonts w:cstheme="minorHAnsi"/>
          <w:sz w:val="22"/>
          <w:szCs w:val="22"/>
        </w:rPr>
        <w:t xml:space="preserve"> </w:t>
      </w:r>
      <w:r w:rsidR="00396990">
        <w:rPr>
          <w:rFonts w:cstheme="minorHAnsi"/>
          <w:sz w:val="22"/>
          <w:szCs w:val="22"/>
        </w:rPr>
        <w:t xml:space="preserve">a data set containing the optimum growth rate temperature for each combination of body mass group and species. </w:t>
      </w:r>
      <w:r w:rsidR="008700A7">
        <w:rPr>
          <w:rFonts w:cstheme="minorHAnsi"/>
          <w:sz w:val="22"/>
          <w:szCs w:val="22"/>
        </w:rPr>
        <w:t xml:space="preserve">We selected studies with a. factorial body mass-temperature setup in order to </w:t>
      </w:r>
      <w:r w:rsidRPr="003F57A6">
        <w:rPr>
          <w:rFonts w:cstheme="minorHAnsi"/>
          <w:sz w:val="22"/>
          <w:szCs w:val="22"/>
        </w:rPr>
        <w:t xml:space="preserve">estimate how these rates depend on body size and temperature </w:t>
      </w:r>
      <w:r w:rsidR="00AB3806">
        <w:rPr>
          <w:rFonts w:cstheme="minorHAnsi"/>
          <w:sz w:val="22"/>
          <w:szCs w:val="22"/>
        </w:rPr>
        <w:t xml:space="preserve">within species. </w:t>
      </w:r>
      <w:r w:rsidR="00AB3806" w:rsidRPr="005E503C">
        <w:rPr>
          <w:rFonts w:cstheme="minorHAnsi"/>
          <w:sz w:val="22"/>
          <w:szCs w:val="22"/>
          <w:lang w:val="en-US"/>
        </w:rPr>
        <w:t>While this reduces the number of data points available in the literature (as most experimental studies only use a size- or temperature treatment)</w:t>
      </w:r>
      <w:r w:rsidR="00376710" w:rsidRPr="005E503C">
        <w:rPr>
          <w:rFonts w:cstheme="minorHAnsi"/>
          <w:sz w:val="22"/>
          <w:szCs w:val="22"/>
          <w:lang w:val="en-US"/>
        </w:rPr>
        <w:t xml:space="preserve">, it allows us to fit </w:t>
      </w:r>
      <w:r w:rsidRPr="005E503C">
        <w:rPr>
          <w:rFonts w:cstheme="minorHAnsi"/>
          <w:sz w:val="22"/>
          <w:szCs w:val="22"/>
          <w:lang w:val="en-US"/>
        </w:rPr>
        <w:t>multivariate models</w:t>
      </w:r>
      <w:r w:rsidR="00683D7D" w:rsidRPr="005E503C">
        <w:rPr>
          <w:rFonts w:cstheme="minorHAnsi"/>
          <w:sz w:val="22"/>
          <w:szCs w:val="22"/>
          <w:lang w:val="en-US"/>
        </w:rPr>
        <w:t xml:space="preserve"> </w:t>
      </w:r>
      <w:r w:rsidR="00AF7500" w:rsidRPr="005E503C">
        <w:rPr>
          <w:rFonts w:cstheme="minorHAnsi"/>
          <w:sz w:val="22"/>
          <w:szCs w:val="22"/>
          <w:lang w:val="en-US"/>
        </w:rPr>
        <w:t xml:space="preserve">and </w:t>
      </w:r>
      <w:r w:rsidR="005E503C">
        <w:rPr>
          <w:rFonts w:cstheme="minorHAnsi"/>
          <w:sz w:val="22"/>
          <w:szCs w:val="22"/>
          <w:lang w:val="en-US"/>
        </w:rPr>
        <w:t xml:space="preserve">fit the effects of mass and temeprature jointly rather than fixing one effect, as well as evaluate the probability if </w:t>
      </w:r>
      <w:r w:rsidR="00683D7D" w:rsidRPr="005E503C">
        <w:rPr>
          <w:rFonts w:cstheme="minorHAnsi"/>
          <w:sz w:val="22"/>
          <w:szCs w:val="22"/>
          <w:lang w:val="en-US"/>
        </w:rPr>
        <w:t>interactive effects</w:t>
      </w:r>
      <w:r w:rsidR="0035178A" w:rsidRPr="005E503C">
        <w:rPr>
          <w:rFonts w:cstheme="minorHAnsi"/>
          <w:sz w:val="22"/>
          <w:szCs w:val="22"/>
          <w:lang w:val="en-US"/>
        </w:rPr>
        <w:t xml:space="preserve"> within species</w:t>
      </w:r>
      <w:r w:rsidRPr="005E503C">
        <w:rPr>
          <w:rFonts w:cstheme="minorHAnsi"/>
          <w:sz w:val="22"/>
          <w:szCs w:val="22"/>
          <w:lang w:val="en-US"/>
        </w:rPr>
        <w:t xml:space="preserve">. </w:t>
      </w:r>
      <w:r w:rsidRPr="00FE7846">
        <w:rPr>
          <w:rFonts w:cstheme="minorHAnsi"/>
          <w:sz w:val="22"/>
          <w:szCs w:val="22"/>
          <w:lang w:val="en-US"/>
        </w:rPr>
        <w:t>We found in total X</w:t>
      </w:r>
      <w:r w:rsidR="001159DE" w:rsidRPr="00FE7846">
        <w:rPr>
          <w:rFonts w:cstheme="minorHAnsi"/>
          <w:sz w:val="22"/>
          <w:szCs w:val="22"/>
          <w:lang w:val="en-US"/>
        </w:rPr>
        <w:t>, Y</w:t>
      </w:r>
      <w:r w:rsidRPr="00FE7846">
        <w:rPr>
          <w:rFonts w:cstheme="minorHAnsi"/>
          <w:sz w:val="22"/>
          <w:szCs w:val="22"/>
          <w:lang w:val="en-US"/>
        </w:rPr>
        <w:t xml:space="preserve"> and </w:t>
      </w:r>
      <w:r w:rsidR="001159DE" w:rsidRPr="00FE7846">
        <w:rPr>
          <w:rFonts w:cstheme="minorHAnsi"/>
          <w:sz w:val="22"/>
          <w:szCs w:val="22"/>
          <w:lang w:val="en-US"/>
        </w:rPr>
        <w:t>Z</w:t>
      </w:r>
      <w:r w:rsidRPr="00FE7846">
        <w:rPr>
          <w:rFonts w:cstheme="minorHAnsi"/>
          <w:sz w:val="22"/>
          <w:szCs w:val="22"/>
          <w:lang w:val="en-US"/>
        </w:rPr>
        <w:t xml:space="preserve"> data points from published articles on </w:t>
      </w:r>
      <w:r w:rsidR="00AA11AE" w:rsidRPr="00FE7846">
        <w:rPr>
          <w:rFonts w:cstheme="minorHAnsi"/>
          <w:sz w:val="22"/>
          <w:szCs w:val="22"/>
          <w:lang w:val="en-US"/>
        </w:rPr>
        <w:t xml:space="preserve">growth rate, </w:t>
      </w:r>
      <w:r w:rsidRPr="00FE7846">
        <w:rPr>
          <w:rFonts w:cstheme="minorHAnsi"/>
          <w:sz w:val="22"/>
          <w:szCs w:val="22"/>
          <w:lang w:val="en-US"/>
        </w:rPr>
        <w:t xml:space="preserve">maximum </w:t>
      </w:r>
      <w:r w:rsidRPr="00FE7846">
        <w:rPr>
          <w:rFonts w:cstheme="minorHAnsi"/>
          <w:sz w:val="22"/>
          <w:szCs w:val="22"/>
          <w:lang w:val="en-US"/>
        </w:rPr>
        <w:lastRenderedPageBreak/>
        <w:t>consumption</w:t>
      </w:r>
      <w:r w:rsidRPr="00FE7846">
        <w:rPr>
          <w:rFonts w:eastAsiaTheme="minorEastAsia" w:cstheme="minorHAnsi"/>
          <w:sz w:val="22"/>
          <w:szCs w:val="22"/>
          <w:lang w:val="en-US"/>
        </w:rPr>
        <w:t xml:space="preserve"> and metabolic rate, for </w:t>
      </w:r>
      <w:r w:rsidR="001159DE" w:rsidRPr="00FE7846">
        <w:rPr>
          <w:rFonts w:cstheme="minorHAnsi"/>
          <w:sz w:val="22"/>
          <w:szCs w:val="22"/>
          <w:lang w:val="en-US"/>
        </w:rPr>
        <w:t>X, Y and Z</w:t>
      </w:r>
      <w:r w:rsidR="001159DE" w:rsidRPr="00FE7846">
        <w:rPr>
          <w:rFonts w:eastAsiaTheme="minorEastAsia" w:cstheme="minorHAnsi"/>
          <w:sz w:val="22"/>
          <w:szCs w:val="22"/>
          <w:lang w:val="en-US"/>
        </w:rPr>
        <w:t xml:space="preserve"> </w:t>
      </w:r>
      <w:r w:rsidRPr="00FE7846">
        <w:rPr>
          <w:rFonts w:eastAsiaTheme="minorEastAsia" w:cstheme="minorHAnsi"/>
          <w:sz w:val="22"/>
          <w:szCs w:val="22"/>
          <w:lang w:val="en-US"/>
        </w:rPr>
        <w:t xml:space="preserve">species representing a diverse taxonomic, habitat and lifestyle range. </w:t>
      </w:r>
      <w:r w:rsidRPr="003F57A6">
        <w:rPr>
          <w:rFonts w:eastAsiaTheme="minorEastAsia" w:cstheme="minorHAnsi"/>
          <w:sz w:val="22"/>
          <w:szCs w:val="22"/>
        </w:rPr>
        <w:t xml:space="preserve">We asked authors for these data in most cases, but given the age of most </w:t>
      </w:r>
      <w:r w:rsidRPr="00A06A32">
        <w:rPr>
          <w:rFonts w:eastAsiaTheme="minorEastAsia" w:cstheme="minorHAnsi"/>
          <w:sz w:val="22"/>
          <w:szCs w:val="22"/>
        </w:rPr>
        <w:t xml:space="preserve">studies found, we also extracted the data from figures using </w:t>
      </w:r>
      <w:r w:rsidRPr="00A06A32">
        <w:rPr>
          <w:rFonts w:cstheme="minorHAnsi"/>
          <w:sz w:val="22"/>
          <w:szCs w:val="22"/>
        </w:rPr>
        <w:t xml:space="preserve">Web Plot Digitizer </w:t>
      </w:r>
      <w:r w:rsidRPr="00A06A32">
        <w:rPr>
          <w:rFonts w:cstheme="minorHAnsi"/>
          <w:sz w:val="22"/>
          <w:szCs w:val="22"/>
        </w:rPr>
        <w:fldChar w:fldCharType="begin"/>
      </w:r>
      <w:r w:rsidRPr="00A06A32">
        <w:rPr>
          <w:rFonts w:cstheme="minorHAnsi"/>
          <w:sz w:val="22"/>
          <w:szCs w:val="22"/>
        </w:rPr>
        <w:instrText xml:space="preserve"> ADDIN ZOTERO_ITEM CSL_CITATION {"citationID":"uvru3095","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A06A32">
        <w:rPr>
          <w:rFonts w:cstheme="minorHAnsi"/>
          <w:sz w:val="22"/>
          <w:szCs w:val="22"/>
        </w:rPr>
        <w:fldChar w:fldCharType="separate"/>
      </w:r>
      <w:r w:rsidRPr="00A06A32">
        <w:rPr>
          <w:rFonts w:cstheme="minorHAnsi"/>
          <w:sz w:val="22"/>
          <w:szCs w:val="22"/>
        </w:rPr>
        <w:t>(Rohatgi 2012)</w:t>
      </w:r>
      <w:r w:rsidRPr="00A06A32">
        <w:rPr>
          <w:rFonts w:cstheme="minorHAnsi"/>
          <w:sz w:val="22"/>
          <w:szCs w:val="22"/>
        </w:rPr>
        <w:fldChar w:fldCharType="end"/>
      </w:r>
      <w:r w:rsidRPr="00A06A32">
        <w:rPr>
          <w:rFonts w:cstheme="minorHAnsi"/>
          <w:sz w:val="22"/>
          <w:szCs w:val="22"/>
        </w:rPr>
        <w:t xml:space="preserve"> or from tables</w:t>
      </w:r>
      <w:r w:rsidRPr="00A06A32">
        <w:rPr>
          <w:rFonts w:eastAsiaTheme="minorEastAsia" w:cstheme="minorHAnsi"/>
          <w:sz w:val="22"/>
          <w:szCs w:val="22"/>
        </w:rPr>
        <w:t xml:space="preserve">. </w:t>
      </w:r>
    </w:p>
    <w:p w14:paraId="704D9D4D" w14:textId="22D47A7A" w:rsidR="000F1792" w:rsidRDefault="000F1792" w:rsidP="00904830">
      <w:pPr>
        <w:spacing w:line="480" w:lineRule="auto"/>
        <w:ind w:firstLine="284"/>
        <w:contextualSpacing/>
        <w:jc w:val="both"/>
        <w:rPr>
          <w:rFonts w:cstheme="minorHAnsi"/>
          <w:sz w:val="22"/>
          <w:szCs w:val="22"/>
          <w:lang w:val="en-US"/>
        </w:rPr>
      </w:pPr>
      <w:r w:rsidRPr="00A06A32">
        <w:rPr>
          <w:rFonts w:eastAsiaTheme="minorEastAsia" w:cstheme="minorHAnsi"/>
          <w:sz w:val="22"/>
          <w:szCs w:val="22"/>
        </w:rPr>
        <w:t>We excluded larvae-only studies to ensure that parameter estimates were representative over ontogeny. Studies were selected if (i) the original study could be found, (ii) a unique experimental temperature was recorded for each trial (</w:t>
      </w:r>
      <m:oMath>
        <m:r>
          <w:rPr>
            <w:rFonts w:ascii="Cambria Math" w:eastAsiaTheme="minorEastAsia" w:hAnsi="Cambria Math" w:cstheme="minorHAnsi"/>
            <w:sz w:val="22"/>
            <w:szCs w:val="22"/>
          </w:rPr>
          <m:t>±1°</m:t>
        </m:r>
        <m:r>
          <m:rPr>
            <m:sty m:val="p"/>
          </m:rPr>
          <w:rPr>
            <w:rFonts w:ascii="Cambria Math" w:eastAsiaTheme="minorEastAsia" w:hAnsi="Cambria Math" w:cstheme="minorHAnsi"/>
            <w:sz w:val="22"/>
            <w:szCs w:val="22"/>
          </w:rPr>
          <m:t>C</m:t>
        </m:r>
      </m:oMath>
      <w:r w:rsidRPr="00A06A32">
        <w:rPr>
          <w:rFonts w:eastAsiaTheme="minorEastAsia" w:cstheme="minorHAnsi"/>
          <w:sz w:val="22"/>
          <w:szCs w:val="22"/>
        </w:rPr>
        <w:t xml:space="preserve">), (iii) fish were provided food at </w:t>
      </w:r>
      <w:r w:rsidRPr="00A06A32">
        <w:rPr>
          <w:rFonts w:eastAsiaTheme="minorEastAsia" w:cstheme="minorHAnsi"/>
          <w:i/>
          <w:sz w:val="22"/>
          <w:szCs w:val="22"/>
        </w:rPr>
        <w:t>ad libitum</w:t>
      </w:r>
      <w:r w:rsidRPr="00A06A32">
        <w:rPr>
          <w:rFonts w:eastAsiaTheme="minorEastAsia" w:cstheme="minorHAnsi"/>
          <w:sz w:val="22"/>
          <w:szCs w:val="22"/>
        </w:rPr>
        <w:t xml:space="preserve"> for consumption and</w:t>
      </w:r>
      <w:r w:rsidR="00C2359E" w:rsidRPr="00A06A32">
        <w:rPr>
          <w:rFonts w:eastAsiaTheme="minorEastAsia" w:cstheme="minorHAnsi"/>
          <w:sz w:val="22"/>
          <w:szCs w:val="22"/>
        </w:rPr>
        <w:t xml:space="preserve"> growth data</w:t>
      </w:r>
      <w:r w:rsidR="00CC03E4" w:rsidRPr="00A06A32">
        <w:rPr>
          <w:rFonts w:eastAsiaTheme="minorEastAsia" w:cstheme="minorHAnsi"/>
          <w:sz w:val="22"/>
          <w:szCs w:val="22"/>
        </w:rPr>
        <w:t xml:space="preserve">, </w:t>
      </w:r>
      <w:r w:rsidRPr="00A06A32">
        <w:rPr>
          <w:rFonts w:eastAsiaTheme="minorEastAsia" w:cstheme="minorHAnsi"/>
          <w:sz w:val="22"/>
          <w:szCs w:val="22"/>
        </w:rPr>
        <w:t xml:space="preserve">no food for resting or routine metabolic rate for metabolism, (iv) fish exhibited normal </w:t>
      </w:r>
      <w:r w:rsidR="00370FC7" w:rsidRPr="00A06A32">
        <w:rPr>
          <w:rFonts w:eastAsiaTheme="minorEastAsia" w:cstheme="minorHAnsi"/>
          <w:sz w:val="22"/>
          <w:szCs w:val="22"/>
        </w:rPr>
        <w:t>behaviour</w:t>
      </w:r>
      <w:r w:rsidR="00883603" w:rsidRPr="00A06A32">
        <w:rPr>
          <w:rFonts w:eastAsiaTheme="minorEastAsia" w:cstheme="minorHAnsi"/>
          <w:sz w:val="22"/>
          <w:szCs w:val="22"/>
        </w:rPr>
        <w:t xml:space="preserve">. </w:t>
      </w:r>
      <w:commentRangeStart w:id="2"/>
      <w:r w:rsidRPr="00A06A32">
        <w:rPr>
          <w:rFonts w:eastAsiaTheme="minorEastAsia" w:cstheme="minorHAnsi"/>
          <w:sz w:val="22"/>
          <w:szCs w:val="22"/>
        </w:rPr>
        <w:t>We used only one study per species</w:t>
      </w:r>
      <w:commentRangeEnd w:id="2"/>
      <w:r w:rsidR="00A06A32">
        <w:rPr>
          <w:rStyle w:val="CommentReference"/>
        </w:rPr>
        <w:commentReference w:id="2"/>
      </w:r>
      <w:r w:rsidRPr="00A06A32">
        <w:rPr>
          <w:rFonts w:eastAsiaTheme="minorEastAsia" w:cstheme="minorHAnsi"/>
          <w:sz w:val="22"/>
          <w:szCs w:val="22"/>
        </w:rPr>
        <w:t xml:space="preserve">. While this reduces the number of data points, it ensures that all data within a given species are comparable as measurements of these rates can vary between studies due to e.g. </w:t>
      </w:r>
      <w:r w:rsidRPr="000308A8">
        <w:rPr>
          <w:rFonts w:eastAsiaTheme="minorEastAsia" w:cstheme="minorHAnsi"/>
          <w:sz w:val="22"/>
          <w:szCs w:val="22"/>
        </w:rPr>
        <w:t xml:space="preserve">measurement bias or differences in experimental protocols </w:t>
      </w:r>
      <w:r w:rsidRPr="000308A8">
        <w:rPr>
          <w:rFonts w:eastAsiaTheme="minorEastAsia" w:cstheme="minorHAnsi"/>
          <w:sz w:val="22"/>
          <w:szCs w:val="22"/>
        </w:rPr>
        <w:fldChar w:fldCharType="begin"/>
      </w:r>
      <w:r w:rsidRPr="000308A8">
        <w:rPr>
          <w:rFonts w:eastAsiaTheme="minorEastAsia" w:cstheme="minorHAnsi"/>
          <w:sz w:val="22"/>
          <w:szCs w:val="22"/>
        </w:rPr>
        <w:instrText xml:space="preserve"> ADDIN ZOTERO_ITEM CSL_CITATION {"citationID":"amcftootkd","properties":{"formattedCitation":"(Armstrong &amp; Hawkins 2008; Jerde {\\i{}et al.} 2019)","plainCitation":"(Armstrong &amp; Hawkins 2008; Jerde et al. 2019)","noteIndex":0},"citationItems":[{"id":742,"uris":["http://zotero.org/users/6116610/items/6VE39MGA"],"uri":["http://zotero.org/users/6116610/items/6VE39MGA"],"itemData":{"id":742,"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308A8">
        <w:rPr>
          <w:rFonts w:eastAsiaTheme="minorEastAsia" w:cstheme="minorHAnsi"/>
          <w:sz w:val="22"/>
          <w:szCs w:val="22"/>
        </w:rPr>
        <w:fldChar w:fldCharType="separate"/>
      </w:r>
      <w:r w:rsidRPr="000308A8">
        <w:rPr>
          <w:sz w:val="22"/>
          <w:szCs w:val="22"/>
        </w:rPr>
        <w:t xml:space="preserve">(Armstrong &amp; Hawkins 2008; Jerde </w:t>
      </w:r>
      <w:r w:rsidRPr="000308A8">
        <w:rPr>
          <w:i/>
          <w:iCs/>
          <w:sz w:val="22"/>
          <w:szCs w:val="22"/>
        </w:rPr>
        <w:t>et al.</w:t>
      </w:r>
      <w:r w:rsidRPr="000308A8">
        <w:rPr>
          <w:sz w:val="22"/>
          <w:szCs w:val="22"/>
        </w:rPr>
        <w:t xml:space="preserve"> 2019)</w:t>
      </w:r>
      <w:r w:rsidRPr="000308A8">
        <w:rPr>
          <w:rFonts w:eastAsiaTheme="minorEastAsia" w:cstheme="minorHAnsi"/>
          <w:sz w:val="22"/>
          <w:szCs w:val="22"/>
        </w:rPr>
        <w:fldChar w:fldCharType="end"/>
      </w:r>
      <w:r w:rsidRPr="000308A8">
        <w:rPr>
          <w:rFonts w:eastAsiaTheme="minorEastAsia" w:cstheme="minorHAnsi"/>
          <w:sz w:val="22"/>
          <w:szCs w:val="22"/>
        </w:rPr>
        <w:t xml:space="preserve">. In cases where we found more than one study for a species, we selected the study we found most suitable, based on how well it fit with our pre-defined criteria. </w:t>
      </w:r>
      <w:r w:rsidRPr="003E77ED">
        <w:rPr>
          <w:rFonts w:cstheme="minorHAnsi"/>
          <w:sz w:val="22"/>
          <w:szCs w:val="22"/>
          <w:lang w:val="en-US"/>
        </w:rPr>
        <w:t>A more detailed description of the search protocol, criteria to selected data, data acquisition procedure, quality control, collation of auxiliary information and standardizing rates to common units can be found in Appendix S1 in the Supporting Information.</w:t>
      </w:r>
      <w:r w:rsidR="003E77ED" w:rsidRPr="003E77ED">
        <w:rPr>
          <w:rFonts w:cstheme="minorHAnsi"/>
          <w:sz w:val="22"/>
          <w:szCs w:val="22"/>
          <w:lang w:val="en-US"/>
        </w:rPr>
        <w:t xml:space="preserve"> </w:t>
      </w:r>
    </w:p>
    <w:p w14:paraId="6C988AEE" w14:textId="0C930D09" w:rsidR="000F1792" w:rsidRPr="00AF300D" w:rsidRDefault="003E77ED" w:rsidP="00904830">
      <w:pPr>
        <w:spacing w:line="480" w:lineRule="auto"/>
        <w:ind w:firstLine="284"/>
        <w:contextualSpacing/>
        <w:jc w:val="both"/>
        <w:rPr>
          <w:rFonts w:cstheme="minorHAnsi"/>
          <w:sz w:val="22"/>
          <w:szCs w:val="22"/>
          <w:lang w:val="en-US"/>
        </w:rPr>
      </w:pPr>
      <w:r>
        <w:rPr>
          <w:rFonts w:eastAsiaTheme="minorEastAsia" w:cstheme="minorHAnsi"/>
          <w:bCs/>
          <w:iCs/>
          <w:sz w:val="22"/>
          <w:szCs w:val="22"/>
          <w:lang w:val="en-US"/>
        </w:rPr>
        <w:t xml:space="preserve">In </w:t>
      </w:r>
      <w:r w:rsidR="009B590F">
        <w:rPr>
          <w:rFonts w:eastAsiaTheme="minorEastAsia" w:cstheme="minorHAnsi"/>
          <w:bCs/>
          <w:iCs/>
          <w:sz w:val="22"/>
          <w:szCs w:val="22"/>
          <w:lang w:val="en-US"/>
        </w:rPr>
        <w:t xml:space="preserve">order to </w:t>
      </w:r>
      <w:r w:rsidR="009B590F" w:rsidRPr="0033583D">
        <w:rPr>
          <w:rFonts w:eastAsiaTheme="minorEastAsia" w:cstheme="minorHAnsi"/>
          <w:sz w:val="22"/>
          <w:szCs w:val="22"/>
          <w:lang w:val="en-US"/>
        </w:rPr>
        <w:t>estimate general intraspecific parameters with hierarchical models</w:t>
      </w:r>
      <w:r w:rsidR="001B1657">
        <w:rPr>
          <w:rFonts w:eastAsiaTheme="minorEastAsia" w:cstheme="minorHAnsi"/>
          <w:bCs/>
          <w:iCs/>
          <w:sz w:val="22"/>
          <w:szCs w:val="22"/>
          <w:lang w:val="en-US"/>
        </w:rPr>
        <w:t xml:space="preserve">, we </w:t>
      </w:r>
      <w:r>
        <w:rPr>
          <w:rFonts w:eastAsiaTheme="minorEastAsia" w:cstheme="minorHAnsi"/>
          <w:bCs/>
          <w:iCs/>
          <w:sz w:val="22"/>
          <w:szCs w:val="22"/>
          <w:lang w:val="en-US"/>
        </w:rPr>
        <w:t>pool data across species</w:t>
      </w:r>
      <w:r w:rsidR="00F4446A">
        <w:rPr>
          <w:rFonts w:eastAsiaTheme="minorEastAsia" w:cstheme="minorHAnsi"/>
          <w:bCs/>
          <w:iCs/>
          <w:sz w:val="22"/>
          <w:szCs w:val="22"/>
          <w:lang w:val="en-US"/>
        </w:rPr>
        <w:t xml:space="preserve">. </w:t>
      </w:r>
      <w:r w:rsidR="00C35894">
        <w:rPr>
          <w:rFonts w:eastAsiaTheme="minorEastAsia" w:cstheme="minorHAnsi"/>
          <w:bCs/>
          <w:iCs/>
          <w:sz w:val="22"/>
          <w:szCs w:val="22"/>
          <w:lang w:val="en-US"/>
        </w:rPr>
        <w:t>However, s</w:t>
      </w:r>
      <w:r w:rsidR="00F4446A">
        <w:rPr>
          <w:rFonts w:eastAsiaTheme="minorEastAsia" w:cstheme="minorHAnsi"/>
          <w:bCs/>
          <w:iCs/>
          <w:sz w:val="22"/>
          <w:szCs w:val="22"/>
          <w:lang w:val="en-US"/>
        </w:rPr>
        <w:t xml:space="preserve">pecies differ in their </w:t>
      </w:r>
      <w:r>
        <w:rPr>
          <w:rFonts w:eastAsiaTheme="minorEastAsia" w:cstheme="minorHAnsi"/>
          <w:bCs/>
          <w:iCs/>
          <w:sz w:val="22"/>
          <w:szCs w:val="22"/>
          <w:lang w:val="en-US"/>
        </w:rPr>
        <w:t xml:space="preserve">body masses (both in absolute values and relative to their maximum body size), and </w:t>
      </w:r>
      <w:r w:rsidR="008F14E0">
        <w:rPr>
          <w:rFonts w:eastAsiaTheme="minorEastAsia" w:cstheme="minorHAnsi"/>
          <w:bCs/>
          <w:iCs/>
          <w:sz w:val="22"/>
          <w:szCs w:val="22"/>
          <w:lang w:val="en-US"/>
        </w:rPr>
        <w:t xml:space="preserve">in </w:t>
      </w:r>
      <w:r w:rsidR="00E03114">
        <w:rPr>
          <w:rFonts w:eastAsiaTheme="minorEastAsia" w:cstheme="minorHAnsi"/>
          <w:bCs/>
          <w:iCs/>
          <w:sz w:val="22"/>
          <w:szCs w:val="22"/>
          <w:lang w:val="en-US"/>
        </w:rPr>
        <w:t>their experimental temperature (both in absolute values and relative to their mean environmental temperature)</w:t>
      </w:r>
      <w:r w:rsidR="0059477F">
        <w:rPr>
          <w:rFonts w:eastAsiaTheme="minorEastAsia" w:cstheme="minorHAnsi"/>
          <w:bCs/>
          <w:iCs/>
          <w:sz w:val="22"/>
          <w:szCs w:val="22"/>
          <w:lang w:val="en-US"/>
        </w:rPr>
        <w:t xml:space="preserve"> (</w:t>
      </w:r>
      <w:r w:rsidR="002058FB" w:rsidRPr="002058FB">
        <w:rPr>
          <w:rFonts w:eastAsiaTheme="minorEastAsia" w:cstheme="minorHAnsi"/>
          <w:bCs/>
          <w:iCs/>
          <w:color w:val="FF0000"/>
          <w:sz w:val="22"/>
          <w:szCs w:val="22"/>
          <w:lang w:val="en-US"/>
        </w:rPr>
        <w:t>Fig SX – add also distribution of relative mass by species</w:t>
      </w:r>
      <w:r w:rsidR="0059477F">
        <w:rPr>
          <w:rFonts w:eastAsiaTheme="minorEastAsia" w:cstheme="minorHAnsi"/>
          <w:bCs/>
          <w:iCs/>
          <w:sz w:val="22"/>
          <w:szCs w:val="22"/>
          <w:lang w:val="en-US"/>
        </w:rPr>
        <w:t>)</w:t>
      </w:r>
      <w:r w:rsidR="001800B3">
        <w:rPr>
          <w:rFonts w:eastAsiaTheme="minorEastAsia" w:cstheme="minorHAnsi"/>
          <w:bCs/>
          <w:iCs/>
          <w:sz w:val="22"/>
          <w:szCs w:val="22"/>
          <w:lang w:val="en-US"/>
        </w:rPr>
        <w:t xml:space="preserve">. Therefore, we </w:t>
      </w:r>
      <w:commentRangeStart w:id="3"/>
      <w:r>
        <w:rPr>
          <w:rFonts w:eastAsiaTheme="minorEastAsia" w:cstheme="minorHAnsi"/>
          <w:bCs/>
          <w:iCs/>
          <w:sz w:val="22"/>
          <w:szCs w:val="22"/>
          <w:lang w:val="en-US"/>
        </w:rPr>
        <w:t>standardize</w:t>
      </w:r>
      <w:commentRangeEnd w:id="3"/>
      <w:r w:rsidR="00DD1FA5">
        <w:rPr>
          <w:rStyle w:val="CommentReference"/>
          <w:rFonts w:asciiTheme="minorHAnsi" w:eastAsiaTheme="minorHAnsi" w:hAnsiTheme="minorHAnsi" w:cstheme="minorBidi"/>
          <w:lang w:val="en-GB" w:eastAsia="en-US"/>
        </w:rPr>
        <w:commentReference w:id="3"/>
      </w:r>
      <w:r>
        <w:rPr>
          <w:rFonts w:eastAsiaTheme="minorEastAsia" w:cstheme="minorHAnsi"/>
          <w:bCs/>
          <w:iCs/>
          <w:sz w:val="22"/>
          <w:szCs w:val="22"/>
          <w:lang w:val="en-US"/>
        </w:rPr>
        <w:t xml:space="preserve"> our predictor </w:t>
      </w:r>
      <w:r w:rsidR="00655919">
        <w:rPr>
          <w:rFonts w:eastAsiaTheme="minorEastAsia" w:cstheme="minorHAnsi"/>
          <w:bCs/>
          <w:iCs/>
          <w:sz w:val="22"/>
          <w:szCs w:val="22"/>
          <w:lang w:val="en-US"/>
        </w:rPr>
        <w:t xml:space="preserve">variables </w:t>
      </w:r>
      <w:r>
        <w:rPr>
          <w:rFonts w:eastAsiaTheme="minorEastAsia" w:cstheme="minorHAnsi"/>
          <w:bCs/>
          <w:iCs/>
          <w:sz w:val="22"/>
          <w:szCs w:val="22"/>
          <w:lang w:val="en-US"/>
        </w:rPr>
        <w:t>by species</w:t>
      </w:r>
      <w:r w:rsidR="00BA1466">
        <w:rPr>
          <w:rFonts w:eastAsiaTheme="minorEastAsia" w:cstheme="minorHAnsi"/>
          <w:bCs/>
          <w:iCs/>
          <w:sz w:val="22"/>
          <w:szCs w:val="22"/>
          <w:lang w:val="en-US"/>
        </w:rPr>
        <w:t xml:space="preserve">. </w:t>
      </w:r>
      <w:r w:rsidR="000F1792" w:rsidRPr="00BA1466">
        <w:rPr>
          <w:rFonts w:eastAsiaTheme="minorEastAsia" w:cstheme="minorHAnsi"/>
          <w:sz w:val="22"/>
          <w:szCs w:val="22"/>
          <w:lang w:val="en-US"/>
        </w:rPr>
        <w:t xml:space="preserve">This was done by </w:t>
      </w:r>
      <w:r w:rsidR="00DB2337">
        <w:rPr>
          <w:rFonts w:eastAsiaTheme="minorEastAsia" w:cstheme="minorHAnsi"/>
          <w:sz w:val="22"/>
          <w:szCs w:val="22"/>
          <w:lang w:val="en-US"/>
        </w:rPr>
        <w:t xml:space="preserve">expressing temperature as the </w:t>
      </w:r>
      <w:r w:rsidR="00437B6F">
        <w:rPr>
          <w:rFonts w:eastAsiaTheme="minorEastAsia" w:cstheme="minorHAnsi"/>
          <w:sz w:val="22"/>
          <w:szCs w:val="22"/>
          <w:lang w:val="en-US"/>
        </w:rPr>
        <w:t>difference</w:t>
      </w:r>
      <w:r w:rsidR="00DB2337">
        <w:rPr>
          <w:rFonts w:eastAsiaTheme="minorEastAsia" w:cstheme="minorHAnsi"/>
          <w:sz w:val="22"/>
          <w:szCs w:val="22"/>
          <w:lang w:val="en-US"/>
        </w:rPr>
        <w:t xml:space="preserve"> between the</w:t>
      </w:r>
      <w:r w:rsidR="0003726A">
        <w:rPr>
          <w:rFonts w:eastAsiaTheme="minorEastAsia" w:cstheme="minorHAnsi"/>
          <w:sz w:val="22"/>
          <w:szCs w:val="22"/>
          <w:lang w:val="en-US"/>
        </w:rPr>
        <w:t xml:space="preserve"> experimental temperature and the </w:t>
      </w:r>
      <w:r w:rsidR="00DB2337">
        <w:rPr>
          <w:rFonts w:eastAsiaTheme="minorEastAsia" w:cstheme="minorHAnsi"/>
          <w:sz w:val="22"/>
          <w:szCs w:val="22"/>
          <w:lang w:val="en-US"/>
        </w:rPr>
        <w:t xml:space="preserve">median environmental </w:t>
      </w:r>
      <w:r w:rsidR="009F162E">
        <w:rPr>
          <w:rFonts w:eastAsiaTheme="minorEastAsia" w:cstheme="minorHAnsi"/>
          <w:sz w:val="22"/>
          <w:szCs w:val="22"/>
          <w:lang w:val="en-US"/>
        </w:rPr>
        <w:t>temperature</w:t>
      </w:r>
      <w:r w:rsidR="00452E1D">
        <w:rPr>
          <w:rFonts w:eastAsiaTheme="minorEastAsia" w:cstheme="minorHAnsi"/>
          <w:sz w:val="22"/>
          <w:szCs w:val="22"/>
          <w:lang w:val="en-US"/>
        </w:rPr>
        <w:t>.</w:t>
      </w:r>
      <w:r w:rsidR="004607FC">
        <w:rPr>
          <w:rFonts w:eastAsiaTheme="minorEastAsia" w:cstheme="minorHAnsi"/>
          <w:sz w:val="22"/>
          <w:szCs w:val="22"/>
          <w:lang w:val="en-US"/>
        </w:rPr>
        <w:t xml:space="preserve"> </w:t>
      </w:r>
      <w:r w:rsidR="000F1792" w:rsidRPr="004607FC">
        <w:rPr>
          <w:rFonts w:eastAsiaTheme="minorEastAsia" w:cstheme="minorHAnsi"/>
          <w:sz w:val="22"/>
          <w:szCs w:val="22"/>
          <w:lang w:val="en-US"/>
        </w:rPr>
        <w:t>We used the median temperature in the environments of the respective species distribution using information available in FishBase</w:t>
      </w:r>
      <w:r w:rsidR="008D737B">
        <w:rPr>
          <w:rFonts w:eastAsiaTheme="minorEastAsia" w:cstheme="minorHAnsi"/>
          <w:sz w:val="22"/>
          <w:szCs w:val="22"/>
          <w:lang w:val="en-US"/>
        </w:rPr>
        <w:t>, extracted between 2019.06.01-</w:t>
      </w:r>
      <w:r w:rsidR="008D737B">
        <w:rPr>
          <w:rFonts w:eastAsiaTheme="minorEastAsia" w:cstheme="minorHAnsi"/>
          <w:sz w:val="22"/>
          <w:szCs w:val="22"/>
          <w:lang w:val="en-US"/>
        </w:rPr>
        <w:t>2019.</w:t>
      </w:r>
      <w:r w:rsidR="008D737B">
        <w:rPr>
          <w:rFonts w:eastAsiaTheme="minorEastAsia" w:cstheme="minorHAnsi"/>
          <w:sz w:val="22"/>
          <w:szCs w:val="22"/>
          <w:lang w:val="en-US"/>
        </w:rPr>
        <w:t>12</w:t>
      </w:r>
      <w:r w:rsidR="008D737B">
        <w:rPr>
          <w:rFonts w:eastAsiaTheme="minorEastAsia" w:cstheme="minorHAnsi"/>
          <w:sz w:val="22"/>
          <w:szCs w:val="22"/>
          <w:lang w:val="en-US"/>
        </w:rPr>
        <w:t>.01</w:t>
      </w:r>
      <w:r w:rsidR="000F1792" w:rsidRPr="004607FC">
        <w:rPr>
          <w:rFonts w:eastAsiaTheme="minorEastAsia" w:cstheme="minorHAnsi"/>
          <w:sz w:val="22"/>
          <w:szCs w:val="22"/>
          <w:lang w:val="en-US"/>
        </w:rPr>
        <w:t xml:space="preserve"> </w:t>
      </w:r>
      <w:r w:rsidR="000F1792" w:rsidRPr="00271681">
        <w:rPr>
          <w:rFonts w:eastAsiaTheme="minorEastAsia" w:cstheme="minorHAnsi"/>
          <w:sz w:val="22"/>
          <w:szCs w:val="22"/>
        </w:rPr>
        <w:fldChar w:fldCharType="begin"/>
      </w:r>
      <w:r w:rsidR="000F1792" w:rsidRPr="004607FC">
        <w:rPr>
          <w:rFonts w:eastAsiaTheme="minorEastAsia" w:cstheme="minorHAnsi"/>
          <w:sz w:val="22"/>
          <w:szCs w:val="22"/>
          <w:lang w:val="en-US"/>
        </w:rPr>
        <w:instrText xml:space="preserve"> ADDIN ZOTERO_ITEM CSL_CITATION {"citationID":"a1uidsafkbo","properties":{"formattedCitation":"(Froese &amp; Pauly 2016)","plainCitation":"(Froese &amp; Pauly 2016)","noteIndex":0},"citationItems":[{"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0F1792" w:rsidRPr="00271681">
        <w:rPr>
          <w:rFonts w:eastAsiaTheme="minorEastAsia" w:cstheme="minorHAnsi"/>
          <w:sz w:val="22"/>
          <w:szCs w:val="22"/>
        </w:rPr>
        <w:fldChar w:fldCharType="separate"/>
      </w:r>
      <w:r w:rsidR="000F1792" w:rsidRPr="004607FC">
        <w:rPr>
          <w:sz w:val="22"/>
          <w:szCs w:val="22"/>
          <w:lang w:val="en-US"/>
        </w:rPr>
        <w:t>(Froese &amp; Pauly 2016)</w:t>
      </w:r>
      <w:r w:rsidR="000F1792" w:rsidRPr="00271681">
        <w:rPr>
          <w:rFonts w:eastAsiaTheme="minorEastAsia" w:cstheme="minorHAnsi"/>
          <w:sz w:val="22"/>
          <w:szCs w:val="22"/>
        </w:rPr>
        <w:fldChar w:fldCharType="end"/>
      </w:r>
      <w:r w:rsidR="000F1792" w:rsidRPr="004607FC">
        <w:rPr>
          <w:rFonts w:eastAsiaTheme="minorEastAsia" w:cstheme="minorHAnsi"/>
          <w:sz w:val="22"/>
          <w:szCs w:val="22"/>
          <w:lang w:val="en-US"/>
        </w:rPr>
        <w:t xml:space="preserve"> (</w:t>
      </w:r>
      <w:hyperlink r:id="rId16" w:history="1">
        <w:r w:rsidR="000F1792" w:rsidRPr="004607FC">
          <w:rPr>
            <w:rStyle w:val="Hyperlink"/>
            <w:rFonts w:eastAsiaTheme="minorEastAsia" w:cstheme="minorHAnsi"/>
            <w:color w:val="auto"/>
            <w:sz w:val="22"/>
            <w:szCs w:val="22"/>
            <w:lang w:val="en-US"/>
          </w:rPr>
          <w:t>https://fishbase.org/</w:t>
        </w:r>
      </w:hyperlink>
      <w:r w:rsidR="000F1792" w:rsidRPr="004607FC">
        <w:rPr>
          <w:rFonts w:eastAsiaTheme="minorEastAsia" w:cstheme="minorHAnsi"/>
          <w:sz w:val="22"/>
          <w:szCs w:val="22"/>
          <w:lang w:val="en-US"/>
        </w:rPr>
        <w:t xml:space="preserve">). </w:t>
      </w:r>
      <w:r w:rsidR="000F1792" w:rsidRPr="00271681">
        <w:rPr>
          <w:rFonts w:eastAsiaTheme="minorEastAsia" w:cstheme="minorHAnsi"/>
          <w:sz w:val="22"/>
          <w:szCs w:val="22"/>
        </w:rPr>
        <w:t>When this information was missing, we used other comparable metrics (e.g. median preferred temperature or temperature of spawning habitat)</w:t>
      </w:r>
      <w:r w:rsidR="000F1792" w:rsidRPr="00A37530">
        <w:rPr>
          <w:rFonts w:eastAsiaTheme="minorEastAsia" w:cstheme="minorHAnsi"/>
          <w:sz w:val="22"/>
          <w:szCs w:val="22"/>
        </w:rPr>
        <w:t xml:space="preserve">. </w:t>
      </w:r>
      <w:r w:rsidR="003F41C0">
        <w:rPr>
          <w:rFonts w:eastAsiaTheme="minorEastAsia" w:cstheme="minorHAnsi"/>
          <w:sz w:val="22"/>
          <w:szCs w:val="22"/>
          <w:lang w:val="en-US"/>
        </w:rPr>
        <w:t xml:space="preserve">For the model of optimum growth temperature, as the difference between optimum temperature for each size-class and the mean optimum temperature across all body size classes of that species. </w:t>
      </w:r>
      <w:r w:rsidR="00C579E2">
        <w:rPr>
          <w:rFonts w:eastAsiaTheme="minorEastAsia" w:cstheme="minorHAnsi"/>
          <w:sz w:val="22"/>
          <w:szCs w:val="22"/>
          <w:lang w:val="en-US"/>
        </w:rPr>
        <w:t xml:space="preserve">For the analysis </w:t>
      </w:r>
      <w:r w:rsidR="00B853CB">
        <w:rPr>
          <w:rFonts w:eastAsiaTheme="minorEastAsia" w:cstheme="minorHAnsi"/>
          <w:sz w:val="22"/>
          <w:szCs w:val="22"/>
          <w:lang w:val="en-US"/>
        </w:rPr>
        <w:t>of mass-dependence of optimum growth temperature within species, we use relative mass as a predict</w:t>
      </w:r>
      <w:r w:rsidR="00F03C68">
        <w:rPr>
          <w:rFonts w:eastAsiaTheme="minorEastAsia" w:cstheme="minorHAnsi"/>
          <w:sz w:val="22"/>
          <w:szCs w:val="22"/>
          <w:lang w:val="en-US"/>
        </w:rPr>
        <w:t xml:space="preserve">or, as we are interested </w:t>
      </w:r>
      <w:r w:rsidR="00F03C68">
        <w:rPr>
          <w:rFonts w:eastAsiaTheme="minorEastAsia" w:cstheme="minorHAnsi"/>
          <w:sz w:val="22"/>
          <w:szCs w:val="22"/>
          <w:lang w:val="en-US"/>
        </w:rPr>
        <w:lastRenderedPageBreak/>
        <w:t xml:space="preserve">in examining relationships within species </w:t>
      </w:r>
      <w:r w:rsidR="00660627">
        <w:rPr>
          <w:rFonts w:eastAsiaTheme="minorEastAsia" w:cstheme="minorHAnsi"/>
          <w:sz w:val="22"/>
          <w:szCs w:val="22"/>
          <w:lang w:val="en-US"/>
        </w:rPr>
        <w:t xml:space="preserve">while accounting </w:t>
      </w:r>
      <w:r w:rsidR="00B853CB">
        <w:rPr>
          <w:rFonts w:eastAsiaTheme="minorEastAsia" w:cstheme="minorHAnsi"/>
          <w:sz w:val="22"/>
          <w:szCs w:val="22"/>
          <w:lang w:val="en-US"/>
        </w:rPr>
        <w:t xml:space="preserve">for variation </w:t>
      </w:r>
      <w:r w:rsidR="000839E1">
        <w:rPr>
          <w:rFonts w:eastAsiaTheme="minorEastAsia" w:cstheme="minorHAnsi"/>
          <w:sz w:val="22"/>
          <w:szCs w:val="22"/>
          <w:lang w:val="en-US"/>
        </w:rPr>
        <w:t xml:space="preserve">in </w:t>
      </w:r>
      <w:r w:rsidR="00DE5465">
        <w:rPr>
          <w:rFonts w:eastAsiaTheme="minorEastAsia" w:cstheme="minorHAnsi"/>
          <w:sz w:val="22"/>
          <w:szCs w:val="22"/>
          <w:lang w:val="en-US"/>
        </w:rPr>
        <w:t xml:space="preserve">relative </w:t>
      </w:r>
      <w:r w:rsidR="00791BD7">
        <w:rPr>
          <w:rFonts w:eastAsiaTheme="minorEastAsia" w:cstheme="minorHAnsi"/>
          <w:sz w:val="22"/>
          <w:szCs w:val="22"/>
          <w:lang w:val="en-US"/>
        </w:rPr>
        <w:t>body mass</w:t>
      </w:r>
      <w:r w:rsidR="00857687">
        <w:rPr>
          <w:rFonts w:eastAsiaTheme="minorEastAsia" w:cstheme="minorHAnsi"/>
          <w:sz w:val="22"/>
          <w:szCs w:val="22"/>
          <w:lang w:val="en-US"/>
        </w:rPr>
        <w:t>es</w:t>
      </w:r>
      <w:r w:rsidR="000839E1">
        <w:rPr>
          <w:rFonts w:eastAsiaTheme="minorEastAsia" w:cstheme="minorHAnsi"/>
          <w:sz w:val="22"/>
          <w:szCs w:val="22"/>
          <w:lang w:val="en-US"/>
        </w:rPr>
        <w:t xml:space="preserve"> </w:t>
      </w:r>
      <w:r w:rsidR="00857687">
        <w:rPr>
          <w:rFonts w:eastAsiaTheme="minorEastAsia" w:cstheme="minorHAnsi"/>
          <w:sz w:val="22"/>
          <w:szCs w:val="22"/>
          <w:lang w:val="en-US"/>
        </w:rPr>
        <w:t>between experiments</w:t>
      </w:r>
      <w:r w:rsidR="000839E1">
        <w:rPr>
          <w:rFonts w:eastAsiaTheme="minorEastAsia" w:cstheme="minorHAnsi"/>
          <w:sz w:val="22"/>
          <w:szCs w:val="22"/>
          <w:lang w:val="en-US"/>
        </w:rPr>
        <w:t xml:space="preserve">. </w:t>
      </w:r>
      <w:r w:rsidR="00941AE2">
        <w:rPr>
          <w:rFonts w:eastAsiaTheme="minorEastAsia" w:cstheme="minorHAnsi"/>
          <w:sz w:val="22"/>
          <w:szCs w:val="22"/>
          <w:lang w:val="en-US"/>
        </w:rPr>
        <w:t xml:space="preserve">Relative mass is here </w:t>
      </w:r>
      <w:r w:rsidR="000F1792" w:rsidRPr="001B149A">
        <w:rPr>
          <w:rFonts w:eastAsiaTheme="minorEastAsia" w:cstheme="minorHAnsi"/>
          <w:sz w:val="22"/>
          <w:szCs w:val="22"/>
          <w:lang w:val="en-US"/>
        </w:rPr>
        <w:t xml:space="preserve">body-mass data by dividing it with the </w:t>
      </w:r>
      <w:r w:rsidR="00A80DD3" w:rsidRPr="001B149A">
        <w:rPr>
          <w:rFonts w:eastAsiaTheme="minorEastAsia" w:cstheme="minorHAnsi"/>
          <w:sz w:val="22"/>
          <w:szCs w:val="22"/>
          <w:lang w:val="en-US"/>
        </w:rPr>
        <w:t>maximum body</w:t>
      </w:r>
      <w:r w:rsidR="000F1792" w:rsidRPr="001B149A">
        <w:rPr>
          <w:rFonts w:eastAsiaTheme="minorEastAsia" w:cstheme="minorHAnsi"/>
          <w:sz w:val="22"/>
          <w:szCs w:val="22"/>
          <w:lang w:val="en-US"/>
        </w:rPr>
        <w:t xml:space="preserve"> mass</w:t>
      </w:r>
      <w:r w:rsidR="00B12EA2">
        <w:rPr>
          <w:rFonts w:eastAsiaTheme="minorEastAsia" w:cstheme="minorHAnsi"/>
          <w:sz w:val="22"/>
          <w:szCs w:val="22"/>
          <w:lang w:val="en-US"/>
        </w:rPr>
        <w:t xml:space="preserve"> by species, based on literature estimates</w:t>
      </w:r>
      <w:r w:rsidR="000F1792" w:rsidRPr="001B149A">
        <w:rPr>
          <w:rFonts w:eastAsiaTheme="minorEastAsia" w:cstheme="minorHAnsi"/>
          <w:sz w:val="22"/>
          <w:szCs w:val="22"/>
          <w:lang w:val="en-US"/>
        </w:rPr>
        <w:t>, also taken from FishBase</w:t>
      </w:r>
      <w:r w:rsidR="0059303B">
        <w:rPr>
          <w:rFonts w:eastAsiaTheme="minorEastAsia" w:cstheme="minorHAnsi"/>
          <w:sz w:val="22"/>
          <w:szCs w:val="22"/>
          <w:lang w:val="en-US"/>
        </w:rPr>
        <w:t xml:space="preserve"> (</w:t>
      </w:r>
      <w:r w:rsidR="0059303B">
        <w:rPr>
          <w:rFonts w:eastAsiaTheme="minorEastAsia" w:cstheme="minorHAnsi"/>
          <w:sz w:val="22"/>
          <w:szCs w:val="22"/>
          <w:lang w:val="en-US"/>
        </w:rPr>
        <w:t>extracted between 2019.06.01-2019.12.01</w:t>
      </w:r>
      <w:r w:rsidR="0059303B">
        <w:rPr>
          <w:rFonts w:eastAsiaTheme="minorEastAsia" w:cstheme="minorHAnsi"/>
          <w:sz w:val="22"/>
          <w:szCs w:val="22"/>
          <w:lang w:val="en-US"/>
        </w:rPr>
        <w:t>)</w:t>
      </w:r>
      <w:r w:rsidR="000F1792" w:rsidRPr="001B149A">
        <w:rPr>
          <w:rFonts w:eastAsiaTheme="minorEastAsia" w:cstheme="minorHAnsi"/>
          <w:sz w:val="22"/>
          <w:szCs w:val="22"/>
          <w:lang w:val="en-US"/>
        </w:rPr>
        <w:t xml:space="preserve">. </w:t>
      </w:r>
      <w:r w:rsidR="009C6307" w:rsidRPr="00AF300D">
        <w:rPr>
          <w:rFonts w:eastAsiaTheme="minorEastAsia" w:cstheme="minorHAnsi"/>
          <w:sz w:val="22"/>
          <w:szCs w:val="22"/>
          <w:lang w:val="en-US"/>
        </w:rPr>
        <w:t xml:space="preserve">More detailed definitions of </w:t>
      </w:r>
      <w:r w:rsidR="00AF300D" w:rsidRPr="00AF300D">
        <w:rPr>
          <w:rFonts w:eastAsiaTheme="minorEastAsia" w:cstheme="minorHAnsi"/>
          <w:sz w:val="22"/>
          <w:szCs w:val="22"/>
          <w:lang w:val="en-US"/>
        </w:rPr>
        <w:t>standardized variables are given below each model</w:t>
      </w:r>
      <w:r w:rsidR="00822A42">
        <w:rPr>
          <w:rFonts w:eastAsiaTheme="minorEastAsia" w:cstheme="minorHAnsi"/>
          <w:sz w:val="22"/>
          <w:szCs w:val="22"/>
          <w:lang w:val="en-US"/>
        </w:rPr>
        <w:t xml:space="preserve"> in the following sections.</w:t>
      </w:r>
    </w:p>
    <w:p w14:paraId="150A09C7" w14:textId="210CD48E" w:rsidR="000F1792" w:rsidRPr="00CB18CC" w:rsidRDefault="000F1792" w:rsidP="00904830">
      <w:pPr>
        <w:spacing w:line="480" w:lineRule="auto"/>
        <w:contextualSpacing/>
        <w:jc w:val="both"/>
        <w:rPr>
          <w:rFonts w:cstheme="minorHAnsi"/>
          <w:b/>
          <w:lang w:val="en-US"/>
        </w:rPr>
      </w:pPr>
    </w:p>
    <w:p w14:paraId="18EC7E3D" w14:textId="77777777" w:rsidR="003E127B" w:rsidRPr="00CB18CC" w:rsidRDefault="003E127B" w:rsidP="00904830">
      <w:pPr>
        <w:spacing w:line="480" w:lineRule="auto"/>
        <w:contextualSpacing/>
        <w:jc w:val="both"/>
        <w:rPr>
          <w:rFonts w:cstheme="minorHAnsi"/>
          <w:b/>
          <w:sz w:val="22"/>
          <w:szCs w:val="22"/>
        </w:rPr>
      </w:pPr>
      <w:r w:rsidRPr="00CB18CC">
        <w:rPr>
          <w:rFonts w:cstheme="minorHAnsi"/>
          <w:b/>
          <w:sz w:val="22"/>
          <w:szCs w:val="22"/>
        </w:rPr>
        <w:t>Model fitting</w:t>
      </w:r>
    </w:p>
    <w:p w14:paraId="1F100B15" w14:textId="5CFE4F91" w:rsidR="00B35D9D" w:rsidRPr="00CB18CC" w:rsidRDefault="00673847" w:rsidP="00B35D9D">
      <w:pPr>
        <w:spacing w:line="480" w:lineRule="auto"/>
        <w:contextualSpacing/>
        <w:jc w:val="both"/>
        <w:rPr>
          <w:rFonts w:cstheme="minorHAnsi"/>
          <w:bCs/>
          <w:i/>
          <w:iCs/>
          <w:sz w:val="22"/>
          <w:szCs w:val="22"/>
        </w:rPr>
      </w:pPr>
      <w:r>
        <w:rPr>
          <w:rFonts w:cstheme="minorHAnsi"/>
          <w:bCs/>
          <w:i/>
          <w:iCs/>
          <w:sz w:val="22"/>
          <w:szCs w:val="22"/>
        </w:rPr>
        <w:t>Mass-dependence of optimum growth temperature</w:t>
      </w:r>
    </w:p>
    <w:p w14:paraId="1E47FD26" w14:textId="3184D6B9" w:rsidR="00CF061E" w:rsidRPr="00F23B85" w:rsidRDefault="00913C37" w:rsidP="00904830">
      <w:pPr>
        <w:spacing w:line="480" w:lineRule="auto"/>
        <w:contextualSpacing/>
        <w:jc w:val="both"/>
        <w:rPr>
          <w:rFonts w:cstheme="minorHAnsi"/>
          <w:bCs/>
          <w:sz w:val="22"/>
          <w:szCs w:val="22"/>
          <w:lang w:val="en-US"/>
        </w:rPr>
      </w:pPr>
      <w:r w:rsidRPr="00F23B85">
        <w:rPr>
          <w:rFonts w:cstheme="minorHAnsi"/>
          <w:bCs/>
          <w:sz w:val="22"/>
          <w:szCs w:val="22"/>
          <w:lang w:val="en-US"/>
        </w:rPr>
        <w:t xml:space="preserve">To evaluate </w:t>
      </w:r>
      <w:r w:rsidR="00A469D8" w:rsidRPr="00F23B85">
        <w:rPr>
          <w:rFonts w:cstheme="minorHAnsi"/>
          <w:bCs/>
          <w:sz w:val="22"/>
          <w:szCs w:val="22"/>
          <w:lang w:val="en-US"/>
        </w:rPr>
        <w:t xml:space="preserve">how the </w:t>
      </w:r>
      <w:r w:rsidR="002F3BA6" w:rsidRPr="00F23B85">
        <w:rPr>
          <w:rFonts w:cstheme="minorHAnsi"/>
          <w:bCs/>
          <w:sz w:val="22"/>
          <w:szCs w:val="22"/>
          <w:lang w:val="en-US"/>
        </w:rPr>
        <w:t xml:space="preserve">average </w:t>
      </w:r>
      <w:r w:rsidR="00A469D8" w:rsidRPr="00F23B85">
        <w:rPr>
          <w:rFonts w:cstheme="minorHAnsi"/>
          <w:bCs/>
          <w:sz w:val="22"/>
          <w:szCs w:val="22"/>
          <w:lang w:val="en-US"/>
        </w:rPr>
        <w:t>optimum temperature</w:t>
      </w:r>
      <w:r w:rsidR="001879B1" w:rsidRPr="00F23B85">
        <w:rPr>
          <w:rFonts w:cstheme="minorHAnsi"/>
          <w:bCs/>
          <w:sz w:val="22"/>
          <w:szCs w:val="22"/>
          <w:lang w:val="en-US"/>
        </w:rPr>
        <w:t xml:space="preserve"> </w:t>
      </w:r>
      <w:r w:rsidR="00DC4614" w:rsidRPr="00F23B85">
        <w:rPr>
          <w:rFonts w:eastAsiaTheme="minorEastAsia" w:cstheme="minorHAnsi"/>
          <w:bCs/>
          <w:sz w:val="22"/>
          <w:szCs w:val="22"/>
          <w:lang w:val="en-US"/>
        </w:rPr>
        <w:t>in Cels</w:t>
      </w:r>
      <w:r w:rsidR="00DC4614">
        <w:rPr>
          <w:rFonts w:eastAsiaTheme="minorEastAsia" w:cstheme="minorHAnsi"/>
          <w:bCs/>
          <w:sz w:val="22"/>
          <w:szCs w:val="22"/>
          <w:lang w:val="en-US"/>
        </w:rPr>
        <w:t xml:space="preserve">ius </w:t>
      </w:r>
      <w:r w:rsidR="001879B1" w:rsidRPr="00F23B85">
        <w:rPr>
          <w:rFonts w:cstheme="minorHAnsi"/>
          <w:bCs/>
          <w:sz w:val="22"/>
          <w:szCs w:val="22"/>
          <w:lang w:val="en-US"/>
        </w:rPr>
        <w:t>(</w:t>
      </w:r>
      <m:oMath>
        <m:sSub>
          <m:sSubPr>
            <m:ctrlPr>
              <w:rPr>
                <w:rFonts w:ascii="Cambria Math" w:hAnsi="Cambria Math" w:cstheme="minorHAnsi"/>
                <w:bCs/>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sub>
        </m:sSub>
      </m:oMath>
      <w:r w:rsidR="001879B1" w:rsidRPr="00F23B85">
        <w:rPr>
          <w:rFonts w:eastAsiaTheme="minorEastAsia" w:cstheme="minorHAnsi"/>
          <w:bCs/>
          <w:sz w:val="22"/>
          <w:szCs w:val="22"/>
          <w:lang w:val="en-US"/>
        </w:rPr>
        <w:t xml:space="preserve">) </w:t>
      </w:r>
      <w:r w:rsidR="00A469D8" w:rsidRPr="00F23B85">
        <w:rPr>
          <w:rFonts w:cstheme="minorHAnsi"/>
          <w:bCs/>
          <w:sz w:val="22"/>
          <w:szCs w:val="22"/>
          <w:lang w:val="en-US"/>
        </w:rPr>
        <w:t xml:space="preserve">for individual growth depends </w:t>
      </w:r>
      <w:r w:rsidR="009D7499" w:rsidRPr="00F23B85">
        <w:rPr>
          <w:rFonts w:cstheme="minorHAnsi"/>
          <w:bCs/>
          <w:sz w:val="22"/>
          <w:szCs w:val="22"/>
          <w:lang w:val="en-US"/>
        </w:rPr>
        <w:t>on body mass</w:t>
      </w:r>
      <w:r w:rsidR="009F3F05" w:rsidRPr="00F23B85">
        <w:rPr>
          <w:rFonts w:cstheme="minorHAnsi"/>
          <w:bCs/>
          <w:sz w:val="22"/>
          <w:szCs w:val="22"/>
          <w:lang w:val="en-US"/>
        </w:rPr>
        <w:t xml:space="preserve"> </w:t>
      </w:r>
      <w:r w:rsidR="009F3F05" w:rsidRPr="00F23B85">
        <w:rPr>
          <w:rFonts w:eastAsiaTheme="minorEastAsia" w:cstheme="minorHAnsi"/>
          <w:bCs/>
          <w:sz w:val="22"/>
          <w:szCs w:val="22"/>
          <w:lang w:val="en-US"/>
        </w:rPr>
        <w:t>(</w:t>
      </w:r>
      <m:oMath>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009F3F05" w:rsidRPr="00F23B85">
        <w:rPr>
          <w:rFonts w:eastAsiaTheme="minorEastAsia" w:cstheme="minorHAnsi"/>
          <w:bCs/>
          <w:iCs/>
          <w:sz w:val="22"/>
          <w:szCs w:val="22"/>
          <w:lang w:val="en-US"/>
        </w:rPr>
        <w:t>)</w:t>
      </w:r>
      <w:r w:rsidR="009D7499" w:rsidRPr="00F23B85">
        <w:rPr>
          <w:rFonts w:cstheme="minorHAnsi"/>
          <w:bCs/>
          <w:sz w:val="22"/>
          <w:szCs w:val="22"/>
          <w:lang w:val="en-US"/>
        </w:rPr>
        <w:t>, we</w:t>
      </w:r>
      <w:r w:rsidR="00D4158A" w:rsidRPr="00F23B85">
        <w:rPr>
          <w:rFonts w:cstheme="minorHAnsi"/>
          <w:bCs/>
          <w:sz w:val="22"/>
          <w:szCs w:val="22"/>
          <w:lang w:val="en-US"/>
        </w:rPr>
        <w:t xml:space="preserve"> </w:t>
      </w:r>
      <w:r w:rsidR="008041FC" w:rsidRPr="00F23B85">
        <w:rPr>
          <w:rFonts w:cstheme="minorHAnsi"/>
          <w:bCs/>
          <w:sz w:val="22"/>
          <w:szCs w:val="22"/>
          <w:lang w:val="en-US"/>
        </w:rPr>
        <w:t xml:space="preserve">fit the following </w:t>
      </w:r>
      <w:r w:rsidR="00CF061E" w:rsidRPr="00F23B85">
        <w:rPr>
          <w:rFonts w:cstheme="minorHAnsi"/>
          <w:bCs/>
          <w:sz w:val="22"/>
          <w:szCs w:val="22"/>
          <w:lang w:val="en-US"/>
        </w:rPr>
        <w:t>hierarchical model</w:t>
      </w:r>
      <w:r w:rsidR="0084768E" w:rsidRPr="00F23B85">
        <w:rPr>
          <w:rFonts w:cstheme="minorHAnsi"/>
          <w:bCs/>
          <w:sz w:val="22"/>
          <w:szCs w:val="22"/>
          <w:lang w:val="en-US"/>
        </w:rPr>
        <w:t xml:space="preserve"> to account for variation in both intercept and slope with respect to species</w:t>
      </w:r>
      <w:r w:rsidR="00CF061E" w:rsidRPr="00F23B85">
        <w:rPr>
          <w:rFonts w:cstheme="minorHAnsi"/>
          <w:bCs/>
          <w:sz w:val="22"/>
          <w:szCs w:val="22"/>
          <w:lang w:val="en-US"/>
        </w:rPr>
        <w:t>:</w:t>
      </w:r>
    </w:p>
    <w:p w14:paraId="4328B7FF" w14:textId="41000865" w:rsidR="00CF061E" w:rsidRDefault="00A06C75" w:rsidP="00CF061E">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o,i</m:t>
            </m:r>
          </m:sub>
        </m:sSub>
        <m:r>
          <w:rPr>
            <w:rFonts w:ascii="Cambria Math" w:hAnsi="Cambria Math" w:cstheme="minorHAnsi"/>
            <w:sz w:val="22"/>
            <w:szCs w:val="22"/>
          </w:rPr>
          <m:t>~N(</m:t>
        </m:r>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 </m:t>
        </m:r>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r>
          <w:rPr>
            <w:rFonts w:ascii="Cambria Math" w:hAnsi="Cambria Math" w:cstheme="minorHAnsi"/>
            <w:sz w:val="22"/>
            <w:szCs w:val="22"/>
          </w:rPr>
          <m:t>)</m:t>
        </m:r>
      </m:oMath>
      <w:r w:rsidR="00CF061E" w:rsidRPr="00447343">
        <w:rPr>
          <w:rFonts w:eastAsiaTheme="minorEastAsia" w:cstheme="minorHAnsi"/>
          <w:sz w:val="22"/>
          <w:szCs w:val="22"/>
        </w:rPr>
        <w:t xml:space="preserve">                                </w:t>
      </w:r>
      <w:r w:rsidR="002336E6">
        <w:rPr>
          <w:rFonts w:eastAsiaTheme="minorEastAsia" w:cstheme="minorHAnsi"/>
          <w:sz w:val="22"/>
          <w:szCs w:val="22"/>
        </w:rPr>
        <w:t xml:space="preserve">      </w:t>
      </w:r>
      <w:r w:rsidR="00CF061E" w:rsidRPr="00447343">
        <w:rPr>
          <w:rFonts w:eastAsiaTheme="minorEastAsia" w:cstheme="minorHAnsi"/>
          <w:sz w:val="22"/>
          <w:szCs w:val="22"/>
        </w:rPr>
        <w:t xml:space="preserve">                           (</w:t>
      </w:r>
      <w:r w:rsidR="00CF061E">
        <w:rPr>
          <w:rFonts w:eastAsiaTheme="minorEastAsia" w:cstheme="minorHAnsi"/>
          <w:sz w:val="22"/>
          <w:szCs w:val="22"/>
        </w:rPr>
        <w:t>1</w:t>
      </w:r>
      <w:r w:rsidR="00CF061E" w:rsidRPr="00447343">
        <w:rPr>
          <w:rFonts w:eastAsiaTheme="minorEastAsia" w:cstheme="minorHAnsi"/>
          <w:sz w:val="22"/>
          <w:szCs w:val="22"/>
        </w:rPr>
        <w:t>)</w:t>
      </w:r>
    </w:p>
    <w:p w14:paraId="0C277DC5" w14:textId="56324BAA" w:rsidR="00CF061E" w:rsidRPr="00447343" w:rsidRDefault="00A06C75" w:rsidP="00CF061E">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j[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j[i]</m:t>
            </m:r>
          </m:sub>
        </m:sSub>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00CF061E" w:rsidRPr="00447343">
        <w:rPr>
          <w:rFonts w:eastAsiaTheme="minorEastAsia" w:cstheme="minorHAnsi"/>
          <w:sz w:val="22"/>
          <w:szCs w:val="22"/>
        </w:rPr>
        <w:t xml:space="preserve">,             </w:t>
      </w:r>
      <w:r w:rsidR="002336E6">
        <w:rPr>
          <w:rFonts w:eastAsiaTheme="minorEastAsia" w:cstheme="minorHAnsi"/>
          <w:sz w:val="22"/>
          <w:szCs w:val="22"/>
        </w:rPr>
        <w:t xml:space="preserve">                    </w:t>
      </w:r>
      <w:r w:rsidR="00CF061E" w:rsidRPr="00447343">
        <w:rPr>
          <w:rFonts w:eastAsiaTheme="minorEastAsia" w:cstheme="minorHAnsi"/>
          <w:sz w:val="22"/>
          <w:szCs w:val="22"/>
        </w:rPr>
        <w:t xml:space="preserve">                          (</w:t>
      </w:r>
      <w:r w:rsidR="00CF061E">
        <w:rPr>
          <w:rFonts w:eastAsiaTheme="minorEastAsia" w:cstheme="minorHAnsi"/>
          <w:sz w:val="22"/>
          <w:szCs w:val="22"/>
        </w:rPr>
        <w:t>2</w:t>
      </w:r>
      <w:r w:rsidR="00CF061E" w:rsidRPr="00447343">
        <w:rPr>
          <w:rFonts w:eastAsiaTheme="minorEastAsia" w:cstheme="minorHAnsi"/>
          <w:sz w:val="22"/>
          <w:szCs w:val="22"/>
        </w:rPr>
        <w:t>)</w:t>
      </w:r>
    </w:p>
    <w:p w14:paraId="32423BE3" w14:textId="225B0217" w:rsidR="00CF061E" w:rsidRDefault="00A06C75" w:rsidP="00CF061E">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j</m:t>
            </m:r>
          </m:sub>
        </m:sSub>
        <m:r>
          <w:rPr>
            <w:rFonts w:ascii="Cambria Math" w:eastAsiaTheme="minorEastAsia" w:hAnsi="Cambria Math" w:cstheme="minorHAnsi"/>
            <w:sz w:val="22"/>
            <w:szCs w:val="22"/>
          </w:rPr>
          <m:t>~N(</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m:t>
                </m:r>
              </m:sub>
            </m:sSub>
          </m:sub>
        </m:sSub>
        <m:r>
          <w:rPr>
            <w:rFonts w:ascii="Cambria Math" w:eastAsiaTheme="minorEastAsia" w:hAnsi="Cambria Math" w:cstheme="minorHAnsi"/>
            <w:sz w:val="22"/>
            <w:szCs w:val="22"/>
          </w:rPr>
          <m:t xml:space="preserve">, </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τ</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m:t>
                </m:r>
              </m:sub>
            </m:sSub>
          </m:sub>
        </m:sSub>
        <m:r>
          <w:rPr>
            <w:rFonts w:ascii="Cambria Math" w:eastAsiaTheme="minorEastAsia" w:hAnsi="Cambria Math" w:cstheme="minorHAnsi"/>
            <w:sz w:val="22"/>
            <w:szCs w:val="22"/>
          </w:rPr>
          <m:t>)</m:t>
        </m:r>
      </m:oMath>
      <w:r w:rsidR="00CF061E" w:rsidRPr="00447343">
        <w:rPr>
          <w:rFonts w:eastAsiaTheme="minorEastAsia"/>
          <w:sz w:val="22"/>
          <w:szCs w:val="22"/>
        </w:rPr>
        <w:t>,</w:t>
      </w:r>
      <w:r w:rsidR="00CF061E" w:rsidRPr="00447343">
        <w:rPr>
          <w:rFonts w:eastAsiaTheme="minorEastAsia" w:cstheme="minorHAnsi"/>
          <w:sz w:val="22"/>
          <w:szCs w:val="22"/>
        </w:rPr>
        <w:t xml:space="preserve">                                  </w:t>
      </w:r>
      <w:r w:rsidR="002336E6">
        <w:rPr>
          <w:rFonts w:eastAsiaTheme="minorEastAsia" w:cstheme="minorHAnsi"/>
          <w:sz w:val="22"/>
          <w:szCs w:val="22"/>
        </w:rPr>
        <w:t xml:space="preserve">       </w:t>
      </w:r>
      <w:r w:rsidR="00CF061E" w:rsidRPr="00447343">
        <w:rPr>
          <w:rFonts w:eastAsiaTheme="minorEastAsia" w:cstheme="minorHAnsi"/>
          <w:sz w:val="22"/>
          <w:szCs w:val="22"/>
        </w:rPr>
        <w:t xml:space="preserve">                      (</w:t>
      </w:r>
      <w:r w:rsidR="00CF061E">
        <w:rPr>
          <w:rFonts w:eastAsiaTheme="minorEastAsia" w:cstheme="minorHAnsi"/>
          <w:sz w:val="22"/>
          <w:szCs w:val="22"/>
        </w:rPr>
        <w:t>3</w:t>
      </w:r>
      <w:r w:rsidR="00CF061E" w:rsidRPr="00447343">
        <w:rPr>
          <w:rFonts w:eastAsiaTheme="minorEastAsia" w:cstheme="minorHAnsi"/>
          <w:sz w:val="22"/>
          <w:szCs w:val="22"/>
        </w:rPr>
        <w:t>)</w:t>
      </w:r>
    </w:p>
    <w:p w14:paraId="4E32A5B8" w14:textId="41A2AD5A" w:rsidR="00CD6EFE" w:rsidRPr="00BE153D" w:rsidRDefault="00093E51" w:rsidP="00904830">
      <w:pPr>
        <w:spacing w:line="480" w:lineRule="auto"/>
        <w:contextualSpacing/>
        <w:jc w:val="both"/>
        <w:rPr>
          <w:rFonts w:cstheme="minorHAnsi"/>
          <w:bCs/>
          <w:sz w:val="22"/>
          <w:szCs w:val="22"/>
          <w:lang w:val="en-US"/>
        </w:rPr>
      </w:pPr>
      <w:r>
        <w:rPr>
          <w:rFonts w:eastAsiaTheme="minorEastAsia" w:cstheme="minorHAnsi"/>
          <w:bCs/>
          <w:iCs/>
          <w:sz w:val="22"/>
          <w:szCs w:val="22"/>
          <w:lang w:val="en-US"/>
        </w:rPr>
        <w:t>Here</w:t>
      </w:r>
      <w:r w:rsidR="00286D6A">
        <w:rPr>
          <w:rFonts w:eastAsiaTheme="minorEastAsia" w:cstheme="minorHAnsi"/>
          <w:bCs/>
          <w:iCs/>
          <w:sz w:val="22"/>
          <w:szCs w:val="22"/>
          <w:lang w:val="en-US"/>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sub>
        </m:sSub>
      </m:oMath>
      <w:r w:rsidR="004B1A52">
        <w:rPr>
          <w:rFonts w:eastAsiaTheme="minorEastAsia" w:cstheme="minorHAnsi"/>
          <w:bCs/>
          <w:iCs/>
          <w:sz w:val="22"/>
          <w:szCs w:val="22"/>
          <w:lang w:val="en-US"/>
        </w:rPr>
        <w:t xml:space="preserve"> </w:t>
      </w:r>
      <w:r w:rsidR="00286D6A">
        <w:rPr>
          <w:rFonts w:eastAsiaTheme="minorEastAsia" w:cstheme="minorHAnsi"/>
          <w:bCs/>
          <w:iCs/>
          <w:sz w:val="22"/>
          <w:szCs w:val="22"/>
          <w:lang w:val="en-US"/>
        </w:rPr>
        <w:t>is the rescaled optimum</w:t>
      </w:r>
      <w:r w:rsidR="00960D16">
        <w:rPr>
          <w:rFonts w:eastAsiaTheme="minorEastAsia" w:cstheme="minorHAnsi"/>
          <w:bCs/>
          <w:iCs/>
          <w:sz w:val="22"/>
          <w:szCs w:val="22"/>
          <w:lang w:val="en-US"/>
        </w:rPr>
        <w:t xml:space="preserve"> temperature within species</w:t>
      </w:r>
      <w:r w:rsidR="0080032E">
        <w:rPr>
          <w:rFonts w:eastAsiaTheme="minorEastAsia" w:cstheme="minorHAnsi"/>
          <w:bCs/>
          <w:iCs/>
          <w:sz w:val="22"/>
          <w:szCs w:val="22"/>
          <w:lang w:val="en-US"/>
        </w:rPr>
        <w:t xml:space="preserve"> </w:t>
      </w:r>
      <m:oMath>
        <m:r>
          <w:rPr>
            <w:rFonts w:ascii="Cambria Math" w:eastAsiaTheme="minorEastAsia" w:hAnsi="Cambria Math" w:cstheme="minorHAnsi"/>
            <w:sz w:val="22"/>
            <w:szCs w:val="22"/>
            <w:lang w:val="en-US"/>
          </w:rPr>
          <m:t>j</m:t>
        </m:r>
      </m:oMath>
      <w:r w:rsidR="0080032E">
        <w:rPr>
          <w:rFonts w:eastAsiaTheme="minorEastAsia" w:cstheme="minorHAnsi"/>
          <w:bCs/>
          <w:iCs/>
          <w:sz w:val="22"/>
          <w:szCs w:val="22"/>
          <w:lang w:val="en-US"/>
        </w:rPr>
        <w:t>:</w:t>
      </w:r>
      <w:r w:rsidR="00960D16">
        <w:rPr>
          <w:rFonts w:eastAsiaTheme="minorEastAsia" w:cstheme="minorHAnsi"/>
          <w:bCs/>
          <w:iCs/>
          <w:sz w:val="22"/>
          <w:szCs w:val="22"/>
          <w:lang w:val="en-US"/>
        </w:rPr>
        <w:t xml:space="preserve"> </w:t>
      </w:r>
      <m:oMath>
        <m:sSub>
          <m:sSubPr>
            <m:ctrlPr>
              <w:rPr>
                <w:rFonts w:ascii="Cambria Math" w:hAnsi="Cambria Math" w:cstheme="minorHAnsi"/>
                <w:bCs/>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sub>
        </m:sSub>
        <m:r>
          <w:rPr>
            <w:rFonts w:ascii="Cambria Math" w:eastAsiaTheme="minorEastAsia" w:hAnsi="Cambria Math" w:cstheme="minorHAnsi"/>
            <w:sz w:val="22"/>
            <w:szCs w:val="22"/>
            <w:lang w:val="en-US"/>
          </w:rPr>
          <m:t>=</m:t>
        </m:r>
        <m:sSub>
          <m:sSubPr>
            <m:ctrlPr>
              <w:rPr>
                <w:rFonts w:ascii="Cambria Math" w:hAnsi="Cambria Math" w:cstheme="minorHAnsi"/>
                <w:bCs/>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r>
          <w:rPr>
            <w:rFonts w:ascii="Cambria Math" w:hAnsi="Cambria Math" w:cstheme="minorHAnsi"/>
            <w:sz w:val="22"/>
            <w:szCs w:val="22"/>
            <w:lang w:val="en-US"/>
          </w:rPr>
          <m:t>-</m:t>
        </m:r>
        <m:acc>
          <m:accPr>
            <m:chr m:val="̅"/>
            <m:ctrlPr>
              <w:rPr>
                <w:rFonts w:ascii="Cambria Math" w:hAnsi="Cambria Math" w:cstheme="minorHAnsi"/>
                <w:bCs/>
                <w:i/>
                <w:sz w:val="22"/>
                <w:szCs w:val="22"/>
              </w:rPr>
            </m:ctrlPr>
          </m:accPr>
          <m:e>
            <m:sSub>
              <m:sSubPr>
                <m:ctrlPr>
                  <w:rPr>
                    <w:rFonts w:ascii="Cambria Math" w:hAnsi="Cambria Math" w:cstheme="minorHAnsi"/>
                    <w:bCs/>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acc>
      </m:oMath>
      <w:r>
        <w:rPr>
          <w:rFonts w:eastAsiaTheme="minorEastAsia" w:cstheme="minorHAnsi"/>
          <w:bCs/>
          <w:iCs/>
          <w:sz w:val="22"/>
          <w:szCs w:val="22"/>
          <w:lang w:val="en-US"/>
        </w:rPr>
        <w:t xml:space="preserve"> </w:t>
      </w:r>
      <w:r w:rsidR="00E54196">
        <w:rPr>
          <w:rFonts w:eastAsiaTheme="minorEastAsia" w:cstheme="minorHAnsi"/>
          <w:bCs/>
          <w:iCs/>
          <w:sz w:val="22"/>
          <w:szCs w:val="22"/>
          <w:lang w:val="en-US"/>
        </w:rPr>
        <w:t xml:space="preserve">to account for variation in the actual optimum growth temperature between species. </w:t>
      </w:r>
      <m:oMath>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00CB4F5A" w:rsidRPr="00CD534E">
        <w:rPr>
          <w:rFonts w:eastAsiaTheme="minorEastAsia" w:cstheme="minorHAnsi"/>
          <w:iCs/>
          <w:sz w:val="22"/>
          <w:szCs w:val="22"/>
          <w:lang w:val="en-US"/>
        </w:rPr>
        <w:t xml:space="preserve"> is</w:t>
      </w:r>
      <w:r w:rsidR="00CB4F5A">
        <w:rPr>
          <w:rFonts w:eastAsiaTheme="minorEastAsia" w:cstheme="minorHAnsi"/>
          <w:iCs/>
          <w:sz w:val="22"/>
          <w:szCs w:val="22"/>
          <w:lang w:val="en-US"/>
        </w:rPr>
        <w:t xml:space="preserve"> </w:t>
      </w:r>
      <w:r w:rsidR="00804B85">
        <w:rPr>
          <w:rFonts w:eastAsiaTheme="minorEastAsia" w:cstheme="minorHAnsi"/>
          <w:iCs/>
          <w:sz w:val="22"/>
          <w:szCs w:val="22"/>
          <w:lang w:val="en-US"/>
        </w:rPr>
        <w:t xml:space="preserve">the natural log of body mass </w:t>
      </w:r>
      <w:r w:rsidR="00354B7D">
        <w:rPr>
          <w:rFonts w:eastAsiaTheme="minorEastAsia" w:cstheme="minorHAnsi"/>
          <w:iCs/>
          <w:sz w:val="22"/>
          <w:szCs w:val="22"/>
          <w:lang w:val="en-US"/>
        </w:rPr>
        <w:t>divided</w:t>
      </w:r>
      <w:r w:rsidR="00804B85">
        <w:rPr>
          <w:rFonts w:eastAsiaTheme="minorEastAsia" w:cstheme="minorHAnsi"/>
          <w:iCs/>
          <w:sz w:val="22"/>
          <w:szCs w:val="22"/>
          <w:lang w:val="en-US"/>
        </w:rPr>
        <w:t xml:space="preserve"> by the maximum body mass within species</w:t>
      </w:r>
      <w:r w:rsidR="006132DE">
        <w:rPr>
          <w:rFonts w:eastAsiaTheme="minorEastAsia" w:cstheme="minorHAnsi"/>
          <w:iCs/>
          <w:sz w:val="22"/>
          <w:szCs w:val="22"/>
          <w:lang w:val="en-US"/>
        </w:rPr>
        <w:t xml:space="preserve">, in </w:t>
      </w:r>
      <m:oMath>
        <m:r>
          <m:rPr>
            <m:sty m:val="p"/>
          </m:rPr>
          <w:rPr>
            <w:rFonts w:ascii="Cambria Math" w:eastAsiaTheme="minorEastAsia" w:hAnsi="Cambria Math" w:cstheme="minorHAnsi"/>
            <w:sz w:val="22"/>
            <w:szCs w:val="22"/>
            <w:lang w:val="en-US"/>
          </w:rPr>
          <m:t>g</m:t>
        </m:r>
      </m:oMath>
      <w:r w:rsidR="00354B7D">
        <w:rPr>
          <w:rFonts w:eastAsiaTheme="minorEastAsia" w:cstheme="minorHAnsi"/>
          <w:iCs/>
          <w:sz w:val="22"/>
          <w:szCs w:val="22"/>
          <w:lang w:val="en-US"/>
        </w:rPr>
        <w:t xml:space="preserve">, defined as </w:t>
      </w:r>
      <m:oMath>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hAnsi="Cambria Math" w:cstheme="minorHAnsi"/>
            <w:sz w:val="22"/>
            <w:szCs w:val="22"/>
            <w:lang w:val="en-US"/>
          </w:rPr>
          <m:t>=</m:t>
        </m:r>
        <m:func>
          <m:funcPr>
            <m:ctrlPr>
              <w:rPr>
                <w:rFonts w:ascii="Cambria Math" w:eastAsiaTheme="minorEastAsia" w:hAnsi="Cambria Math" w:cstheme="minorHAnsi"/>
                <w:i/>
                <w:iCs/>
                <w:sz w:val="22"/>
                <w:szCs w:val="22"/>
                <w:lang w:val="en-US"/>
              </w:rPr>
            </m:ctrlPr>
          </m:funcPr>
          <m:fName>
            <m:r>
              <m:rPr>
                <m:sty m:val="p"/>
              </m:rPr>
              <w:rPr>
                <w:rFonts w:ascii="Cambria Math" w:hAnsi="Cambria Math" w:cstheme="minorHAnsi"/>
                <w:sz w:val="22"/>
                <w:szCs w:val="22"/>
                <w:lang w:val="en-US"/>
              </w:rPr>
              <m:t>ln</m:t>
            </m:r>
          </m:fName>
          <m:e>
            <m:r>
              <w:rPr>
                <w:rFonts w:ascii="Cambria Math" w:eastAsiaTheme="minorEastAsia" w:hAnsi="Cambria Math" w:cstheme="minorHAnsi"/>
                <w:sz w:val="22"/>
                <w:szCs w:val="22"/>
                <w:lang w:val="en-US"/>
              </w:rPr>
              <m:t>(</m:t>
            </m:r>
            <m:sSub>
              <m:sSubPr>
                <m:ctrlPr>
                  <w:rPr>
                    <w:rFonts w:ascii="Cambria Math" w:eastAsiaTheme="minorEastAsia" w:hAnsi="Cambria Math" w:cstheme="minorHAnsi"/>
                    <w:i/>
                    <w:iCs/>
                    <w:sz w:val="22"/>
                    <w:szCs w:val="22"/>
                    <w:lang w:val="en-US"/>
                  </w:rPr>
                </m:ctrlPr>
              </m:sSubPr>
              <m:e>
                <m:r>
                  <w:rPr>
                    <w:rFonts w:ascii="Cambria Math" w:eastAsiaTheme="minorEastAsia" w:hAnsi="Cambria Math" w:cstheme="minorHAnsi"/>
                    <w:sz w:val="22"/>
                    <w:szCs w:val="22"/>
                    <w:lang w:val="en-US"/>
                  </w:rPr>
                  <m:t>M</m:t>
                </m:r>
              </m:e>
              <m:sub>
                <m:r>
                  <w:rPr>
                    <w:rFonts w:ascii="Cambria Math" w:eastAsiaTheme="minorEastAsia" w:hAnsi="Cambria Math" w:cstheme="minorHAnsi"/>
                    <w:sz w:val="22"/>
                    <w:szCs w:val="22"/>
                    <w:lang w:val="en-US"/>
                  </w:rPr>
                  <m:t>i,j</m:t>
                </m:r>
              </m:sub>
            </m:sSub>
            <m:r>
              <w:rPr>
                <w:rFonts w:ascii="Cambria Math" w:eastAsiaTheme="minorEastAsia" w:hAnsi="Cambria Math" w:cstheme="minorHAnsi"/>
                <w:sz w:val="22"/>
                <w:szCs w:val="22"/>
                <w:lang w:val="en-US"/>
              </w:rPr>
              <m:t>/</m:t>
            </m:r>
            <m:sSub>
              <m:sSubPr>
                <m:ctrlPr>
                  <w:rPr>
                    <w:rFonts w:ascii="Cambria Math" w:eastAsiaTheme="minorEastAsia" w:hAnsi="Cambria Math" w:cstheme="minorHAnsi"/>
                    <w:i/>
                    <w:iCs/>
                    <w:sz w:val="22"/>
                    <w:szCs w:val="22"/>
                    <w:lang w:val="en-US"/>
                  </w:rPr>
                </m:ctrlPr>
              </m:sSubPr>
              <m:e>
                <m:r>
                  <w:rPr>
                    <w:rFonts w:ascii="Cambria Math" w:eastAsiaTheme="minorEastAsia" w:hAnsi="Cambria Math" w:cstheme="minorHAnsi"/>
                    <w:sz w:val="22"/>
                    <w:szCs w:val="22"/>
                    <w:lang w:val="en-US"/>
                  </w:rPr>
                  <m:t>M</m:t>
                </m:r>
              </m:e>
              <m:sub>
                <m:r>
                  <w:rPr>
                    <w:rFonts w:ascii="Cambria Math" w:eastAsiaTheme="minorEastAsia" w:hAnsi="Cambria Math" w:cstheme="minorHAnsi"/>
                    <w:sz w:val="22"/>
                    <w:szCs w:val="22"/>
                    <w:lang w:val="en-US"/>
                  </w:rPr>
                  <m:t>i,j,∞</m:t>
                </m:r>
              </m:sub>
            </m:sSub>
            <m:r>
              <w:rPr>
                <w:rFonts w:ascii="Cambria Math" w:eastAsiaTheme="minorEastAsia" w:hAnsi="Cambria Math" w:cstheme="minorHAnsi"/>
                <w:sz w:val="22"/>
                <w:szCs w:val="22"/>
                <w:lang w:val="en-US"/>
              </w:rPr>
              <m:t>)</m:t>
            </m:r>
          </m:e>
        </m:func>
      </m:oMath>
      <w:r w:rsidR="00D45021">
        <w:rPr>
          <w:rFonts w:eastAsiaTheme="minorEastAsia" w:cstheme="minorHAnsi"/>
          <w:iCs/>
          <w:sz w:val="22"/>
          <w:szCs w:val="22"/>
          <w:lang w:val="en-US"/>
        </w:rPr>
        <w:t xml:space="preserve">. </w:t>
      </w:r>
      <w:r w:rsidR="00CB2622">
        <w:rPr>
          <w:rFonts w:eastAsiaTheme="minorEastAsia" w:cstheme="minorHAnsi"/>
          <w:iCs/>
          <w:sz w:val="22"/>
          <w:szCs w:val="22"/>
          <w:lang w:val="en-US"/>
        </w:rPr>
        <w:t xml:space="preserve">In Eq. 3, the subscript </w:t>
      </w:r>
      <m:oMath>
        <m:r>
          <w:rPr>
            <w:rFonts w:ascii="Cambria Math" w:eastAsiaTheme="minorEastAsia" w:hAnsi="Cambria Math" w:cstheme="minorHAnsi"/>
            <w:sz w:val="22"/>
            <w:szCs w:val="22"/>
            <w:lang w:val="en-US"/>
          </w:rPr>
          <m:t>p</m:t>
        </m:r>
      </m:oMath>
      <w:r w:rsidR="00CB2622">
        <w:rPr>
          <w:rFonts w:eastAsiaTheme="minorEastAsia" w:cstheme="minorHAnsi"/>
          <w:iCs/>
          <w:sz w:val="22"/>
          <w:szCs w:val="22"/>
          <w:lang w:val="en-US"/>
        </w:rPr>
        <w:t xml:space="preserve"> referes to parameter (0 for intercept and 1 for slope). </w:t>
      </w:r>
      <w:r w:rsidR="00E329DE">
        <w:rPr>
          <w:rFonts w:eastAsiaTheme="minorEastAsia" w:cstheme="minorHAnsi"/>
          <w:bCs/>
          <w:iCs/>
          <w:sz w:val="22"/>
          <w:szCs w:val="22"/>
          <w:lang w:val="en-US"/>
        </w:rPr>
        <w:t>All predictor</w:t>
      </w:r>
      <w:r w:rsidR="00720120">
        <w:rPr>
          <w:rFonts w:eastAsiaTheme="minorEastAsia" w:cstheme="minorHAnsi"/>
          <w:bCs/>
          <w:iCs/>
          <w:sz w:val="22"/>
          <w:szCs w:val="22"/>
          <w:lang w:val="en-US"/>
        </w:rPr>
        <w:t xml:space="preserve"> variables </w:t>
      </w:r>
      <w:r w:rsidR="00E329DE">
        <w:rPr>
          <w:rFonts w:eastAsiaTheme="minorEastAsia" w:cstheme="minorHAnsi"/>
          <w:bCs/>
          <w:iCs/>
          <w:sz w:val="22"/>
          <w:szCs w:val="22"/>
          <w:lang w:val="en-US"/>
        </w:rPr>
        <w:t xml:space="preserve">are in addition mean-centered, such that 0 corresponds to the </w:t>
      </w:r>
      <w:r w:rsidR="00AA14D3">
        <w:rPr>
          <w:rFonts w:eastAsiaTheme="minorEastAsia" w:cstheme="minorHAnsi"/>
          <w:bCs/>
          <w:iCs/>
          <w:sz w:val="22"/>
          <w:szCs w:val="22"/>
          <w:lang w:val="en-US"/>
        </w:rPr>
        <w:t xml:space="preserve">overall </w:t>
      </w:r>
      <w:r w:rsidR="00E329DE">
        <w:rPr>
          <w:rFonts w:eastAsiaTheme="minorEastAsia" w:cstheme="minorHAnsi"/>
          <w:bCs/>
          <w:iCs/>
          <w:sz w:val="22"/>
          <w:szCs w:val="22"/>
          <w:lang w:val="en-US"/>
        </w:rPr>
        <w:t>mean</w:t>
      </w:r>
      <w:r w:rsidR="00227C69">
        <w:rPr>
          <w:rFonts w:eastAsiaTheme="minorEastAsia" w:cstheme="minorHAnsi"/>
          <w:bCs/>
          <w:iCs/>
          <w:sz w:val="22"/>
          <w:szCs w:val="22"/>
          <w:lang w:val="en-US"/>
        </w:rPr>
        <w:t xml:space="preserve"> (not by species</w:t>
      </w:r>
      <w:r w:rsidR="00817415">
        <w:rPr>
          <w:rFonts w:eastAsiaTheme="minorEastAsia" w:cstheme="minorHAnsi"/>
          <w:bCs/>
          <w:iCs/>
          <w:sz w:val="22"/>
          <w:szCs w:val="22"/>
          <w:lang w:val="en-US"/>
        </w:rPr>
        <w:t>)</w:t>
      </w:r>
      <w:r w:rsidR="00E329DE">
        <w:rPr>
          <w:rFonts w:eastAsiaTheme="minorEastAsia" w:cstheme="minorHAnsi"/>
          <w:bCs/>
          <w:iCs/>
          <w:sz w:val="22"/>
          <w:szCs w:val="22"/>
          <w:lang w:val="en-US"/>
        </w:rPr>
        <w:t>.</w:t>
      </w:r>
      <w:r w:rsidR="005D7565">
        <w:rPr>
          <w:rFonts w:eastAsiaTheme="minorEastAsia" w:cstheme="minorHAnsi"/>
          <w:bCs/>
          <w:iCs/>
          <w:sz w:val="22"/>
          <w:szCs w:val="22"/>
          <w:lang w:val="en-US"/>
        </w:rPr>
        <w:t xml:space="preserve"> </w:t>
      </w:r>
      <w:r w:rsidR="00736338" w:rsidRPr="00BE153D">
        <w:rPr>
          <w:rFonts w:cstheme="minorHAnsi"/>
          <w:bCs/>
          <w:sz w:val="22"/>
          <w:szCs w:val="22"/>
          <w:lang w:val="en-US"/>
        </w:rPr>
        <w:t xml:space="preserve">We also </w:t>
      </w:r>
      <w:r w:rsidR="006B03F2" w:rsidRPr="00BE153D">
        <w:rPr>
          <w:rFonts w:cstheme="minorHAnsi"/>
          <w:bCs/>
          <w:sz w:val="22"/>
          <w:szCs w:val="22"/>
          <w:lang w:val="en-US"/>
        </w:rPr>
        <w:t xml:space="preserve">fit a model with non-varying </w:t>
      </w:r>
      <w:r w:rsidR="00F14443" w:rsidRPr="00BE153D">
        <w:rPr>
          <w:rFonts w:cstheme="minorHAnsi"/>
          <w:bCs/>
          <w:sz w:val="22"/>
          <w:szCs w:val="22"/>
          <w:lang w:val="en-US"/>
        </w:rPr>
        <w:t>mass-coefficient</w:t>
      </w:r>
      <w:r w:rsidR="006B03F2" w:rsidRPr="00BE153D">
        <w:rPr>
          <w:rFonts w:cstheme="minorHAnsi"/>
          <w:bCs/>
          <w:sz w:val="22"/>
          <w:szCs w:val="22"/>
          <w:lang w:val="en-US"/>
        </w:rPr>
        <w:t xml:space="preserve"> </w:t>
      </w:r>
      <w:r w:rsidR="00F14443" w:rsidRPr="00BE153D">
        <w:rPr>
          <w:rFonts w:cstheme="minorHAnsi"/>
          <w:bCs/>
          <w:sz w:val="22"/>
          <w:szCs w:val="22"/>
          <w:lang w:val="en-US"/>
        </w:rPr>
        <w:t>(</w:t>
      </w:r>
      <w:r w:rsidR="00CB4F5A">
        <w:rPr>
          <w:rFonts w:cstheme="minorHAnsi"/>
          <w:bCs/>
          <w:sz w:val="22"/>
          <w:szCs w:val="22"/>
          <w:lang w:val="en-US"/>
        </w:rPr>
        <w:t xml:space="preserve">i.e. </w:t>
      </w: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oMath>
      <w:r w:rsidR="00CB4F5A" w:rsidRPr="00CB4F5A">
        <w:rPr>
          <w:rFonts w:cstheme="minorHAnsi"/>
          <w:bCs/>
          <w:iCs/>
          <w:sz w:val="22"/>
          <w:szCs w:val="22"/>
          <w:lang w:val="en-US"/>
        </w:rPr>
        <w:t>, no</w:t>
      </w:r>
      <w:r w:rsidR="00395FDE">
        <w:rPr>
          <w:rFonts w:cstheme="minorHAnsi"/>
          <w:bCs/>
          <w:iCs/>
          <w:sz w:val="22"/>
          <w:szCs w:val="22"/>
          <w:lang w:val="en-US"/>
        </w:rPr>
        <w:t>t</w:t>
      </w:r>
      <w:r w:rsidR="00CB4F5A" w:rsidRPr="00CB4F5A">
        <w:rPr>
          <w:rFonts w:cstheme="minorHAnsi"/>
          <w:bCs/>
          <w:iCs/>
          <w:sz w:val="22"/>
          <w:szCs w:val="22"/>
          <w:lang w:val="en-US"/>
        </w:rPr>
        <w:t xml:space="preserve"> indexed by </w:t>
      </w:r>
      <m:oMath>
        <m:r>
          <w:rPr>
            <w:rFonts w:ascii="Cambria Math" w:hAnsi="Cambria Math" w:cstheme="minorHAnsi"/>
            <w:sz w:val="22"/>
            <w:szCs w:val="22"/>
            <w:lang w:val="en-US"/>
          </w:rPr>
          <m:t>j</m:t>
        </m:r>
      </m:oMath>
      <w:r w:rsidR="00F14443" w:rsidRPr="00BE153D">
        <w:rPr>
          <w:rFonts w:eastAsiaTheme="minorEastAsia" w:cstheme="minorHAnsi"/>
          <w:bCs/>
          <w:iCs/>
          <w:sz w:val="22"/>
          <w:szCs w:val="22"/>
          <w:lang w:val="en-US"/>
        </w:rPr>
        <w:t>)</w:t>
      </w:r>
      <w:r w:rsidR="003650BD" w:rsidRPr="00BE153D">
        <w:rPr>
          <w:rFonts w:eastAsiaTheme="minorEastAsia" w:cstheme="minorHAnsi"/>
          <w:bCs/>
          <w:iCs/>
          <w:sz w:val="22"/>
          <w:szCs w:val="22"/>
          <w:lang w:val="en-US"/>
        </w:rPr>
        <w:t>, and selected the best model</w:t>
      </w:r>
      <w:r w:rsidR="00C1389F" w:rsidRPr="00BE153D">
        <w:rPr>
          <w:rFonts w:eastAsiaTheme="minorEastAsia" w:cstheme="minorHAnsi"/>
          <w:bCs/>
          <w:iCs/>
          <w:sz w:val="22"/>
          <w:szCs w:val="22"/>
          <w:lang w:val="en-US"/>
        </w:rPr>
        <w:t xml:space="preserve"> based on</w:t>
      </w:r>
      <w:r w:rsidR="00C42851" w:rsidRPr="00BE153D">
        <w:rPr>
          <w:rFonts w:eastAsiaTheme="minorEastAsia" w:cstheme="minorHAnsi"/>
          <w:bCs/>
          <w:iCs/>
          <w:sz w:val="22"/>
          <w:szCs w:val="22"/>
          <w:lang w:val="en-US"/>
        </w:rPr>
        <w:t xml:space="preserve"> predictive out-of-sample </w:t>
      </w:r>
      <w:r w:rsidR="00086451" w:rsidRPr="00BE153D">
        <w:rPr>
          <w:rFonts w:eastAsiaTheme="minorEastAsia" w:cstheme="minorHAnsi"/>
          <w:bCs/>
          <w:iCs/>
          <w:sz w:val="22"/>
          <w:szCs w:val="22"/>
          <w:lang w:val="en-US"/>
        </w:rPr>
        <w:t>accuracy</w:t>
      </w:r>
      <w:r w:rsidR="00C42851" w:rsidRPr="00BE153D">
        <w:rPr>
          <w:rFonts w:eastAsiaTheme="minorEastAsia" w:cstheme="minorHAnsi"/>
          <w:bCs/>
          <w:iCs/>
          <w:sz w:val="22"/>
          <w:szCs w:val="22"/>
          <w:lang w:val="en-US"/>
        </w:rPr>
        <w:t xml:space="preserve"> using </w:t>
      </w:r>
      <w:r w:rsidR="00937345" w:rsidRPr="00BE153D">
        <w:rPr>
          <w:rFonts w:cstheme="minorHAnsi"/>
          <w:bCs/>
          <w:sz w:val="22"/>
          <w:szCs w:val="22"/>
          <w:lang w:val="en-US"/>
        </w:rPr>
        <w:t xml:space="preserve">the Widely Applicable Information Criterion (WAIC) </w:t>
      </w:r>
      <w:r w:rsidR="00937345" w:rsidRPr="003872A1">
        <w:rPr>
          <w:rFonts w:cstheme="minorHAnsi"/>
          <w:bCs/>
          <w:sz w:val="22"/>
          <w:szCs w:val="22"/>
        </w:rPr>
        <w:fldChar w:fldCharType="begin"/>
      </w:r>
      <w:r w:rsidR="00937345" w:rsidRPr="00BE153D">
        <w:rPr>
          <w:rFonts w:cstheme="minorHAnsi"/>
          <w:bCs/>
          <w:sz w:val="22"/>
          <w:szCs w:val="22"/>
          <w:lang w:val="en-US"/>
        </w:rPr>
        <w:instrText xml:space="preserve"> ADDIN ZOTERO_ITEM CSL_CITATION {"citationID":"ad69fbmji4","properties":{"formattedCitation":"(Vehtari {\\i{}et al.} 2017)","plainCitation":"(Vehtari et al. 2017)","noteIndex":0},"citationItems":[{"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00937345" w:rsidRPr="003872A1">
        <w:rPr>
          <w:rFonts w:cstheme="minorHAnsi"/>
          <w:bCs/>
          <w:sz w:val="22"/>
          <w:szCs w:val="22"/>
        </w:rPr>
        <w:fldChar w:fldCharType="separate"/>
      </w:r>
      <w:r w:rsidR="00937345" w:rsidRPr="00BE153D">
        <w:rPr>
          <w:sz w:val="22"/>
          <w:szCs w:val="22"/>
          <w:lang w:val="en-US"/>
        </w:rPr>
        <w:t xml:space="preserve">(Vehtari </w:t>
      </w:r>
      <w:r w:rsidR="00937345" w:rsidRPr="00BE153D">
        <w:rPr>
          <w:i/>
          <w:iCs/>
          <w:sz w:val="22"/>
          <w:szCs w:val="22"/>
          <w:lang w:val="en-US"/>
        </w:rPr>
        <w:t>et al.</w:t>
      </w:r>
      <w:r w:rsidR="00937345" w:rsidRPr="00BE153D">
        <w:rPr>
          <w:sz w:val="22"/>
          <w:szCs w:val="22"/>
          <w:lang w:val="en-US"/>
        </w:rPr>
        <w:t xml:space="preserve"> 2017)</w:t>
      </w:r>
      <w:r w:rsidR="00937345" w:rsidRPr="003872A1">
        <w:rPr>
          <w:rFonts w:cstheme="minorHAnsi"/>
          <w:bCs/>
          <w:sz w:val="22"/>
          <w:szCs w:val="22"/>
        </w:rPr>
        <w:fldChar w:fldCharType="end"/>
      </w:r>
      <w:r w:rsidR="00C42851" w:rsidRPr="00BE153D">
        <w:rPr>
          <w:rFonts w:eastAsiaTheme="minorEastAsia" w:cstheme="minorHAnsi"/>
          <w:bCs/>
          <w:iCs/>
          <w:sz w:val="22"/>
          <w:szCs w:val="22"/>
          <w:lang w:val="en-US"/>
        </w:rPr>
        <w:t>.</w:t>
      </w:r>
      <w:r w:rsidR="00BE153D" w:rsidRPr="00BE153D">
        <w:rPr>
          <w:rFonts w:eastAsiaTheme="minorEastAsia" w:cstheme="minorHAnsi"/>
          <w:bCs/>
          <w:iCs/>
          <w:sz w:val="22"/>
          <w:szCs w:val="22"/>
          <w:lang w:val="en-US"/>
        </w:rPr>
        <w:t xml:space="preserve"> </w:t>
      </w:r>
    </w:p>
    <w:p w14:paraId="0628D9B0" w14:textId="77777777" w:rsidR="00736338" w:rsidRPr="00BE153D" w:rsidRDefault="00736338" w:rsidP="00904830">
      <w:pPr>
        <w:spacing w:line="480" w:lineRule="auto"/>
        <w:contextualSpacing/>
        <w:jc w:val="both"/>
        <w:rPr>
          <w:rFonts w:cstheme="minorHAnsi"/>
          <w:bCs/>
          <w:sz w:val="22"/>
          <w:szCs w:val="22"/>
          <w:lang w:val="en-US"/>
        </w:rPr>
      </w:pPr>
    </w:p>
    <w:p w14:paraId="270D8E87" w14:textId="2FC9547E" w:rsidR="000F1792" w:rsidRPr="009B3967" w:rsidRDefault="00252D90" w:rsidP="00904830">
      <w:pPr>
        <w:spacing w:line="480" w:lineRule="auto"/>
        <w:contextualSpacing/>
        <w:jc w:val="both"/>
        <w:rPr>
          <w:rFonts w:cstheme="minorHAnsi"/>
          <w:bCs/>
          <w:i/>
          <w:iCs/>
          <w:sz w:val="22"/>
          <w:szCs w:val="22"/>
          <w:lang w:val="en-US"/>
        </w:rPr>
      </w:pPr>
      <w:r w:rsidRPr="009B3967">
        <w:rPr>
          <w:rFonts w:cstheme="minorHAnsi"/>
          <w:bCs/>
          <w:i/>
          <w:iCs/>
          <w:sz w:val="22"/>
          <w:szCs w:val="22"/>
          <w:lang w:val="en-US"/>
        </w:rPr>
        <w:t xml:space="preserve">Scaling of </w:t>
      </w:r>
      <w:r w:rsidR="009B3967" w:rsidRPr="009B3967">
        <w:rPr>
          <w:rFonts w:cstheme="minorHAnsi"/>
          <w:bCs/>
          <w:i/>
          <w:iCs/>
          <w:sz w:val="22"/>
          <w:szCs w:val="22"/>
          <w:lang w:val="en-US"/>
        </w:rPr>
        <w:t xml:space="preserve">growth, metabolism and </w:t>
      </w:r>
      <w:r w:rsidR="009B3967">
        <w:rPr>
          <w:rFonts w:cstheme="minorHAnsi"/>
          <w:bCs/>
          <w:i/>
          <w:iCs/>
          <w:sz w:val="22"/>
          <w:szCs w:val="22"/>
          <w:lang w:val="en-US"/>
        </w:rPr>
        <w:t>consumption</w:t>
      </w:r>
      <w:r w:rsidRPr="009B3967">
        <w:rPr>
          <w:rFonts w:cstheme="minorHAnsi"/>
          <w:bCs/>
          <w:i/>
          <w:iCs/>
          <w:sz w:val="22"/>
          <w:szCs w:val="22"/>
          <w:lang w:val="en-US"/>
        </w:rPr>
        <w:t xml:space="preserve"> </w:t>
      </w:r>
      <w:r w:rsidR="003C177B" w:rsidRPr="009B3967">
        <w:rPr>
          <w:rFonts w:cstheme="minorHAnsi"/>
          <w:bCs/>
          <w:i/>
          <w:iCs/>
          <w:sz w:val="22"/>
          <w:szCs w:val="22"/>
          <w:lang w:val="en-US"/>
        </w:rPr>
        <w:t>with</w:t>
      </w:r>
      <w:r w:rsidRPr="009B3967">
        <w:rPr>
          <w:rFonts w:cstheme="minorHAnsi"/>
          <w:bCs/>
          <w:i/>
          <w:iCs/>
          <w:sz w:val="22"/>
          <w:szCs w:val="22"/>
          <w:lang w:val="en-US"/>
        </w:rPr>
        <w:t xml:space="preserve"> temperature b</w:t>
      </w:r>
      <w:r w:rsidR="000F1792" w:rsidRPr="009B3967">
        <w:rPr>
          <w:rFonts w:cstheme="minorHAnsi"/>
          <w:bCs/>
          <w:i/>
          <w:iCs/>
          <w:sz w:val="22"/>
          <w:szCs w:val="22"/>
          <w:lang w:val="en-US"/>
        </w:rPr>
        <w:t>elow optimum</w:t>
      </w:r>
    </w:p>
    <w:p w14:paraId="4E219C7F" w14:textId="54BCF15F" w:rsidR="000F1792" w:rsidRPr="00CB18CC" w:rsidRDefault="000F1792" w:rsidP="00904830">
      <w:pPr>
        <w:spacing w:line="480" w:lineRule="auto"/>
        <w:contextualSpacing/>
        <w:jc w:val="both"/>
        <w:rPr>
          <w:rFonts w:cstheme="minorHAnsi"/>
          <w:bCs/>
          <w:i/>
          <w:iCs/>
          <w:sz w:val="22"/>
          <w:szCs w:val="22"/>
        </w:rPr>
      </w:pPr>
      <w:r w:rsidRPr="00D46A59">
        <w:rPr>
          <w:rFonts w:cstheme="minorHAnsi"/>
          <w:bCs/>
          <w:sz w:val="22"/>
          <w:szCs w:val="22"/>
          <w:lang w:val="en-US"/>
        </w:rPr>
        <w:t>Below optimum temperatures (i.e., a subset of the data sets including only data points for a given size-group that were below the temperature at which the rate was maximized), we</w:t>
      </w:r>
      <w:r w:rsidRPr="00D46A59">
        <w:rPr>
          <w:rFonts w:eastAsiaTheme="minorEastAsia" w:cstheme="minorHAnsi"/>
          <w:sz w:val="22"/>
          <w:szCs w:val="22"/>
          <w:lang w:val="en-US"/>
        </w:rPr>
        <w:t xml:space="preserve"> assumed </w:t>
      </w:r>
      <w:r w:rsidR="0050592A" w:rsidRPr="00D46A59">
        <w:rPr>
          <w:rFonts w:eastAsiaTheme="minorEastAsia" w:cstheme="minorHAnsi"/>
          <w:sz w:val="22"/>
          <w:szCs w:val="22"/>
          <w:lang w:val="en-US"/>
        </w:rPr>
        <w:t>individual</w:t>
      </w:r>
      <w:r w:rsidR="004261E4" w:rsidRPr="00D46A59">
        <w:rPr>
          <w:rFonts w:eastAsiaTheme="minorEastAsia" w:cstheme="minorHAnsi"/>
          <w:sz w:val="22"/>
          <w:szCs w:val="22"/>
          <w:lang w:val="en-US"/>
        </w:rPr>
        <w:t xml:space="preserve"> growth, </w:t>
      </w:r>
      <w:r w:rsidRPr="00D46A59">
        <w:rPr>
          <w:rFonts w:eastAsiaTheme="minorEastAsia" w:cstheme="minorHAnsi"/>
          <w:sz w:val="22"/>
          <w:szCs w:val="22"/>
          <w:lang w:val="en-US"/>
        </w:rPr>
        <w:t xml:space="preserve">metabolic </w:t>
      </w:r>
      <w:r w:rsidR="00903F4C" w:rsidRPr="00D46A59">
        <w:rPr>
          <w:rFonts w:eastAsiaTheme="minorEastAsia" w:cstheme="minorHAnsi"/>
          <w:sz w:val="22"/>
          <w:szCs w:val="22"/>
          <w:lang w:val="en-US"/>
        </w:rPr>
        <w:t xml:space="preserve">rate </w:t>
      </w:r>
      <w:r w:rsidRPr="00D46A59">
        <w:rPr>
          <w:rFonts w:eastAsiaTheme="minorEastAsia" w:cstheme="minorHAnsi"/>
          <w:sz w:val="22"/>
          <w:szCs w:val="22"/>
          <w:lang w:val="en-US"/>
        </w:rPr>
        <w:t xml:space="preserve">and maximum consumption rate to scale with size using a generalized version </w:t>
      </w:r>
      <w:r w:rsidRPr="00D46A59">
        <w:rPr>
          <w:rFonts w:eastAsiaTheme="minorEastAsia" w:cstheme="minorHAnsi"/>
          <w:sz w:val="22"/>
          <w:szCs w:val="22"/>
          <w:lang w:val="en-US"/>
        </w:rPr>
        <w:lastRenderedPageBreak/>
        <w:t xml:space="preserve">of the core equation in the metabolic theory of ecology </w:t>
      </w:r>
      <w:r w:rsidRPr="00CB18CC">
        <w:rPr>
          <w:rFonts w:eastAsiaTheme="minorEastAsia" w:cstheme="minorHAnsi"/>
          <w:sz w:val="22"/>
          <w:szCs w:val="22"/>
        </w:rPr>
        <w:fldChar w:fldCharType="begin"/>
      </w:r>
      <w:r w:rsidR="006E1D8D">
        <w:rPr>
          <w:rFonts w:eastAsiaTheme="minorEastAsia" w:cstheme="minorHAnsi"/>
          <w:sz w:val="22"/>
          <w:szCs w:val="22"/>
          <w:lang w:val="en-US"/>
        </w:rPr>
        <w:instrText xml:space="preserve"> ADDIN ZOTERO_ITEM CSL_CITATION {"citationID":"VaJGnYsq","properties":{"formattedCitation":"(Gillooly {\\i{}et al.} 2001; Brown {\\i{}et al.} 2004)","plainCitation":"(Gillooly et al. 2001; Brown et al. 2004)","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CB18CC">
        <w:rPr>
          <w:rFonts w:eastAsiaTheme="minorEastAsia" w:cstheme="minorHAnsi"/>
          <w:sz w:val="22"/>
          <w:szCs w:val="22"/>
        </w:rPr>
        <w:fldChar w:fldCharType="separate"/>
      </w:r>
      <w:r w:rsidR="006E1D8D" w:rsidRPr="006E1D8D">
        <w:rPr>
          <w:sz w:val="22"/>
          <w:lang w:val="en-GB"/>
        </w:rPr>
        <w:t xml:space="preserve">(Gillooly </w:t>
      </w:r>
      <w:r w:rsidR="006E1D8D" w:rsidRPr="006E1D8D">
        <w:rPr>
          <w:i/>
          <w:iCs/>
          <w:sz w:val="22"/>
          <w:lang w:val="en-GB"/>
        </w:rPr>
        <w:t>et al.</w:t>
      </w:r>
      <w:r w:rsidR="006E1D8D" w:rsidRPr="006E1D8D">
        <w:rPr>
          <w:sz w:val="22"/>
          <w:lang w:val="en-GB"/>
        </w:rPr>
        <w:t xml:space="preserve"> 2001; Brown </w:t>
      </w:r>
      <w:r w:rsidR="006E1D8D" w:rsidRPr="006E1D8D">
        <w:rPr>
          <w:i/>
          <w:iCs/>
          <w:sz w:val="22"/>
          <w:lang w:val="en-GB"/>
        </w:rPr>
        <w:t>et al.</w:t>
      </w:r>
      <w:r w:rsidR="006E1D8D" w:rsidRPr="006E1D8D">
        <w:rPr>
          <w:sz w:val="22"/>
          <w:lang w:val="en-GB"/>
        </w:rPr>
        <w:t xml:space="preserve"> 2004)</w:t>
      </w:r>
      <w:r w:rsidRPr="00CB18CC">
        <w:rPr>
          <w:rFonts w:eastAsiaTheme="minorEastAsia" w:cstheme="minorHAnsi"/>
          <w:sz w:val="22"/>
          <w:szCs w:val="22"/>
        </w:rPr>
        <w:fldChar w:fldCharType="end"/>
      </w:r>
      <w:r w:rsidR="001E3974" w:rsidRPr="00D46A59">
        <w:rPr>
          <w:rFonts w:eastAsiaTheme="minorEastAsia" w:cstheme="minorHAnsi"/>
          <w:sz w:val="22"/>
          <w:szCs w:val="22"/>
          <w:lang w:val="en-US"/>
        </w:rPr>
        <w:t xml:space="preserve">, in which neither the mass- or temperature dependence is </w:t>
      </w:r>
      <w:r w:rsidR="0018414B" w:rsidRPr="00D46A59">
        <w:rPr>
          <w:rFonts w:eastAsiaTheme="minorEastAsia" w:cstheme="minorHAnsi"/>
          <w:sz w:val="22"/>
          <w:szCs w:val="22"/>
          <w:lang w:val="en-US"/>
        </w:rPr>
        <w:t>assumed and corrected for</w:t>
      </w:r>
      <w:r w:rsidRPr="00D46A59">
        <w:rPr>
          <w:rFonts w:eastAsiaTheme="minorEastAsia" w:cstheme="minorHAnsi"/>
          <w:sz w:val="22"/>
          <w:szCs w:val="22"/>
          <w:lang w:val="en-US"/>
        </w:rPr>
        <w:t xml:space="preserve">. </w:t>
      </w:r>
      <w:r w:rsidRPr="00CB18CC">
        <w:rPr>
          <w:rFonts w:eastAsiaTheme="minorEastAsia" w:cstheme="minorHAnsi"/>
          <w:sz w:val="22"/>
          <w:szCs w:val="22"/>
        </w:rPr>
        <w:t xml:space="preserve">This allowed us to evaluate the effects of temperature and body mass simultaneously, which is more appropriate if the mass-scaling exponent is not exactly 3/4 </w:t>
      </w:r>
      <w:r w:rsidRPr="00CB18CC">
        <w:rPr>
          <w:rFonts w:eastAsiaTheme="minorEastAsia" w:cstheme="minorHAnsi"/>
          <w:sz w:val="22"/>
          <w:szCs w:val="22"/>
        </w:rPr>
        <w:fldChar w:fldCharType="begin"/>
      </w:r>
      <w:r w:rsidRPr="00CB18CC">
        <w:rPr>
          <w:rFonts w:eastAsiaTheme="minorEastAsia" w:cstheme="minorHAnsi"/>
          <w:sz w:val="22"/>
          <w:szCs w:val="22"/>
        </w:rPr>
        <w:instrText xml:space="preserve"> ADDIN ZOTERO_ITEM CSL_CITATION {"citationID":"izxyZoUQ","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CB18CC">
        <w:rPr>
          <w:rFonts w:eastAsiaTheme="minorEastAsia" w:cstheme="minorHAnsi"/>
          <w:sz w:val="22"/>
          <w:szCs w:val="22"/>
        </w:rPr>
        <w:fldChar w:fldCharType="separate"/>
      </w:r>
      <w:r w:rsidRPr="00CB18CC">
        <w:rPr>
          <w:sz w:val="22"/>
          <w:szCs w:val="22"/>
        </w:rPr>
        <w:t xml:space="preserve">(Downs </w:t>
      </w:r>
      <w:r w:rsidRPr="00CB18CC">
        <w:rPr>
          <w:i/>
          <w:iCs/>
          <w:sz w:val="22"/>
          <w:szCs w:val="22"/>
        </w:rPr>
        <w:t>et al.</w:t>
      </w:r>
      <w:r w:rsidRPr="00CB18CC">
        <w:rPr>
          <w:sz w:val="22"/>
          <w:szCs w:val="22"/>
        </w:rPr>
        <w:t xml:space="preserve"> 2008)</w:t>
      </w:r>
      <w:r w:rsidRPr="00CB18CC">
        <w:rPr>
          <w:rFonts w:eastAsiaTheme="minorEastAsia" w:cstheme="minorHAnsi"/>
          <w:sz w:val="22"/>
          <w:szCs w:val="22"/>
        </w:rPr>
        <w:fldChar w:fldCharType="end"/>
      </w:r>
      <w:r w:rsidR="00CB18CC" w:rsidRPr="00CB18CC">
        <w:rPr>
          <w:rFonts w:eastAsiaTheme="minorEastAsia" w:cstheme="minorHAnsi"/>
          <w:sz w:val="22"/>
          <w:szCs w:val="22"/>
        </w:rPr>
        <w:t xml:space="preserve">, which it not always is </w:t>
      </w:r>
      <w:r w:rsidR="00CB18CC" w:rsidRPr="00CB18CC">
        <w:rPr>
          <w:rFonts w:eastAsiaTheme="minorEastAsia" w:cstheme="minorHAnsi"/>
          <w:sz w:val="22"/>
          <w:szCs w:val="22"/>
        </w:rPr>
        <w:fldChar w:fldCharType="begin"/>
      </w:r>
      <w:r w:rsidR="00CB18CC" w:rsidRPr="00CB18CC">
        <w:rPr>
          <w:rFonts w:eastAsiaTheme="minorEastAsia" w:cstheme="minorHAnsi"/>
          <w:sz w:val="22"/>
          <w:szCs w:val="22"/>
        </w:rPr>
        <w:instrText xml:space="preserve"> ADDIN ZOTERO_ITEM CSL_CITATION {"citationID":"UrZehuTF","properties":{"formattedCitation":"(Sibly {\\i{}et al.} 2015; Jerde {\\i{}et al.} 2019)","plainCitation":"(Sibly et al. 2015; Jerde et al. 2019)","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CB18CC" w:rsidRPr="00CB18CC">
        <w:rPr>
          <w:rFonts w:eastAsiaTheme="minorEastAsia" w:cstheme="minorHAnsi"/>
          <w:sz w:val="22"/>
          <w:szCs w:val="22"/>
        </w:rPr>
        <w:fldChar w:fldCharType="separate"/>
      </w:r>
      <w:r w:rsidR="00CB18CC" w:rsidRPr="00CB18CC">
        <w:rPr>
          <w:sz w:val="22"/>
        </w:rPr>
        <w:t xml:space="preserve">(Sibly </w:t>
      </w:r>
      <w:r w:rsidR="00CB18CC" w:rsidRPr="00CB18CC">
        <w:rPr>
          <w:i/>
          <w:iCs/>
          <w:sz w:val="22"/>
        </w:rPr>
        <w:t>et al.</w:t>
      </w:r>
      <w:r w:rsidR="00CB18CC" w:rsidRPr="00CB18CC">
        <w:rPr>
          <w:sz w:val="22"/>
        </w:rPr>
        <w:t xml:space="preserve"> 2015; Jerde </w:t>
      </w:r>
      <w:r w:rsidR="00CB18CC" w:rsidRPr="00CB18CC">
        <w:rPr>
          <w:i/>
          <w:iCs/>
          <w:sz w:val="22"/>
        </w:rPr>
        <w:t>et al.</w:t>
      </w:r>
      <w:r w:rsidR="00CB18CC" w:rsidRPr="00CB18CC">
        <w:rPr>
          <w:sz w:val="22"/>
        </w:rPr>
        <w:t xml:space="preserve"> 2019)</w:t>
      </w:r>
      <w:r w:rsidR="00CB18CC" w:rsidRPr="00CB18CC">
        <w:rPr>
          <w:rFonts w:eastAsiaTheme="minorEastAsia" w:cstheme="minorHAnsi"/>
          <w:sz w:val="22"/>
          <w:szCs w:val="22"/>
        </w:rPr>
        <w:fldChar w:fldCharType="end"/>
      </w:r>
      <w:r w:rsidRPr="00CB18CC">
        <w:rPr>
          <w:rFonts w:eastAsiaTheme="minorEastAsia" w:cstheme="minorHAnsi"/>
          <w:sz w:val="22"/>
          <w:szCs w:val="22"/>
        </w:rPr>
        <w:t xml:space="preserve"> and also to evaluate interactive effects of size and temperature </w:t>
      </w:r>
      <w:r w:rsidRPr="00CB18CC">
        <w:rPr>
          <w:rFonts w:eastAsiaTheme="minorEastAsia" w:cstheme="minorHAnsi"/>
          <w:sz w:val="22"/>
          <w:szCs w:val="22"/>
        </w:rPr>
        <w:fldChar w:fldCharType="begin"/>
      </w:r>
      <w:r w:rsidRPr="00CB18CC">
        <w:rPr>
          <w:rFonts w:eastAsiaTheme="minorEastAsia" w:cstheme="minorHAnsi"/>
          <w:sz w:val="22"/>
          <w:szCs w:val="22"/>
        </w:rPr>
        <w:instrText xml:space="preserve"> ADDIN ZOTERO_ITEM CSL_CITATION {"citationID":"85hoGgbE","properties":{"formattedCitation":"(Ohlberger {\\i{}et al.} 2012; Lindmark {\\i{}et al.} 2018)","plainCitation":"(Ohlberger et al. 2012;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Pr="00CB18CC">
        <w:rPr>
          <w:rFonts w:eastAsiaTheme="minorEastAsia" w:cstheme="minorHAnsi"/>
          <w:sz w:val="22"/>
          <w:szCs w:val="22"/>
        </w:rPr>
        <w:fldChar w:fldCharType="separate"/>
      </w:r>
      <w:r w:rsidRPr="00CB18CC">
        <w:rPr>
          <w:sz w:val="22"/>
          <w:szCs w:val="22"/>
        </w:rPr>
        <w:t xml:space="preserve">(Ohlberger </w:t>
      </w:r>
      <w:r w:rsidRPr="00CB18CC">
        <w:rPr>
          <w:i/>
          <w:iCs/>
          <w:sz w:val="22"/>
          <w:szCs w:val="22"/>
        </w:rPr>
        <w:t>et al.</w:t>
      </w:r>
      <w:r w:rsidRPr="00CB18CC">
        <w:rPr>
          <w:sz w:val="22"/>
          <w:szCs w:val="22"/>
        </w:rPr>
        <w:t xml:space="preserve"> 2012; Lindmark </w:t>
      </w:r>
      <w:r w:rsidRPr="00CB18CC">
        <w:rPr>
          <w:i/>
          <w:iCs/>
          <w:sz w:val="22"/>
          <w:szCs w:val="22"/>
        </w:rPr>
        <w:t>et al.</w:t>
      </w:r>
      <w:r w:rsidRPr="00CB18CC">
        <w:rPr>
          <w:sz w:val="22"/>
          <w:szCs w:val="22"/>
        </w:rPr>
        <w:t xml:space="preserve"> 2018)</w:t>
      </w:r>
      <w:r w:rsidRPr="00CB18CC">
        <w:rPr>
          <w:rFonts w:eastAsiaTheme="minorEastAsia" w:cstheme="minorHAnsi"/>
          <w:sz w:val="22"/>
          <w:szCs w:val="22"/>
        </w:rPr>
        <w:fldChar w:fldCharType="end"/>
      </w:r>
      <w:r w:rsidRPr="00CB18CC">
        <w:rPr>
          <w:rFonts w:eastAsiaTheme="minorEastAsia" w:cstheme="minorHAnsi"/>
          <w:sz w:val="22"/>
          <w:szCs w:val="22"/>
        </w:rPr>
        <w:t xml:space="preserve">. We thus assumed rate </w:t>
      </w:r>
      <m:oMath>
        <m:r>
          <w:rPr>
            <w:rFonts w:ascii="Cambria Math" w:eastAsiaTheme="minorEastAsia" w:hAnsi="Cambria Math" w:cstheme="minorHAnsi"/>
            <w:sz w:val="22"/>
            <w:szCs w:val="22"/>
          </w:rPr>
          <m:t>B</m:t>
        </m:r>
      </m:oMath>
      <w:r w:rsidRPr="00CB18CC">
        <w:rPr>
          <w:rFonts w:eastAsiaTheme="minorEastAsia" w:cstheme="minorHAnsi"/>
          <w:sz w:val="22"/>
          <w:szCs w:val="22"/>
        </w:rPr>
        <w:t xml:space="preserve"> (</w:t>
      </w:r>
      <w:r w:rsidR="00CB18CC" w:rsidRPr="00CB18CC">
        <w:rPr>
          <w:rFonts w:eastAsiaTheme="minorEastAsia" w:cstheme="minorHAnsi"/>
          <w:sz w:val="22"/>
          <w:szCs w:val="22"/>
        </w:rPr>
        <w:t xml:space="preserve">growth, </w:t>
      </w:r>
      <w:r w:rsidRPr="00CB18CC">
        <w:rPr>
          <w:rFonts w:eastAsiaTheme="minorEastAsia" w:cstheme="minorHAnsi"/>
          <w:sz w:val="22"/>
          <w:szCs w:val="22"/>
        </w:rPr>
        <w:t xml:space="preserve">metabolism or maximum consumption) scale with mass </w:t>
      </w:r>
      <m:oMath>
        <m:r>
          <w:rPr>
            <w:rFonts w:ascii="Cambria Math" w:hAnsi="Cambria Math"/>
            <w:sz w:val="22"/>
            <w:szCs w:val="22"/>
          </w:rPr>
          <m:t>M</m:t>
        </m:r>
      </m:oMath>
      <w:r w:rsidRPr="00CB18CC" w:rsidDel="00246E3B">
        <w:rPr>
          <w:rFonts w:eastAsiaTheme="minorEastAsia" w:cstheme="minorHAnsi"/>
          <w:sz w:val="22"/>
          <w:szCs w:val="22"/>
        </w:rPr>
        <w:t xml:space="preserve"> </w:t>
      </w:r>
      <w:r w:rsidRPr="00CB18CC">
        <w:rPr>
          <w:rFonts w:eastAsiaTheme="minorEastAsia" w:cstheme="minorHAnsi"/>
          <w:sz w:val="22"/>
          <w:szCs w:val="22"/>
        </w:rPr>
        <w:t xml:space="preserve">and temperature </w:t>
      </w:r>
      <m:oMath>
        <m:r>
          <w:rPr>
            <w:rFonts w:ascii="Cambria Math" w:hAnsi="Cambria Math"/>
            <w:sz w:val="22"/>
            <w:szCs w:val="22"/>
          </w:rPr>
          <m:t>T</m:t>
        </m:r>
      </m:oMath>
      <w:r w:rsidRPr="00CB18CC">
        <w:rPr>
          <w:rFonts w:eastAsiaTheme="minorEastAsia" w:cstheme="minorHAnsi"/>
          <w:sz w:val="22"/>
          <w:szCs w:val="22"/>
        </w:rPr>
        <w:t xml:space="preserve"> as:</w:t>
      </w:r>
    </w:p>
    <w:p w14:paraId="7A7D8A9A" w14:textId="57559D06" w:rsidR="000F1792" w:rsidRPr="00CB18CC" w:rsidRDefault="00A06C75" w:rsidP="00904830">
      <w:pPr>
        <w:spacing w:line="480" w:lineRule="auto"/>
        <w:ind w:firstLine="284"/>
        <w:contextualSpacing/>
        <w:jc w:val="right"/>
        <w:rPr>
          <w:rFonts w:eastAsiaTheme="minorEastAsia" w:cstheme="minorHAnsi"/>
          <w:sz w:val="22"/>
          <w:szCs w:val="22"/>
        </w:rPr>
      </w:pPr>
      <m:oMath>
        <m:func>
          <m:funcPr>
            <m:ctrlPr>
              <w:rPr>
                <w:rFonts w:ascii="Cambria Math" w:hAnsi="Cambria Math"/>
                <w:i/>
                <w:sz w:val="22"/>
                <w:szCs w:val="22"/>
              </w:rPr>
            </m:ctrlPr>
          </m:funcPr>
          <m:fName>
            <m:r>
              <m:rPr>
                <m:sty m:val="p"/>
              </m:rPr>
              <w:rPr>
                <w:rFonts w:ascii="Cambria Math" w:hAnsi="Cambria Math"/>
                <w:sz w:val="22"/>
                <w:szCs w:val="22"/>
              </w:rPr>
              <m:t>ln</m:t>
            </m:r>
          </m:fName>
          <m:e>
            <m:r>
              <w:rPr>
                <w:rFonts w:ascii="Cambria Math" w:hAnsi="Cambria Math"/>
                <w:sz w:val="22"/>
                <w:szCs w:val="22"/>
              </w:rPr>
              <m:t>B</m:t>
            </m:r>
          </m:e>
        </m:func>
        <m:r>
          <w:rPr>
            <w:rFonts w:ascii="Cambria Math" w:hAnsi="Cambria Math"/>
            <w:sz w:val="22"/>
            <w:szCs w:val="22"/>
          </w:rPr>
          <m:t>=</m:t>
        </m:r>
        <m:func>
          <m:funcPr>
            <m:ctrlPr>
              <w:rPr>
                <w:rFonts w:ascii="Cambria Math" w:hAnsi="Cambria Math"/>
                <w:i/>
                <w:sz w:val="22"/>
                <w:szCs w:val="22"/>
              </w:rPr>
            </m:ctrlPr>
          </m:funcPr>
          <m:fName>
            <m:r>
              <m:rPr>
                <m:sty m:val="p"/>
              </m:rPr>
              <w:rPr>
                <w:rFonts w:ascii="Cambria Math" w:hAnsi="Cambria Math"/>
                <w:sz w:val="22"/>
                <w:szCs w:val="22"/>
              </w:rPr>
              <m:t>ln</m:t>
            </m:r>
          </m:fName>
          <m:e>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0</m:t>
                </m:r>
              </m:sub>
            </m:sSub>
          </m:e>
        </m:func>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0</m:t>
            </m:r>
          </m:sub>
        </m:sSub>
        <m:r>
          <w:rPr>
            <w:rFonts w:ascii="Cambria Math" w:hAnsi="Cambria Math"/>
            <w:sz w:val="22"/>
            <w:szCs w:val="22"/>
          </w:rPr>
          <m:t>+cT)</m:t>
        </m:r>
        <m:func>
          <m:funcPr>
            <m:ctrlPr>
              <w:rPr>
                <w:rFonts w:ascii="Cambria Math" w:hAnsi="Cambria Math"/>
                <w:i/>
                <w:sz w:val="22"/>
                <w:szCs w:val="22"/>
              </w:rPr>
            </m:ctrlPr>
          </m:funcPr>
          <m:fName>
            <m:r>
              <m:rPr>
                <m:sty m:val="p"/>
              </m:rPr>
              <w:rPr>
                <w:rFonts w:ascii="Cambria Math" w:hAnsi="Cambria Math"/>
                <w:sz w:val="22"/>
                <w:szCs w:val="22"/>
              </w:rPr>
              <m:t>ln</m:t>
            </m:r>
          </m:fName>
          <m:e>
            <m:r>
              <w:rPr>
                <w:rFonts w:ascii="Cambria Math" w:hAnsi="Cambria Math"/>
                <w:sz w:val="22"/>
                <w:szCs w:val="22"/>
              </w:rPr>
              <m:t>M</m:t>
            </m:r>
          </m:e>
        </m:func>
        <m:r>
          <w:rPr>
            <w:rFonts w:ascii="Cambria Math" w:hAnsi="Cambria Math"/>
            <w:sz w:val="22"/>
            <w:szCs w:val="22"/>
          </w:rPr>
          <m:t>-E/kT</m:t>
        </m:r>
      </m:oMath>
      <w:r w:rsidR="000F1792" w:rsidRPr="00CB18CC">
        <w:rPr>
          <w:rFonts w:eastAsiaTheme="minorEastAsia" w:cstheme="minorHAnsi"/>
          <w:sz w:val="22"/>
          <w:szCs w:val="22"/>
        </w:rPr>
        <w:t>,                                       (</w:t>
      </w:r>
      <w:r w:rsidR="009E09CD">
        <w:rPr>
          <w:rFonts w:eastAsiaTheme="minorEastAsia" w:cstheme="minorHAnsi"/>
          <w:sz w:val="22"/>
          <w:szCs w:val="22"/>
        </w:rPr>
        <w:t>4</w:t>
      </w:r>
      <w:r w:rsidR="000F1792" w:rsidRPr="00CB18CC">
        <w:rPr>
          <w:rFonts w:eastAsiaTheme="minorEastAsia" w:cstheme="minorHAnsi"/>
          <w:sz w:val="22"/>
          <w:szCs w:val="22"/>
        </w:rPr>
        <w:t>)</w:t>
      </w:r>
    </w:p>
    <w:p w14:paraId="3D3B2750" w14:textId="77777777" w:rsidR="000F1792" w:rsidRPr="00CB18CC" w:rsidRDefault="000F1792" w:rsidP="00904830">
      <w:pPr>
        <w:spacing w:line="480" w:lineRule="auto"/>
        <w:contextualSpacing/>
        <w:jc w:val="both"/>
        <w:rPr>
          <w:rFonts w:eastAsiaTheme="minorEastAsia"/>
          <w:sz w:val="22"/>
          <w:szCs w:val="22"/>
        </w:rPr>
      </w:pPr>
      <w:r w:rsidRPr="00CB18CC">
        <w:rPr>
          <w:rFonts w:eastAsiaTheme="minorEastAsia" w:cstheme="minorHAnsi"/>
          <w:sz w:val="22"/>
          <w:szCs w:val="22"/>
        </w:rPr>
        <w:t xml:space="preserve">which </w:t>
      </w:r>
      <w:r w:rsidRPr="00CB18CC">
        <w:rPr>
          <w:rFonts w:eastAsiaTheme="minorEastAsia"/>
          <w:sz w:val="22"/>
          <w:szCs w:val="22"/>
        </w:rPr>
        <w:t xml:space="preserve">on normal scale becomes: </w:t>
      </w:r>
    </w:p>
    <w:p w14:paraId="215FFB29" w14:textId="627CE432" w:rsidR="000F1792" w:rsidRPr="00CB18CC" w:rsidRDefault="000F1792" w:rsidP="00904830">
      <w:pPr>
        <w:spacing w:line="480" w:lineRule="auto"/>
        <w:jc w:val="right"/>
        <w:rPr>
          <w:rFonts w:eastAsiaTheme="minorEastAsia"/>
          <w:sz w:val="22"/>
          <w:szCs w:val="22"/>
        </w:rPr>
      </w:pPr>
      <w:r w:rsidRPr="00CB18CC">
        <w:rPr>
          <w:rFonts w:eastAsiaTheme="minorEastAsia"/>
          <w:iCs/>
          <w:sz w:val="22"/>
          <w:szCs w:val="22"/>
        </w:rPr>
        <w:t xml:space="preserve">        </w:t>
      </w:r>
      <m:oMath>
        <m:r>
          <w:rPr>
            <w:rFonts w:ascii="Cambria Math" w:hAnsi="Cambria Math"/>
            <w:sz w:val="22"/>
            <w:szCs w:val="22"/>
          </w:rPr>
          <m:t>G</m:t>
        </m:r>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g</m:t>
            </m:r>
          </m:e>
          <m:sub>
            <m:r>
              <m:rPr>
                <m:sty m:val="p"/>
              </m:rPr>
              <w:rPr>
                <w:rFonts w:ascii="Cambria Math" w:hAnsi="Cambria Math"/>
                <w:sz w:val="22"/>
                <w:szCs w:val="22"/>
              </w:rPr>
              <m:t>0</m:t>
            </m:r>
          </m:sub>
        </m:sSub>
        <m:sSup>
          <m:sSupPr>
            <m:ctrlPr>
              <w:rPr>
                <w:rFonts w:ascii="Cambria Math" w:hAnsi="Cambria Math"/>
                <w:sz w:val="22"/>
                <w:szCs w:val="22"/>
              </w:rPr>
            </m:ctrlPr>
          </m:sSupPr>
          <m:e>
            <m:r>
              <w:rPr>
                <w:rFonts w:ascii="Cambria Math" w:hAnsi="Cambria Math"/>
                <w:sz w:val="22"/>
                <w:szCs w:val="22"/>
              </w:rPr>
              <m:t>M</m:t>
            </m:r>
          </m:e>
          <m:sup>
            <m:sSub>
              <m:sSubPr>
                <m:ctrlPr>
                  <w:rPr>
                    <w:rFonts w:ascii="Cambria Math" w:hAnsi="Cambria Math"/>
                    <w:sz w:val="22"/>
                    <w:szCs w:val="22"/>
                  </w:rPr>
                </m:ctrlPr>
              </m:sSubPr>
              <m:e>
                <m:r>
                  <w:rPr>
                    <w:rFonts w:ascii="Cambria Math" w:hAnsi="Cambria Math"/>
                    <w:sz w:val="22"/>
                    <w:szCs w:val="22"/>
                  </w:rPr>
                  <m:t>b</m:t>
                </m:r>
              </m:e>
              <m:sub>
                <m:r>
                  <m:rPr>
                    <m:sty m:val="p"/>
                  </m:rPr>
                  <w:rPr>
                    <w:rFonts w:ascii="Cambria Math" w:hAnsi="Cambria Math"/>
                    <w:sz w:val="22"/>
                    <w:szCs w:val="22"/>
                  </w:rPr>
                  <m:t>0</m:t>
                </m:r>
              </m:sub>
            </m:sSub>
            <m:r>
              <m:rPr>
                <m:sty m:val="p"/>
              </m:rPr>
              <w:rPr>
                <w:rFonts w:ascii="Cambria Math" w:hAnsi="Cambria Math"/>
                <w:sz w:val="22"/>
                <w:szCs w:val="22"/>
              </w:rPr>
              <m:t>+</m:t>
            </m:r>
            <m:r>
              <w:rPr>
                <w:rFonts w:ascii="Cambria Math" w:hAnsi="Cambria Math"/>
                <w:sz w:val="22"/>
                <w:szCs w:val="22"/>
              </w:rPr>
              <m:t>cT</m:t>
            </m:r>
          </m:sup>
        </m:sSup>
        <m:sSup>
          <m:sSupPr>
            <m:ctrlPr>
              <w:rPr>
                <w:rFonts w:ascii="Cambria Math" w:hAnsi="Cambria Math"/>
                <w:sz w:val="22"/>
                <w:szCs w:val="22"/>
              </w:rPr>
            </m:ctrlPr>
          </m:sSupPr>
          <m:e>
            <m:r>
              <w:rPr>
                <w:rFonts w:ascii="Cambria Math" w:hAnsi="Cambria Math"/>
                <w:sz w:val="22"/>
                <w:szCs w:val="22"/>
              </w:rPr>
              <m:t>e</m:t>
            </m:r>
          </m:e>
          <m:sup>
            <m:r>
              <m:rPr>
                <m:sty m:val="p"/>
              </m:rPr>
              <w:rPr>
                <w:rFonts w:ascii="Cambria Math" w:hAnsi="Cambria Math"/>
                <w:sz w:val="22"/>
                <w:szCs w:val="22"/>
              </w:rPr>
              <m:t>-</m:t>
            </m:r>
            <m:r>
              <w:rPr>
                <w:rFonts w:ascii="Cambria Math" w:hAnsi="Cambria Math"/>
                <w:sz w:val="22"/>
                <w:szCs w:val="22"/>
              </w:rPr>
              <m:t>E</m:t>
            </m:r>
            <m:r>
              <m:rPr>
                <m:sty m:val="p"/>
              </m:rPr>
              <w:rPr>
                <w:rFonts w:ascii="Cambria Math" w:hAnsi="Cambria Math"/>
                <w:sz w:val="22"/>
                <w:szCs w:val="22"/>
              </w:rPr>
              <m:t>/</m:t>
            </m:r>
            <m:r>
              <w:rPr>
                <w:rFonts w:ascii="Cambria Math" w:hAnsi="Cambria Math"/>
                <w:sz w:val="22"/>
                <w:szCs w:val="22"/>
              </w:rPr>
              <m:t>kT</m:t>
            </m:r>
          </m:sup>
        </m:sSup>
      </m:oMath>
      <w:r w:rsidRPr="00CB18CC">
        <w:rPr>
          <w:rFonts w:eastAsiaTheme="minorEastAsia"/>
          <w:sz w:val="22"/>
          <w:szCs w:val="22"/>
        </w:rPr>
        <w:t>,                                                     (</w:t>
      </w:r>
      <w:r w:rsidR="009E09CD">
        <w:rPr>
          <w:rFonts w:eastAsiaTheme="minorEastAsia"/>
          <w:sz w:val="22"/>
          <w:szCs w:val="22"/>
        </w:rPr>
        <w:t>5</w:t>
      </w:r>
      <w:r w:rsidRPr="00CB18CC">
        <w:rPr>
          <w:rFonts w:eastAsiaTheme="minorEastAsia"/>
          <w:sz w:val="22"/>
          <w:szCs w:val="22"/>
        </w:rPr>
        <w:t>)</w:t>
      </w:r>
    </w:p>
    <w:p w14:paraId="670D897A" w14:textId="77777777" w:rsidR="00551229" w:rsidRDefault="000F1792" w:rsidP="00904830">
      <w:pPr>
        <w:spacing w:line="480" w:lineRule="auto"/>
        <w:contextualSpacing/>
        <w:jc w:val="both"/>
        <w:rPr>
          <w:rFonts w:eastAsiaTheme="minorEastAsia" w:cstheme="minorHAnsi"/>
          <w:bCs/>
          <w:sz w:val="22"/>
          <w:szCs w:val="22"/>
        </w:rPr>
      </w:pPr>
      <w:r w:rsidRPr="00CB18CC">
        <w:rPr>
          <w:rFonts w:cstheme="minorHAnsi"/>
          <w:bCs/>
          <w:sz w:val="22"/>
          <w:szCs w:val="22"/>
        </w:rPr>
        <w:t xml:space="preserve">where </w:t>
      </w:r>
      <m:oMath>
        <m:sSub>
          <m:sSubPr>
            <m:ctrlPr>
              <w:rPr>
                <w:rFonts w:ascii="Cambria Math" w:hAnsi="Cambria Math" w:cstheme="minorHAnsi"/>
                <w:bCs/>
                <w:i/>
                <w:sz w:val="22"/>
                <w:szCs w:val="22"/>
              </w:rPr>
            </m:ctrlPr>
          </m:sSubPr>
          <m:e>
            <m:r>
              <w:rPr>
                <w:rFonts w:ascii="Cambria Math" w:hAnsi="Cambria Math" w:cstheme="minorHAnsi"/>
                <w:sz w:val="22"/>
                <w:szCs w:val="22"/>
              </w:rPr>
              <m:t>g</m:t>
            </m:r>
          </m:e>
          <m:sub>
            <m:r>
              <w:rPr>
                <w:rFonts w:ascii="Cambria Math" w:hAnsi="Cambria Math" w:cstheme="minorHAnsi"/>
                <w:sz w:val="22"/>
                <w:szCs w:val="22"/>
              </w:rPr>
              <m:t>0</m:t>
            </m:r>
          </m:sub>
        </m:sSub>
      </m:oMath>
      <w:r w:rsidRPr="00CB18CC">
        <w:rPr>
          <w:rFonts w:eastAsiaTheme="minorEastAsia" w:cstheme="minorHAnsi"/>
          <w:bCs/>
          <w:sz w:val="22"/>
          <w:szCs w:val="22"/>
        </w:rPr>
        <w:t xml:space="preserve"> is the intercept, </w:t>
      </w:r>
      <m:oMath>
        <m:sSub>
          <m:sSubPr>
            <m:ctrlPr>
              <w:rPr>
                <w:rFonts w:ascii="Cambria Math" w:eastAsiaTheme="minorEastAsia" w:hAnsi="Cambria Math" w:cstheme="minorHAnsi"/>
                <w:bCs/>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rPr>
              <m:t>0</m:t>
            </m:r>
          </m:sub>
        </m:sSub>
      </m:oMath>
      <w:r w:rsidRPr="00CB18CC">
        <w:rPr>
          <w:rFonts w:eastAsiaTheme="minorEastAsia" w:cstheme="minorHAnsi"/>
          <w:bCs/>
          <w:sz w:val="22"/>
          <w:szCs w:val="22"/>
        </w:rPr>
        <w:t xml:space="preserve"> is the mass-scaling exponent when </w:t>
      </w:r>
      <m:oMath>
        <m:r>
          <w:rPr>
            <w:rFonts w:ascii="Cambria Math" w:eastAsiaTheme="minorEastAsia" w:hAnsi="Cambria Math" w:cstheme="minorHAnsi"/>
            <w:sz w:val="22"/>
            <w:szCs w:val="22"/>
          </w:rPr>
          <m:t>T=0</m:t>
        </m:r>
      </m:oMath>
      <w:r w:rsidRPr="00CB18CC">
        <w:rPr>
          <w:rFonts w:eastAsiaTheme="minorEastAsia" w:cstheme="minorHAnsi"/>
          <w:bCs/>
          <w:sz w:val="22"/>
          <w:szCs w:val="22"/>
        </w:rPr>
        <w:t xml:space="preserve">, </w:t>
      </w:r>
      <m:oMath>
        <m:r>
          <w:rPr>
            <w:rFonts w:ascii="Cambria Math" w:eastAsiaTheme="minorEastAsia" w:hAnsi="Cambria Math" w:cstheme="minorHAnsi"/>
            <w:sz w:val="22"/>
            <w:szCs w:val="22"/>
          </w:rPr>
          <m:t>c</m:t>
        </m:r>
      </m:oMath>
      <w:r w:rsidRPr="00CB18CC">
        <w:rPr>
          <w:rFonts w:eastAsiaTheme="minorEastAsia" w:cstheme="minorHAnsi"/>
          <w:bCs/>
          <w:sz w:val="22"/>
          <w:szCs w:val="22"/>
        </w:rPr>
        <w:t xml:space="preserve"> is the interaction coefficient, </w:t>
      </w:r>
      <m:oMath>
        <m:r>
          <w:rPr>
            <w:rFonts w:ascii="Cambria Math" w:eastAsiaTheme="minorEastAsia" w:hAnsi="Cambria Math" w:cstheme="minorHAnsi"/>
            <w:sz w:val="22"/>
            <w:szCs w:val="22"/>
          </w:rPr>
          <m:t>E</m:t>
        </m:r>
      </m:oMath>
      <w:r w:rsidRPr="00CB18CC">
        <w:rPr>
          <w:rFonts w:eastAsiaTheme="minorEastAsia" w:cstheme="minorHAnsi"/>
          <w:bCs/>
          <w:sz w:val="22"/>
          <w:szCs w:val="22"/>
        </w:rPr>
        <w:t xml:space="preserve"> is the activation energy, and </w:t>
      </w:r>
      <m:oMath>
        <m:r>
          <w:rPr>
            <w:rFonts w:ascii="Cambria Math" w:eastAsiaTheme="minorEastAsia" w:hAnsi="Cambria Math" w:cstheme="minorHAnsi"/>
            <w:sz w:val="22"/>
            <w:szCs w:val="22"/>
          </w:rPr>
          <m:t>k</m:t>
        </m:r>
      </m:oMath>
      <w:r w:rsidRPr="00CB18CC">
        <w:rPr>
          <w:rFonts w:eastAsiaTheme="minorEastAsia" w:cstheme="minorHAnsi"/>
          <w:bCs/>
          <w:sz w:val="22"/>
          <w:szCs w:val="22"/>
        </w:rPr>
        <w:t xml:space="preserve"> is Boltzmann’s constant in </w:t>
      </w:r>
      <m:oMath>
        <m:r>
          <m:rPr>
            <m:sty m:val="p"/>
          </m:rPr>
          <w:rPr>
            <w:rFonts w:ascii="Cambria Math" w:eastAsiaTheme="minorEastAsia" w:hAnsi="Cambria Math" w:cstheme="minorHAnsi"/>
            <w:sz w:val="22"/>
            <w:szCs w:val="22"/>
          </w:rPr>
          <m:t xml:space="preserve">eV </m:t>
        </m:r>
        <m:sSup>
          <m:sSupPr>
            <m:ctrlPr>
              <w:rPr>
                <w:rFonts w:ascii="Cambria Math" w:eastAsiaTheme="minorEastAsia" w:hAnsi="Cambria Math" w:cstheme="minorHAnsi"/>
                <w:bCs/>
                <w:iCs/>
                <w:sz w:val="22"/>
                <w:szCs w:val="22"/>
              </w:rPr>
            </m:ctrlPr>
          </m:sSupPr>
          <m:e>
            <m:r>
              <m:rPr>
                <m:sty m:val="p"/>
              </m:rPr>
              <w:rPr>
                <w:rFonts w:ascii="Cambria Math" w:eastAsiaTheme="minorEastAsia" w:hAnsi="Cambria Math" w:cstheme="minorHAnsi"/>
                <w:sz w:val="22"/>
                <w:szCs w:val="22"/>
              </w:rPr>
              <m:t>K</m:t>
            </m:r>
          </m:e>
          <m:sup>
            <m:r>
              <w:rPr>
                <w:rFonts w:ascii="Cambria Math" w:eastAsiaTheme="minorEastAsia" w:hAnsi="Cambria Math" w:cstheme="minorHAnsi"/>
                <w:sz w:val="22"/>
                <w:szCs w:val="22"/>
              </w:rPr>
              <m:t>-1</m:t>
            </m:r>
          </m:sup>
        </m:sSup>
      </m:oMath>
      <w:r w:rsidRPr="00CB18CC">
        <w:rPr>
          <w:rFonts w:eastAsiaTheme="minorEastAsia" w:cstheme="minorHAnsi"/>
          <w:bCs/>
          <w:sz w:val="22"/>
          <w:szCs w:val="22"/>
        </w:rPr>
        <w:t xml:space="preserve"> (</w:t>
      </w:r>
      <m:oMath>
        <m:r>
          <w:rPr>
            <w:rFonts w:ascii="Cambria Math" w:eastAsiaTheme="minorEastAsia" w:hAnsi="Cambria Math" w:cstheme="minorHAnsi"/>
            <w:sz w:val="22"/>
            <w:szCs w:val="22"/>
          </w:rPr>
          <m:t>=8.617×</m:t>
        </m:r>
        <m:sSup>
          <m:sSupPr>
            <m:ctrlPr>
              <w:rPr>
                <w:rFonts w:ascii="Cambria Math" w:eastAsiaTheme="minorEastAsia" w:hAnsi="Cambria Math" w:cstheme="minorHAnsi"/>
                <w:bCs/>
                <w:i/>
                <w:sz w:val="22"/>
                <w:szCs w:val="22"/>
              </w:rPr>
            </m:ctrlPr>
          </m:sSupPr>
          <m:e>
            <m:r>
              <w:rPr>
                <w:rFonts w:ascii="Cambria Math" w:eastAsiaTheme="minorEastAsia" w:hAnsi="Cambria Math" w:cstheme="minorHAnsi"/>
                <w:sz w:val="22"/>
                <w:szCs w:val="22"/>
              </w:rPr>
              <m:t>10</m:t>
            </m:r>
          </m:e>
          <m:sup>
            <m:r>
              <w:rPr>
                <w:rFonts w:ascii="Cambria Math" w:eastAsiaTheme="minorEastAsia" w:hAnsi="Cambria Math" w:cstheme="minorHAnsi"/>
                <w:sz w:val="22"/>
                <w:szCs w:val="22"/>
              </w:rPr>
              <m:t>-5</m:t>
            </m:r>
          </m:sup>
        </m:sSup>
        <m:r>
          <w:rPr>
            <w:rFonts w:ascii="Cambria Math" w:eastAsiaTheme="minorEastAsia" w:hAnsi="Cambria Math" w:cstheme="minorHAnsi"/>
            <w:sz w:val="22"/>
            <w:szCs w:val="22"/>
          </w:rPr>
          <m:t xml:space="preserve"> </m:t>
        </m:r>
        <m:r>
          <m:rPr>
            <m:sty m:val="p"/>
          </m:rPr>
          <w:rPr>
            <w:rFonts w:ascii="Cambria Math" w:eastAsiaTheme="minorEastAsia" w:hAnsi="Cambria Math" w:cstheme="minorHAnsi"/>
            <w:sz w:val="22"/>
            <w:szCs w:val="22"/>
          </w:rPr>
          <m:t>eV</m:t>
        </m:r>
        <m:sSup>
          <m:sSupPr>
            <m:ctrlPr>
              <w:rPr>
                <w:rFonts w:ascii="Cambria Math" w:eastAsiaTheme="minorEastAsia" w:hAnsi="Cambria Math" w:cstheme="minorHAnsi"/>
                <w:bCs/>
                <w:iCs/>
                <w:sz w:val="22"/>
                <w:szCs w:val="22"/>
              </w:rPr>
            </m:ctrlPr>
          </m:sSupPr>
          <m:e>
            <m:r>
              <m:rPr>
                <m:sty m:val="p"/>
              </m:rPr>
              <w:rPr>
                <w:rFonts w:ascii="Cambria Math" w:eastAsiaTheme="minorEastAsia" w:hAnsi="Cambria Math" w:cstheme="minorHAnsi"/>
                <w:sz w:val="22"/>
                <w:szCs w:val="22"/>
              </w:rPr>
              <m:t>K</m:t>
            </m:r>
          </m:e>
          <m:sup>
            <m:r>
              <m:rPr>
                <m:sty m:val="p"/>
              </m:rPr>
              <w:rPr>
                <w:rFonts w:ascii="Cambria Math" w:eastAsiaTheme="minorEastAsia" w:hAnsi="Cambria Math" w:cstheme="minorHAnsi"/>
                <w:sz w:val="22"/>
                <w:szCs w:val="22"/>
              </w:rPr>
              <m:t>-1</m:t>
            </m:r>
          </m:sup>
        </m:sSup>
      </m:oMath>
      <w:r w:rsidRPr="00CB18CC">
        <w:rPr>
          <w:rFonts w:eastAsiaTheme="minorEastAsia" w:cstheme="minorHAnsi"/>
          <w:bCs/>
          <w:sz w:val="22"/>
          <w:szCs w:val="22"/>
        </w:rPr>
        <w:t xml:space="preserve">). </w:t>
      </w:r>
    </w:p>
    <w:p w14:paraId="7A33183A" w14:textId="561FC97E" w:rsidR="000F1792" w:rsidRDefault="000F1792" w:rsidP="00551229">
      <w:pPr>
        <w:spacing w:line="480" w:lineRule="auto"/>
        <w:ind w:firstLine="284"/>
        <w:contextualSpacing/>
        <w:jc w:val="both"/>
        <w:rPr>
          <w:rFonts w:cstheme="minorHAnsi"/>
          <w:bCs/>
          <w:sz w:val="22"/>
          <w:szCs w:val="22"/>
        </w:rPr>
      </w:pPr>
      <w:r w:rsidRPr="00C470CD">
        <w:rPr>
          <w:rFonts w:cstheme="minorHAnsi"/>
          <w:bCs/>
          <w:sz w:val="22"/>
          <w:szCs w:val="22"/>
          <w:lang w:val="en-US"/>
        </w:rPr>
        <w:t xml:space="preserve">We estimate </w:t>
      </w:r>
      <w:r w:rsidR="007620CB" w:rsidRPr="00C470CD">
        <w:rPr>
          <w:rFonts w:cstheme="minorHAnsi"/>
          <w:bCs/>
          <w:sz w:val="22"/>
          <w:szCs w:val="22"/>
          <w:lang w:val="en-US"/>
        </w:rPr>
        <w:t>body mass and temperature</w:t>
      </w:r>
      <w:r w:rsidRPr="00C470CD">
        <w:rPr>
          <w:rFonts w:cstheme="minorHAnsi"/>
          <w:bCs/>
          <w:sz w:val="22"/>
          <w:szCs w:val="22"/>
          <w:lang w:val="en-US"/>
        </w:rPr>
        <w:t xml:space="preserve"> </w:t>
      </w:r>
      <w:r w:rsidR="007620CB" w:rsidRPr="00C470CD">
        <w:rPr>
          <w:rFonts w:cstheme="minorHAnsi"/>
          <w:bCs/>
          <w:sz w:val="22"/>
          <w:szCs w:val="22"/>
          <w:lang w:val="en-US"/>
        </w:rPr>
        <w:t xml:space="preserve">coefficients </w:t>
      </w:r>
      <w:r w:rsidR="0002641C">
        <w:rPr>
          <w:rFonts w:cstheme="minorHAnsi"/>
          <w:bCs/>
          <w:sz w:val="22"/>
          <w:szCs w:val="22"/>
          <w:lang w:val="en-US"/>
        </w:rPr>
        <w:t xml:space="preserve">(representing the mass-scaling exponent and activation energy, respectively) </w:t>
      </w:r>
      <w:r w:rsidRPr="00C470CD">
        <w:rPr>
          <w:rFonts w:cstheme="minorHAnsi"/>
          <w:bCs/>
          <w:sz w:val="22"/>
          <w:szCs w:val="22"/>
          <w:lang w:val="en-US"/>
        </w:rPr>
        <w:t>using hierarchical models with different combinations of group (species)-varying coefficients and select the final model</w:t>
      </w:r>
      <w:r w:rsidR="00027BB6" w:rsidRPr="00C470CD">
        <w:rPr>
          <w:rFonts w:cstheme="minorHAnsi"/>
          <w:bCs/>
          <w:sz w:val="22"/>
          <w:szCs w:val="22"/>
          <w:lang w:val="en-US"/>
        </w:rPr>
        <w:t xml:space="preserve"> using WAIC</w:t>
      </w:r>
      <w:r w:rsidRPr="00C470CD">
        <w:rPr>
          <w:rFonts w:cstheme="minorHAnsi"/>
          <w:bCs/>
          <w:sz w:val="22"/>
          <w:szCs w:val="22"/>
          <w:lang w:val="en-US"/>
        </w:rPr>
        <w:t xml:space="preserve">. </w:t>
      </w:r>
      <w:r w:rsidRPr="003872A1">
        <w:rPr>
          <w:rFonts w:cstheme="minorHAnsi"/>
          <w:bCs/>
          <w:sz w:val="22"/>
          <w:szCs w:val="22"/>
        </w:rPr>
        <w:t>The full model with uncorrelated species-varying intercepts</w:t>
      </w:r>
      <w:r w:rsidR="007343AC">
        <w:rPr>
          <w:rFonts w:cstheme="minorHAnsi"/>
          <w:bCs/>
          <w:sz w:val="22"/>
          <w:szCs w:val="22"/>
        </w:rPr>
        <w:t>,</w:t>
      </w:r>
      <w:r w:rsidRPr="003872A1">
        <w:rPr>
          <w:rFonts w:cstheme="minorHAnsi"/>
          <w:bCs/>
          <w:sz w:val="22"/>
          <w:szCs w:val="22"/>
        </w:rPr>
        <w:t xml:space="preserve"> mass-, temperature- and interaction</w:t>
      </w:r>
      <w:r w:rsidRPr="00447343">
        <w:rPr>
          <w:rFonts w:cstheme="minorHAnsi"/>
          <w:bCs/>
          <w:sz w:val="22"/>
          <w:szCs w:val="22"/>
        </w:rPr>
        <w:t>- coefficients, can be written as:</w:t>
      </w:r>
    </w:p>
    <w:p w14:paraId="15355C17" w14:textId="5B25D991" w:rsidR="000F1792" w:rsidRDefault="00A06C75" w:rsidP="00904830">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y</m:t>
            </m:r>
          </m:e>
          <m:sub>
            <m:r>
              <w:rPr>
                <w:rFonts w:ascii="Cambria Math" w:hAnsi="Cambria Math" w:cstheme="minorHAnsi"/>
                <w:sz w:val="22"/>
                <w:szCs w:val="22"/>
              </w:rPr>
              <m:t>i</m:t>
            </m:r>
          </m:sub>
        </m:sSub>
        <m:r>
          <w:rPr>
            <w:rFonts w:ascii="Cambria Math" w:hAnsi="Cambria Math" w:cstheme="minorHAnsi"/>
            <w:sz w:val="22"/>
            <w:szCs w:val="22"/>
          </w:rPr>
          <m:t>~N(</m:t>
        </m:r>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 </m:t>
        </m:r>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r>
          <w:rPr>
            <w:rFonts w:ascii="Cambria Math" w:hAnsi="Cambria Math" w:cstheme="minorHAnsi"/>
            <w:sz w:val="22"/>
            <w:szCs w:val="22"/>
          </w:rPr>
          <m:t>)</m:t>
        </m:r>
      </m:oMath>
      <w:r w:rsidR="002336E6">
        <w:rPr>
          <w:rFonts w:eastAsiaTheme="minorEastAsia" w:cstheme="minorHAnsi"/>
          <w:sz w:val="22"/>
          <w:szCs w:val="22"/>
        </w:rPr>
        <w:t xml:space="preserve"> </w:t>
      </w:r>
      <w:r w:rsidR="000F1792" w:rsidRPr="00447343">
        <w:rPr>
          <w:rFonts w:eastAsiaTheme="minorEastAsia" w:cstheme="minorHAnsi"/>
          <w:sz w:val="22"/>
          <w:szCs w:val="22"/>
        </w:rPr>
        <w:t xml:space="preserve">         </w:t>
      </w:r>
      <w:r w:rsidR="002336E6">
        <w:rPr>
          <w:rFonts w:eastAsiaTheme="minorEastAsia" w:cstheme="minorHAnsi"/>
          <w:sz w:val="22"/>
          <w:szCs w:val="22"/>
        </w:rPr>
        <w:t xml:space="preserve">       </w:t>
      </w:r>
      <w:r w:rsidR="000F1792" w:rsidRPr="00447343">
        <w:rPr>
          <w:rFonts w:eastAsiaTheme="minorEastAsia" w:cstheme="minorHAnsi"/>
          <w:sz w:val="22"/>
          <w:szCs w:val="22"/>
        </w:rPr>
        <w:t xml:space="preserve">                                                 (</w:t>
      </w:r>
      <w:r w:rsidR="009E09CD">
        <w:rPr>
          <w:rFonts w:eastAsiaTheme="minorEastAsia" w:cstheme="minorHAnsi"/>
          <w:sz w:val="22"/>
          <w:szCs w:val="22"/>
        </w:rPr>
        <w:t>6</w:t>
      </w:r>
      <w:r w:rsidR="000F1792" w:rsidRPr="00447343">
        <w:rPr>
          <w:rFonts w:eastAsiaTheme="minorEastAsia" w:cstheme="minorHAnsi"/>
          <w:sz w:val="22"/>
          <w:szCs w:val="22"/>
        </w:rPr>
        <w:t>)</w:t>
      </w:r>
    </w:p>
    <w:p w14:paraId="3B1A8AF0" w14:textId="70E70A2F" w:rsidR="000F1792" w:rsidRDefault="00A06C75" w:rsidP="00904830">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j[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j[i]</m:t>
            </m:r>
          </m:sub>
        </m:sSub>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j[i]</m:t>
            </m:r>
          </m:sub>
        </m:sSub>
        <m:sSub>
          <m:sSubPr>
            <m:ctrlPr>
              <w:rPr>
                <w:rFonts w:ascii="Cambria Math" w:hAnsi="Cambria Math" w:cstheme="minorHAnsi"/>
                <w:bCs/>
                <w:i/>
                <w:iCs/>
                <w:sz w:val="22"/>
                <w:szCs w:val="22"/>
              </w:rPr>
            </m:ctrlPr>
          </m:sSubPr>
          <m:e>
            <m:r>
              <w:rPr>
                <w:rFonts w:ascii="Cambria Math" w:hAnsi="Cambria Math" w:cstheme="minorHAnsi"/>
                <w:sz w:val="22"/>
                <w:szCs w:val="22"/>
              </w:rPr>
              <m:t>t</m:t>
            </m:r>
          </m:e>
          <m:sub>
            <m:r>
              <w:rPr>
                <w:rFonts w:ascii="Cambria Math" w:hAnsi="Cambria Math" w:cstheme="minorHAnsi"/>
                <w:sz w:val="22"/>
                <w:szCs w:val="22"/>
              </w:rPr>
              <m:t>A,i</m:t>
            </m:r>
          </m:sub>
        </m:sSub>
        <m:r>
          <w:rPr>
            <w:rFonts w:ascii="Cambria Math" w:hAnsi="Cambria Math" w:cstheme="minorHAnsi"/>
            <w:sz w:val="22"/>
            <w:szCs w:val="22"/>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3j[i]</m:t>
            </m:r>
          </m:sub>
        </m:sSub>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sSub>
          <m:sSubPr>
            <m:ctrlPr>
              <w:rPr>
                <w:rFonts w:ascii="Cambria Math" w:hAnsi="Cambria Math" w:cstheme="minorHAnsi"/>
                <w:bCs/>
                <w:i/>
                <w:iCs/>
                <w:sz w:val="22"/>
                <w:szCs w:val="22"/>
              </w:rPr>
            </m:ctrlPr>
          </m:sSubPr>
          <m:e>
            <m:r>
              <w:rPr>
                <w:rFonts w:ascii="Cambria Math" w:hAnsi="Cambria Math" w:cstheme="minorHAnsi"/>
                <w:sz w:val="22"/>
                <w:szCs w:val="22"/>
              </w:rPr>
              <m:t>T</m:t>
            </m:r>
          </m:e>
          <m:sub>
            <m:r>
              <w:rPr>
                <w:rFonts w:ascii="Cambria Math" w:hAnsi="Cambria Math" w:cstheme="minorHAnsi"/>
                <w:sz w:val="22"/>
                <w:szCs w:val="22"/>
              </w:rPr>
              <m:t>A,i</m:t>
            </m:r>
          </m:sub>
        </m:sSub>
      </m:oMath>
      <w:r w:rsidR="000F1792" w:rsidRPr="00447343">
        <w:rPr>
          <w:rFonts w:eastAsiaTheme="minorEastAsia" w:cstheme="minorHAnsi"/>
          <w:sz w:val="22"/>
          <w:szCs w:val="22"/>
        </w:rPr>
        <w:t>,                                      (</w:t>
      </w:r>
      <w:r w:rsidR="009E09CD">
        <w:rPr>
          <w:rFonts w:eastAsiaTheme="minorEastAsia" w:cstheme="minorHAnsi"/>
          <w:sz w:val="22"/>
          <w:szCs w:val="22"/>
        </w:rPr>
        <w:t>7</w:t>
      </w:r>
      <w:r w:rsidR="000F1792" w:rsidRPr="00447343">
        <w:rPr>
          <w:rFonts w:eastAsiaTheme="minorEastAsia" w:cstheme="minorHAnsi"/>
          <w:sz w:val="22"/>
          <w:szCs w:val="22"/>
        </w:rPr>
        <w:t>)</w:t>
      </w:r>
    </w:p>
    <w:p w14:paraId="242CAB2F" w14:textId="77777777" w:rsidR="00FA0518" w:rsidRPr="00447343" w:rsidRDefault="00FA0518" w:rsidP="00FA0518">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j</m:t>
            </m:r>
          </m:sub>
        </m:sSub>
        <m:r>
          <w:rPr>
            <w:rFonts w:ascii="Cambria Math" w:eastAsiaTheme="minorEastAsia" w:hAnsi="Cambria Math" w:cstheme="minorHAnsi"/>
            <w:sz w:val="22"/>
            <w:szCs w:val="22"/>
          </w:rPr>
          <m:t>~N(</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m:t>
                </m:r>
              </m:sub>
            </m:sSub>
          </m:sub>
        </m:sSub>
        <m:r>
          <w:rPr>
            <w:rFonts w:ascii="Cambria Math" w:eastAsiaTheme="minorEastAsia" w:hAnsi="Cambria Math" w:cstheme="minorHAnsi"/>
            <w:sz w:val="22"/>
            <w:szCs w:val="22"/>
          </w:rPr>
          <m:t xml:space="preserve">, </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τ</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m:t>
                </m:r>
              </m:sub>
            </m:sSub>
          </m:sub>
        </m:sSub>
        <m:r>
          <w:rPr>
            <w:rFonts w:ascii="Cambria Math" w:eastAsiaTheme="minorEastAsia" w:hAnsi="Cambria Math" w:cstheme="minorHAnsi"/>
            <w:sz w:val="22"/>
            <w:szCs w:val="22"/>
          </w:rPr>
          <m:t>)</m:t>
        </m:r>
      </m:oMath>
      <w:r w:rsidRPr="00447343">
        <w:rPr>
          <w:rFonts w:eastAsiaTheme="minorEastAsia"/>
          <w:sz w:val="22"/>
          <w:szCs w:val="22"/>
        </w:rPr>
        <w:t>,</w:t>
      </w:r>
      <w:r w:rsidRPr="00447343">
        <w:rPr>
          <w:rFonts w:eastAsiaTheme="minorEastAsia" w:cstheme="minorHAnsi"/>
          <w:sz w:val="22"/>
          <w:szCs w:val="22"/>
        </w:rPr>
        <w:t xml:space="preserve">                  </w:t>
      </w:r>
      <w:r>
        <w:rPr>
          <w:rFonts w:eastAsiaTheme="minorEastAsia" w:cstheme="minorHAnsi"/>
          <w:sz w:val="22"/>
          <w:szCs w:val="22"/>
        </w:rPr>
        <w:t xml:space="preserve">       </w:t>
      </w:r>
      <w:r w:rsidRPr="00447343">
        <w:rPr>
          <w:rFonts w:eastAsiaTheme="minorEastAsia" w:cstheme="minorHAnsi"/>
          <w:sz w:val="22"/>
          <w:szCs w:val="22"/>
        </w:rPr>
        <w:t xml:space="preserve">                                      (</w:t>
      </w:r>
      <w:r>
        <w:rPr>
          <w:rFonts w:eastAsiaTheme="minorEastAsia" w:cstheme="minorHAnsi"/>
          <w:sz w:val="22"/>
          <w:szCs w:val="22"/>
        </w:rPr>
        <w:t>8</w:t>
      </w:r>
      <w:r w:rsidRPr="00447343">
        <w:rPr>
          <w:rFonts w:eastAsiaTheme="minorEastAsia" w:cstheme="minorHAnsi"/>
          <w:sz w:val="22"/>
          <w:szCs w:val="22"/>
        </w:rPr>
        <w:t>)</w:t>
      </w:r>
    </w:p>
    <w:p w14:paraId="6B32E2B4" w14:textId="6EB790A0" w:rsidR="00FA0518" w:rsidRDefault="00FA0518" w:rsidP="00E00263">
      <w:pPr>
        <w:spacing w:line="480" w:lineRule="auto"/>
        <w:contextualSpacing/>
        <w:jc w:val="both"/>
        <w:rPr>
          <w:rFonts w:eastAsiaTheme="minorEastAsia" w:cstheme="minorHAnsi"/>
          <w:iCs/>
          <w:sz w:val="22"/>
          <w:szCs w:val="22"/>
          <w:lang w:val="en-US"/>
        </w:rPr>
      </w:pPr>
      <w:r w:rsidRPr="00CD534E">
        <w:rPr>
          <w:rFonts w:eastAsiaTheme="minorEastAsia" w:cstheme="minorHAnsi"/>
          <w:sz w:val="22"/>
          <w:szCs w:val="22"/>
          <w:lang w:val="en-US"/>
        </w:rPr>
        <w:t xml:space="preserve">where </w:t>
      </w:r>
      <m:oMath>
        <m:sSub>
          <m:sSubPr>
            <m:ctrlPr>
              <w:rPr>
                <w:rFonts w:ascii="Cambria Math" w:hAnsi="Cambria Math" w:cstheme="minorHAnsi"/>
                <w:bCs/>
                <w:i/>
                <w:iCs/>
                <w:sz w:val="22"/>
                <w:szCs w:val="22"/>
              </w:rPr>
            </m:ctrlPr>
          </m:sSubPr>
          <m:e>
            <m:r>
              <w:rPr>
                <w:rFonts w:ascii="Cambria Math" w:hAnsi="Cambria Math" w:cstheme="minorHAnsi"/>
                <w:sz w:val="22"/>
                <w:szCs w:val="22"/>
              </w:rPr>
              <m:t>y</m:t>
            </m:r>
          </m:e>
          <m:sub>
            <m:r>
              <w:rPr>
                <w:rFonts w:ascii="Cambria Math" w:hAnsi="Cambria Math" w:cstheme="minorHAnsi"/>
                <w:sz w:val="22"/>
                <w:szCs w:val="22"/>
              </w:rPr>
              <m:t>i</m:t>
            </m:r>
          </m:sub>
        </m:sSub>
      </m:oMath>
      <w:r w:rsidRPr="00CD534E">
        <w:rPr>
          <w:rFonts w:eastAsiaTheme="minorEastAsia" w:cstheme="minorHAnsi"/>
          <w:bCs/>
          <w:iCs/>
          <w:sz w:val="22"/>
          <w:szCs w:val="22"/>
          <w:lang w:val="en-US"/>
        </w:rPr>
        <w:t xml:space="preserve"> is the </w:t>
      </w:r>
      <m:oMath>
        <m:r>
          <w:rPr>
            <w:rFonts w:ascii="Cambria Math" w:eastAsiaTheme="minorEastAsia" w:hAnsi="Cambria Math" w:cstheme="minorHAnsi"/>
            <w:sz w:val="22"/>
            <w:szCs w:val="22"/>
          </w:rPr>
          <m:t>i</m:t>
        </m:r>
      </m:oMath>
      <w:r w:rsidRPr="00CD534E">
        <w:rPr>
          <w:rFonts w:eastAsiaTheme="minorEastAsia" w:cstheme="minorHAnsi"/>
          <w:bCs/>
          <w:iCs/>
          <w:sz w:val="22"/>
          <w:szCs w:val="22"/>
          <w:lang w:val="en-US"/>
        </w:rPr>
        <w:t>th observation of the natural log of the rate (growth, metabolism or consumption)</w:t>
      </w:r>
      <w:r w:rsidR="003E77ED">
        <w:rPr>
          <w:rFonts w:eastAsiaTheme="minorEastAsia" w:cstheme="minorHAnsi"/>
          <w:bCs/>
          <w:iCs/>
          <w:sz w:val="22"/>
          <w:szCs w:val="22"/>
          <w:lang w:val="en-US"/>
        </w:rPr>
        <w:t xml:space="preserve">, and </w:t>
      </w:r>
      <m:oMath>
        <m:r>
          <w:rPr>
            <w:rFonts w:ascii="Cambria Math" w:eastAsiaTheme="minorEastAsia" w:hAnsi="Cambria Math" w:cstheme="minorHAnsi"/>
            <w:sz w:val="22"/>
            <w:szCs w:val="22"/>
          </w:rPr>
          <m:t>p</m:t>
        </m:r>
      </m:oMath>
      <w:r w:rsidR="000A27B2" w:rsidRPr="000A27B2">
        <w:rPr>
          <w:rFonts w:eastAsiaTheme="minorEastAsia" w:cstheme="minorHAnsi"/>
          <w:sz w:val="22"/>
          <w:szCs w:val="22"/>
          <w:lang w:val="en-US"/>
        </w:rPr>
        <w:t xml:space="preserve"> indexes </w:t>
      </w:r>
      <w:r w:rsidR="00051BB6">
        <w:rPr>
          <w:rFonts w:eastAsiaTheme="minorEastAsia" w:cstheme="minorHAnsi"/>
          <w:sz w:val="22"/>
          <w:szCs w:val="22"/>
          <w:lang w:val="en-US"/>
        </w:rPr>
        <w:t>regression coefficient</w:t>
      </w:r>
      <w:r w:rsidR="003E77ED" w:rsidRPr="003E77ED">
        <w:rPr>
          <w:rFonts w:eastAsiaTheme="minorEastAsia" w:cstheme="minorHAnsi"/>
          <w:sz w:val="22"/>
          <w:szCs w:val="22"/>
          <w:lang w:val="en-US"/>
        </w:rPr>
        <w:t xml:space="preserve"> </w:t>
      </w:r>
      <w:r w:rsidR="003E77ED" w:rsidRPr="00392D42">
        <w:rPr>
          <w:rFonts w:eastAsiaTheme="minorEastAsia" w:cstheme="minorHAnsi"/>
          <w:sz w:val="22"/>
          <w:szCs w:val="22"/>
          <w:lang w:val="en-US"/>
        </w:rPr>
        <w:t>(</w:t>
      </w:r>
      <m:oMath>
        <m:r>
          <w:rPr>
            <w:rFonts w:ascii="Cambria Math" w:eastAsiaTheme="minorEastAsia" w:hAnsi="Cambria Math" w:cstheme="minorHAnsi"/>
            <w:sz w:val="22"/>
            <w:szCs w:val="22"/>
            <w:lang w:val="en-US"/>
          </w:rPr>
          <m:t>0,1,2,3)</m:t>
        </m:r>
      </m:oMath>
      <w:r>
        <w:rPr>
          <w:rFonts w:eastAsiaTheme="minorEastAsia" w:cstheme="minorHAnsi"/>
          <w:bCs/>
          <w:iCs/>
          <w:sz w:val="22"/>
          <w:szCs w:val="22"/>
          <w:lang w:val="en-US"/>
        </w:rPr>
        <w:t xml:space="preserve">. </w:t>
      </w:r>
      <w:r w:rsidR="00397E17">
        <w:rPr>
          <w:rFonts w:eastAsiaTheme="minorEastAsia" w:cstheme="minorHAnsi"/>
          <w:bCs/>
          <w:iCs/>
          <w:sz w:val="22"/>
          <w:szCs w:val="22"/>
          <w:lang w:val="en-US"/>
        </w:rPr>
        <w:t>In Eq. 7</w:t>
      </w:r>
      <w:r w:rsidR="008A5C33">
        <w:rPr>
          <w:rFonts w:eastAsiaTheme="minorEastAsia" w:cstheme="minorHAnsi"/>
          <w:bCs/>
          <w:iCs/>
          <w:sz w:val="22"/>
          <w:szCs w:val="22"/>
          <w:lang w:val="en-US"/>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000453E2" w:rsidRPr="000453E2">
        <w:rPr>
          <w:rFonts w:eastAsiaTheme="minorEastAsia" w:cstheme="minorHAnsi"/>
          <w:sz w:val="22"/>
          <w:szCs w:val="22"/>
          <w:lang w:val="en-US"/>
        </w:rPr>
        <w:t xml:space="preserve"> is </w:t>
      </w:r>
      <w:r w:rsidR="000453E2">
        <w:rPr>
          <w:rFonts w:eastAsiaTheme="minorEastAsia" w:cstheme="minorHAnsi"/>
          <w:sz w:val="22"/>
          <w:szCs w:val="22"/>
          <w:lang w:val="en-US"/>
        </w:rPr>
        <w:t xml:space="preserve">the </w:t>
      </w:r>
      <w:r w:rsidR="000453E2" w:rsidRPr="00F030E3">
        <w:rPr>
          <w:rFonts w:eastAsiaTheme="minorEastAsia" w:cstheme="minorHAnsi"/>
          <w:iCs/>
          <w:sz w:val="22"/>
          <w:szCs w:val="22"/>
          <w:lang w:val="en-US"/>
        </w:rPr>
        <w:t xml:space="preserve">mean-centered natural log of body mass in unit </w:t>
      </w:r>
      <m:oMath>
        <m:r>
          <m:rPr>
            <m:sty m:val="p"/>
          </m:rPr>
          <w:rPr>
            <w:rFonts w:ascii="Cambria Math" w:eastAsiaTheme="minorEastAsia" w:hAnsi="Cambria Math" w:cstheme="minorHAnsi"/>
            <w:sz w:val="22"/>
            <w:szCs w:val="22"/>
            <w:lang w:val="en-US"/>
          </w:rPr>
          <m:t>g</m:t>
        </m:r>
      </m:oMath>
      <w:r w:rsidR="000453E2" w:rsidRPr="00F030E3">
        <w:rPr>
          <w:rFonts w:eastAsiaTheme="minorEastAsia" w:cstheme="minorHAnsi"/>
          <w:sz w:val="22"/>
          <w:szCs w:val="22"/>
          <w:lang w:val="en-US"/>
        </w:rPr>
        <w:t xml:space="preserve"> </w:t>
      </w:r>
      <w:r w:rsidR="000453E2" w:rsidRPr="00F030E3">
        <w:rPr>
          <w:rFonts w:eastAsiaTheme="minorEastAsia" w:cstheme="minorHAnsi"/>
          <w:iCs/>
          <w:sz w:val="22"/>
          <w:szCs w:val="22"/>
          <w:lang w:val="en-US"/>
        </w:rPr>
        <w:t>by species (</w:t>
      </w:r>
      <m:oMath>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eastAsiaTheme="minorEastAsia" w:hAnsi="Cambria Math" w:cstheme="minorHAnsi"/>
            <w:sz w:val="22"/>
            <w:szCs w:val="22"/>
            <w:lang w:val="en-US"/>
          </w:rPr>
          <m:t>=</m:t>
        </m:r>
        <m:func>
          <m:funcPr>
            <m:ctrlPr>
              <w:rPr>
                <w:rFonts w:ascii="Cambria Math" w:eastAsiaTheme="minorEastAsia" w:hAnsi="Cambria Math" w:cstheme="minorHAnsi"/>
                <w:i/>
                <w:iCs/>
                <w:sz w:val="22"/>
                <w:szCs w:val="22"/>
                <w:lang w:val="en-GB" w:eastAsia="en-US"/>
              </w:rPr>
            </m:ctrlPr>
          </m:funcPr>
          <m:fName>
            <m:r>
              <m:rPr>
                <m:sty m:val="p"/>
              </m:rPr>
              <w:rPr>
                <w:rFonts w:ascii="Cambria Math" w:hAnsi="Cambria Math" w:cstheme="minorHAnsi"/>
                <w:sz w:val="22"/>
                <w:szCs w:val="22"/>
                <w:lang w:val="en-GB" w:eastAsia="en-US"/>
              </w:rPr>
              <m:t>ln</m:t>
            </m:r>
          </m:fName>
          <m:e>
            <m:r>
              <w:rPr>
                <w:rFonts w:ascii="Cambria Math" w:eastAsiaTheme="minorEastAsia"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func>
        <m:r>
          <w:rPr>
            <w:rFonts w:ascii="Cambria Math" w:eastAsiaTheme="minorEastAsia" w:hAnsi="Cambria Math" w:cstheme="minorHAnsi"/>
            <w:sz w:val="22"/>
            <w:szCs w:val="22"/>
            <w:lang w:val="en-US"/>
          </w:rPr>
          <m:t>)-</m:t>
        </m:r>
        <m:acc>
          <m:accPr>
            <m:chr m:val="̅"/>
            <m:ctrlPr>
              <w:rPr>
                <w:rFonts w:ascii="Cambria Math" w:eastAsiaTheme="minorEastAsia" w:hAnsi="Cambria Math" w:cstheme="minorHAnsi"/>
                <w:i/>
                <w:iCs/>
                <w:sz w:val="22"/>
                <w:szCs w:val="22"/>
                <w:lang w:val="en-GB" w:eastAsia="en-US"/>
              </w:rPr>
            </m:ctrlPr>
          </m:accPr>
          <m:e>
            <m:func>
              <m:funcPr>
                <m:ctrlPr>
                  <w:rPr>
                    <w:rFonts w:ascii="Cambria Math" w:eastAsiaTheme="minorEastAsia" w:hAnsi="Cambria Math" w:cstheme="minorHAnsi"/>
                    <w:i/>
                    <w:iCs/>
                    <w:sz w:val="22"/>
                    <w:szCs w:val="22"/>
                    <w:lang w:val="en-GB" w:eastAsia="en-US"/>
                  </w:rPr>
                </m:ctrlPr>
              </m:funcPr>
              <m:fName>
                <m:r>
                  <m:rPr>
                    <m:sty m:val="p"/>
                  </m:rPr>
                  <w:rPr>
                    <w:rFonts w:ascii="Cambria Math" w:hAnsi="Cambria Math" w:cstheme="minorHAnsi"/>
                    <w:sz w:val="22"/>
                    <w:szCs w:val="22"/>
                    <w:lang w:val="en-GB" w:eastAsia="en-US"/>
                  </w:rPr>
                  <m:t>ln</m:t>
                </m:r>
              </m:fName>
              <m:e>
                <m:r>
                  <w:rPr>
                    <w:rFonts w:ascii="Cambria Math" w:eastAsiaTheme="minorEastAsia"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func>
            <m:r>
              <w:rPr>
                <w:rFonts w:ascii="Cambria Math" w:eastAsiaTheme="minorEastAsia" w:hAnsi="Cambria Math" w:cstheme="minorHAnsi"/>
                <w:sz w:val="22"/>
                <w:szCs w:val="22"/>
                <w:lang w:val="en-US"/>
              </w:rPr>
              <m:t>)</m:t>
            </m:r>
          </m:e>
        </m:acc>
      </m:oMath>
      <w:r w:rsidR="001467B6">
        <w:rPr>
          <w:rFonts w:eastAsiaTheme="minorEastAsia" w:cstheme="minorHAnsi"/>
          <w:iCs/>
          <w:sz w:val="22"/>
          <w:szCs w:val="22"/>
          <w:lang w:val="en-GB" w:eastAsia="en-US"/>
        </w:rPr>
        <w:t>)</w:t>
      </w:r>
      <w:r w:rsidR="00043D6F">
        <w:rPr>
          <w:rFonts w:eastAsiaTheme="minorEastAsia" w:cstheme="minorHAnsi"/>
          <w:iCs/>
          <w:sz w:val="22"/>
          <w:szCs w:val="22"/>
          <w:lang w:val="en-US"/>
        </w:rPr>
        <w:t xml:space="preserve">, </w:t>
      </w:r>
      <w:r w:rsidR="00392D42">
        <w:rPr>
          <w:rFonts w:eastAsiaTheme="minorEastAsia" w:cstheme="minorHAnsi"/>
          <w:iCs/>
          <w:sz w:val="22"/>
          <w:szCs w:val="22"/>
          <w:lang w:val="en-US"/>
        </w:rPr>
        <w:t>and</w:t>
      </w:r>
      <w:r w:rsidR="00392D42" w:rsidRPr="00CD534E">
        <w:rPr>
          <w:rFonts w:eastAsiaTheme="minorEastAsia" w:cstheme="minorHAnsi"/>
          <w:iCs/>
          <w:sz w:val="22"/>
          <w:szCs w:val="22"/>
          <w:lang w:val="en-US"/>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sub>
        </m:sSub>
      </m:oMath>
      <w:r w:rsidR="00392D42" w:rsidRPr="00CD534E">
        <w:rPr>
          <w:rFonts w:eastAsiaTheme="minorEastAsia" w:cstheme="minorHAnsi"/>
          <w:sz w:val="22"/>
          <w:szCs w:val="22"/>
          <w:lang w:val="en-US"/>
        </w:rPr>
        <w:t xml:space="preserve"> </w:t>
      </w:r>
      <w:r w:rsidR="00392D42" w:rsidRPr="00CD534E">
        <w:rPr>
          <w:rFonts w:eastAsiaTheme="minorEastAsia" w:cstheme="minorHAnsi"/>
          <w:iCs/>
          <w:sz w:val="22"/>
          <w:szCs w:val="22"/>
          <w:lang w:val="en-US"/>
        </w:rPr>
        <w:t>is standardized temperature on Arrhenius scale</w:t>
      </w:r>
      <w:r w:rsidR="00392D42">
        <w:rPr>
          <w:rFonts w:eastAsiaTheme="minorEastAsia" w:cstheme="minorHAnsi"/>
          <w:iCs/>
          <w:sz w:val="22"/>
          <w:szCs w:val="22"/>
          <w:lang w:val="en-US"/>
        </w:rPr>
        <w:t xml:space="preserve">, defined as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sub>
        </m:sSub>
        <m:r>
          <w:rPr>
            <w:rFonts w:ascii="Cambria Math"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r>
          <w:rPr>
            <w:rFonts w:ascii="Cambria Math" w:hAnsi="Cambria Math" w:cstheme="minorHAnsi"/>
            <w:sz w:val="22"/>
            <w:szCs w:val="22"/>
            <w:lang w:val="en-US"/>
          </w:rPr>
          <m:t>-</m:t>
        </m:r>
        <m:acc>
          <m:accPr>
            <m:chr m:val="̃"/>
            <m:ctrlPr>
              <w:rPr>
                <w:rFonts w:ascii="Cambria Math" w:eastAsiaTheme="minorHAnsi" w:hAnsi="Cambria Math" w:cstheme="minorHAnsi"/>
                <w:i/>
                <w:sz w:val="22"/>
                <w:szCs w:val="22"/>
                <w:lang w:val="en-GB" w:eastAsia="en-US"/>
              </w:rPr>
            </m:ctrlPr>
          </m:accPr>
          <m:e>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env</m:t>
                </m:r>
                <m:r>
                  <w:rPr>
                    <w:rFonts w:ascii="Cambria Math" w:hAnsi="Cambria Math" w:cstheme="minorHAnsi"/>
                    <w:sz w:val="22"/>
                    <w:szCs w:val="22"/>
                    <w:lang w:val="en-US"/>
                  </w:rPr>
                  <m:t>,</m:t>
                </m:r>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acc>
      </m:oMath>
      <w:r w:rsidR="003A6C99">
        <w:rPr>
          <w:rFonts w:eastAsiaTheme="minorEastAsia" w:cstheme="minorHAnsi"/>
          <w:sz w:val="22"/>
          <w:szCs w:val="22"/>
          <w:lang w:val="en-GB" w:eastAsia="en-US"/>
        </w:rPr>
        <w:t>)</w:t>
      </w:r>
      <w:r w:rsidR="00914496">
        <w:rPr>
          <w:rFonts w:eastAsiaTheme="minorEastAsia" w:cstheme="minorHAnsi"/>
          <w:sz w:val="22"/>
          <w:szCs w:val="22"/>
          <w:lang w:val="en-GB" w:eastAsia="en-US"/>
        </w:rPr>
        <w:t xml:space="preserve">, where </w:t>
      </w:r>
      <w:r w:rsidR="004121E9">
        <w:rPr>
          <w:rFonts w:eastAsiaTheme="minorEastAsia" w:cstheme="minorHAnsi"/>
          <w:sz w:val="22"/>
          <w:szCs w:val="22"/>
          <w:lang w:val="en-GB" w:eastAsia="en-US"/>
        </w:rPr>
        <w:t xml:space="preserve">Arrhenius temperature is defined as </w:t>
      </w:r>
      <m:oMath>
        <m:r>
          <w:rPr>
            <w:rFonts w:ascii="Cambria Math" w:eastAsiaTheme="minorEastAsia" w:hAnsi="Cambria Math" w:cstheme="minorHAnsi"/>
            <w:sz w:val="22"/>
            <w:szCs w:val="22"/>
            <w:lang w:val="en-US"/>
          </w:rPr>
          <m:t>1/</m:t>
        </m:r>
        <m:r>
          <w:rPr>
            <w:rFonts w:ascii="Cambria Math" w:eastAsiaTheme="minorEastAsia" w:hAnsi="Cambria Math" w:cstheme="minorHAnsi"/>
            <w:sz w:val="22"/>
            <w:szCs w:val="22"/>
          </w:rPr>
          <m:t>kT</m:t>
        </m:r>
      </m:oMath>
      <w:r w:rsidR="008140A9">
        <w:rPr>
          <w:rFonts w:eastAsiaTheme="minorEastAsia" w:cstheme="minorHAnsi"/>
          <w:sz w:val="22"/>
          <w:szCs w:val="22"/>
          <w:lang w:val="en-US"/>
        </w:rPr>
        <w:t xml:space="preserve"> in Kelvin</w:t>
      </w:r>
      <w:r w:rsidR="00914496">
        <w:rPr>
          <w:rFonts w:eastAsiaTheme="minorEastAsia" w:cstheme="minorHAnsi"/>
          <w:sz w:val="22"/>
          <w:szCs w:val="22"/>
          <w:lang w:val="en-US"/>
        </w:rPr>
        <w:t>.</w:t>
      </w:r>
      <w:r w:rsidR="00E6584C">
        <w:rPr>
          <w:rFonts w:eastAsiaTheme="minorEastAsia" w:cstheme="minorHAnsi"/>
          <w:sz w:val="22"/>
          <w:szCs w:val="22"/>
          <w:lang w:val="en-US"/>
        </w:rPr>
        <w:t xml:space="preserve"> </w:t>
      </w:r>
      <w:r w:rsidR="00EA2053">
        <w:rPr>
          <w:rFonts w:eastAsiaTheme="minorEastAsia" w:cstheme="minorHAnsi"/>
          <w:sz w:val="22"/>
          <w:szCs w:val="22"/>
          <w:lang w:val="en-US"/>
        </w:rPr>
        <w:t>For the analysis of growth rates,</w:t>
      </w:r>
      <w:r w:rsidR="00BA6858">
        <w:rPr>
          <w:rFonts w:eastAsiaTheme="minorEastAsia" w:cstheme="minorHAnsi"/>
          <w:sz w:val="22"/>
          <w:szCs w:val="22"/>
          <w:lang w:val="en-US"/>
        </w:rPr>
        <w:t xml:space="preserve"> </w:t>
      </w:r>
      <m:oMath>
        <m:sSub>
          <m:sSubPr>
            <m:ctrlPr>
              <w:rPr>
                <w:rFonts w:ascii="Cambria Math" w:eastAsiaTheme="minorEastAsia" w:hAnsi="Cambria Math" w:cstheme="minorHAnsi"/>
                <w:i/>
                <w:sz w:val="22"/>
                <w:szCs w:val="22"/>
                <w:lang w:val="en-US"/>
              </w:rPr>
            </m:ctrlPr>
          </m:sSubPr>
          <m:e>
            <m:r>
              <w:rPr>
                <w:rFonts w:ascii="Cambria Math" w:eastAsiaTheme="minorEastAsia" w:hAnsi="Cambria Math" w:cstheme="minorHAnsi"/>
                <w:sz w:val="22"/>
                <w:szCs w:val="22"/>
                <w:lang w:val="en-US"/>
              </w:rPr>
              <m:t>m</m:t>
            </m:r>
          </m:e>
          <m:sub>
            <m:r>
              <w:rPr>
                <w:rFonts w:ascii="Cambria Math" w:eastAsiaTheme="minorEastAsia" w:hAnsi="Cambria Math" w:cstheme="minorHAnsi"/>
                <w:sz w:val="22"/>
                <w:szCs w:val="22"/>
                <w:lang w:val="en-US"/>
              </w:rPr>
              <m:t>i</m:t>
            </m:r>
          </m:sub>
        </m:sSub>
      </m:oMath>
      <w:r w:rsidR="00BA6858">
        <w:rPr>
          <w:rFonts w:eastAsiaTheme="minorEastAsia" w:cstheme="minorHAnsi"/>
          <w:sz w:val="22"/>
          <w:szCs w:val="22"/>
          <w:lang w:val="en-US"/>
        </w:rPr>
        <w:t xml:space="preserve"> </w:t>
      </w:r>
      <w:r w:rsidR="00332743">
        <w:rPr>
          <w:rFonts w:eastAsiaTheme="minorEastAsia" w:cstheme="minorHAnsi"/>
          <w:sz w:val="22"/>
          <w:szCs w:val="22"/>
          <w:lang w:val="en-US"/>
        </w:rPr>
        <w:t>refers</w:t>
      </w:r>
      <w:r w:rsidR="00BA6858">
        <w:rPr>
          <w:rFonts w:eastAsiaTheme="minorEastAsia" w:cstheme="minorHAnsi"/>
          <w:sz w:val="22"/>
          <w:szCs w:val="22"/>
          <w:lang w:val="en-US"/>
        </w:rPr>
        <w:t xml:space="preserve"> to</w:t>
      </w:r>
      <w:r w:rsidR="00002BA4">
        <w:rPr>
          <w:rFonts w:eastAsiaTheme="minorEastAsia" w:cstheme="minorHAnsi"/>
          <w:sz w:val="22"/>
          <w:szCs w:val="22"/>
          <w:lang w:val="en-US"/>
        </w:rPr>
        <w:t xml:space="preserve"> natural log </w:t>
      </w:r>
      <w:r w:rsidR="00541EC6">
        <w:rPr>
          <w:rFonts w:eastAsiaTheme="minorEastAsia" w:cstheme="minorHAnsi"/>
          <w:sz w:val="22"/>
          <w:szCs w:val="22"/>
          <w:lang w:val="en-US"/>
        </w:rPr>
        <w:t xml:space="preserve">of the </w:t>
      </w:r>
      <w:r w:rsidR="00BA6858">
        <w:rPr>
          <w:rFonts w:eastAsiaTheme="minorEastAsia" w:cstheme="minorHAnsi"/>
          <w:sz w:val="22"/>
          <w:szCs w:val="22"/>
          <w:lang w:val="en-US"/>
        </w:rPr>
        <w:t xml:space="preserve">geometric </w:t>
      </w:r>
      <w:r w:rsidR="00332743">
        <w:rPr>
          <w:rFonts w:eastAsiaTheme="minorEastAsia" w:cstheme="minorHAnsi"/>
          <w:sz w:val="22"/>
          <w:szCs w:val="22"/>
          <w:lang w:val="en-US"/>
        </w:rPr>
        <w:t xml:space="preserve">mean of the initial </w:t>
      </w:r>
      <w:r w:rsidR="00BA6858">
        <w:rPr>
          <w:rFonts w:eastAsiaTheme="minorEastAsia" w:cstheme="minorHAnsi"/>
          <w:sz w:val="22"/>
          <w:szCs w:val="22"/>
          <w:lang w:val="en-US"/>
        </w:rPr>
        <w:t xml:space="preserve">mass </w:t>
      </w:r>
      <w:r w:rsidR="00332743">
        <w:rPr>
          <w:rFonts w:eastAsiaTheme="minorEastAsia" w:cstheme="minorHAnsi"/>
          <w:sz w:val="22"/>
          <w:szCs w:val="22"/>
          <w:lang w:val="en-US"/>
        </w:rPr>
        <w:t>and final mass of the growth experiment</w:t>
      </w:r>
      <w:r w:rsidR="002A1AB5">
        <w:rPr>
          <w:rFonts w:eastAsiaTheme="minorEastAsia" w:cstheme="minorHAnsi"/>
          <w:sz w:val="22"/>
          <w:szCs w:val="22"/>
          <w:lang w:val="en-US"/>
        </w:rPr>
        <w:t>, unless stated otherwise</w:t>
      </w:r>
      <w:r w:rsidR="009C20CB">
        <w:rPr>
          <w:rFonts w:eastAsiaTheme="minorEastAsia" w:cstheme="minorHAnsi"/>
          <w:sz w:val="22"/>
          <w:szCs w:val="22"/>
          <w:lang w:val="en-US"/>
        </w:rPr>
        <w:t xml:space="preserve"> (</w:t>
      </w:r>
      <w:commentRangeStart w:id="4"/>
      <w:r w:rsidR="009C20CB">
        <w:rPr>
          <w:rFonts w:eastAsiaTheme="minorEastAsia" w:cstheme="minorHAnsi"/>
          <w:sz w:val="22"/>
          <w:szCs w:val="22"/>
          <w:lang w:val="en-US"/>
        </w:rPr>
        <w:t>Appendix S1</w:t>
      </w:r>
      <w:commentRangeEnd w:id="4"/>
      <w:r w:rsidR="00824A3F">
        <w:rPr>
          <w:rStyle w:val="CommentReference"/>
          <w:rFonts w:asciiTheme="minorHAnsi" w:eastAsiaTheme="minorHAnsi" w:hAnsiTheme="minorHAnsi" w:cstheme="minorBidi"/>
          <w:lang w:val="en-GB" w:eastAsia="en-US"/>
        </w:rPr>
        <w:commentReference w:id="4"/>
      </w:r>
      <w:r w:rsidR="009C20CB">
        <w:rPr>
          <w:rFonts w:eastAsiaTheme="minorEastAsia" w:cstheme="minorHAnsi"/>
          <w:sz w:val="22"/>
          <w:szCs w:val="22"/>
          <w:lang w:val="en-US"/>
        </w:rPr>
        <w:t>)</w:t>
      </w:r>
      <w:r w:rsidR="00332743">
        <w:rPr>
          <w:rFonts w:eastAsiaTheme="minorEastAsia" w:cstheme="minorHAnsi"/>
          <w:sz w:val="22"/>
          <w:szCs w:val="22"/>
          <w:lang w:val="en-US"/>
        </w:rPr>
        <w:t xml:space="preserve">. </w:t>
      </w:r>
      <w:r w:rsidR="00160B31">
        <w:rPr>
          <w:rFonts w:eastAsiaTheme="minorEastAsia" w:cstheme="minorHAnsi"/>
          <w:bCs/>
          <w:iCs/>
          <w:sz w:val="22"/>
          <w:szCs w:val="22"/>
          <w:lang w:val="en-US"/>
        </w:rPr>
        <w:t xml:space="preserve">All predictor variables are in addition mean-centered, such that 0 corresponds to the overall mean (not by species). </w:t>
      </w:r>
      <w:r w:rsidR="00E6584C">
        <w:rPr>
          <w:rFonts w:eastAsiaTheme="minorEastAsia" w:cstheme="minorHAnsi"/>
          <w:sz w:val="22"/>
          <w:szCs w:val="22"/>
          <w:lang w:val="en-US"/>
        </w:rPr>
        <w:t>We select our final model using WAIC</w:t>
      </w:r>
      <w:r w:rsidR="001461E2">
        <w:rPr>
          <w:rFonts w:eastAsiaTheme="minorEastAsia" w:cstheme="minorHAnsi"/>
          <w:sz w:val="22"/>
          <w:szCs w:val="22"/>
          <w:lang w:val="en-US"/>
        </w:rPr>
        <w:t>.</w:t>
      </w:r>
    </w:p>
    <w:p w14:paraId="24D00503" w14:textId="77777777" w:rsidR="00E00263" w:rsidRPr="00E6584C" w:rsidRDefault="00E00263" w:rsidP="00C116A3">
      <w:pPr>
        <w:spacing w:line="480" w:lineRule="auto"/>
        <w:contextualSpacing/>
        <w:jc w:val="both"/>
        <w:rPr>
          <w:rFonts w:cstheme="minorHAnsi"/>
          <w:bCs/>
          <w:i/>
          <w:iCs/>
          <w:sz w:val="22"/>
          <w:szCs w:val="22"/>
          <w:lang w:val="en-US"/>
        </w:rPr>
      </w:pPr>
    </w:p>
    <w:p w14:paraId="027A96C6" w14:textId="67644EB4" w:rsidR="00C116A3" w:rsidRPr="00E00263" w:rsidRDefault="00C116A3" w:rsidP="00C116A3">
      <w:pPr>
        <w:spacing w:line="480" w:lineRule="auto"/>
        <w:contextualSpacing/>
        <w:jc w:val="both"/>
        <w:rPr>
          <w:rFonts w:cstheme="minorHAnsi"/>
          <w:bCs/>
          <w:i/>
          <w:iCs/>
          <w:sz w:val="22"/>
          <w:szCs w:val="22"/>
          <w:lang w:val="en-US"/>
        </w:rPr>
      </w:pPr>
      <w:r w:rsidRPr="00E00263">
        <w:rPr>
          <w:rFonts w:cstheme="minorHAnsi"/>
          <w:bCs/>
          <w:i/>
          <w:iCs/>
          <w:sz w:val="22"/>
          <w:szCs w:val="22"/>
          <w:lang w:val="en-US"/>
        </w:rPr>
        <w:t>Scaling of</w:t>
      </w:r>
      <w:r w:rsidR="000267BA">
        <w:rPr>
          <w:rFonts w:cstheme="minorHAnsi"/>
          <w:bCs/>
          <w:i/>
          <w:iCs/>
          <w:sz w:val="22"/>
          <w:szCs w:val="22"/>
          <w:lang w:val="en-US"/>
        </w:rPr>
        <w:t xml:space="preserve"> consumption</w:t>
      </w:r>
      <w:r w:rsidRPr="00E00263">
        <w:rPr>
          <w:rFonts w:cstheme="minorHAnsi"/>
          <w:bCs/>
          <w:i/>
          <w:iCs/>
          <w:sz w:val="22"/>
          <w:szCs w:val="22"/>
          <w:lang w:val="en-US"/>
        </w:rPr>
        <w:t xml:space="preserve"> rates </w:t>
      </w:r>
      <w:r w:rsidR="004A2AE2" w:rsidRPr="00E00263">
        <w:rPr>
          <w:rFonts w:cstheme="minorHAnsi"/>
          <w:bCs/>
          <w:i/>
          <w:iCs/>
          <w:sz w:val="22"/>
          <w:szCs w:val="22"/>
          <w:lang w:val="en-US"/>
        </w:rPr>
        <w:t>with</w:t>
      </w:r>
      <w:r w:rsidRPr="00E00263">
        <w:rPr>
          <w:rFonts w:cstheme="minorHAnsi"/>
          <w:bCs/>
          <w:i/>
          <w:iCs/>
          <w:sz w:val="22"/>
          <w:szCs w:val="22"/>
          <w:lang w:val="en-US"/>
        </w:rPr>
        <w:t xml:space="preserve"> temperature</w:t>
      </w:r>
      <w:r w:rsidR="008C77A9">
        <w:rPr>
          <w:rFonts w:cstheme="minorHAnsi"/>
          <w:bCs/>
          <w:i/>
          <w:iCs/>
          <w:sz w:val="22"/>
          <w:szCs w:val="22"/>
          <w:lang w:val="en-US"/>
        </w:rPr>
        <w:t>s</w:t>
      </w:r>
      <w:r w:rsidRPr="00E00263">
        <w:rPr>
          <w:rFonts w:cstheme="minorHAnsi"/>
          <w:bCs/>
          <w:i/>
          <w:iCs/>
          <w:sz w:val="22"/>
          <w:szCs w:val="22"/>
          <w:lang w:val="en-US"/>
        </w:rPr>
        <w:t xml:space="preserve"> including optimum</w:t>
      </w:r>
    </w:p>
    <w:p w14:paraId="4C1C47D6" w14:textId="34F44C9A" w:rsidR="000F1792" w:rsidRDefault="008E26B3" w:rsidP="00844F2F">
      <w:pPr>
        <w:spacing w:line="480" w:lineRule="auto"/>
        <w:contextualSpacing/>
        <w:jc w:val="both"/>
        <w:rPr>
          <w:rFonts w:eastAsiaTheme="minorEastAsia" w:cstheme="minorHAnsi"/>
          <w:bCs/>
          <w:iCs/>
          <w:sz w:val="22"/>
          <w:szCs w:val="22"/>
        </w:rPr>
      </w:pPr>
      <w:r w:rsidRPr="001F60E7">
        <w:rPr>
          <w:rFonts w:cstheme="minorHAnsi"/>
          <w:bCs/>
          <w:sz w:val="22"/>
          <w:szCs w:val="22"/>
          <w:lang w:val="en-US"/>
        </w:rPr>
        <w:t xml:space="preserve">As </w:t>
      </w:r>
      <w:r w:rsidR="008969C6" w:rsidRPr="001F60E7">
        <w:rPr>
          <w:rFonts w:cstheme="minorHAnsi"/>
          <w:bCs/>
          <w:sz w:val="22"/>
          <w:szCs w:val="22"/>
          <w:lang w:val="en-US"/>
        </w:rPr>
        <w:t xml:space="preserve">biological rates are unimodal over a large enough temperature </w:t>
      </w:r>
      <w:r w:rsidR="00CB41B7" w:rsidRPr="001F60E7">
        <w:rPr>
          <w:rFonts w:cstheme="minorHAnsi"/>
          <w:bCs/>
          <w:sz w:val="22"/>
          <w:szCs w:val="22"/>
          <w:lang w:val="en-US"/>
        </w:rPr>
        <w:t>range,</w:t>
      </w:r>
      <w:r w:rsidR="007D6B2F" w:rsidRPr="001F60E7">
        <w:rPr>
          <w:rFonts w:cstheme="minorHAnsi"/>
          <w:bCs/>
          <w:sz w:val="22"/>
          <w:szCs w:val="22"/>
          <w:lang w:val="en-US"/>
        </w:rPr>
        <w:t xml:space="preserve"> </w:t>
      </w:r>
      <w:r w:rsidR="008969C6" w:rsidRPr="001F60E7">
        <w:rPr>
          <w:rFonts w:cstheme="minorHAnsi"/>
          <w:bCs/>
          <w:sz w:val="22"/>
          <w:szCs w:val="22"/>
          <w:lang w:val="en-US"/>
        </w:rPr>
        <w:t>we</w:t>
      </w:r>
      <w:r w:rsidR="00B03354" w:rsidRPr="001F60E7">
        <w:rPr>
          <w:rFonts w:cstheme="minorHAnsi"/>
          <w:bCs/>
          <w:sz w:val="22"/>
          <w:szCs w:val="22"/>
          <w:lang w:val="en-US"/>
        </w:rPr>
        <w:t xml:space="preserve"> </w:t>
      </w:r>
      <w:r w:rsidR="008969C6" w:rsidRPr="001F60E7">
        <w:rPr>
          <w:rFonts w:cstheme="minorHAnsi"/>
          <w:bCs/>
          <w:sz w:val="22"/>
          <w:szCs w:val="22"/>
          <w:lang w:val="en-US"/>
        </w:rPr>
        <w:t xml:space="preserve">fit </w:t>
      </w:r>
      <w:r w:rsidR="003A2815" w:rsidRPr="001F60E7">
        <w:rPr>
          <w:rFonts w:cstheme="minorHAnsi"/>
          <w:bCs/>
          <w:sz w:val="22"/>
          <w:szCs w:val="22"/>
          <w:lang w:val="en-US"/>
        </w:rPr>
        <w:t>polynomial</w:t>
      </w:r>
      <w:r w:rsidR="008969C6" w:rsidRPr="001F60E7">
        <w:rPr>
          <w:rFonts w:cstheme="minorHAnsi"/>
          <w:bCs/>
          <w:sz w:val="22"/>
          <w:szCs w:val="22"/>
          <w:lang w:val="en-US"/>
        </w:rPr>
        <w:t xml:space="preserve"> models</w:t>
      </w:r>
      <w:r w:rsidR="006D13B9" w:rsidRPr="001F60E7">
        <w:rPr>
          <w:rFonts w:cstheme="minorHAnsi"/>
          <w:bCs/>
          <w:sz w:val="22"/>
          <w:szCs w:val="22"/>
          <w:lang w:val="en-US"/>
        </w:rPr>
        <w:t xml:space="preserve"> to </w:t>
      </w:r>
      <w:r w:rsidR="003640C7" w:rsidRPr="001F60E7">
        <w:rPr>
          <w:rFonts w:cstheme="minorHAnsi"/>
          <w:bCs/>
          <w:sz w:val="22"/>
          <w:szCs w:val="22"/>
          <w:lang w:val="en-US"/>
        </w:rPr>
        <w:t xml:space="preserve">a subset of the </w:t>
      </w:r>
      <w:r w:rsidR="005933C6" w:rsidRPr="001F60E7">
        <w:rPr>
          <w:rFonts w:cstheme="minorHAnsi"/>
          <w:bCs/>
          <w:sz w:val="22"/>
          <w:szCs w:val="22"/>
          <w:lang w:val="en-US"/>
        </w:rPr>
        <w:t xml:space="preserve">maximum consumption </w:t>
      </w:r>
      <w:r w:rsidR="008B5963" w:rsidRPr="001F60E7">
        <w:rPr>
          <w:rFonts w:cstheme="minorHAnsi"/>
          <w:bCs/>
          <w:sz w:val="22"/>
          <w:szCs w:val="22"/>
          <w:lang w:val="en-US"/>
        </w:rPr>
        <w:t xml:space="preserve">data </w:t>
      </w:r>
      <w:r w:rsidR="006D13B9" w:rsidRPr="001F60E7">
        <w:rPr>
          <w:rFonts w:cstheme="minorHAnsi"/>
          <w:bCs/>
          <w:sz w:val="22"/>
          <w:szCs w:val="22"/>
          <w:lang w:val="en-US"/>
        </w:rPr>
        <w:t>containing</w:t>
      </w:r>
      <w:r w:rsidR="00474887" w:rsidRPr="001F60E7">
        <w:rPr>
          <w:rFonts w:cstheme="minorHAnsi"/>
          <w:bCs/>
          <w:sz w:val="22"/>
          <w:szCs w:val="22"/>
          <w:lang w:val="en-US"/>
        </w:rPr>
        <w:t xml:space="preserve"> </w:t>
      </w:r>
      <w:r w:rsidR="003672C4" w:rsidRPr="001F60E7">
        <w:rPr>
          <w:rFonts w:cstheme="minorHAnsi"/>
          <w:bCs/>
          <w:sz w:val="22"/>
          <w:szCs w:val="22"/>
          <w:lang w:val="en-US"/>
        </w:rPr>
        <w:t xml:space="preserve">only species with </w:t>
      </w:r>
      <w:r w:rsidR="00474887" w:rsidRPr="001F60E7">
        <w:rPr>
          <w:rFonts w:cstheme="minorHAnsi"/>
          <w:bCs/>
          <w:sz w:val="22"/>
          <w:szCs w:val="22"/>
          <w:lang w:val="en-US"/>
        </w:rPr>
        <w:t xml:space="preserve">data points beyond </w:t>
      </w:r>
      <w:r w:rsidR="006812EE" w:rsidRPr="001F60E7">
        <w:rPr>
          <w:rFonts w:cstheme="minorHAnsi"/>
          <w:bCs/>
          <w:sz w:val="22"/>
          <w:szCs w:val="22"/>
          <w:lang w:val="en-US"/>
        </w:rPr>
        <w:t>the temperature at which the rate is maximized, by species</w:t>
      </w:r>
      <w:r w:rsidR="00751C7D" w:rsidRPr="001F60E7">
        <w:rPr>
          <w:rFonts w:cstheme="minorHAnsi"/>
          <w:bCs/>
          <w:sz w:val="22"/>
          <w:szCs w:val="22"/>
          <w:lang w:val="en-US"/>
        </w:rPr>
        <w:t xml:space="preserve"> </w:t>
      </w:r>
      <w:r w:rsidR="00751C7D">
        <w:rPr>
          <w:rFonts w:cstheme="minorHAnsi"/>
          <w:bCs/>
          <w:sz w:val="22"/>
          <w:szCs w:val="22"/>
        </w:rPr>
        <w:fldChar w:fldCharType="begin"/>
      </w:r>
      <w:r w:rsidR="001F60E7" w:rsidRPr="001F60E7">
        <w:rPr>
          <w:rFonts w:cstheme="minorHAnsi"/>
          <w:bCs/>
          <w:sz w:val="22"/>
          <w:szCs w:val="22"/>
          <w:lang w:val="en-US"/>
        </w:rPr>
        <w:instrText xml:space="preserve"> ADDIN ZOTERO_ITEM CSL_CITATION {"citationID":"Vbqp1N1D","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w:instrText>
      </w:r>
      <w:r w:rsidR="001F60E7">
        <w:rPr>
          <w:rFonts w:cstheme="minorHAnsi"/>
          <w:bCs/>
          <w:sz w:val="22"/>
          <w:szCs w:val="22"/>
        </w:rPr>
        <w:instrText xml:space="preserve">csl-citation.json"} </w:instrText>
      </w:r>
      <w:r w:rsidR="00751C7D">
        <w:rPr>
          <w:rFonts w:cstheme="minorHAnsi"/>
          <w:bCs/>
          <w:sz w:val="22"/>
          <w:szCs w:val="22"/>
        </w:rPr>
        <w:fldChar w:fldCharType="separate"/>
      </w:r>
      <w:r w:rsidR="001F60E7" w:rsidRPr="001F60E7">
        <w:rPr>
          <w:rFonts w:hAnsiTheme="minorHAnsi"/>
          <w:sz w:val="22"/>
          <w:lang w:val="en-GB"/>
        </w:rPr>
        <w:t xml:space="preserve">(Dell </w:t>
      </w:r>
      <w:r w:rsidR="001F60E7" w:rsidRPr="001F60E7">
        <w:rPr>
          <w:rFonts w:hAnsiTheme="minorHAnsi"/>
          <w:i/>
          <w:iCs/>
          <w:sz w:val="22"/>
          <w:lang w:val="en-GB"/>
        </w:rPr>
        <w:t>et al.</w:t>
      </w:r>
      <w:r w:rsidR="001F60E7" w:rsidRPr="001F60E7">
        <w:rPr>
          <w:rFonts w:hAnsiTheme="minorHAnsi"/>
          <w:sz w:val="22"/>
          <w:lang w:val="en-GB"/>
        </w:rPr>
        <w:t xml:space="preserve"> 2011; Englund </w:t>
      </w:r>
      <w:r w:rsidR="001F60E7" w:rsidRPr="001F60E7">
        <w:rPr>
          <w:rFonts w:hAnsiTheme="minorHAnsi"/>
          <w:i/>
          <w:iCs/>
          <w:sz w:val="22"/>
          <w:lang w:val="en-GB"/>
        </w:rPr>
        <w:t>et al.</w:t>
      </w:r>
      <w:r w:rsidR="001F60E7" w:rsidRPr="001F60E7">
        <w:rPr>
          <w:rFonts w:hAnsiTheme="minorHAnsi"/>
          <w:sz w:val="22"/>
          <w:lang w:val="en-GB"/>
        </w:rPr>
        <w:t xml:space="preserve"> 2011)</w:t>
      </w:r>
      <w:r w:rsidR="00751C7D">
        <w:rPr>
          <w:rFonts w:cstheme="minorHAnsi"/>
          <w:bCs/>
          <w:sz w:val="22"/>
          <w:szCs w:val="22"/>
        </w:rPr>
        <w:fldChar w:fldCharType="end"/>
      </w:r>
      <w:r w:rsidR="00722BF0" w:rsidRPr="005F2F0C">
        <w:rPr>
          <w:rFonts w:cstheme="minorHAnsi"/>
          <w:bCs/>
          <w:sz w:val="22"/>
          <w:szCs w:val="22"/>
        </w:rPr>
        <w:t xml:space="preserve">. </w:t>
      </w:r>
      <w:r w:rsidR="00B02122">
        <w:rPr>
          <w:rFonts w:cstheme="minorHAnsi"/>
          <w:bCs/>
          <w:sz w:val="22"/>
          <w:szCs w:val="22"/>
          <w:lang w:val="en-US"/>
        </w:rPr>
        <w:t xml:space="preserve">No clear optimum curves were indicated in the metabolic rate data. </w:t>
      </w:r>
      <w:r w:rsidR="00B12730" w:rsidRPr="00B02122">
        <w:rPr>
          <w:rFonts w:cstheme="minorHAnsi"/>
          <w:bCs/>
          <w:sz w:val="22"/>
          <w:szCs w:val="22"/>
          <w:lang w:val="en-US"/>
        </w:rPr>
        <w:t>T</w:t>
      </w:r>
      <w:r w:rsidR="00B27252" w:rsidRPr="00B02122">
        <w:rPr>
          <w:rFonts w:cstheme="minorHAnsi"/>
          <w:bCs/>
          <w:sz w:val="22"/>
          <w:szCs w:val="22"/>
          <w:lang w:val="en-US"/>
        </w:rPr>
        <w:t>he models were fit</w:t>
      </w:r>
      <w:r w:rsidR="00016F9F" w:rsidRPr="00B02122">
        <w:rPr>
          <w:rFonts w:cstheme="minorHAnsi"/>
          <w:bCs/>
          <w:sz w:val="22"/>
          <w:szCs w:val="22"/>
          <w:lang w:val="en-US"/>
        </w:rPr>
        <w:t xml:space="preserve"> </w:t>
      </w:r>
      <w:r w:rsidR="006F3C8F" w:rsidRPr="00B02122">
        <w:rPr>
          <w:rFonts w:cstheme="minorHAnsi"/>
          <w:bCs/>
          <w:sz w:val="22"/>
          <w:szCs w:val="22"/>
          <w:lang w:val="en-US"/>
        </w:rPr>
        <w:t xml:space="preserve">by </w:t>
      </w:r>
      <w:r w:rsidR="00016F9F" w:rsidRPr="00B02122">
        <w:rPr>
          <w:rFonts w:cstheme="minorHAnsi"/>
          <w:bCs/>
          <w:sz w:val="22"/>
          <w:szCs w:val="22"/>
          <w:lang w:val="en-US"/>
        </w:rPr>
        <w:t>species</w:t>
      </w:r>
      <w:r w:rsidR="00ED1B7A" w:rsidRPr="00B02122">
        <w:rPr>
          <w:rFonts w:cstheme="minorHAnsi"/>
          <w:bCs/>
          <w:sz w:val="22"/>
          <w:szCs w:val="22"/>
          <w:lang w:val="en-US"/>
        </w:rPr>
        <w:t xml:space="preserve"> and then aggregat</w:t>
      </w:r>
      <w:r w:rsidR="00FC517B" w:rsidRPr="00B02122">
        <w:rPr>
          <w:rFonts w:cstheme="minorHAnsi"/>
          <w:bCs/>
          <w:sz w:val="22"/>
          <w:szCs w:val="22"/>
          <w:lang w:val="en-US"/>
        </w:rPr>
        <w:t>ed</w:t>
      </w:r>
      <w:r w:rsidR="00507B4F" w:rsidRPr="00B02122">
        <w:rPr>
          <w:rFonts w:cstheme="minorHAnsi"/>
          <w:bCs/>
          <w:sz w:val="22"/>
          <w:szCs w:val="22"/>
          <w:lang w:val="en-US"/>
        </w:rPr>
        <w:t>,</w:t>
      </w:r>
      <w:r w:rsidR="005106E3" w:rsidRPr="00B02122">
        <w:rPr>
          <w:rFonts w:cstheme="minorHAnsi"/>
          <w:bCs/>
          <w:sz w:val="22"/>
          <w:szCs w:val="22"/>
          <w:lang w:val="en-US"/>
        </w:rPr>
        <w:t xml:space="preserve"> i.e. without any </w:t>
      </w:r>
      <w:r w:rsidR="00272C73" w:rsidRPr="00B02122">
        <w:rPr>
          <w:rFonts w:cstheme="minorHAnsi"/>
          <w:bCs/>
          <w:sz w:val="22"/>
          <w:szCs w:val="22"/>
          <w:lang w:val="en-US"/>
        </w:rPr>
        <w:t>hierarchical</w:t>
      </w:r>
      <w:r w:rsidR="005106E3" w:rsidRPr="00B02122">
        <w:rPr>
          <w:rFonts w:cstheme="minorHAnsi"/>
          <w:bCs/>
          <w:sz w:val="22"/>
          <w:szCs w:val="22"/>
          <w:lang w:val="en-US"/>
        </w:rPr>
        <w:t xml:space="preserve"> structure accounting for species variation</w:t>
      </w:r>
      <w:r w:rsidR="00016F9F" w:rsidRPr="00B02122">
        <w:rPr>
          <w:rFonts w:cstheme="minorHAnsi"/>
          <w:bCs/>
          <w:sz w:val="22"/>
          <w:szCs w:val="22"/>
          <w:lang w:val="en-US"/>
        </w:rPr>
        <w:t>.</w:t>
      </w:r>
      <w:r w:rsidR="005C5ACF" w:rsidRPr="00B02122">
        <w:rPr>
          <w:rFonts w:cstheme="minorHAnsi"/>
          <w:bCs/>
          <w:sz w:val="22"/>
          <w:szCs w:val="22"/>
          <w:lang w:val="en-US"/>
        </w:rPr>
        <w:t xml:space="preserve"> </w:t>
      </w:r>
      <w:r w:rsidR="00D634C2" w:rsidRPr="005F2F0C">
        <w:rPr>
          <w:rFonts w:cstheme="minorHAnsi"/>
          <w:bCs/>
          <w:sz w:val="22"/>
          <w:szCs w:val="22"/>
        </w:rPr>
        <w:t xml:space="preserve">This was </w:t>
      </w:r>
      <w:r w:rsidR="00A50B48" w:rsidRPr="005F2F0C">
        <w:rPr>
          <w:rFonts w:cstheme="minorHAnsi"/>
          <w:bCs/>
          <w:sz w:val="22"/>
          <w:szCs w:val="22"/>
        </w:rPr>
        <w:t xml:space="preserve">due to the </w:t>
      </w:r>
      <w:r w:rsidR="00E123AE" w:rsidRPr="005F2F0C">
        <w:rPr>
          <w:rFonts w:cstheme="minorHAnsi"/>
          <w:bCs/>
          <w:sz w:val="22"/>
          <w:szCs w:val="22"/>
        </w:rPr>
        <w:t>difficulty of</w:t>
      </w:r>
      <w:r w:rsidR="00E4535B" w:rsidRPr="005F2F0C">
        <w:rPr>
          <w:rFonts w:cstheme="minorHAnsi"/>
          <w:bCs/>
          <w:sz w:val="22"/>
          <w:szCs w:val="22"/>
        </w:rPr>
        <w:t xml:space="preserve"> </w:t>
      </w:r>
      <w:r w:rsidR="005F67A7" w:rsidRPr="005F2F0C">
        <w:rPr>
          <w:rFonts w:cstheme="minorHAnsi"/>
          <w:bCs/>
          <w:sz w:val="22"/>
          <w:szCs w:val="22"/>
        </w:rPr>
        <w:t>standardizing</w:t>
      </w:r>
      <w:r w:rsidR="009F3CC0" w:rsidRPr="005F2F0C">
        <w:rPr>
          <w:rFonts w:cstheme="minorHAnsi"/>
          <w:bCs/>
          <w:sz w:val="22"/>
          <w:szCs w:val="22"/>
        </w:rPr>
        <w:t xml:space="preserve"> optimum-data</w:t>
      </w:r>
      <w:r w:rsidR="005D5407" w:rsidRPr="005F2F0C">
        <w:rPr>
          <w:rFonts w:cstheme="minorHAnsi"/>
          <w:bCs/>
          <w:sz w:val="22"/>
          <w:szCs w:val="22"/>
        </w:rPr>
        <w:t xml:space="preserve"> to a common scale</w:t>
      </w:r>
      <w:r w:rsidR="003570FB">
        <w:rPr>
          <w:rFonts w:cstheme="minorHAnsi"/>
          <w:bCs/>
          <w:sz w:val="22"/>
          <w:szCs w:val="22"/>
        </w:rPr>
        <w:t>,</w:t>
      </w:r>
      <w:r w:rsidR="005D5407" w:rsidRPr="005F2F0C">
        <w:rPr>
          <w:rFonts w:cstheme="minorHAnsi"/>
          <w:bCs/>
          <w:sz w:val="22"/>
          <w:szCs w:val="22"/>
        </w:rPr>
        <w:t xml:space="preserve"> </w:t>
      </w:r>
      <w:r w:rsidR="00A06C75">
        <w:rPr>
          <w:rFonts w:cstheme="minorHAnsi"/>
          <w:bCs/>
          <w:sz w:val="22"/>
          <w:szCs w:val="22"/>
        </w:rPr>
        <w:t xml:space="preserve">as species have different </w:t>
      </w:r>
      <w:r w:rsidR="0092532C">
        <w:rPr>
          <w:rFonts w:cstheme="minorHAnsi"/>
          <w:bCs/>
          <w:sz w:val="22"/>
          <w:szCs w:val="22"/>
        </w:rPr>
        <w:t xml:space="preserve">consumptions rates </w:t>
      </w:r>
      <w:r w:rsidR="00A06C75">
        <w:rPr>
          <w:rFonts w:cstheme="minorHAnsi"/>
          <w:bCs/>
          <w:sz w:val="22"/>
          <w:szCs w:val="22"/>
        </w:rPr>
        <w:t>at optimu</w:t>
      </w:r>
      <w:r w:rsidR="000C60C8">
        <w:rPr>
          <w:rFonts w:cstheme="minorHAnsi"/>
          <w:bCs/>
          <w:sz w:val="22"/>
          <w:szCs w:val="22"/>
        </w:rPr>
        <w:t>m</w:t>
      </w:r>
      <w:r w:rsidR="00B474B6">
        <w:rPr>
          <w:rFonts w:cstheme="minorHAnsi"/>
          <w:bCs/>
          <w:sz w:val="22"/>
          <w:szCs w:val="22"/>
        </w:rPr>
        <w:t xml:space="preserve"> temperature</w:t>
      </w:r>
      <w:r w:rsidR="00A06C75">
        <w:rPr>
          <w:rFonts w:cstheme="minorHAnsi"/>
          <w:bCs/>
          <w:sz w:val="22"/>
          <w:szCs w:val="22"/>
        </w:rPr>
        <w:t xml:space="preserve">, different </w:t>
      </w:r>
      <w:r w:rsidR="00704622">
        <w:rPr>
          <w:rFonts w:cstheme="minorHAnsi"/>
          <w:bCs/>
          <w:sz w:val="22"/>
          <w:szCs w:val="22"/>
        </w:rPr>
        <w:t xml:space="preserve">widths of the thermal performance curves </w:t>
      </w:r>
      <w:r w:rsidR="00217EF5">
        <w:rPr>
          <w:rFonts w:cstheme="minorHAnsi"/>
          <w:bCs/>
          <w:sz w:val="22"/>
          <w:szCs w:val="22"/>
        </w:rPr>
        <w:t xml:space="preserve">and different optimum temperatures. </w:t>
      </w:r>
      <w:r w:rsidR="00354D8E">
        <w:rPr>
          <w:rFonts w:cstheme="minorHAnsi"/>
          <w:bCs/>
          <w:sz w:val="22"/>
          <w:szCs w:val="22"/>
        </w:rPr>
        <w:t xml:space="preserve">By fitting models by species, we thus </w:t>
      </w:r>
      <w:r w:rsidR="00B61AA6">
        <w:rPr>
          <w:rFonts w:cstheme="minorHAnsi"/>
          <w:bCs/>
          <w:sz w:val="22"/>
          <w:szCs w:val="22"/>
        </w:rPr>
        <w:t xml:space="preserve">remove the risk </w:t>
      </w:r>
      <w:r w:rsidR="00AC1339">
        <w:rPr>
          <w:rFonts w:cstheme="minorHAnsi"/>
          <w:bCs/>
          <w:sz w:val="22"/>
          <w:szCs w:val="22"/>
        </w:rPr>
        <w:t xml:space="preserve">of removing </w:t>
      </w:r>
      <w:r w:rsidR="00B436BC">
        <w:rPr>
          <w:rFonts w:cstheme="minorHAnsi"/>
          <w:bCs/>
          <w:sz w:val="22"/>
          <w:szCs w:val="22"/>
        </w:rPr>
        <w:t>true effects in data</w:t>
      </w:r>
      <w:r w:rsidR="001F0B71">
        <w:rPr>
          <w:rFonts w:cstheme="minorHAnsi"/>
          <w:bCs/>
          <w:sz w:val="22"/>
          <w:szCs w:val="22"/>
        </w:rPr>
        <w:t xml:space="preserve">, at the cost of </w:t>
      </w:r>
      <w:r w:rsidR="004B6B51">
        <w:rPr>
          <w:rFonts w:cstheme="minorHAnsi"/>
          <w:bCs/>
          <w:sz w:val="22"/>
          <w:szCs w:val="22"/>
        </w:rPr>
        <w:t xml:space="preserve">benefits of the </w:t>
      </w:r>
      <w:r w:rsidR="005D0627">
        <w:rPr>
          <w:rFonts w:cstheme="minorHAnsi"/>
          <w:bCs/>
          <w:sz w:val="22"/>
          <w:szCs w:val="22"/>
        </w:rPr>
        <w:t>hierarchical</w:t>
      </w:r>
      <w:r w:rsidR="004B6B51">
        <w:rPr>
          <w:rFonts w:cstheme="minorHAnsi"/>
          <w:bCs/>
          <w:sz w:val="22"/>
          <w:szCs w:val="22"/>
        </w:rPr>
        <w:t xml:space="preserve"> model for </w:t>
      </w:r>
      <w:r w:rsidR="005D0627">
        <w:rPr>
          <w:rFonts w:cstheme="minorHAnsi"/>
          <w:bCs/>
          <w:sz w:val="22"/>
          <w:szCs w:val="22"/>
        </w:rPr>
        <w:t>inferring</w:t>
      </w:r>
      <w:r w:rsidR="004B6B51">
        <w:rPr>
          <w:rFonts w:cstheme="minorHAnsi"/>
          <w:bCs/>
          <w:sz w:val="22"/>
          <w:szCs w:val="22"/>
        </w:rPr>
        <w:t xml:space="preserve"> general intraspecific scaling</w:t>
      </w:r>
      <w:r w:rsidR="00F73DC3">
        <w:rPr>
          <w:rFonts w:cstheme="minorHAnsi"/>
          <w:bCs/>
          <w:sz w:val="22"/>
          <w:szCs w:val="22"/>
        </w:rPr>
        <w:t>.</w:t>
      </w:r>
      <w:r w:rsidR="00EB45C4" w:rsidRPr="005F2F0C">
        <w:rPr>
          <w:rFonts w:cstheme="minorHAnsi"/>
          <w:bCs/>
          <w:sz w:val="22"/>
          <w:szCs w:val="22"/>
        </w:rPr>
        <w:t xml:space="preserve"> </w:t>
      </w:r>
      <w:r w:rsidR="00E974C2">
        <w:rPr>
          <w:rFonts w:cstheme="minorHAnsi"/>
          <w:bCs/>
          <w:sz w:val="22"/>
          <w:szCs w:val="22"/>
        </w:rPr>
        <w:t xml:space="preserve">The model of </w:t>
      </w:r>
      <m:oMath>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oMath>
      <w:r w:rsidR="000F1792" w:rsidRPr="005F2F0C">
        <w:rPr>
          <w:rFonts w:eastAsiaTheme="minorEastAsia" w:cstheme="minorHAnsi"/>
          <w:bCs/>
          <w:iCs/>
          <w:sz w:val="22"/>
          <w:szCs w:val="22"/>
        </w:rPr>
        <w:t xml:space="preserve"> </w:t>
      </w:r>
      <w:r w:rsidR="002006DC">
        <w:rPr>
          <w:rFonts w:eastAsiaTheme="minorEastAsia" w:cstheme="minorHAnsi"/>
          <w:bCs/>
          <w:iCs/>
          <w:sz w:val="22"/>
          <w:szCs w:val="22"/>
        </w:rPr>
        <w:t xml:space="preserve">is for the </w:t>
      </w:r>
      <w:r w:rsidR="000F1792" w:rsidRPr="005F2F0C">
        <w:rPr>
          <w:rFonts w:eastAsiaTheme="minorEastAsia" w:cstheme="minorHAnsi"/>
          <w:bCs/>
          <w:iCs/>
          <w:sz w:val="22"/>
          <w:szCs w:val="22"/>
        </w:rPr>
        <w:t>full data set</w:t>
      </w:r>
      <w:r w:rsidR="00A53EF5">
        <w:rPr>
          <w:rFonts w:eastAsiaTheme="minorEastAsia" w:cstheme="minorHAnsi"/>
          <w:bCs/>
          <w:iCs/>
          <w:sz w:val="22"/>
          <w:szCs w:val="22"/>
        </w:rPr>
        <w:t xml:space="preserve"> defined as</w:t>
      </w:r>
      <w:r w:rsidR="006D3F62" w:rsidRPr="005F2F0C">
        <w:rPr>
          <w:rFonts w:eastAsiaTheme="minorEastAsia" w:cstheme="minorHAnsi"/>
          <w:bCs/>
          <w:iCs/>
          <w:sz w:val="22"/>
          <w:szCs w:val="22"/>
        </w:rPr>
        <w:t>:</w:t>
      </w:r>
    </w:p>
    <w:p w14:paraId="5C4C5E88" w14:textId="3F847390" w:rsidR="00F420DE" w:rsidRDefault="00F420DE" w:rsidP="00F420DE">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y</m:t>
            </m:r>
          </m:e>
          <m:sub>
            <m:r>
              <w:rPr>
                <w:rFonts w:ascii="Cambria Math" w:hAnsi="Cambria Math" w:cstheme="minorHAnsi"/>
                <w:sz w:val="22"/>
                <w:szCs w:val="22"/>
              </w:rPr>
              <m:t>i</m:t>
            </m:r>
          </m:sub>
        </m:sSub>
        <m:r>
          <w:rPr>
            <w:rFonts w:ascii="Cambria Math" w:hAnsi="Cambria Math" w:cstheme="minorHAnsi"/>
            <w:sz w:val="22"/>
            <w:szCs w:val="22"/>
          </w:rPr>
          <m:t>~N(</m:t>
        </m:r>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 </m:t>
        </m:r>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r>
          <w:rPr>
            <w:rFonts w:ascii="Cambria Math" w:hAnsi="Cambria Math" w:cstheme="minorHAnsi"/>
            <w:sz w:val="22"/>
            <w:szCs w:val="22"/>
          </w:rPr>
          <m:t>)</m:t>
        </m:r>
      </m:oMath>
      <w:r w:rsidRPr="005F2F0C">
        <w:rPr>
          <w:rFonts w:eastAsiaTheme="minorEastAsia" w:cstheme="minorHAnsi"/>
          <w:sz w:val="22"/>
          <w:szCs w:val="22"/>
        </w:rPr>
        <w:t xml:space="preserve">                                </w:t>
      </w:r>
      <w:r>
        <w:rPr>
          <w:rFonts w:eastAsiaTheme="minorEastAsia" w:cstheme="minorHAnsi"/>
          <w:sz w:val="22"/>
          <w:szCs w:val="22"/>
        </w:rPr>
        <w:t xml:space="preserve">                            </w:t>
      </w:r>
      <w:r w:rsidRPr="005F2F0C">
        <w:rPr>
          <w:rFonts w:eastAsiaTheme="minorEastAsia" w:cstheme="minorHAnsi"/>
          <w:sz w:val="22"/>
          <w:szCs w:val="22"/>
        </w:rPr>
        <w:t xml:space="preserve">     (9)</w:t>
      </w:r>
    </w:p>
    <w:p w14:paraId="73FCB9F3" w14:textId="5D30EA93" w:rsidR="000F1792" w:rsidRPr="005F2F0C" w:rsidRDefault="00A06C75" w:rsidP="00904830">
      <w:pPr>
        <w:spacing w:line="480" w:lineRule="auto"/>
        <w:ind w:firstLine="284"/>
        <w:contextualSpacing/>
        <w:jc w:val="right"/>
        <w:rPr>
          <w:rFonts w:eastAsiaTheme="minorEastAsia" w:cstheme="minorHAnsi"/>
          <w:sz w:val="22"/>
          <w:szCs w:val="22"/>
        </w:rPr>
      </w:pPr>
      <m:oMath>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0</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1</m:t>
            </m:r>
          </m:sub>
        </m:sSub>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2</m:t>
            </m:r>
          </m:sub>
        </m:sSub>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rPr>
              <m:t>,</m:t>
            </m:r>
            <m:r>
              <w:rPr>
                <w:rFonts w:ascii="Cambria Math" w:hAnsi="Cambria Math" w:cstheme="minorHAnsi"/>
                <w:sz w:val="22"/>
                <w:szCs w:val="22"/>
              </w:rPr>
              <m:t>i</m:t>
            </m:r>
          </m:sub>
        </m:sSub>
        <m:r>
          <w:rPr>
            <w:rFonts w:ascii="Cambria Math" w:hAnsi="Cambria Math" w:cstheme="minorHAnsi"/>
            <w:sz w:val="22"/>
            <w:szCs w:val="22"/>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3</m:t>
            </m:r>
          </m:sub>
        </m:sSub>
        <m:sSubSup>
          <m:sSubSupPr>
            <m:ctrlPr>
              <w:rPr>
                <w:rFonts w:ascii="Cambria Math" w:hAnsi="Cambria Math" w:cstheme="minorHAnsi"/>
                <w:i/>
                <w:sz w:val="22"/>
                <w:szCs w:val="22"/>
              </w:rPr>
            </m:ctrlPr>
          </m:sSubSup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rPr>
              <m:t>,</m:t>
            </m:r>
            <m:r>
              <w:rPr>
                <w:rFonts w:ascii="Cambria Math" w:hAnsi="Cambria Math" w:cstheme="minorHAnsi"/>
                <w:sz w:val="22"/>
                <w:szCs w:val="22"/>
              </w:rPr>
              <m:t>i</m:t>
            </m:r>
          </m:sub>
          <m:sup>
            <m:r>
              <w:rPr>
                <w:rFonts w:ascii="Cambria Math" w:hAnsi="Cambria Math" w:cstheme="minorHAnsi"/>
                <w:sz w:val="22"/>
                <w:szCs w:val="22"/>
              </w:rPr>
              <m:t>2</m:t>
            </m:r>
          </m:sup>
        </m:sSubSup>
      </m:oMath>
      <w:r w:rsidR="000F1792" w:rsidRPr="005F2F0C">
        <w:rPr>
          <w:rFonts w:eastAsiaTheme="minorEastAsia" w:cstheme="minorHAnsi"/>
          <w:sz w:val="22"/>
          <w:szCs w:val="22"/>
        </w:rPr>
        <w:t xml:space="preserve">      </w:t>
      </w:r>
      <w:r w:rsidR="00835B37">
        <w:rPr>
          <w:rFonts w:eastAsiaTheme="minorEastAsia" w:cstheme="minorHAnsi"/>
          <w:sz w:val="22"/>
          <w:szCs w:val="22"/>
        </w:rPr>
        <w:t xml:space="preserve">            </w:t>
      </w:r>
      <w:r w:rsidR="000F1792" w:rsidRPr="005F2F0C">
        <w:rPr>
          <w:rFonts w:eastAsiaTheme="minorEastAsia" w:cstheme="minorHAnsi"/>
          <w:sz w:val="22"/>
          <w:szCs w:val="22"/>
        </w:rPr>
        <w:t xml:space="preserve">                              (</w:t>
      </w:r>
      <w:r w:rsidR="00B109F1">
        <w:rPr>
          <w:rFonts w:eastAsiaTheme="minorEastAsia" w:cstheme="minorHAnsi"/>
          <w:sz w:val="22"/>
          <w:szCs w:val="22"/>
        </w:rPr>
        <w:t>10</w:t>
      </w:r>
      <w:r w:rsidR="000F1792" w:rsidRPr="005F2F0C">
        <w:rPr>
          <w:rFonts w:eastAsiaTheme="minorEastAsia" w:cstheme="minorHAnsi"/>
          <w:sz w:val="22"/>
          <w:szCs w:val="22"/>
        </w:rPr>
        <w:t>)</w:t>
      </w:r>
    </w:p>
    <w:p w14:paraId="5A91A9A4" w14:textId="175BF98F" w:rsidR="00CD3315" w:rsidRDefault="00AB0F96" w:rsidP="00904830">
      <w:pPr>
        <w:spacing w:line="480" w:lineRule="auto"/>
        <w:contextualSpacing/>
        <w:jc w:val="both"/>
        <w:rPr>
          <w:rFonts w:eastAsiaTheme="minorEastAsia" w:cstheme="minorHAnsi"/>
          <w:iCs/>
          <w:sz w:val="22"/>
          <w:szCs w:val="22"/>
          <w:lang w:val="en-US"/>
        </w:rPr>
      </w:pPr>
      <w:r w:rsidRPr="00F030E3">
        <w:rPr>
          <w:rFonts w:eastAsiaTheme="minorEastAsia" w:cstheme="minorHAnsi"/>
          <w:iCs/>
          <w:sz w:val="22"/>
          <w:szCs w:val="22"/>
          <w:lang w:val="en-US"/>
        </w:rPr>
        <w:t xml:space="preserve">wher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y</m:t>
            </m:r>
          </m:e>
          <m:sub>
            <m:r>
              <w:rPr>
                <w:rFonts w:ascii="Cambria Math" w:eastAsiaTheme="minorEastAsia" w:hAnsi="Cambria Math" w:cstheme="minorHAnsi"/>
                <w:sz w:val="22"/>
                <w:szCs w:val="22"/>
              </w:rPr>
              <m:t>i</m:t>
            </m:r>
          </m:sub>
        </m:sSub>
      </m:oMath>
      <w:r w:rsidR="003B38E8" w:rsidRPr="00F030E3">
        <w:rPr>
          <w:rFonts w:eastAsiaTheme="minorEastAsia" w:cstheme="minorHAnsi"/>
          <w:iCs/>
          <w:sz w:val="22"/>
          <w:szCs w:val="22"/>
          <w:lang w:val="en-US"/>
        </w:rPr>
        <w:t xml:space="preserve"> in Eq. </w:t>
      </w:r>
      <w:r w:rsidR="00F012FF" w:rsidRPr="00F030E3">
        <w:rPr>
          <w:rFonts w:eastAsiaTheme="minorEastAsia" w:cstheme="minorHAnsi"/>
          <w:iCs/>
          <w:sz w:val="22"/>
          <w:szCs w:val="22"/>
          <w:lang w:val="en-US"/>
        </w:rPr>
        <w:t>9</w:t>
      </w:r>
      <w:r w:rsidR="003B38E8" w:rsidRPr="00F030E3">
        <w:rPr>
          <w:rFonts w:eastAsiaTheme="minorEastAsia" w:cstheme="minorHAnsi"/>
          <w:iCs/>
          <w:sz w:val="22"/>
          <w:szCs w:val="22"/>
          <w:lang w:val="en-US"/>
        </w:rPr>
        <w:t xml:space="preserve"> refers to consumption rates divided by the mean rate value by species</w:t>
      </w:r>
      <w:r w:rsidR="00EC30F3" w:rsidRPr="00F030E3">
        <w:rPr>
          <w:rFonts w:eastAsiaTheme="minorEastAsia" w:cstheme="minorHAnsi"/>
          <w:iCs/>
          <w:sz w:val="22"/>
          <w:szCs w:val="22"/>
          <w:lang w:val="en-US"/>
        </w:rPr>
        <w:t xml:space="preserve"> </w:t>
      </w:r>
      <m:oMath>
        <m:r>
          <w:rPr>
            <w:rFonts w:ascii="Cambria Math" w:eastAsiaTheme="minorEastAsia" w:hAnsi="Cambria Math" w:cstheme="minorHAnsi"/>
            <w:sz w:val="22"/>
            <w:szCs w:val="22"/>
          </w:rPr>
          <m:t>j</m:t>
        </m:r>
      </m:oMath>
      <w:r w:rsidR="003B38E8" w:rsidRPr="00F030E3">
        <w:rPr>
          <w:rFonts w:eastAsiaTheme="minorEastAsia" w:cstheme="minorHAnsi"/>
          <w:iCs/>
          <w:sz w:val="22"/>
          <w:szCs w:val="22"/>
          <w:lang w:val="en-US"/>
        </w:rPr>
        <w:t xml:space="preserv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y</m:t>
            </m:r>
          </m:e>
          <m:sub>
            <m:r>
              <w:rPr>
                <w:rFonts w:ascii="Cambria Math" w:eastAsiaTheme="minorEastAsia" w:hAnsi="Cambria Math" w:cstheme="minorHAnsi"/>
                <w:sz w:val="22"/>
                <w:szCs w:val="22"/>
              </w:rPr>
              <m:t>i</m:t>
            </m:r>
          </m:sub>
        </m:sSub>
        <m:r>
          <w:rPr>
            <w:rFonts w:ascii="Cambria Math" w:eastAsiaTheme="minorEastAsia" w:hAnsi="Cambria Math" w:cstheme="minorHAnsi"/>
            <w:sz w:val="22"/>
            <w:szCs w:val="22"/>
            <w:lang w:val="en-US"/>
          </w:rPr>
          <m:t>=</m:t>
        </m:r>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y</m:t>
            </m:r>
          </m:e>
          <m:sub>
            <m:r>
              <w:rPr>
                <w:rFonts w:ascii="Cambria Math" w:eastAsiaTheme="minorEastAsia" w:hAnsi="Cambria Math" w:cstheme="minorHAnsi"/>
                <w:sz w:val="22"/>
                <w:szCs w:val="22"/>
              </w:rPr>
              <m:t>i</m:t>
            </m:r>
            <m:r>
              <w:rPr>
                <w:rFonts w:ascii="Cambria Math" w:eastAsiaTheme="minorEastAsia" w:hAnsi="Cambria Math" w:cstheme="minorHAnsi"/>
                <w:sz w:val="22"/>
                <w:szCs w:val="22"/>
                <w:lang w:val="en-US"/>
              </w:rPr>
              <m:t>,</m:t>
            </m:r>
            <m:r>
              <w:rPr>
                <w:rFonts w:ascii="Cambria Math" w:eastAsiaTheme="minorEastAsia" w:hAnsi="Cambria Math" w:cstheme="minorHAnsi"/>
                <w:sz w:val="22"/>
                <w:szCs w:val="22"/>
              </w:rPr>
              <m:t>j</m:t>
            </m:r>
          </m:sub>
        </m:sSub>
        <m:r>
          <w:rPr>
            <w:rFonts w:ascii="Cambria Math" w:eastAsiaTheme="minorEastAsia" w:hAnsi="Cambria Math" w:cstheme="minorHAnsi"/>
            <w:sz w:val="22"/>
            <w:szCs w:val="22"/>
            <w:lang w:val="en-US"/>
          </w:rPr>
          <m:t>-</m:t>
        </m:r>
        <m:acc>
          <m:accPr>
            <m:chr m:val="̅"/>
            <m:ctrlPr>
              <w:rPr>
                <w:rFonts w:ascii="Cambria Math" w:eastAsiaTheme="minorEastAsia" w:hAnsi="Cambria Math" w:cstheme="minorHAnsi"/>
                <w:i/>
                <w:iCs/>
                <w:sz w:val="22"/>
                <w:szCs w:val="22"/>
                <w:lang w:val="en-GB" w:eastAsia="en-US"/>
              </w:rPr>
            </m:ctrlPr>
          </m:accPr>
          <m:e>
            <w:commentRangeStart w:id="5"/>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y</m:t>
                </m:r>
              </m:e>
              <m:sub>
                <m:r>
                  <w:rPr>
                    <w:rFonts w:ascii="Cambria Math" w:eastAsiaTheme="minorEastAsia" w:hAnsi="Cambria Math" w:cstheme="minorHAnsi"/>
                    <w:sz w:val="22"/>
                    <w:szCs w:val="22"/>
                  </w:rPr>
                  <m:t>i</m:t>
                </m:r>
                <m:r>
                  <w:rPr>
                    <w:rFonts w:ascii="Cambria Math" w:eastAsiaTheme="minorEastAsia" w:hAnsi="Cambria Math" w:cstheme="minorHAnsi"/>
                    <w:sz w:val="22"/>
                    <w:szCs w:val="22"/>
                    <w:lang w:val="en-US"/>
                  </w:rPr>
                  <m:t>,</m:t>
                </m:r>
                <m:r>
                  <w:rPr>
                    <w:rFonts w:ascii="Cambria Math" w:eastAsiaTheme="minorEastAsia" w:hAnsi="Cambria Math" w:cstheme="minorHAnsi"/>
                    <w:sz w:val="22"/>
                    <w:szCs w:val="22"/>
                  </w:rPr>
                  <m:t>j</m:t>
                </m:r>
              </m:sub>
            </m:sSub>
            <w:commentRangeEnd w:id="5"/>
            <m:r>
              <m:rPr>
                <m:sty m:val="p"/>
              </m:rPr>
              <w:rPr>
                <w:rStyle w:val="CommentReference"/>
              </w:rPr>
              <w:commentReference w:id="5"/>
            </m:r>
          </m:e>
        </m:acc>
      </m:oMath>
      <w:r w:rsidR="003B38E8" w:rsidRPr="00F030E3">
        <w:rPr>
          <w:rFonts w:eastAsiaTheme="minorEastAsia" w:cstheme="minorHAnsi"/>
          <w:iCs/>
          <w:sz w:val="22"/>
          <w:szCs w:val="22"/>
          <w:lang w:val="en-US"/>
        </w:rPr>
        <w:t>)</w:t>
      </w:r>
      <w:r w:rsidR="007D166C" w:rsidRPr="00F030E3">
        <w:rPr>
          <w:rFonts w:eastAsiaTheme="minorEastAsia" w:cstheme="minorHAnsi"/>
          <w:iCs/>
          <w:sz w:val="22"/>
          <w:szCs w:val="22"/>
          <w:lang w:val="en-US"/>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003B38E8" w:rsidRPr="00F030E3">
        <w:rPr>
          <w:rFonts w:eastAsiaTheme="minorEastAsia" w:cstheme="minorHAnsi"/>
          <w:sz w:val="22"/>
          <w:szCs w:val="22"/>
          <w:lang w:val="en-US"/>
        </w:rPr>
        <w:t xml:space="preserve"> </w:t>
      </w:r>
      <w:r w:rsidR="003B38E8" w:rsidRPr="00F030E3">
        <w:rPr>
          <w:rFonts w:eastAsiaTheme="minorEastAsia" w:cstheme="minorHAnsi"/>
          <w:iCs/>
          <w:sz w:val="22"/>
          <w:szCs w:val="22"/>
          <w:lang w:val="en-US"/>
        </w:rPr>
        <w:t xml:space="preserve">in Eq. </w:t>
      </w:r>
      <w:r w:rsidR="00044758" w:rsidRPr="00F030E3">
        <w:rPr>
          <w:rFonts w:eastAsiaTheme="minorEastAsia" w:cstheme="minorHAnsi"/>
          <w:iCs/>
          <w:sz w:val="22"/>
          <w:szCs w:val="22"/>
          <w:lang w:val="en-US"/>
        </w:rPr>
        <w:t>10</w:t>
      </w:r>
      <w:r w:rsidR="003B38E8" w:rsidRPr="00F030E3">
        <w:rPr>
          <w:rFonts w:eastAsiaTheme="minorEastAsia" w:cstheme="minorHAnsi"/>
          <w:iCs/>
          <w:sz w:val="22"/>
          <w:szCs w:val="22"/>
          <w:lang w:val="en-US"/>
        </w:rPr>
        <w:t xml:space="preserve"> is </w:t>
      </w:r>
      <w:r w:rsidR="0001593D" w:rsidRPr="00F030E3">
        <w:rPr>
          <w:rFonts w:eastAsiaTheme="minorEastAsia" w:cstheme="minorHAnsi"/>
          <w:iCs/>
          <w:sz w:val="22"/>
          <w:szCs w:val="22"/>
          <w:lang w:val="en-US"/>
        </w:rPr>
        <w:t>mean</w:t>
      </w:r>
      <w:r w:rsidR="00512B4A" w:rsidRPr="00F030E3">
        <w:rPr>
          <w:rFonts w:eastAsiaTheme="minorEastAsia" w:cstheme="minorHAnsi"/>
          <w:iCs/>
          <w:sz w:val="22"/>
          <w:szCs w:val="22"/>
          <w:lang w:val="en-US"/>
        </w:rPr>
        <w:t>-</w:t>
      </w:r>
      <w:r w:rsidR="0001593D" w:rsidRPr="00F030E3">
        <w:rPr>
          <w:rFonts w:eastAsiaTheme="minorEastAsia" w:cstheme="minorHAnsi"/>
          <w:iCs/>
          <w:sz w:val="22"/>
          <w:szCs w:val="22"/>
          <w:lang w:val="en-US"/>
        </w:rPr>
        <w:t>centered natural log of body mass</w:t>
      </w:r>
      <w:r w:rsidR="00DE191D" w:rsidRPr="00F030E3">
        <w:rPr>
          <w:rFonts w:eastAsiaTheme="minorEastAsia" w:cstheme="minorHAnsi"/>
          <w:iCs/>
          <w:sz w:val="22"/>
          <w:szCs w:val="22"/>
          <w:lang w:val="en-US"/>
        </w:rPr>
        <w:t xml:space="preserve"> in unit </w:t>
      </w:r>
      <m:oMath>
        <m:r>
          <m:rPr>
            <m:sty m:val="p"/>
          </m:rPr>
          <w:rPr>
            <w:rFonts w:ascii="Cambria Math" w:eastAsiaTheme="minorEastAsia" w:hAnsi="Cambria Math" w:cstheme="minorHAnsi"/>
            <w:sz w:val="22"/>
            <w:szCs w:val="22"/>
            <w:lang w:val="en-US"/>
          </w:rPr>
          <m:t>g</m:t>
        </m:r>
      </m:oMath>
      <w:r w:rsidR="00793F14" w:rsidRPr="00F030E3">
        <w:rPr>
          <w:rFonts w:eastAsiaTheme="minorEastAsia" w:cstheme="minorHAnsi"/>
          <w:sz w:val="22"/>
          <w:szCs w:val="22"/>
          <w:lang w:val="en-US"/>
        </w:rPr>
        <w:t xml:space="preserve"> </w:t>
      </w:r>
      <w:r w:rsidR="00793F14" w:rsidRPr="00F030E3">
        <w:rPr>
          <w:rFonts w:eastAsiaTheme="minorEastAsia" w:cstheme="minorHAnsi"/>
          <w:iCs/>
          <w:sz w:val="22"/>
          <w:szCs w:val="22"/>
          <w:lang w:val="en-US"/>
        </w:rPr>
        <w:t>by species</w:t>
      </w:r>
      <w:r w:rsidR="00675179" w:rsidRPr="00F030E3">
        <w:rPr>
          <w:rFonts w:eastAsiaTheme="minorEastAsia" w:cstheme="minorHAnsi"/>
          <w:iCs/>
          <w:sz w:val="22"/>
          <w:szCs w:val="22"/>
          <w:lang w:val="en-US"/>
        </w:rPr>
        <w:t xml:space="preserve"> </w:t>
      </w:r>
      <w:r w:rsidR="00BE3CF4" w:rsidRPr="00F030E3">
        <w:rPr>
          <w:rFonts w:eastAsiaTheme="minorEastAsia" w:cstheme="minorHAnsi"/>
          <w:iCs/>
          <w:sz w:val="22"/>
          <w:szCs w:val="22"/>
          <w:lang w:val="en-US"/>
        </w:rPr>
        <w:t>(</w:t>
      </w:r>
      <m:oMath>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eastAsiaTheme="minorEastAsia" w:hAnsi="Cambria Math" w:cstheme="minorHAnsi"/>
            <w:sz w:val="22"/>
            <w:szCs w:val="22"/>
            <w:lang w:val="en-US"/>
          </w:rPr>
          <m:t>=</m:t>
        </m:r>
        <m:func>
          <m:funcPr>
            <m:ctrlPr>
              <w:rPr>
                <w:rFonts w:ascii="Cambria Math" w:eastAsiaTheme="minorEastAsia" w:hAnsi="Cambria Math" w:cstheme="minorHAnsi"/>
                <w:i/>
                <w:iCs/>
                <w:sz w:val="22"/>
                <w:szCs w:val="22"/>
                <w:lang w:val="en-GB" w:eastAsia="en-US"/>
              </w:rPr>
            </m:ctrlPr>
          </m:funcPr>
          <m:fName>
            <m:r>
              <m:rPr>
                <m:sty m:val="p"/>
              </m:rPr>
              <w:rPr>
                <w:rFonts w:ascii="Cambria Math" w:hAnsi="Cambria Math" w:cstheme="minorHAnsi"/>
                <w:sz w:val="22"/>
                <w:szCs w:val="22"/>
                <w:lang w:val="en-GB" w:eastAsia="en-US"/>
              </w:rPr>
              <m:t>ln</m:t>
            </m:r>
          </m:fName>
          <m:e>
            <m:r>
              <w:rPr>
                <w:rFonts w:ascii="Cambria Math" w:eastAsiaTheme="minorEastAsia"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func>
        <m:r>
          <w:rPr>
            <w:rFonts w:ascii="Cambria Math" w:eastAsiaTheme="minorEastAsia" w:hAnsi="Cambria Math" w:cstheme="minorHAnsi"/>
            <w:sz w:val="22"/>
            <w:szCs w:val="22"/>
            <w:lang w:val="en-US"/>
          </w:rPr>
          <m:t>)-</m:t>
        </m:r>
        <m:acc>
          <m:accPr>
            <m:chr m:val="̅"/>
            <m:ctrlPr>
              <w:rPr>
                <w:rFonts w:ascii="Cambria Math" w:eastAsiaTheme="minorEastAsia" w:hAnsi="Cambria Math" w:cstheme="minorHAnsi"/>
                <w:i/>
                <w:iCs/>
                <w:sz w:val="22"/>
                <w:szCs w:val="22"/>
                <w:lang w:val="en-GB" w:eastAsia="en-US"/>
              </w:rPr>
            </m:ctrlPr>
          </m:accPr>
          <m:e>
            <m:func>
              <m:funcPr>
                <m:ctrlPr>
                  <w:rPr>
                    <w:rFonts w:ascii="Cambria Math" w:eastAsiaTheme="minorEastAsia" w:hAnsi="Cambria Math" w:cstheme="minorHAnsi"/>
                    <w:i/>
                    <w:iCs/>
                    <w:sz w:val="22"/>
                    <w:szCs w:val="22"/>
                    <w:lang w:val="en-GB" w:eastAsia="en-US"/>
                  </w:rPr>
                </m:ctrlPr>
              </m:funcPr>
              <m:fName>
                <m:r>
                  <m:rPr>
                    <m:sty m:val="p"/>
                  </m:rPr>
                  <w:rPr>
                    <w:rFonts w:ascii="Cambria Math" w:hAnsi="Cambria Math" w:cstheme="minorHAnsi"/>
                    <w:sz w:val="22"/>
                    <w:szCs w:val="22"/>
                    <w:lang w:val="en-GB" w:eastAsia="en-US"/>
                  </w:rPr>
                  <m:t>ln</m:t>
                </m:r>
              </m:fName>
              <m:e>
                <m:r>
                  <w:rPr>
                    <w:rFonts w:ascii="Cambria Math" w:eastAsiaTheme="minorEastAsia"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func>
            <m:r>
              <w:rPr>
                <w:rFonts w:ascii="Cambria Math" w:eastAsiaTheme="minorEastAsia" w:hAnsi="Cambria Math" w:cstheme="minorHAnsi"/>
                <w:sz w:val="22"/>
                <w:szCs w:val="22"/>
                <w:lang w:val="en-US"/>
              </w:rPr>
              <m:t>)</m:t>
            </m:r>
          </m:e>
        </m:acc>
      </m:oMath>
      <w:r w:rsidR="00292036" w:rsidRPr="00F030E3">
        <w:rPr>
          <w:rFonts w:eastAsiaTheme="minorEastAsia" w:cstheme="minorHAnsi"/>
          <w:iCs/>
          <w:sz w:val="22"/>
          <w:szCs w:val="22"/>
          <w:lang w:val="en-US"/>
        </w:rPr>
        <w:t xml:space="preserve">, </w:t>
      </w:r>
      <w:r w:rsidR="006718D4" w:rsidRPr="00F030E3">
        <w:rPr>
          <w:rFonts w:eastAsiaTheme="minorEastAsia" w:cstheme="minorHAnsi"/>
          <w:iCs/>
          <w:sz w:val="22"/>
          <w:szCs w:val="22"/>
          <w:lang w:val="en-US"/>
        </w:rPr>
        <w:t>i.e.</w:t>
      </w:r>
      <w:r w:rsidR="00292036" w:rsidRPr="00F030E3">
        <w:rPr>
          <w:rFonts w:eastAsiaTheme="minorEastAsia" w:cstheme="minorHAnsi"/>
          <w:iCs/>
          <w:sz w:val="22"/>
          <w:szCs w:val="22"/>
          <w:lang w:val="en-US"/>
        </w:rPr>
        <w:t xml:space="preserve"> </w:t>
      </w:r>
      <w:r w:rsidR="00BE3CF4" w:rsidRPr="00F030E3">
        <w:rPr>
          <w:rFonts w:eastAsiaTheme="minorEastAsia" w:cstheme="minorHAnsi"/>
          <w:iCs/>
          <w:sz w:val="22"/>
          <w:szCs w:val="22"/>
          <w:lang w:val="en-US"/>
        </w:rPr>
        <w:t xml:space="preserve">not normalized to </w:t>
      </w:r>
      <w:r w:rsidR="00DA5AD0" w:rsidRPr="00F030E3">
        <w:rPr>
          <w:rFonts w:eastAsiaTheme="minorEastAsia" w:cstheme="minorHAnsi"/>
          <w:iCs/>
          <w:sz w:val="22"/>
          <w:szCs w:val="22"/>
          <w:lang w:val="en-US"/>
        </w:rPr>
        <w:t>maximum body mass</w:t>
      </w:r>
      <w:r w:rsidR="00364999">
        <w:rPr>
          <w:rFonts w:eastAsiaTheme="minorEastAsia" w:cstheme="minorHAnsi"/>
          <w:iCs/>
          <w:sz w:val="22"/>
          <w:szCs w:val="22"/>
          <w:lang w:val="en-US"/>
        </w:rPr>
        <w:t xml:space="preserve"> as we fit this model by species</w:t>
      </w:r>
      <w:r w:rsidR="00BE3CF4" w:rsidRPr="00F030E3">
        <w:rPr>
          <w:rFonts w:eastAsiaTheme="minorEastAsia" w:cstheme="minorHAnsi"/>
          <w:iCs/>
          <w:sz w:val="22"/>
          <w:szCs w:val="22"/>
          <w:lang w:val="en-US"/>
        </w:rPr>
        <w:t xml:space="preserve">) </w:t>
      </w:r>
      <w:r w:rsidR="00675179" w:rsidRPr="00F030E3">
        <w:rPr>
          <w:rFonts w:eastAsiaTheme="minorEastAsia" w:cstheme="minorHAnsi"/>
          <w:iCs/>
          <w:sz w:val="22"/>
          <w:szCs w:val="22"/>
          <w:lang w:val="en-US"/>
        </w:rPr>
        <w:t xml:space="preserve">and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sub>
        </m:sSub>
      </m:oMath>
      <w:r w:rsidR="002022AA" w:rsidRPr="00F030E3">
        <w:rPr>
          <w:rFonts w:eastAsiaTheme="minorEastAsia" w:cstheme="minorHAnsi"/>
          <w:sz w:val="22"/>
          <w:szCs w:val="22"/>
          <w:lang w:val="en-US"/>
        </w:rPr>
        <w:t xml:space="preserve"> is mean-centered </w:t>
      </w:r>
      <w:r w:rsidR="00030F1A" w:rsidRPr="00F030E3">
        <w:rPr>
          <w:rFonts w:eastAsiaTheme="minorEastAsia" w:cstheme="minorHAnsi"/>
          <w:sz w:val="22"/>
          <w:szCs w:val="22"/>
          <w:lang w:val="en-US"/>
        </w:rPr>
        <w:t xml:space="preserve">standardized </w:t>
      </w:r>
      <w:r w:rsidR="002022AA" w:rsidRPr="00F030E3">
        <w:rPr>
          <w:rFonts w:eastAsiaTheme="minorEastAsia" w:cstheme="minorHAnsi"/>
          <w:sz w:val="22"/>
          <w:szCs w:val="22"/>
          <w:lang w:val="en-US"/>
        </w:rPr>
        <w:t>temperature</w:t>
      </w:r>
      <w:r w:rsidR="00FC538B" w:rsidRPr="00F030E3">
        <w:rPr>
          <w:rFonts w:eastAsiaTheme="minorEastAsia" w:cstheme="minorHAnsi"/>
          <w:sz w:val="22"/>
          <w:szCs w:val="22"/>
          <w:lang w:val="en-US"/>
        </w:rPr>
        <w:t xml:space="preserve"> </w:t>
      </w:r>
      <w:r w:rsidR="002B5150" w:rsidRPr="00F030E3">
        <w:rPr>
          <w:rFonts w:eastAsiaTheme="minorEastAsia" w:cstheme="minorHAnsi"/>
          <w:sz w:val="22"/>
          <w:szCs w:val="22"/>
          <w:lang w:val="en-US"/>
        </w:rPr>
        <w:t xml:space="preserve">by </w:t>
      </w:r>
      <w:r w:rsidR="00FC538B" w:rsidRPr="00F030E3">
        <w:rPr>
          <w:rFonts w:eastAsiaTheme="minorEastAsia" w:cstheme="minorHAnsi"/>
          <w:sz w:val="22"/>
          <w:szCs w:val="22"/>
          <w:lang w:val="en-US"/>
        </w:rPr>
        <w:t>species</w:t>
      </w:r>
      <w:r w:rsidR="00152F4A" w:rsidRPr="00F030E3">
        <w:rPr>
          <w:rFonts w:eastAsiaTheme="minorEastAsia" w:cstheme="minorHAnsi"/>
          <w:sz w:val="22"/>
          <w:szCs w:val="22"/>
          <w:lang w:val="en-US"/>
        </w:rPr>
        <w:t xml:space="preserve">, where the </w:t>
      </w:r>
      <w:r w:rsidR="00222C1A" w:rsidRPr="00F030E3">
        <w:rPr>
          <w:rFonts w:eastAsiaTheme="minorEastAsia" w:cstheme="minorHAnsi"/>
          <w:sz w:val="22"/>
          <w:szCs w:val="22"/>
          <w:lang w:val="en-US"/>
        </w:rPr>
        <w:t>standardized</w:t>
      </w:r>
      <w:r w:rsidR="00152F4A" w:rsidRPr="00F030E3">
        <w:rPr>
          <w:rFonts w:eastAsiaTheme="minorEastAsia" w:cstheme="minorHAnsi"/>
          <w:sz w:val="22"/>
          <w:szCs w:val="22"/>
          <w:lang w:val="en-US"/>
        </w:rPr>
        <w:t xml:space="preserve"> </w:t>
      </w:r>
      <w:r w:rsidR="00222C1A" w:rsidRPr="00F030E3">
        <w:rPr>
          <w:rFonts w:eastAsiaTheme="minorEastAsia" w:cstheme="minorHAnsi"/>
          <w:sz w:val="22"/>
          <w:szCs w:val="22"/>
          <w:lang w:val="en-US"/>
        </w:rPr>
        <w:t xml:space="preserve">temperature </w:t>
      </w:r>
      <w:r w:rsidR="00152F4A" w:rsidRPr="00F030E3">
        <w:rPr>
          <w:rFonts w:eastAsiaTheme="minorEastAsia" w:cstheme="minorHAnsi"/>
          <w:sz w:val="22"/>
          <w:szCs w:val="22"/>
          <w:lang w:val="en-US"/>
        </w:rPr>
        <w:t xml:space="preserve">is defined as </w:t>
      </w:r>
      <w:r w:rsidR="005842DC" w:rsidRPr="00F030E3">
        <w:rPr>
          <w:rFonts w:eastAsiaTheme="minorEastAsia" w:cstheme="minorHAnsi"/>
          <w:sz w:val="22"/>
          <w:szCs w:val="22"/>
          <w:lang w:val="en-US"/>
        </w:rPr>
        <w:t>(</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sub>
        </m:sSub>
        <m:r>
          <w:rPr>
            <w:rFonts w:ascii="Cambria Math" w:hAnsi="Cambria Math" w:cstheme="minorHAnsi"/>
            <w:sz w:val="22"/>
            <w:szCs w:val="22"/>
            <w:lang w:val="en-US"/>
          </w:rPr>
          <m:t>=</m:t>
        </m:r>
        <m:r>
          <w:rPr>
            <w:rFonts w:ascii="Cambria Math"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r>
          <w:rPr>
            <w:rFonts w:ascii="Cambria Math" w:hAnsi="Cambria Math" w:cstheme="minorHAnsi"/>
            <w:sz w:val="22"/>
            <w:szCs w:val="22"/>
            <w:lang w:val="en-US"/>
          </w:rPr>
          <m:t>-</m:t>
        </m:r>
        <m:acc>
          <m:accPr>
            <m:chr m:val="̃"/>
            <m:ctrlPr>
              <w:rPr>
                <w:rFonts w:ascii="Cambria Math" w:eastAsiaTheme="minorHAnsi" w:hAnsi="Cambria Math" w:cstheme="minorHAnsi"/>
                <w:i/>
                <w:sz w:val="22"/>
                <w:szCs w:val="22"/>
                <w:lang w:val="en-GB" w:eastAsia="en-US"/>
              </w:rPr>
            </m:ctrlPr>
          </m:accPr>
          <m:e>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env</m:t>
                </m:r>
                <m:r>
                  <w:rPr>
                    <w:rFonts w:ascii="Cambria Math" w:hAnsi="Cambria Math" w:cstheme="minorHAnsi"/>
                    <w:sz w:val="22"/>
                    <w:szCs w:val="22"/>
                    <w:lang w:val="en-US"/>
                  </w:rPr>
                  <m:t>,</m:t>
                </m:r>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acc>
      </m:oMath>
      <w:r w:rsidR="00386EF7" w:rsidRPr="00F030E3">
        <w:rPr>
          <w:rFonts w:eastAsiaTheme="minorEastAsia" w:cstheme="minorHAnsi"/>
          <w:sz w:val="22"/>
          <w:szCs w:val="22"/>
          <w:lang w:val="en-US"/>
        </w:rPr>
        <w:t>)</w:t>
      </w:r>
      <w:r w:rsidR="003B38E8" w:rsidRPr="00F030E3">
        <w:rPr>
          <w:rFonts w:eastAsiaTheme="minorEastAsia" w:cstheme="minorHAnsi"/>
          <w:iCs/>
          <w:sz w:val="22"/>
          <w:szCs w:val="22"/>
          <w:lang w:val="en-US"/>
        </w:rPr>
        <w:t xml:space="preserve">. </w:t>
      </w:r>
    </w:p>
    <w:p w14:paraId="7FF83BAD" w14:textId="00C2665D" w:rsidR="000F1792" w:rsidRPr="005F2F0C" w:rsidRDefault="00943109" w:rsidP="00D82071">
      <w:pPr>
        <w:spacing w:line="480" w:lineRule="auto"/>
        <w:ind w:firstLine="284"/>
        <w:contextualSpacing/>
        <w:jc w:val="both"/>
        <w:rPr>
          <w:rFonts w:eastAsiaTheme="minorEastAsia" w:cstheme="minorHAnsi"/>
          <w:iCs/>
          <w:sz w:val="22"/>
          <w:szCs w:val="22"/>
        </w:rPr>
      </w:pPr>
      <w:r w:rsidRPr="0046048B">
        <w:rPr>
          <w:rFonts w:eastAsiaTheme="minorEastAsia" w:cstheme="minorHAnsi"/>
          <w:iCs/>
          <w:sz w:val="22"/>
          <w:szCs w:val="22"/>
          <w:lang w:val="en-US"/>
        </w:rPr>
        <w:t>For illustrations of model fits</w:t>
      </w:r>
      <w:r w:rsidR="00751047" w:rsidRPr="0046048B">
        <w:rPr>
          <w:rFonts w:eastAsiaTheme="minorEastAsia" w:cstheme="minorHAnsi"/>
          <w:iCs/>
          <w:sz w:val="22"/>
          <w:szCs w:val="22"/>
          <w:lang w:val="en-US"/>
        </w:rPr>
        <w:t xml:space="preserve">, we predict </w:t>
      </w:r>
      <w:r w:rsidR="004F1B16" w:rsidRPr="0046048B">
        <w:rPr>
          <w:rFonts w:eastAsiaTheme="minorEastAsia" w:cstheme="minorHAnsi"/>
          <w:iCs/>
          <w:sz w:val="22"/>
          <w:szCs w:val="22"/>
          <w:lang w:val="en-US"/>
        </w:rPr>
        <w:t>over the temperature range</w:t>
      </w:r>
      <w:r w:rsidR="00CC4BB5" w:rsidRPr="0046048B">
        <w:rPr>
          <w:rFonts w:eastAsiaTheme="minorEastAsia" w:cstheme="minorHAnsi"/>
          <w:iCs/>
          <w:sz w:val="22"/>
          <w:szCs w:val="22"/>
          <w:lang w:val="en-US"/>
        </w:rPr>
        <w:t xml:space="preserve"> of the data</w:t>
      </w:r>
      <w:r w:rsidR="00F0331C" w:rsidRPr="0046048B">
        <w:rPr>
          <w:rFonts w:eastAsiaTheme="minorEastAsia" w:cstheme="minorHAnsi"/>
          <w:iCs/>
          <w:sz w:val="22"/>
          <w:szCs w:val="22"/>
          <w:lang w:val="en-US"/>
        </w:rPr>
        <w:t xml:space="preserve"> for species </w:t>
      </w:r>
      <m:oMath>
        <m:r>
          <w:rPr>
            <w:rFonts w:ascii="Cambria Math" w:eastAsiaTheme="minorEastAsia" w:hAnsi="Cambria Math" w:cstheme="minorHAnsi"/>
            <w:sz w:val="22"/>
            <w:szCs w:val="22"/>
          </w:rPr>
          <m:t>i</m:t>
        </m:r>
      </m:oMath>
      <w:r w:rsidR="00CC4BB5" w:rsidRPr="0046048B">
        <w:rPr>
          <w:rFonts w:eastAsiaTheme="minorEastAsia" w:cstheme="minorHAnsi"/>
          <w:iCs/>
          <w:sz w:val="22"/>
          <w:szCs w:val="22"/>
          <w:lang w:val="en-US"/>
        </w:rPr>
        <w:t xml:space="preserve"> while keeping </w:t>
      </w:r>
      <w:r w:rsidR="00AC02E7" w:rsidRPr="0046048B">
        <w:rPr>
          <w:rFonts w:eastAsiaTheme="minorEastAsia" w:cstheme="minorHAnsi"/>
          <w:iCs/>
          <w:sz w:val="22"/>
          <w:szCs w:val="22"/>
          <w:lang w:val="en-US"/>
        </w:rPr>
        <w:t xml:space="preserve">body mass </w:t>
      </w:r>
      <w:r w:rsidR="00355AC9" w:rsidRPr="0046048B">
        <w:rPr>
          <w:rFonts w:eastAsiaTheme="minorEastAsia" w:cstheme="minorHAnsi"/>
          <w:iCs/>
          <w:sz w:val="22"/>
          <w:szCs w:val="22"/>
          <w:lang w:val="en-US"/>
        </w:rPr>
        <w:t xml:space="preserve">at 0 (corresponding to the mean </w:t>
      </w:r>
      <w:r w:rsidR="00863975" w:rsidRPr="0046048B">
        <w:rPr>
          <w:rFonts w:eastAsiaTheme="minorEastAsia" w:cstheme="minorHAnsi"/>
          <w:iCs/>
          <w:sz w:val="22"/>
          <w:szCs w:val="22"/>
          <w:lang w:val="en-US"/>
        </w:rPr>
        <w:t>mass</w:t>
      </w:r>
      <w:r w:rsidR="004A0EB5">
        <w:rPr>
          <w:rFonts w:eastAsiaTheme="minorEastAsia" w:cstheme="minorHAnsi"/>
          <w:iCs/>
          <w:sz w:val="22"/>
          <w:szCs w:val="22"/>
          <w:lang w:val="en-US"/>
        </w:rPr>
        <w:t xml:space="preserve"> </w:t>
      </w:r>
      <w:r w:rsidR="0020309E">
        <w:rPr>
          <w:rFonts w:eastAsiaTheme="minorEastAsia" w:cstheme="minorHAnsi"/>
          <w:iCs/>
          <w:sz w:val="22"/>
          <w:szCs w:val="22"/>
          <w:lang w:val="en-US"/>
        </w:rPr>
        <w:t>across</w:t>
      </w:r>
      <w:r w:rsidR="004A0EB5">
        <w:rPr>
          <w:rFonts w:eastAsiaTheme="minorEastAsia" w:cstheme="minorHAnsi"/>
          <w:iCs/>
          <w:sz w:val="22"/>
          <w:szCs w:val="22"/>
          <w:lang w:val="en-US"/>
        </w:rPr>
        <w:t xml:space="preserve"> each species</w:t>
      </w:r>
      <w:r w:rsidR="00957675" w:rsidRPr="0046048B">
        <w:rPr>
          <w:rFonts w:eastAsiaTheme="minorEastAsia" w:cstheme="minorHAnsi"/>
          <w:iCs/>
          <w:sz w:val="22"/>
          <w:szCs w:val="22"/>
          <w:lang w:val="en-US"/>
        </w:rPr>
        <w:t xml:space="preserve"> in </w:t>
      </w:r>
      <m:oMath>
        <m:r>
          <m:rPr>
            <m:sty m:val="p"/>
          </m:rPr>
          <w:rPr>
            <w:rFonts w:ascii="Cambria Math" w:eastAsiaTheme="minorEastAsia" w:hAnsi="Cambria Math" w:cstheme="minorHAnsi"/>
            <w:sz w:val="22"/>
            <w:szCs w:val="22"/>
            <w:lang w:val="en-US"/>
          </w:rPr>
          <m:t>g</m:t>
        </m:r>
      </m:oMath>
      <w:r w:rsidR="00863975" w:rsidRPr="0046048B">
        <w:rPr>
          <w:rFonts w:eastAsiaTheme="minorEastAsia" w:cstheme="minorHAnsi"/>
          <w:iCs/>
          <w:sz w:val="22"/>
          <w:szCs w:val="22"/>
          <w:lang w:val="en-US"/>
        </w:rPr>
        <w:t>)</w:t>
      </w:r>
      <w:r w:rsidR="009B3E65" w:rsidRPr="0046048B">
        <w:rPr>
          <w:rFonts w:eastAsiaTheme="minorEastAsia" w:cstheme="minorHAnsi"/>
          <w:iCs/>
          <w:sz w:val="22"/>
          <w:szCs w:val="22"/>
          <w:lang w:val="en-US"/>
        </w:rPr>
        <w:t xml:space="preserve"> (</w:t>
      </w:r>
      <w:r w:rsidR="009B3E65" w:rsidRPr="0046048B">
        <w:rPr>
          <w:rFonts w:eastAsiaTheme="minorEastAsia" w:cstheme="minorHAnsi"/>
          <w:iCs/>
          <w:color w:val="FF0000"/>
          <w:sz w:val="22"/>
          <w:szCs w:val="22"/>
          <w:lang w:val="en-US"/>
        </w:rPr>
        <w:t xml:space="preserve">Fig. </w:t>
      </w:r>
      <w:r w:rsidR="009B3E65" w:rsidRPr="009B3E65">
        <w:rPr>
          <w:rFonts w:eastAsiaTheme="minorEastAsia" w:cstheme="minorHAnsi"/>
          <w:iCs/>
          <w:color w:val="FF0000"/>
          <w:sz w:val="22"/>
          <w:szCs w:val="22"/>
        </w:rPr>
        <w:t>SX</w:t>
      </w:r>
      <w:r w:rsidR="009B3E65">
        <w:rPr>
          <w:rFonts w:eastAsiaTheme="minorEastAsia" w:cstheme="minorHAnsi"/>
          <w:iCs/>
          <w:sz w:val="22"/>
          <w:szCs w:val="22"/>
        </w:rPr>
        <w:t>)</w:t>
      </w:r>
      <w:r w:rsidR="00E40D36">
        <w:rPr>
          <w:rFonts w:eastAsiaTheme="minorEastAsia" w:cstheme="minorHAnsi"/>
          <w:iCs/>
          <w:sz w:val="22"/>
          <w:szCs w:val="22"/>
        </w:rPr>
        <w:t xml:space="preserve">. </w:t>
      </w:r>
      <w:r w:rsidR="00051975">
        <w:rPr>
          <w:rFonts w:eastAsiaTheme="minorEastAsia" w:cstheme="minorHAnsi"/>
          <w:iCs/>
          <w:sz w:val="22"/>
          <w:szCs w:val="22"/>
        </w:rPr>
        <w:t xml:space="preserve">The species predictions and data are plotted </w:t>
      </w:r>
      <w:r w:rsidR="00405A3F">
        <w:rPr>
          <w:rFonts w:eastAsiaTheme="minorEastAsia" w:cstheme="minorHAnsi"/>
          <w:iCs/>
          <w:sz w:val="22"/>
          <w:szCs w:val="22"/>
        </w:rPr>
        <w:t xml:space="preserve">together </w:t>
      </w:r>
      <w:r w:rsidR="00051975">
        <w:rPr>
          <w:rFonts w:eastAsiaTheme="minorEastAsia" w:cstheme="minorHAnsi"/>
          <w:iCs/>
          <w:sz w:val="22"/>
          <w:szCs w:val="22"/>
        </w:rPr>
        <w:t xml:space="preserve">in </w:t>
      </w:r>
      <w:r w:rsidR="00051975" w:rsidRPr="00051975">
        <w:rPr>
          <w:rFonts w:eastAsiaTheme="minorEastAsia" w:cstheme="minorHAnsi"/>
          <w:iCs/>
          <w:color w:val="FF0000"/>
          <w:sz w:val="22"/>
          <w:szCs w:val="22"/>
        </w:rPr>
        <w:t>Fig. X</w:t>
      </w:r>
      <w:r w:rsidR="00051975">
        <w:rPr>
          <w:rFonts w:eastAsiaTheme="minorEastAsia" w:cstheme="minorHAnsi"/>
          <w:iCs/>
          <w:sz w:val="22"/>
          <w:szCs w:val="22"/>
        </w:rPr>
        <w:t>,</w:t>
      </w:r>
      <w:r w:rsidR="00405A3F">
        <w:rPr>
          <w:rFonts w:eastAsiaTheme="minorEastAsia" w:cstheme="minorHAnsi"/>
          <w:iCs/>
          <w:sz w:val="22"/>
          <w:szCs w:val="22"/>
        </w:rPr>
        <w:t xml:space="preserve"> </w:t>
      </w:r>
      <w:r w:rsidR="008F7730">
        <w:rPr>
          <w:rFonts w:eastAsiaTheme="minorEastAsia" w:cstheme="minorHAnsi"/>
          <w:iCs/>
          <w:sz w:val="22"/>
          <w:szCs w:val="22"/>
        </w:rPr>
        <w:t xml:space="preserve">to illustrate the </w:t>
      </w:r>
      <w:r w:rsidR="00683099">
        <w:rPr>
          <w:rFonts w:eastAsiaTheme="minorEastAsia" w:cstheme="minorHAnsi"/>
          <w:iCs/>
          <w:sz w:val="22"/>
          <w:szCs w:val="22"/>
        </w:rPr>
        <w:t>spread in optimum temperature measured as distance to environmental median</w:t>
      </w:r>
      <w:r w:rsidR="00EA0AC9">
        <w:rPr>
          <w:rFonts w:eastAsiaTheme="minorEastAsia" w:cstheme="minorHAnsi"/>
          <w:iCs/>
          <w:sz w:val="22"/>
          <w:szCs w:val="22"/>
        </w:rPr>
        <w:t>.</w:t>
      </w:r>
      <w:r w:rsidR="00105760">
        <w:rPr>
          <w:rFonts w:eastAsiaTheme="minorEastAsia" w:cstheme="minorHAnsi"/>
          <w:iCs/>
          <w:sz w:val="22"/>
          <w:szCs w:val="22"/>
        </w:rPr>
        <w:t xml:space="preserve"> We also illustrate model fits by </w:t>
      </w:r>
      <w:r w:rsidR="004C33DE">
        <w:rPr>
          <w:rFonts w:eastAsiaTheme="minorEastAsia" w:cstheme="minorHAnsi"/>
          <w:iCs/>
          <w:sz w:val="22"/>
          <w:szCs w:val="22"/>
        </w:rPr>
        <w:t xml:space="preserve">rescaling </w:t>
      </w:r>
      <w:r w:rsidR="00B1387E">
        <w:rPr>
          <w:rFonts w:eastAsiaTheme="minorEastAsia" w:cstheme="minorHAnsi"/>
          <w:iCs/>
          <w:sz w:val="22"/>
          <w:szCs w:val="22"/>
        </w:rPr>
        <w:t>both data and predictions</w:t>
      </w:r>
      <w:r w:rsidR="00E26893">
        <w:rPr>
          <w:rFonts w:eastAsiaTheme="minorEastAsia" w:cstheme="minorHAnsi"/>
          <w:iCs/>
          <w:sz w:val="22"/>
          <w:szCs w:val="22"/>
        </w:rPr>
        <w:t xml:space="preserve"> to the maximum predicted rate </w:t>
      </w:r>
      <w:r w:rsidR="00D5511F">
        <w:rPr>
          <w:rFonts w:eastAsiaTheme="minorEastAsia" w:cstheme="minorHAnsi"/>
          <w:iCs/>
          <w:sz w:val="22"/>
          <w:szCs w:val="22"/>
        </w:rPr>
        <w:t>within</w:t>
      </w:r>
      <w:r w:rsidR="00E26893">
        <w:rPr>
          <w:rFonts w:eastAsiaTheme="minorEastAsia" w:cstheme="minorHAnsi"/>
          <w:iCs/>
          <w:sz w:val="22"/>
          <w:szCs w:val="22"/>
        </w:rPr>
        <w:t xml:space="preserve"> species</w:t>
      </w:r>
      <w:r w:rsidR="00105A2E">
        <w:rPr>
          <w:rFonts w:eastAsiaTheme="minorEastAsia" w:cstheme="minorHAnsi"/>
          <w:iCs/>
          <w:sz w:val="22"/>
          <w:szCs w:val="22"/>
        </w:rPr>
        <w:t xml:space="preserve"> and subtract the optimum temperature from each temperature and add the overall mean optimum temperature, </w:t>
      </w:r>
      <w:r w:rsidR="009C5DF0">
        <w:rPr>
          <w:rFonts w:eastAsiaTheme="minorEastAsia" w:cstheme="minorHAnsi"/>
          <w:iCs/>
          <w:sz w:val="22"/>
          <w:szCs w:val="22"/>
        </w:rPr>
        <w:t xml:space="preserve">as in </w:t>
      </w:r>
      <w:r w:rsidR="00712A90">
        <w:rPr>
          <w:rFonts w:eastAsiaTheme="minorEastAsia" w:cstheme="minorHAnsi"/>
          <w:iCs/>
          <w:sz w:val="22"/>
          <w:szCs w:val="22"/>
        </w:rPr>
        <w:fldChar w:fldCharType="begin"/>
      </w:r>
      <w:r w:rsidR="00712A90">
        <w:rPr>
          <w:rFonts w:eastAsiaTheme="minorEastAsia" w:cstheme="minorHAnsi"/>
          <w:iCs/>
          <w:sz w:val="22"/>
          <w:szCs w:val="22"/>
        </w:rPr>
        <w:instrText xml:space="preserve"> ADDIN ZOTERO_ITEM CSL_CITATION {"citationID":"3JPmft9R","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712A90">
        <w:rPr>
          <w:rFonts w:eastAsiaTheme="minorEastAsia" w:cstheme="minorHAnsi"/>
          <w:iCs/>
          <w:sz w:val="22"/>
          <w:szCs w:val="22"/>
        </w:rPr>
        <w:fldChar w:fldCharType="separate"/>
      </w:r>
      <w:r w:rsidR="00712A90" w:rsidRPr="00712A90">
        <w:rPr>
          <w:rFonts w:hAnsiTheme="minorHAnsi"/>
          <w:sz w:val="22"/>
          <w:lang w:val="en-GB"/>
        </w:rPr>
        <w:t xml:space="preserve">(Englund </w:t>
      </w:r>
      <w:r w:rsidR="00712A90" w:rsidRPr="00712A90">
        <w:rPr>
          <w:rFonts w:hAnsiTheme="minorHAnsi"/>
          <w:i/>
          <w:iCs/>
          <w:sz w:val="22"/>
          <w:lang w:val="en-GB"/>
        </w:rPr>
        <w:t>et al.</w:t>
      </w:r>
      <w:r w:rsidR="00712A90" w:rsidRPr="00712A90">
        <w:rPr>
          <w:rFonts w:hAnsiTheme="minorHAnsi"/>
          <w:sz w:val="22"/>
          <w:lang w:val="en-GB"/>
        </w:rPr>
        <w:t xml:space="preserve"> 2011)</w:t>
      </w:r>
      <w:r w:rsidR="00712A90">
        <w:rPr>
          <w:rFonts w:eastAsiaTheme="minorEastAsia" w:cstheme="minorHAnsi"/>
          <w:iCs/>
          <w:sz w:val="22"/>
          <w:szCs w:val="22"/>
        </w:rPr>
        <w:fldChar w:fldCharType="end"/>
      </w:r>
      <w:r w:rsidR="00712A90">
        <w:rPr>
          <w:rFonts w:eastAsiaTheme="minorEastAsia" w:cstheme="minorHAnsi"/>
          <w:iCs/>
          <w:sz w:val="22"/>
          <w:szCs w:val="22"/>
        </w:rPr>
        <w:t xml:space="preserve"> (</w:t>
      </w:r>
      <w:r w:rsidR="00712A90" w:rsidRPr="00712A90">
        <w:rPr>
          <w:rFonts w:eastAsiaTheme="minorEastAsia" w:cstheme="minorHAnsi"/>
          <w:iCs/>
          <w:color w:val="FF0000"/>
          <w:sz w:val="22"/>
          <w:szCs w:val="22"/>
        </w:rPr>
        <w:t>Fig. SX</w:t>
      </w:r>
      <w:r w:rsidR="00712A90">
        <w:rPr>
          <w:rFonts w:eastAsiaTheme="minorEastAsia" w:cstheme="minorHAnsi"/>
          <w:iCs/>
          <w:sz w:val="22"/>
          <w:szCs w:val="22"/>
        </w:rPr>
        <w:t>)</w:t>
      </w:r>
      <w:r w:rsidR="00CD45B8">
        <w:rPr>
          <w:rFonts w:eastAsiaTheme="minorEastAsia" w:cstheme="minorHAnsi"/>
          <w:iCs/>
          <w:sz w:val="22"/>
          <w:szCs w:val="22"/>
        </w:rPr>
        <w:t xml:space="preserve">. </w:t>
      </w:r>
      <w:r w:rsidR="005E09C1">
        <w:rPr>
          <w:rFonts w:eastAsiaTheme="minorEastAsia" w:cstheme="minorHAnsi"/>
          <w:iCs/>
          <w:sz w:val="22"/>
          <w:szCs w:val="22"/>
        </w:rPr>
        <w:t>Due to general data limitation we did not fit an interaction term</w:t>
      </w:r>
      <w:r w:rsidR="00B87724">
        <w:rPr>
          <w:rFonts w:eastAsiaTheme="minorEastAsia" w:cstheme="minorHAnsi"/>
          <w:iCs/>
          <w:sz w:val="22"/>
          <w:szCs w:val="22"/>
        </w:rPr>
        <w:t xml:space="preserve"> which alters the </w:t>
      </w:r>
      <w:r w:rsidR="00B87724">
        <w:rPr>
          <w:rFonts w:eastAsiaTheme="minorEastAsia" w:cstheme="minorHAnsi"/>
          <w:iCs/>
          <w:sz w:val="22"/>
          <w:szCs w:val="22"/>
        </w:rPr>
        <w:lastRenderedPageBreak/>
        <w:t>optimum temperature by mass</w:t>
      </w:r>
      <w:r w:rsidR="00E22B24">
        <w:rPr>
          <w:rFonts w:eastAsiaTheme="minorEastAsia" w:cstheme="minorHAnsi"/>
          <w:iCs/>
          <w:sz w:val="22"/>
          <w:szCs w:val="22"/>
        </w:rPr>
        <w:t>, however this has been identified in</w:t>
      </w:r>
      <w:r w:rsidR="00DA15B3">
        <w:rPr>
          <w:rFonts w:eastAsiaTheme="minorEastAsia" w:cstheme="minorHAnsi"/>
          <w:iCs/>
          <w:sz w:val="22"/>
          <w:szCs w:val="22"/>
        </w:rPr>
        <w:t xml:space="preserve"> data-rich experiments</w:t>
      </w:r>
      <w:r w:rsidR="002C57E9">
        <w:rPr>
          <w:rFonts w:eastAsiaTheme="minorEastAsia" w:cstheme="minorHAnsi"/>
          <w:iCs/>
          <w:sz w:val="22"/>
          <w:szCs w:val="22"/>
        </w:rPr>
        <w:t xml:space="preserve"> </w:t>
      </w:r>
      <w:r w:rsidR="00712D55">
        <w:rPr>
          <w:rFonts w:eastAsiaTheme="minorEastAsia" w:cstheme="minorHAnsi"/>
          <w:iCs/>
          <w:sz w:val="22"/>
          <w:szCs w:val="22"/>
        </w:rPr>
        <w:fldChar w:fldCharType="begin"/>
      </w:r>
      <w:r w:rsidR="00712D55">
        <w:rPr>
          <w:rFonts w:eastAsiaTheme="minorEastAsia" w:cstheme="minorHAnsi"/>
          <w:iCs/>
          <w:sz w:val="22"/>
          <w:szCs w:val="22"/>
        </w:rPr>
        <w:instrText xml:space="preserve"> ADDIN ZOTERO_ITEM CSL_CITATION {"citationID":"sXqFsItS","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12D55">
        <w:rPr>
          <w:rFonts w:eastAsiaTheme="minorEastAsia" w:cstheme="minorHAnsi"/>
          <w:iCs/>
          <w:sz w:val="22"/>
          <w:szCs w:val="22"/>
        </w:rPr>
        <w:fldChar w:fldCharType="separate"/>
      </w:r>
      <w:r w:rsidR="00712D55" w:rsidRPr="00712D55">
        <w:rPr>
          <w:rFonts w:hAnsiTheme="minorHAnsi"/>
          <w:sz w:val="22"/>
          <w:lang w:val="en-GB"/>
        </w:rPr>
        <w:t xml:space="preserve">(García García </w:t>
      </w:r>
      <w:r w:rsidR="00712D55" w:rsidRPr="00712D55">
        <w:rPr>
          <w:rFonts w:hAnsiTheme="minorHAnsi"/>
          <w:i/>
          <w:iCs/>
          <w:sz w:val="22"/>
          <w:lang w:val="en-GB"/>
        </w:rPr>
        <w:t>et al.</w:t>
      </w:r>
      <w:r w:rsidR="00712D55" w:rsidRPr="00712D55">
        <w:rPr>
          <w:rFonts w:hAnsiTheme="minorHAnsi"/>
          <w:sz w:val="22"/>
          <w:lang w:val="en-GB"/>
        </w:rPr>
        <w:t xml:space="preserve"> 2011)</w:t>
      </w:r>
      <w:r w:rsidR="00712D55">
        <w:rPr>
          <w:rFonts w:eastAsiaTheme="minorEastAsia" w:cstheme="minorHAnsi"/>
          <w:iCs/>
          <w:sz w:val="22"/>
          <w:szCs w:val="22"/>
        </w:rPr>
        <w:fldChar w:fldCharType="end"/>
      </w:r>
      <w:r w:rsidR="00DA15B3">
        <w:rPr>
          <w:rFonts w:eastAsiaTheme="minorEastAsia" w:cstheme="minorHAnsi"/>
          <w:iCs/>
          <w:sz w:val="22"/>
          <w:szCs w:val="22"/>
        </w:rPr>
        <w:t xml:space="preserve">. </w:t>
      </w:r>
    </w:p>
    <w:p w14:paraId="71165EE5" w14:textId="77777777" w:rsidR="000F1792" w:rsidRDefault="000F1792" w:rsidP="00904830">
      <w:pPr>
        <w:spacing w:line="480" w:lineRule="auto"/>
        <w:contextualSpacing/>
        <w:jc w:val="both"/>
        <w:rPr>
          <w:rFonts w:cstheme="minorHAnsi"/>
          <w:bCs/>
          <w:i/>
          <w:iCs/>
        </w:rPr>
      </w:pPr>
    </w:p>
    <w:p w14:paraId="02436B8F" w14:textId="48B75077" w:rsidR="000F1792" w:rsidRPr="00687837" w:rsidRDefault="00D17931" w:rsidP="00904830">
      <w:pPr>
        <w:spacing w:line="480" w:lineRule="auto"/>
        <w:contextualSpacing/>
        <w:jc w:val="both"/>
        <w:rPr>
          <w:rFonts w:cstheme="minorHAnsi"/>
          <w:bCs/>
          <w:i/>
          <w:iCs/>
          <w:sz w:val="22"/>
          <w:szCs w:val="22"/>
        </w:rPr>
      </w:pPr>
      <w:r w:rsidRPr="00687837">
        <w:rPr>
          <w:rFonts w:cstheme="minorHAnsi"/>
          <w:bCs/>
          <w:i/>
          <w:iCs/>
          <w:sz w:val="22"/>
          <w:szCs w:val="22"/>
        </w:rPr>
        <w:t>Parameter estimation</w:t>
      </w:r>
    </w:p>
    <w:p w14:paraId="6F8203DE" w14:textId="4A6C8E7C" w:rsidR="000F1792" w:rsidRDefault="000F1792" w:rsidP="00904830">
      <w:pPr>
        <w:spacing w:line="480" w:lineRule="auto"/>
        <w:contextualSpacing/>
        <w:jc w:val="both"/>
        <w:rPr>
          <w:rFonts w:eastAsiaTheme="minorEastAsia"/>
          <w:sz w:val="22"/>
          <w:szCs w:val="22"/>
        </w:rPr>
      </w:pPr>
      <w:r w:rsidRPr="00687837">
        <w:rPr>
          <w:sz w:val="22"/>
          <w:szCs w:val="22"/>
        </w:rPr>
        <w:t xml:space="preserve">We fit the models in a Bayesian framework, using </w:t>
      </w:r>
      <w:r w:rsidRPr="00687837">
        <w:rPr>
          <w:rFonts w:eastAsiaTheme="minorEastAsia"/>
          <w:sz w:val="22"/>
          <w:szCs w:val="22"/>
        </w:rPr>
        <w:t xml:space="preserve">R version 3.5.0 </w:t>
      </w:r>
      <w:r w:rsidRPr="00687837">
        <w:rPr>
          <w:rFonts w:eastAsiaTheme="minorEastAsia"/>
          <w:sz w:val="22"/>
          <w:szCs w:val="22"/>
        </w:rPr>
        <w:fldChar w:fldCharType="begin"/>
      </w:r>
      <w:r w:rsidRPr="00687837">
        <w:rPr>
          <w:rFonts w:eastAsiaTheme="minorEastAsia"/>
          <w:sz w:val="22"/>
          <w:szCs w:val="22"/>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687837">
        <w:rPr>
          <w:rFonts w:eastAsiaTheme="minorEastAsia"/>
          <w:sz w:val="22"/>
          <w:szCs w:val="22"/>
        </w:rPr>
        <w:fldChar w:fldCharType="separate"/>
      </w:r>
      <w:r w:rsidRPr="00687837">
        <w:rPr>
          <w:sz w:val="22"/>
          <w:szCs w:val="22"/>
        </w:rPr>
        <w:t>(R Core Team 2018)</w:t>
      </w:r>
      <w:r w:rsidRPr="00687837">
        <w:rPr>
          <w:rFonts w:eastAsiaTheme="minorEastAsia"/>
          <w:sz w:val="22"/>
          <w:szCs w:val="22"/>
        </w:rPr>
        <w:fldChar w:fldCharType="end"/>
      </w:r>
      <w:r w:rsidRPr="00687837">
        <w:rPr>
          <w:rFonts w:eastAsiaTheme="minorEastAsia"/>
          <w:sz w:val="22"/>
          <w:szCs w:val="22"/>
        </w:rPr>
        <w:t xml:space="preserve"> and JAGS </w:t>
      </w:r>
      <w:r w:rsidRPr="00687837">
        <w:rPr>
          <w:rFonts w:eastAsiaTheme="minorEastAsia"/>
          <w:sz w:val="22"/>
          <w:szCs w:val="22"/>
        </w:rPr>
        <w:fldChar w:fldCharType="begin"/>
      </w:r>
      <w:r w:rsidRPr="00687837">
        <w:rPr>
          <w:rFonts w:eastAsiaTheme="minorEastAsia"/>
          <w:sz w:val="22"/>
          <w:szCs w:val="22"/>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687837">
        <w:rPr>
          <w:rFonts w:eastAsiaTheme="minorEastAsia"/>
          <w:sz w:val="22"/>
          <w:szCs w:val="22"/>
        </w:rPr>
        <w:fldChar w:fldCharType="separate"/>
      </w:r>
      <w:r w:rsidRPr="00687837">
        <w:rPr>
          <w:sz w:val="22"/>
          <w:szCs w:val="22"/>
        </w:rPr>
        <w:t>(Plummer 2003)</w:t>
      </w:r>
      <w:r w:rsidRPr="00687837">
        <w:rPr>
          <w:rFonts w:eastAsiaTheme="minorEastAsia"/>
          <w:sz w:val="22"/>
          <w:szCs w:val="22"/>
        </w:rPr>
        <w:fldChar w:fldCharType="end"/>
      </w:r>
      <w:r w:rsidRPr="00687837">
        <w:rPr>
          <w:rFonts w:eastAsiaTheme="minorEastAsia"/>
          <w:sz w:val="22"/>
          <w:szCs w:val="22"/>
        </w:rPr>
        <w:t xml:space="preserve"> through </w:t>
      </w:r>
      <w:r w:rsidRPr="00687837">
        <w:rPr>
          <w:sz w:val="22"/>
          <w:szCs w:val="22"/>
        </w:rPr>
        <w:t>the R-package ‘</w:t>
      </w:r>
      <w:r w:rsidRPr="00687837">
        <w:rPr>
          <w:i/>
          <w:iCs/>
          <w:sz w:val="22"/>
          <w:szCs w:val="22"/>
        </w:rPr>
        <w:t>rjags</w:t>
      </w:r>
      <w:r w:rsidRPr="00687837">
        <w:rPr>
          <w:sz w:val="22"/>
          <w:szCs w:val="22"/>
        </w:rPr>
        <w:t xml:space="preserve">’ </w:t>
      </w:r>
      <w:r w:rsidRPr="00687837">
        <w:rPr>
          <w:sz w:val="22"/>
          <w:szCs w:val="22"/>
        </w:rPr>
        <w:fldChar w:fldCharType="begin"/>
      </w:r>
      <w:r w:rsidRPr="00687837">
        <w:rPr>
          <w:sz w:val="22"/>
          <w:szCs w:val="22"/>
        </w:rPr>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Pr="00687837">
        <w:rPr>
          <w:sz w:val="22"/>
          <w:szCs w:val="22"/>
        </w:rPr>
        <w:fldChar w:fldCharType="separate"/>
      </w:r>
      <w:r w:rsidRPr="00687837">
        <w:rPr>
          <w:sz w:val="22"/>
          <w:szCs w:val="22"/>
        </w:rPr>
        <w:t>(Plummer 2019)</w:t>
      </w:r>
      <w:r w:rsidRPr="00687837">
        <w:rPr>
          <w:sz w:val="22"/>
          <w:szCs w:val="22"/>
        </w:rPr>
        <w:fldChar w:fldCharType="end"/>
      </w:r>
      <w:r w:rsidRPr="00687837">
        <w:rPr>
          <w:sz w:val="22"/>
          <w:szCs w:val="22"/>
        </w:rPr>
        <w:t xml:space="preserve">. </w:t>
      </w:r>
      <w:r w:rsidRPr="00DD147E">
        <w:rPr>
          <w:sz w:val="22"/>
          <w:szCs w:val="22"/>
          <w:lang w:val="en-US"/>
        </w:rPr>
        <w:t>We used a mix of flat, weakly informative and non-informative priors</w:t>
      </w:r>
      <w:r w:rsidR="00944BDB">
        <w:rPr>
          <w:sz w:val="22"/>
          <w:szCs w:val="22"/>
          <w:lang w:val="en-US"/>
        </w:rPr>
        <w:t xml:space="preserve"> </w:t>
      </w:r>
      <w:r w:rsidR="00EA429D" w:rsidRPr="00DD147E">
        <w:rPr>
          <w:sz w:val="22"/>
          <w:szCs w:val="22"/>
          <w:lang w:val="en-US"/>
        </w:rPr>
        <w:t>to facilitate convergence</w:t>
      </w:r>
      <w:r w:rsidR="008E0B51" w:rsidRPr="00DD147E">
        <w:rPr>
          <w:sz w:val="22"/>
          <w:szCs w:val="22"/>
          <w:lang w:val="en-US"/>
        </w:rPr>
        <w:t xml:space="preserve"> depending on how well </w:t>
      </w:r>
      <w:r w:rsidR="00A76092">
        <w:rPr>
          <w:sz w:val="22"/>
          <w:szCs w:val="22"/>
          <w:lang w:val="en-US"/>
        </w:rPr>
        <w:t>known</w:t>
      </w:r>
      <w:r w:rsidR="008E0B51" w:rsidRPr="00DD147E">
        <w:rPr>
          <w:sz w:val="22"/>
          <w:szCs w:val="22"/>
          <w:lang w:val="en-US"/>
        </w:rPr>
        <w:t xml:space="preserve"> the parameter is base</w:t>
      </w:r>
      <w:r w:rsidR="00C470CD" w:rsidRPr="00DD147E">
        <w:rPr>
          <w:sz w:val="22"/>
          <w:szCs w:val="22"/>
          <w:lang w:val="en-US"/>
        </w:rPr>
        <w:t>d</w:t>
      </w:r>
      <w:r w:rsidR="008E0B51" w:rsidRPr="00DD147E">
        <w:rPr>
          <w:sz w:val="22"/>
          <w:szCs w:val="22"/>
          <w:lang w:val="en-US"/>
        </w:rPr>
        <w:t xml:space="preserve"> on previous literature </w:t>
      </w:r>
      <w:r w:rsidRPr="00DD147E">
        <w:rPr>
          <w:sz w:val="22"/>
          <w:szCs w:val="22"/>
          <w:lang w:val="en-US"/>
        </w:rPr>
        <w:t>(</w:t>
      </w:r>
      <w:hyperlink r:id="rId17" w:history="1">
        <w:r w:rsidRPr="00DD147E">
          <w:rPr>
            <w:rStyle w:val="Hyperlink"/>
            <w:color w:val="auto"/>
            <w:sz w:val="22"/>
            <w:szCs w:val="22"/>
            <w:lang w:val="en-US"/>
          </w:rPr>
          <w:t>https://github.com/stan-dev/stan/wiki/Prior-Choice-Recommendations</w:t>
        </w:r>
      </w:hyperlink>
      <w:r w:rsidRPr="00DD147E">
        <w:rPr>
          <w:sz w:val="22"/>
          <w:szCs w:val="22"/>
          <w:lang w:val="en-US"/>
        </w:rPr>
        <w:t xml:space="preserve">) (Table 1). </w:t>
      </w:r>
      <w:r w:rsidRPr="00687837">
        <w:rPr>
          <w:rFonts w:eastAsiaTheme="minorEastAsia" w:cstheme="minorHAnsi"/>
          <w:sz w:val="22"/>
          <w:szCs w:val="22"/>
        </w:rPr>
        <w:t xml:space="preserve">We used 3 Markov chains with 10000 iterations each, following on 10000 iterations burn-in and 5000 for adaptation. </w:t>
      </w:r>
      <w:r w:rsidRPr="0059068A">
        <w:rPr>
          <w:rFonts w:eastAsiaTheme="minorEastAsia" w:cstheme="minorHAnsi"/>
          <w:sz w:val="22"/>
          <w:szCs w:val="22"/>
          <w:lang w:val="en-US"/>
        </w:rPr>
        <w:t xml:space="preserve">Model convergence was assessed by visually inspecting trace plots and by ensuring </w:t>
      </w:r>
      <m:oMath>
        <m:acc>
          <m:accPr>
            <m:ctrlPr>
              <w:rPr>
                <w:rFonts w:ascii="Cambria Math" w:eastAsiaTheme="minorEastAsia" w:hAnsi="Cambria Math" w:cstheme="minorHAnsi"/>
                <w:i/>
                <w:sz w:val="22"/>
                <w:szCs w:val="22"/>
              </w:rPr>
            </m:ctrlPr>
          </m:accPr>
          <m:e>
            <m:r>
              <w:rPr>
                <w:rFonts w:ascii="Cambria Math" w:eastAsiaTheme="minorEastAsia" w:hAnsi="Cambria Math" w:cstheme="minorHAnsi"/>
                <w:sz w:val="22"/>
                <w:szCs w:val="22"/>
              </w:rPr>
              <m:t>R</m:t>
            </m:r>
          </m:e>
        </m:acc>
        <m:r>
          <w:rPr>
            <w:rFonts w:ascii="Cambria Math" w:eastAsiaTheme="minorEastAsia" w:hAnsi="Cambria Math" w:cstheme="minorHAnsi"/>
            <w:sz w:val="22"/>
            <w:szCs w:val="22"/>
            <w:lang w:val="en-US"/>
          </w:rPr>
          <m:t>&lt;1.1</m:t>
        </m:r>
      </m:oMath>
      <w:r w:rsidR="00A5246E" w:rsidRPr="0059068A">
        <w:rPr>
          <w:rFonts w:eastAsiaTheme="minorEastAsia" w:cstheme="minorHAnsi"/>
          <w:sz w:val="22"/>
          <w:szCs w:val="22"/>
          <w:lang w:val="en-US"/>
        </w:rPr>
        <w:t xml:space="preserve"> </w:t>
      </w:r>
      <w:r w:rsidR="00A5246E" w:rsidRPr="0059068A">
        <w:rPr>
          <w:rFonts w:eastAsiaTheme="minorEastAsia" w:cstheme="minorHAnsi"/>
          <w:sz w:val="22"/>
          <w:szCs w:val="22"/>
          <w:lang w:val="en-US"/>
        </w:rPr>
        <w:t>(Appendix S1)</w:t>
      </w:r>
      <w:r w:rsidRPr="0059068A">
        <w:rPr>
          <w:rFonts w:eastAsiaTheme="minorEastAsia" w:cstheme="minorHAnsi"/>
          <w:sz w:val="22"/>
          <w:szCs w:val="22"/>
          <w:lang w:val="en-US"/>
        </w:rPr>
        <w:t xml:space="preserve">, </w:t>
      </w:r>
      <w:r w:rsidR="007F49DE">
        <w:rPr>
          <w:rFonts w:eastAsiaTheme="minorEastAsia" w:cstheme="minorHAnsi"/>
          <w:sz w:val="22"/>
          <w:szCs w:val="22"/>
          <w:lang w:val="en-US"/>
        </w:rPr>
        <w:t xml:space="preserve">which ensures </w:t>
      </w:r>
      <w:r w:rsidRPr="0059068A">
        <w:rPr>
          <w:rFonts w:eastAsiaTheme="minorEastAsia" w:cstheme="minorHAnsi"/>
          <w:sz w:val="22"/>
          <w:szCs w:val="22"/>
          <w:lang w:val="en-US"/>
        </w:rPr>
        <w:t xml:space="preserve">all three chains converged to a common distribution </w:t>
      </w:r>
      <w:r w:rsidRPr="00687837">
        <w:rPr>
          <w:rFonts w:eastAsiaTheme="minorEastAsia" w:cstheme="minorHAnsi"/>
          <w:sz w:val="22"/>
          <w:szCs w:val="22"/>
        </w:rPr>
        <w:fldChar w:fldCharType="begin"/>
      </w:r>
      <w:r w:rsidRPr="0059068A">
        <w:rPr>
          <w:rFonts w:eastAsiaTheme="minorEastAsia" w:cstheme="minorHAnsi"/>
          <w:sz w:val="22"/>
          <w:szCs w:val="22"/>
          <w:lang w:val="en-US"/>
        </w:rPr>
        <w:instrText xml:space="preserve"> ADDIN ZOTERO_ITEM CSL_CITATION {"citationID":"a16n7ltqeg7","properties":{"formattedCitation":"(Gelman &amp; Rubin 1992)","plainCitation":"(Gelman &amp; Rubin 1992)","noteIndex":0},"citationItems":[{"id":1577,"uris":["http://zotero.org/users/6116610/items/P38MR9QA"],"uri":["http://zotero.org/users/6116610/items/P38MR9QA"],"itemData":{"id":1577,"type":"article-journal","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ued indefinitely. Because our focus </w:instrText>
      </w:r>
      <w:r w:rsidRPr="007F49DE">
        <w:rPr>
          <w:rFonts w:eastAsiaTheme="minorEastAsia" w:cstheme="minorHAnsi"/>
          <w:sz w:val="22"/>
          <w:szCs w:val="22"/>
          <w:lang w:val="en-US"/>
        </w:rPr>
        <w:instrText>is on applied inference for Bayesian posterior distributions in real problems, which</w:instrText>
      </w:r>
      <w:r w:rsidRPr="002F11CC">
        <w:rPr>
          <w:rFonts w:eastAsiaTheme="minorEastAsia" w:cstheme="minorHAnsi"/>
          <w:sz w:val="22"/>
          <w:szCs w:val="22"/>
          <w:lang w:val="en-US"/>
        </w:rPr>
        <w:instrText xml:space="preserve"> of</w:instrText>
      </w:r>
      <w:r w:rsidRPr="00687837">
        <w:rPr>
          <w:rFonts w:eastAsiaTheme="minorEastAsia" w:cstheme="minorHAnsi"/>
          <w:sz w:val="22"/>
          <w:szCs w:val="22"/>
        </w:rPr>
        <w:instrText xml:space="preserve">ten tend toward normality after transformations and marginalization, we derive our results as normal-theory approximations to exact Bayesian inference, conditional on the observed simulations. The methods are illustrated on a random-effects mixture model applied to experimental measurements of reaction times of normal and schizophrenic patients.","container-title":"Statistical Science","DOI":"10.1214/ss/1177011136","ISSN":"0883-4237, 2168-8745","issue":"4","journalAbbreviation":"Statist. Sci.","language":"EN","note":"Zbl: 06853057","page":"457-472","source":"Project Euclid","title":"Inference from Iterative Simulation Using Multiple Sequences","volume":"7","author":[{"family":"Gelman","given":"Andrew"},{"family":"Rubin","given":"Donald B."}],"issued":{"date-parts":[["1992",11]]}}}],"schema":"https://github.com/citation-style-language/schema/raw/master/csl-citation.json"} </w:instrText>
      </w:r>
      <w:r w:rsidRPr="00687837">
        <w:rPr>
          <w:rFonts w:eastAsiaTheme="minorEastAsia" w:cstheme="minorHAnsi"/>
          <w:sz w:val="22"/>
          <w:szCs w:val="22"/>
        </w:rPr>
        <w:fldChar w:fldCharType="separate"/>
      </w:r>
      <w:r w:rsidRPr="00687837">
        <w:rPr>
          <w:sz w:val="22"/>
          <w:szCs w:val="22"/>
        </w:rPr>
        <w:t>(Gelman &amp; Rubin 1992)</w:t>
      </w:r>
      <w:r w:rsidRPr="00687837">
        <w:rPr>
          <w:rFonts w:eastAsiaTheme="minorEastAsia" w:cstheme="minorHAnsi"/>
          <w:sz w:val="22"/>
          <w:szCs w:val="22"/>
        </w:rPr>
        <w:fldChar w:fldCharType="end"/>
      </w:r>
      <w:r w:rsidRPr="00687837">
        <w:rPr>
          <w:rFonts w:eastAsiaTheme="minorEastAsia" w:cstheme="minorHAnsi"/>
          <w:sz w:val="22"/>
          <w:szCs w:val="22"/>
        </w:rPr>
        <w:t>.</w:t>
      </w:r>
      <w:r w:rsidR="00D12516" w:rsidRPr="00687837">
        <w:rPr>
          <w:rFonts w:eastAsiaTheme="minorEastAsia" w:cstheme="minorHAnsi"/>
          <w:sz w:val="22"/>
          <w:szCs w:val="22"/>
        </w:rPr>
        <w:t xml:space="preserve"> </w:t>
      </w:r>
      <w:r w:rsidRPr="00687837">
        <w:rPr>
          <w:sz w:val="22"/>
          <w:szCs w:val="22"/>
        </w:rPr>
        <w:t xml:space="preserve">We relied heavily on the R packages within the </w:t>
      </w:r>
      <w:r w:rsidRPr="00687837">
        <w:rPr>
          <w:i/>
          <w:sz w:val="22"/>
          <w:szCs w:val="22"/>
        </w:rPr>
        <w:t>‘tidyverse’</w:t>
      </w:r>
      <w:r w:rsidRPr="00687837">
        <w:rPr>
          <w:sz w:val="22"/>
          <w:szCs w:val="22"/>
        </w:rPr>
        <w:t xml:space="preserve"> </w:t>
      </w:r>
      <w:r w:rsidRPr="00687837">
        <w:rPr>
          <w:sz w:val="22"/>
          <w:szCs w:val="22"/>
        </w:rPr>
        <w:fldChar w:fldCharType="begin"/>
      </w:r>
      <w:r w:rsidRPr="00687837">
        <w:rPr>
          <w:sz w:val="22"/>
          <w:szCs w:val="22"/>
        </w:rPr>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Pr="00687837">
        <w:rPr>
          <w:sz w:val="22"/>
          <w:szCs w:val="22"/>
        </w:rPr>
        <w:fldChar w:fldCharType="separate"/>
      </w:r>
      <w:r w:rsidRPr="00687837">
        <w:rPr>
          <w:sz w:val="22"/>
          <w:szCs w:val="22"/>
        </w:rPr>
        <w:t>(Wickham 2017)</w:t>
      </w:r>
      <w:r w:rsidRPr="00687837">
        <w:rPr>
          <w:sz w:val="22"/>
          <w:szCs w:val="22"/>
        </w:rPr>
        <w:fldChar w:fldCharType="end"/>
      </w:r>
      <w:r w:rsidRPr="00687837">
        <w:rPr>
          <w:sz w:val="22"/>
          <w:szCs w:val="22"/>
        </w:rPr>
        <w:t xml:space="preserve"> for data processing, as well as ‘</w:t>
      </w:r>
      <w:r w:rsidRPr="00687837">
        <w:rPr>
          <w:i/>
          <w:iCs/>
          <w:sz w:val="22"/>
          <w:szCs w:val="22"/>
        </w:rPr>
        <w:t>ggmcmc</w:t>
      </w:r>
      <w:r w:rsidRPr="00687837">
        <w:rPr>
          <w:sz w:val="22"/>
          <w:szCs w:val="22"/>
        </w:rPr>
        <w:t xml:space="preserve">’ </w:t>
      </w:r>
      <w:r w:rsidRPr="00687837">
        <w:rPr>
          <w:sz w:val="22"/>
          <w:szCs w:val="22"/>
        </w:rPr>
        <w:fldChar w:fldCharType="begin"/>
      </w:r>
      <w:r w:rsidRPr="00687837">
        <w:rPr>
          <w:sz w:val="22"/>
          <w:szCs w:val="22"/>
        </w:rPr>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687837">
        <w:rPr>
          <w:sz w:val="22"/>
          <w:szCs w:val="22"/>
        </w:rPr>
        <w:fldChar w:fldCharType="separate"/>
      </w:r>
      <w:r w:rsidRPr="00687837">
        <w:rPr>
          <w:sz w:val="22"/>
          <w:szCs w:val="22"/>
        </w:rPr>
        <w:t>(Fernández-i-Marín 2016)</w:t>
      </w:r>
      <w:r w:rsidRPr="00687837">
        <w:rPr>
          <w:sz w:val="22"/>
          <w:szCs w:val="22"/>
        </w:rPr>
        <w:fldChar w:fldCharType="end"/>
      </w:r>
      <w:r w:rsidRPr="00687837">
        <w:rPr>
          <w:sz w:val="22"/>
          <w:szCs w:val="22"/>
        </w:rPr>
        <w:t xml:space="preserve"> and ‘</w:t>
      </w:r>
      <w:r w:rsidRPr="00687837">
        <w:rPr>
          <w:i/>
          <w:iCs/>
          <w:sz w:val="22"/>
          <w:szCs w:val="22"/>
        </w:rPr>
        <w:t>bayesplot</w:t>
      </w:r>
      <w:r w:rsidRPr="00687837">
        <w:rPr>
          <w:sz w:val="22"/>
          <w:szCs w:val="22"/>
        </w:rPr>
        <w:t xml:space="preserve">’ </w:t>
      </w:r>
      <w:r w:rsidRPr="00687837">
        <w:rPr>
          <w:sz w:val="22"/>
          <w:szCs w:val="22"/>
        </w:rPr>
        <w:fldChar w:fldCharType="begin"/>
      </w:r>
      <w:r w:rsidRPr="00687837">
        <w:rPr>
          <w:sz w:val="22"/>
          <w:szCs w:val="22"/>
        </w:rPr>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687837">
        <w:rPr>
          <w:sz w:val="22"/>
          <w:szCs w:val="22"/>
        </w:rPr>
        <w:fldChar w:fldCharType="separate"/>
      </w:r>
      <w:r w:rsidRPr="00687837">
        <w:rPr>
          <w:sz w:val="22"/>
          <w:szCs w:val="22"/>
        </w:rPr>
        <w:t xml:space="preserve">(Gabry </w:t>
      </w:r>
      <w:r w:rsidRPr="00687837">
        <w:rPr>
          <w:i/>
          <w:iCs/>
          <w:sz w:val="22"/>
          <w:szCs w:val="22"/>
        </w:rPr>
        <w:t>et al.</w:t>
      </w:r>
      <w:r w:rsidRPr="00687837">
        <w:rPr>
          <w:sz w:val="22"/>
          <w:szCs w:val="22"/>
        </w:rPr>
        <w:t xml:space="preserve"> 2019)</w:t>
      </w:r>
      <w:r w:rsidRPr="00687837">
        <w:rPr>
          <w:sz w:val="22"/>
          <w:szCs w:val="22"/>
        </w:rPr>
        <w:fldChar w:fldCharType="end"/>
      </w:r>
      <w:r w:rsidRPr="00687837">
        <w:rPr>
          <w:sz w:val="22"/>
          <w:szCs w:val="22"/>
        </w:rPr>
        <w:t xml:space="preserve"> for visualization. </w:t>
      </w:r>
      <w:r w:rsidRPr="00687837">
        <w:rPr>
          <w:rFonts w:eastAsiaTheme="minorEastAsia"/>
          <w:sz w:val="22"/>
          <w:szCs w:val="22"/>
        </w:rPr>
        <w:t>All data and R code (data manipulation, analyses and figures) can be downloaded from a GitHub repository (</w:t>
      </w:r>
      <w:hyperlink r:id="rId18" w:history="1">
        <w:r w:rsidRPr="00687837">
          <w:rPr>
            <w:rStyle w:val="Hyperlink"/>
            <w:rFonts w:eastAsiaTheme="minorEastAsia"/>
            <w:color w:val="auto"/>
            <w:sz w:val="22"/>
            <w:szCs w:val="22"/>
          </w:rPr>
          <w:t>https://github.com/maxlindmark/scaling</w:t>
        </w:r>
      </w:hyperlink>
      <w:r w:rsidRPr="00687837">
        <w:rPr>
          <w:rFonts w:eastAsiaTheme="minorEastAsia"/>
          <w:sz w:val="22"/>
          <w:szCs w:val="22"/>
        </w:rPr>
        <w:t xml:space="preserve">) and will be archived on Zenodo upon publication.  </w:t>
      </w:r>
    </w:p>
    <w:p w14:paraId="50292E45" w14:textId="798D1652" w:rsidR="008D46C2" w:rsidRDefault="008D46C2" w:rsidP="00904830">
      <w:pPr>
        <w:spacing w:line="480" w:lineRule="auto"/>
        <w:contextualSpacing/>
        <w:jc w:val="both"/>
        <w:rPr>
          <w:rFonts w:eastAsiaTheme="minorEastAsia"/>
          <w:sz w:val="22"/>
          <w:szCs w:val="22"/>
        </w:rPr>
      </w:pPr>
    </w:p>
    <w:p w14:paraId="349E43CC" w14:textId="369BB443" w:rsidR="001C499B" w:rsidRDefault="001C499B" w:rsidP="00904830">
      <w:pPr>
        <w:spacing w:line="480" w:lineRule="auto"/>
        <w:contextualSpacing/>
        <w:jc w:val="both"/>
        <w:rPr>
          <w:rFonts w:eastAsiaTheme="minorEastAsia"/>
          <w:sz w:val="22"/>
          <w:szCs w:val="22"/>
        </w:rPr>
      </w:pPr>
    </w:p>
    <w:p w14:paraId="0E5F4F4D" w14:textId="7971F218" w:rsidR="001C499B" w:rsidRDefault="001C499B" w:rsidP="00904830">
      <w:pPr>
        <w:spacing w:line="480" w:lineRule="auto"/>
        <w:contextualSpacing/>
        <w:jc w:val="both"/>
        <w:rPr>
          <w:rFonts w:eastAsiaTheme="minorEastAsia"/>
          <w:sz w:val="22"/>
          <w:szCs w:val="22"/>
        </w:rPr>
      </w:pPr>
    </w:p>
    <w:p w14:paraId="23617A9B" w14:textId="6DA957C2" w:rsidR="001C499B" w:rsidRDefault="001C499B" w:rsidP="00904830">
      <w:pPr>
        <w:spacing w:line="480" w:lineRule="auto"/>
        <w:contextualSpacing/>
        <w:jc w:val="both"/>
        <w:rPr>
          <w:rFonts w:eastAsiaTheme="minorEastAsia"/>
          <w:sz w:val="22"/>
          <w:szCs w:val="22"/>
        </w:rPr>
      </w:pPr>
    </w:p>
    <w:p w14:paraId="1498AA4F" w14:textId="3FCA63DA" w:rsidR="001C499B" w:rsidRDefault="001C499B" w:rsidP="00904830">
      <w:pPr>
        <w:spacing w:line="480" w:lineRule="auto"/>
        <w:contextualSpacing/>
        <w:jc w:val="both"/>
        <w:rPr>
          <w:rFonts w:eastAsiaTheme="minorEastAsia"/>
          <w:sz w:val="22"/>
          <w:szCs w:val="22"/>
        </w:rPr>
      </w:pPr>
    </w:p>
    <w:p w14:paraId="52658327" w14:textId="1B654AA8" w:rsidR="001C499B" w:rsidRDefault="001C499B" w:rsidP="00904830">
      <w:pPr>
        <w:spacing w:line="480" w:lineRule="auto"/>
        <w:contextualSpacing/>
        <w:jc w:val="both"/>
        <w:rPr>
          <w:rFonts w:eastAsiaTheme="minorEastAsia"/>
          <w:sz w:val="22"/>
          <w:szCs w:val="22"/>
        </w:rPr>
      </w:pPr>
    </w:p>
    <w:p w14:paraId="17EDE08E" w14:textId="1BCC730B" w:rsidR="001C499B" w:rsidRDefault="001C499B" w:rsidP="00904830">
      <w:pPr>
        <w:spacing w:line="480" w:lineRule="auto"/>
        <w:contextualSpacing/>
        <w:jc w:val="both"/>
        <w:rPr>
          <w:rFonts w:eastAsiaTheme="minorEastAsia"/>
          <w:sz w:val="22"/>
          <w:szCs w:val="22"/>
        </w:rPr>
      </w:pPr>
    </w:p>
    <w:p w14:paraId="0D661D1A" w14:textId="21773973" w:rsidR="001C499B" w:rsidRDefault="001C499B" w:rsidP="00904830">
      <w:pPr>
        <w:spacing w:line="480" w:lineRule="auto"/>
        <w:contextualSpacing/>
        <w:jc w:val="both"/>
        <w:rPr>
          <w:rFonts w:eastAsiaTheme="minorEastAsia"/>
          <w:sz w:val="22"/>
          <w:szCs w:val="22"/>
        </w:rPr>
      </w:pPr>
    </w:p>
    <w:p w14:paraId="75E3C3CC" w14:textId="3DDB4CD7" w:rsidR="001C499B" w:rsidRDefault="001C499B" w:rsidP="00904830">
      <w:pPr>
        <w:spacing w:line="480" w:lineRule="auto"/>
        <w:contextualSpacing/>
        <w:jc w:val="both"/>
        <w:rPr>
          <w:rFonts w:eastAsiaTheme="minorEastAsia"/>
          <w:sz w:val="22"/>
          <w:szCs w:val="22"/>
        </w:rPr>
      </w:pPr>
    </w:p>
    <w:p w14:paraId="211FA4F5" w14:textId="5607FE1B" w:rsidR="001C499B" w:rsidRDefault="001C499B" w:rsidP="00904830">
      <w:pPr>
        <w:spacing w:line="480" w:lineRule="auto"/>
        <w:contextualSpacing/>
        <w:jc w:val="both"/>
        <w:rPr>
          <w:rFonts w:eastAsiaTheme="minorEastAsia"/>
          <w:sz w:val="22"/>
          <w:szCs w:val="22"/>
        </w:rPr>
      </w:pPr>
    </w:p>
    <w:p w14:paraId="0BAC2701" w14:textId="666118FE" w:rsidR="001C499B" w:rsidRDefault="001C499B" w:rsidP="00904830">
      <w:pPr>
        <w:spacing w:line="480" w:lineRule="auto"/>
        <w:contextualSpacing/>
        <w:jc w:val="both"/>
        <w:rPr>
          <w:rFonts w:eastAsiaTheme="minorEastAsia"/>
          <w:sz w:val="22"/>
          <w:szCs w:val="22"/>
        </w:rPr>
      </w:pPr>
    </w:p>
    <w:p w14:paraId="15A04341" w14:textId="286F4FA2" w:rsidR="00047884" w:rsidRPr="00C009B1" w:rsidRDefault="00047884" w:rsidP="0067453B">
      <w:pPr>
        <w:tabs>
          <w:tab w:val="center" w:pos="4513"/>
        </w:tabs>
        <w:spacing w:line="480" w:lineRule="auto"/>
        <w:contextualSpacing/>
        <w:jc w:val="both"/>
        <w:rPr>
          <w:sz w:val="22"/>
          <w:szCs w:val="22"/>
          <w:lang w:val="en-US"/>
        </w:rPr>
      </w:pPr>
      <w:r w:rsidRPr="00032D21">
        <w:rPr>
          <w:b/>
          <w:bCs/>
          <w:sz w:val="22"/>
          <w:szCs w:val="22"/>
          <w:lang w:val="en-US"/>
        </w:rPr>
        <w:lastRenderedPageBreak/>
        <w:t xml:space="preserve">Table </w:t>
      </w:r>
      <w:r w:rsidRPr="00032D21">
        <w:rPr>
          <w:b/>
          <w:bCs/>
          <w:sz w:val="22"/>
          <w:szCs w:val="22"/>
        </w:rPr>
        <w:fldChar w:fldCharType="begin"/>
      </w:r>
      <w:r w:rsidRPr="00032D21">
        <w:rPr>
          <w:b/>
          <w:bCs/>
          <w:sz w:val="22"/>
          <w:szCs w:val="22"/>
          <w:lang w:val="en-US"/>
        </w:rPr>
        <w:instrText xml:space="preserve"> SEQ Table \* ARABIC </w:instrText>
      </w:r>
      <w:r w:rsidRPr="00032D21">
        <w:rPr>
          <w:b/>
          <w:bCs/>
          <w:sz w:val="22"/>
          <w:szCs w:val="22"/>
        </w:rPr>
        <w:fldChar w:fldCharType="separate"/>
      </w:r>
      <w:r w:rsidRPr="00032D21">
        <w:rPr>
          <w:b/>
          <w:bCs/>
          <w:noProof/>
          <w:sz w:val="22"/>
          <w:szCs w:val="22"/>
          <w:lang w:val="en-US"/>
        </w:rPr>
        <w:t>1</w:t>
      </w:r>
      <w:r w:rsidRPr="00032D21">
        <w:rPr>
          <w:b/>
          <w:bCs/>
          <w:noProof/>
          <w:sz w:val="22"/>
          <w:szCs w:val="22"/>
        </w:rPr>
        <w:fldChar w:fldCharType="end"/>
      </w:r>
      <w:r w:rsidRPr="00C009B1">
        <w:rPr>
          <w:sz w:val="22"/>
          <w:szCs w:val="22"/>
          <w:lang w:val="en-US"/>
        </w:rPr>
        <w:t xml:space="preserve"> Description of model parameters and their prior distributions</w:t>
      </w:r>
    </w:p>
    <w:tbl>
      <w:tblPr>
        <w:tblStyle w:val="GridTable1Light"/>
        <w:tblW w:w="0" w:type="auto"/>
        <w:tblLook w:val="04A0" w:firstRow="1" w:lastRow="0" w:firstColumn="1" w:lastColumn="0" w:noHBand="0" w:noVBand="1"/>
      </w:tblPr>
      <w:tblGrid>
        <w:gridCol w:w="1712"/>
        <w:gridCol w:w="1306"/>
        <w:gridCol w:w="4368"/>
        <w:gridCol w:w="1630"/>
      </w:tblGrid>
      <w:tr w:rsidR="00ED1262" w:rsidRPr="00A20F7F" w14:paraId="39557D0B" w14:textId="77777777" w:rsidTr="00D72B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2" w:type="dxa"/>
          </w:tcPr>
          <w:p w14:paraId="4040CD7C" w14:textId="77777777" w:rsidR="00047884" w:rsidRPr="00A20F7F" w:rsidRDefault="00047884" w:rsidP="00904830">
            <w:pPr>
              <w:spacing w:line="480" w:lineRule="auto"/>
              <w:contextualSpacing/>
              <w:jc w:val="both"/>
              <w:rPr>
                <w:rFonts w:cstheme="minorHAnsi"/>
                <w:sz w:val="22"/>
                <w:szCs w:val="22"/>
              </w:rPr>
            </w:pPr>
            <w:r w:rsidRPr="00A20F7F">
              <w:rPr>
                <w:rFonts w:cstheme="minorHAnsi"/>
                <w:sz w:val="22"/>
                <w:szCs w:val="22"/>
              </w:rPr>
              <w:t>Model</w:t>
            </w:r>
          </w:p>
        </w:tc>
        <w:tc>
          <w:tcPr>
            <w:tcW w:w="1306" w:type="dxa"/>
          </w:tcPr>
          <w:p w14:paraId="1117E2B8" w14:textId="77777777" w:rsidR="00047884" w:rsidRPr="00A20F7F" w:rsidRDefault="00047884"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Parameter</w:t>
            </w:r>
          </w:p>
        </w:tc>
        <w:tc>
          <w:tcPr>
            <w:tcW w:w="4368" w:type="dxa"/>
          </w:tcPr>
          <w:p w14:paraId="5C616A0F" w14:textId="77777777" w:rsidR="00047884" w:rsidRPr="00A20F7F" w:rsidRDefault="00047884"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Description</w:t>
            </w:r>
          </w:p>
        </w:tc>
        <w:tc>
          <w:tcPr>
            <w:tcW w:w="1630" w:type="dxa"/>
          </w:tcPr>
          <w:p w14:paraId="202EAAA7" w14:textId="77777777" w:rsidR="00047884" w:rsidRPr="00A20F7F" w:rsidRDefault="00047884"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Prior distribution</w:t>
            </w:r>
          </w:p>
        </w:tc>
      </w:tr>
      <w:tr w:rsidR="00745E85" w:rsidRPr="00A20F7F" w14:paraId="768B2E41"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5FFB42BE" w14:textId="77777777" w:rsidR="00745E85" w:rsidRPr="00A20F7F" w:rsidRDefault="00745E85" w:rsidP="003C5847">
            <w:pPr>
              <w:spacing w:line="480" w:lineRule="auto"/>
              <w:contextualSpacing/>
              <w:jc w:val="both"/>
              <w:rPr>
                <w:rFonts w:cstheme="minorHAnsi"/>
                <w:b w:val="0"/>
                <w:bCs w:val="0"/>
                <w:sz w:val="22"/>
                <w:szCs w:val="22"/>
              </w:rPr>
            </w:pPr>
            <w:r w:rsidRPr="00A20F7F">
              <w:rPr>
                <w:rFonts w:cstheme="minorHAnsi"/>
                <w:sz w:val="22"/>
                <w:szCs w:val="22"/>
              </w:rPr>
              <w:t xml:space="preserve">Linear </w:t>
            </w:r>
            <m:oMath>
              <m:sSub>
                <m:sSubPr>
                  <m:ctrlPr>
                    <w:rPr>
                      <w:rFonts w:ascii="Cambria Math" w:hAnsi="Cambria Math" w:cstheme="minorHAnsi"/>
                      <w:b w:val="0"/>
                      <w:bCs w:val="0"/>
                      <w:i/>
                      <w:sz w:val="22"/>
                      <w:szCs w:val="22"/>
                    </w:rPr>
                  </m:ctrlPr>
                </m:sSubPr>
                <m:e>
                  <m:r>
                    <m:rPr>
                      <m:sty m:val="bi"/>
                    </m:rPr>
                    <w:rPr>
                      <w:rFonts w:ascii="Cambria Math" w:hAnsi="Cambria Math" w:cstheme="minorHAnsi"/>
                      <w:sz w:val="22"/>
                      <w:szCs w:val="22"/>
                    </w:rPr>
                    <m:t>T</m:t>
                  </m:r>
                </m:e>
                <m:sub>
                  <m:r>
                    <m:rPr>
                      <m:sty m:val="bi"/>
                    </m:rPr>
                    <w:rPr>
                      <w:rFonts w:ascii="Cambria Math" w:hAnsi="Cambria Math" w:cstheme="minorHAnsi"/>
                      <w:sz w:val="22"/>
                      <w:szCs w:val="22"/>
                    </w:rPr>
                    <m:t>opt</m:t>
                  </m:r>
                </m:sub>
              </m:sSub>
            </m:oMath>
            <w:r w:rsidRPr="00A20F7F">
              <w:rPr>
                <w:rFonts w:cstheme="minorHAnsi"/>
                <w:sz w:val="22"/>
                <w:szCs w:val="22"/>
              </w:rPr>
              <w:t xml:space="preserve"> model</w:t>
            </w:r>
          </w:p>
          <w:p w14:paraId="5EAA5C02" w14:textId="3C2AAF49" w:rsidR="00745E85" w:rsidRPr="00A20F7F" w:rsidRDefault="00745E85" w:rsidP="003C5847">
            <w:pPr>
              <w:spacing w:line="480" w:lineRule="auto"/>
              <w:contextualSpacing/>
              <w:jc w:val="both"/>
              <w:rPr>
                <w:rFonts w:cstheme="minorHAnsi"/>
                <w:sz w:val="22"/>
                <w:szCs w:val="22"/>
              </w:rPr>
            </w:pPr>
            <w:r w:rsidRPr="00A20F7F">
              <w:rPr>
                <w:rFonts w:cstheme="minorHAnsi"/>
                <w:sz w:val="22"/>
                <w:szCs w:val="22"/>
              </w:rPr>
              <w:t>(Eqns. 1-3)</w:t>
            </w:r>
          </w:p>
        </w:tc>
        <w:tc>
          <w:tcPr>
            <w:tcW w:w="1306" w:type="dxa"/>
          </w:tcPr>
          <w:p w14:paraId="4898A380" w14:textId="5431245C" w:rsidR="00745E85" w:rsidRPr="00A20F7F" w:rsidRDefault="00A06C7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ub>
                </m:sSub>
              </m:oMath>
            </m:oMathPara>
          </w:p>
        </w:tc>
        <w:tc>
          <w:tcPr>
            <w:tcW w:w="4368" w:type="dxa"/>
          </w:tcPr>
          <w:p w14:paraId="22C5391F" w14:textId="2A35A7F0"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Hyperparameter (intercept)</w:t>
            </w:r>
          </w:p>
        </w:tc>
        <w:tc>
          <w:tcPr>
            <w:tcW w:w="1630" w:type="dxa"/>
          </w:tcPr>
          <w:p w14:paraId="032D2904" w14:textId="15C15E9D"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w:rPr>
                    <w:rFonts w:ascii="Cambria Math" w:hAnsi="Cambria Math" w:cstheme="minorHAnsi"/>
                    <w:sz w:val="22"/>
                    <w:szCs w:val="22"/>
                  </w:rPr>
                  <m:t>N(0, 5)</m:t>
                </m:r>
              </m:oMath>
            </m:oMathPara>
          </w:p>
        </w:tc>
      </w:tr>
      <w:tr w:rsidR="00745E85" w:rsidRPr="00A20F7F" w14:paraId="4B9F15EA"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47A6F79" w14:textId="77777777" w:rsidR="00745E85" w:rsidRPr="00A20F7F" w:rsidRDefault="00745E85" w:rsidP="003C5847">
            <w:pPr>
              <w:spacing w:line="480" w:lineRule="auto"/>
              <w:contextualSpacing/>
              <w:jc w:val="both"/>
              <w:rPr>
                <w:rFonts w:cstheme="minorHAnsi"/>
                <w:sz w:val="22"/>
                <w:szCs w:val="22"/>
              </w:rPr>
            </w:pPr>
          </w:p>
        </w:tc>
        <w:tc>
          <w:tcPr>
            <w:tcW w:w="1306" w:type="dxa"/>
          </w:tcPr>
          <w:p w14:paraId="78134919" w14:textId="1399F176" w:rsidR="00745E85" w:rsidRPr="00A20F7F" w:rsidRDefault="00A06C7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ub>
                </m:sSub>
              </m:oMath>
            </m:oMathPara>
          </w:p>
        </w:tc>
        <w:tc>
          <w:tcPr>
            <w:tcW w:w="4368" w:type="dxa"/>
          </w:tcPr>
          <w:p w14:paraId="16E8439D" w14:textId="6904D10A"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 xml:space="preserve">Hyperparameter (mass </w:t>
            </w:r>
            <w:r w:rsidR="005C5238" w:rsidRPr="00A20F7F">
              <w:rPr>
                <w:rFonts w:cstheme="minorHAnsi"/>
                <w:sz w:val="22"/>
                <w:szCs w:val="22"/>
              </w:rPr>
              <w:t>coefficient</w:t>
            </w:r>
            <w:r w:rsidRPr="00A20F7F">
              <w:rPr>
                <w:rFonts w:cstheme="minorHAnsi"/>
                <w:sz w:val="22"/>
                <w:szCs w:val="22"/>
              </w:rPr>
              <w:t>)</w:t>
            </w:r>
          </w:p>
        </w:tc>
        <w:tc>
          <w:tcPr>
            <w:tcW w:w="1630" w:type="dxa"/>
          </w:tcPr>
          <w:p w14:paraId="67769781" w14:textId="77A72BA8"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w:rPr>
                    <w:rFonts w:ascii="Cambria Math" w:hAnsi="Cambria Math" w:cstheme="minorHAnsi"/>
                    <w:sz w:val="22"/>
                    <w:szCs w:val="22"/>
                  </w:rPr>
                  <m:t>N(0, 5)</m:t>
                </m:r>
              </m:oMath>
            </m:oMathPara>
          </w:p>
        </w:tc>
      </w:tr>
      <w:tr w:rsidR="00745E85" w:rsidRPr="00A20F7F" w14:paraId="3029FBEB"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EF79401" w14:textId="77777777" w:rsidR="00745E85" w:rsidRPr="00A20F7F" w:rsidRDefault="00745E85" w:rsidP="00245181">
            <w:pPr>
              <w:spacing w:line="480" w:lineRule="auto"/>
              <w:contextualSpacing/>
              <w:jc w:val="both"/>
              <w:rPr>
                <w:rFonts w:cstheme="minorHAnsi"/>
                <w:sz w:val="22"/>
                <w:szCs w:val="22"/>
              </w:rPr>
            </w:pPr>
          </w:p>
        </w:tc>
        <w:tc>
          <w:tcPr>
            <w:tcW w:w="1306" w:type="dxa"/>
          </w:tcPr>
          <w:p w14:paraId="1AF5B6A5" w14:textId="600A0132" w:rsidR="00745E85" w:rsidRPr="00A20F7F" w:rsidRDefault="00A06C7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ub>
                </m:sSub>
              </m:oMath>
            </m:oMathPara>
          </w:p>
        </w:tc>
        <w:tc>
          <w:tcPr>
            <w:tcW w:w="4368" w:type="dxa"/>
          </w:tcPr>
          <w:p w14:paraId="5F6C87F8" w14:textId="7ADCBDFE" w:rsidR="00745E85" w:rsidRPr="00A20F7F" w:rsidRDefault="00745E8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Hyperparameter (intercept variance)</w:t>
            </w:r>
          </w:p>
        </w:tc>
        <w:tc>
          <w:tcPr>
            <w:tcW w:w="1630" w:type="dxa"/>
          </w:tcPr>
          <w:p w14:paraId="61A91F7D" w14:textId="55571601" w:rsidR="00745E85" w:rsidRPr="00A20F7F" w:rsidRDefault="001E13F3"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745E85" w:rsidRPr="00A20F7F" w14:paraId="088C8FB9"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5B2235D" w14:textId="77777777" w:rsidR="00745E85" w:rsidRPr="00A20F7F" w:rsidRDefault="00745E85" w:rsidP="00245181">
            <w:pPr>
              <w:spacing w:line="480" w:lineRule="auto"/>
              <w:contextualSpacing/>
              <w:jc w:val="both"/>
              <w:rPr>
                <w:rFonts w:cstheme="minorHAnsi"/>
                <w:sz w:val="22"/>
                <w:szCs w:val="22"/>
              </w:rPr>
            </w:pPr>
          </w:p>
        </w:tc>
        <w:tc>
          <w:tcPr>
            <w:tcW w:w="1306" w:type="dxa"/>
          </w:tcPr>
          <w:p w14:paraId="2E037B15" w14:textId="00810AB1" w:rsidR="00745E85" w:rsidRPr="00A20F7F" w:rsidRDefault="00A06C7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ub>
                </m:sSub>
              </m:oMath>
            </m:oMathPara>
          </w:p>
        </w:tc>
        <w:tc>
          <w:tcPr>
            <w:tcW w:w="4368" w:type="dxa"/>
          </w:tcPr>
          <w:p w14:paraId="5695955E" w14:textId="3D66AF0E" w:rsidR="00745E85" w:rsidRPr="00A20F7F" w:rsidRDefault="00745E8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 xml:space="preserve">Hyperparameter (mass </w:t>
            </w:r>
            <w:r w:rsidR="00C3634F" w:rsidRPr="00A20F7F">
              <w:rPr>
                <w:rFonts w:cstheme="minorHAnsi"/>
                <w:sz w:val="22"/>
                <w:szCs w:val="22"/>
              </w:rPr>
              <w:t>coefficient</w:t>
            </w:r>
            <w:r w:rsidRPr="00A20F7F">
              <w:rPr>
                <w:rFonts w:cstheme="minorHAnsi"/>
                <w:sz w:val="22"/>
                <w:szCs w:val="22"/>
              </w:rPr>
              <w:t xml:space="preserve"> variance)</w:t>
            </w:r>
          </w:p>
        </w:tc>
        <w:tc>
          <w:tcPr>
            <w:tcW w:w="1630" w:type="dxa"/>
          </w:tcPr>
          <w:p w14:paraId="43900E97" w14:textId="289C8428" w:rsidR="00745E85" w:rsidRPr="00A20F7F" w:rsidRDefault="001E13F3"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745E85" w:rsidRPr="00A20F7F" w14:paraId="5F8B3C02"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3727005" w14:textId="77777777" w:rsidR="00745E85" w:rsidRPr="00A20F7F" w:rsidRDefault="00745E85" w:rsidP="00377669">
            <w:pPr>
              <w:spacing w:line="480" w:lineRule="auto"/>
              <w:contextualSpacing/>
              <w:jc w:val="both"/>
              <w:rPr>
                <w:rFonts w:cstheme="minorHAnsi"/>
                <w:sz w:val="22"/>
                <w:szCs w:val="22"/>
              </w:rPr>
            </w:pPr>
          </w:p>
        </w:tc>
        <w:tc>
          <w:tcPr>
            <w:tcW w:w="1306" w:type="dxa"/>
          </w:tcPr>
          <w:p w14:paraId="2840320E" w14:textId="6B785B56" w:rsidR="00745E85" w:rsidRPr="00A20F7F"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oMath>
            </m:oMathPara>
          </w:p>
        </w:tc>
        <w:tc>
          <w:tcPr>
            <w:tcW w:w="4368" w:type="dxa"/>
          </w:tcPr>
          <w:p w14:paraId="41CD0C71" w14:textId="0354DF44" w:rsidR="00745E85" w:rsidRPr="00A20F7F" w:rsidRDefault="00745E8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Variance</w:t>
            </w:r>
          </w:p>
        </w:tc>
        <w:tc>
          <w:tcPr>
            <w:tcW w:w="1630" w:type="dxa"/>
          </w:tcPr>
          <w:p w14:paraId="72631E38" w14:textId="6A05F244" w:rsidR="00745E85" w:rsidRPr="00A20F7F" w:rsidRDefault="00745E8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639C3235"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1FAAE790" w14:textId="0EAC2C57" w:rsidR="00377669" w:rsidRPr="007F0C50" w:rsidRDefault="00377669" w:rsidP="00377669">
            <w:pPr>
              <w:spacing w:line="480" w:lineRule="auto"/>
              <w:contextualSpacing/>
              <w:jc w:val="both"/>
              <w:rPr>
                <w:rFonts w:cstheme="minorHAnsi"/>
                <w:sz w:val="22"/>
                <w:szCs w:val="22"/>
              </w:rPr>
            </w:pPr>
            <w:r w:rsidRPr="007F0C50">
              <w:rPr>
                <w:rFonts w:cstheme="minorHAnsi"/>
                <w:sz w:val="22"/>
                <w:szCs w:val="22"/>
              </w:rPr>
              <w:t xml:space="preserve">Log-linear regression (Eqns. 6-8) </w:t>
            </w:r>
          </w:p>
        </w:tc>
        <w:tc>
          <w:tcPr>
            <w:tcW w:w="1306" w:type="dxa"/>
          </w:tcPr>
          <w:p w14:paraId="7A824D9C"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ub>
                </m:sSub>
              </m:oMath>
            </m:oMathPara>
          </w:p>
        </w:tc>
        <w:tc>
          <w:tcPr>
            <w:tcW w:w="4368" w:type="dxa"/>
          </w:tcPr>
          <w:p w14:paraId="73E852C1"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intercept)</w:t>
            </w:r>
          </w:p>
        </w:tc>
        <w:tc>
          <w:tcPr>
            <w:tcW w:w="1630" w:type="dxa"/>
          </w:tcPr>
          <w:p w14:paraId="32BBA455"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0.5)</m:t>
                </m:r>
              </m:oMath>
            </m:oMathPara>
          </w:p>
        </w:tc>
      </w:tr>
      <w:tr w:rsidR="00377669" w:rsidRPr="00A20F7F" w14:paraId="3B972DE2"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7A3F1994" w14:textId="77777777" w:rsidR="00377669" w:rsidRPr="007F0C50" w:rsidRDefault="00377669" w:rsidP="00377669">
            <w:pPr>
              <w:spacing w:line="480" w:lineRule="auto"/>
              <w:contextualSpacing/>
              <w:jc w:val="both"/>
              <w:rPr>
                <w:rFonts w:cstheme="minorHAnsi"/>
                <w:sz w:val="22"/>
                <w:szCs w:val="22"/>
              </w:rPr>
            </w:pPr>
          </w:p>
        </w:tc>
        <w:tc>
          <w:tcPr>
            <w:tcW w:w="1306" w:type="dxa"/>
          </w:tcPr>
          <w:p w14:paraId="61C54C68"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ub>
                </m:sSub>
              </m:oMath>
            </m:oMathPara>
          </w:p>
        </w:tc>
        <w:tc>
          <w:tcPr>
            <w:tcW w:w="4368" w:type="dxa"/>
          </w:tcPr>
          <w:p w14:paraId="6911258B"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mass exponent)</w:t>
            </w:r>
          </w:p>
        </w:tc>
        <w:tc>
          <w:tcPr>
            <w:tcW w:w="1630" w:type="dxa"/>
          </w:tcPr>
          <w:p w14:paraId="51DA37B0"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25, 0. 5)</m:t>
                </m:r>
              </m:oMath>
            </m:oMathPara>
          </w:p>
        </w:tc>
      </w:tr>
      <w:tr w:rsidR="00377669" w:rsidRPr="00A20F7F" w14:paraId="749BE9D7"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31C813DD" w14:textId="77777777" w:rsidR="00377669" w:rsidRPr="007F0C50" w:rsidRDefault="00377669" w:rsidP="00377669">
            <w:pPr>
              <w:spacing w:line="480" w:lineRule="auto"/>
              <w:contextualSpacing/>
              <w:jc w:val="both"/>
              <w:rPr>
                <w:rFonts w:cstheme="minorHAnsi"/>
                <w:sz w:val="22"/>
                <w:szCs w:val="22"/>
              </w:rPr>
            </w:pPr>
          </w:p>
        </w:tc>
        <w:tc>
          <w:tcPr>
            <w:tcW w:w="1306" w:type="dxa"/>
          </w:tcPr>
          <w:p w14:paraId="63AEDA2D"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sub>
                </m:sSub>
              </m:oMath>
            </m:oMathPara>
          </w:p>
        </w:tc>
        <w:tc>
          <w:tcPr>
            <w:tcW w:w="4368" w:type="dxa"/>
          </w:tcPr>
          <w:p w14:paraId="45F4E8D5"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activation energy)</w:t>
            </w:r>
          </w:p>
        </w:tc>
        <w:tc>
          <w:tcPr>
            <w:tcW w:w="1630" w:type="dxa"/>
          </w:tcPr>
          <w:p w14:paraId="5F951037"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m:oMathPara>
              <m:oMath>
                <m:r>
                  <w:rPr>
                    <w:rFonts w:ascii="Cambria Math" w:hAnsi="Cambria Math" w:cstheme="minorHAnsi"/>
                    <w:sz w:val="22"/>
                    <w:szCs w:val="22"/>
                  </w:rPr>
                  <m:t>N(-0.6, 0.5)</m:t>
                </m:r>
              </m:oMath>
            </m:oMathPara>
          </w:p>
        </w:tc>
      </w:tr>
      <w:tr w:rsidR="00377669" w:rsidRPr="00A20F7F" w14:paraId="58C12918"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C66D179" w14:textId="77777777" w:rsidR="00377669" w:rsidRPr="007F0C50" w:rsidRDefault="00377669" w:rsidP="00377669">
            <w:pPr>
              <w:spacing w:line="480" w:lineRule="auto"/>
              <w:contextualSpacing/>
              <w:jc w:val="both"/>
              <w:rPr>
                <w:rFonts w:cstheme="minorHAnsi"/>
                <w:sz w:val="22"/>
                <w:szCs w:val="22"/>
              </w:rPr>
            </w:pPr>
          </w:p>
        </w:tc>
        <w:tc>
          <w:tcPr>
            <w:tcW w:w="1306" w:type="dxa"/>
          </w:tcPr>
          <w:p w14:paraId="2F7EC5E1"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3</m:t>
                        </m:r>
                      </m:sub>
                    </m:sSub>
                  </m:sub>
                </m:sSub>
              </m:oMath>
            </m:oMathPara>
          </w:p>
        </w:tc>
        <w:tc>
          <w:tcPr>
            <w:tcW w:w="4368" w:type="dxa"/>
          </w:tcPr>
          <w:p w14:paraId="2D7A280C"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interaction)</w:t>
            </w:r>
          </w:p>
        </w:tc>
        <w:tc>
          <w:tcPr>
            <w:tcW w:w="1630" w:type="dxa"/>
          </w:tcPr>
          <w:p w14:paraId="425F2FFF"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0.5)</m:t>
                </m:r>
              </m:oMath>
            </m:oMathPara>
          </w:p>
        </w:tc>
      </w:tr>
      <w:tr w:rsidR="00377669" w:rsidRPr="00A20F7F" w14:paraId="2B18FEEF"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0552674C" w14:textId="77777777" w:rsidR="00377669" w:rsidRPr="007F0C50" w:rsidRDefault="00377669" w:rsidP="00377669">
            <w:pPr>
              <w:spacing w:line="480" w:lineRule="auto"/>
              <w:contextualSpacing/>
              <w:jc w:val="both"/>
              <w:rPr>
                <w:rFonts w:cstheme="minorHAnsi"/>
                <w:sz w:val="22"/>
                <w:szCs w:val="22"/>
              </w:rPr>
            </w:pPr>
          </w:p>
        </w:tc>
        <w:tc>
          <w:tcPr>
            <w:tcW w:w="1306" w:type="dxa"/>
          </w:tcPr>
          <w:p w14:paraId="45517F76"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ub>
                </m:sSub>
              </m:oMath>
            </m:oMathPara>
          </w:p>
        </w:tc>
        <w:tc>
          <w:tcPr>
            <w:tcW w:w="4368" w:type="dxa"/>
          </w:tcPr>
          <w:p w14:paraId="6293BC30"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intercept variance)</w:t>
            </w:r>
          </w:p>
        </w:tc>
        <w:tc>
          <w:tcPr>
            <w:tcW w:w="1630" w:type="dxa"/>
          </w:tcPr>
          <w:p w14:paraId="58A773F9" w14:textId="7CE2661E" w:rsidR="00377669" w:rsidRPr="007F0C50"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4949319D"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78F8EABE" w14:textId="77777777" w:rsidR="00377669" w:rsidRPr="007F0C50" w:rsidRDefault="00377669" w:rsidP="00377669">
            <w:pPr>
              <w:spacing w:line="480" w:lineRule="auto"/>
              <w:contextualSpacing/>
              <w:jc w:val="both"/>
              <w:rPr>
                <w:rFonts w:cstheme="minorHAnsi"/>
                <w:sz w:val="22"/>
                <w:szCs w:val="22"/>
              </w:rPr>
            </w:pPr>
          </w:p>
        </w:tc>
        <w:tc>
          <w:tcPr>
            <w:tcW w:w="1306" w:type="dxa"/>
          </w:tcPr>
          <w:p w14:paraId="005265A7"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ub>
                </m:sSub>
              </m:oMath>
            </m:oMathPara>
          </w:p>
        </w:tc>
        <w:tc>
          <w:tcPr>
            <w:tcW w:w="4368" w:type="dxa"/>
          </w:tcPr>
          <w:p w14:paraId="7412570F"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mass exponent variance)</w:t>
            </w:r>
          </w:p>
        </w:tc>
        <w:tc>
          <w:tcPr>
            <w:tcW w:w="1630" w:type="dxa"/>
          </w:tcPr>
          <w:p w14:paraId="7EA2DEC5" w14:textId="52E09806" w:rsidR="00377669" w:rsidRPr="007F0C50"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4CED6E17"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8012C3B" w14:textId="77777777" w:rsidR="00377669" w:rsidRPr="007F0C50" w:rsidRDefault="00377669" w:rsidP="00377669">
            <w:pPr>
              <w:spacing w:line="480" w:lineRule="auto"/>
              <w:contextualSpacing/>
              <w:jc w:val="both"/>
              <w:rPr>
                <w:rFonts w:cstheme="minorHAnsi"/>
                <w:sz w:val="22"/>
                <w:szCs w:val="22"/>
              </w:rPr>
            </w:pPr>
          </w:p>
        </w:tc>
        <w:tc>
          <w:tcPr>
            <w:tcW w:w="1306" w:type="dxa"/>
          </w:tcPr>
          <w:p w14:paraId="000A7EE5"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sub>
                </m:sSub>
              </m:oMath>
            </m:oMathPara>
          </w:p>
        </w:tc>
        <w:tc>
          <w:tcPr>
            <w:tcW w:w="4368" w:type="dxa"/>
          </w:tcPr>
          <w:p w14:paraId="2DB2D828"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activation energy variance)</w:t>
            </w:r>
          </w:p>
        </w:tc>
        <w:tc>
          <w:tcPr>
            <w:tcW w:w="1630" w:type="dxa"/>
          </w:tcPr>
          <w:p w14:paraId="411B3C84" w14:textId="4594388C" w:rsidR="00377669" w:rsidRPr="007F0C50"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3E5EB990"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BA555E6" w14:textId="77777777" w:rsidR="00377669" w:rsidRPr="007F0C50" w:rsidRDefault="00377669" w:rsidP="00377669">
            <w:pPr>
              <w:spacing w:line="480" w:lineRule="auto"/>
              <w:contextualSpacing/>
              <w:jc w:val="both"/>
              <w:rPr>
                <w:rFonts w:cstheme="minorHAnsi"/>
                <w:sz w:val="22"/>
                <w:szCs w:val="22"/>
              </w:rPr>
            </w:pPr>
          </w:p>
        </w:tc>
        <w:tc>
          <w:tcPr>
            <w:tcW w:w="1306" w:type="dxa"/>
          </w:tcPr>
          <w:p w14:paraId="20DD47D3"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3</m:t>
                        </m:r>
                      </m:sub>
                    </m:sSub>
                  </m:sub>
                </m:sSub>
              </m:oMath>
            </m:oMathPara>
          </w:p>
        </w:tc>
        <w:tc>
          <w:tcPr>
            <w:tcW w:w="4368" w:type="dxa"/>
          </w:tcPr>
          <w:p w14:paraId="64193960"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interaction variance)</w:t>
            </w:r>
          </w:p>
        </w:tc>
        <w:tc>
          <w:tcPr>
            <w:tcW w:w="1630" w:type="dxa"/>
          </w:tcPr>
          <w:p w14:paraId="36BAFBE8" w14:textId="52260642" w:rsidR="00377669" w:rsidRPr="007F0C50"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33927F20"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301B1B0" w14:textId="77777777" w:rsidR="00377669" w:rsidRPr="007F0C50" w:rsidRDefault="00377669" w:rsidP="00377669">
            <w:pPr>
              <w:spacing w:line="480" w:lineRule="auto"/>
              <w:contextualSpacing/>
              <w:jc w:val="both"/>
              <w:rPr>
                <w:rFonts w:cstheme="minorHAnsi"/>
                <w:sz w:val="22"/>
                <w:szCs w:val="22"/>
              </w:rPr>
            </w:pPr>
          </w:p>
        </w:tc>
        <w:tc>
          <w:tcPr>
            <w:tcW w:w="1306" w:type="dxa"/>
          </w:tcPr>
          <w:p w14:paraId="030A87C1"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oMath>
            </m:oMathPara>
          </w:p>
        </w:tc>
        <w:tc>
          <w:tcPr>
            <w:tcW w:w="4368" w:type="dxa"/>
          </w:tcPr>
          <w:p w14:paraId="4606B049"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Variance</w:t>
            </w:r>
          </w:p>
        </w:tc>
        <w:tc>
          <w:tcPr>
            <w:tcW w:w="1630" w:type="dxa"/>
          </w:tcPr>
          <w:p w14:paraId="09A5AAB4"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73678755"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1623D042" w14:textId="77777777" w:rsidR="00377669" w:rsidRPr="007F0C50" w:rsidRDefault="00377669" w:rsidP="00377669">
            <w:pPr>
              <w:spacing w:line="480" w:lineRule="auto"/>
              <w:contextualSpacing/>
              <w:jc w:val="both"/>
              <w:rPr>
                <w:rFonts w:cstheme="minorHAnsi"/>
                <w:b w:val="0"/>
                <w:bCs w:val="0"/>
                <w:sz w:val="22"/>
                <w:szCs w:val="22"/>
              </w:rPr>
            </w:pPr>
            <w:r w:rsidRPr="007F0C50">
              <w:rPr>
                <w:rFonts w:cstheme="minorHAnsi"/>
                <w:sz w:val="22"/>
                <w:szCs w:val="22"/>
              </w:rPr>
              <w:t>Polynomial</w:t>
            </w:r>
          </w:p>
          <w:p w14:paraId="76F94173" w14:textId="72EC380D" w:rsidR="00377669" w:rsidRPr="007F0C50" w:rsidRDefault="00377669" w:rsidP="00377669">
            <w:pPr>
              <w:spacing w:line="480" w:lineRule="auto"/>
              <w:contextualSpacing/>
              <w:jc w:val="both"/>
              <w:rPr>
                <w:rFonts w:cstheme="minorHAnsi"/>
                <w:sz w:val="22"/>
                <w:szCs w:val="22"/>
              </w:rPr>
            </w:pPr>
            <w:r w:rsidRPr="007F0C50">
              <w:rPr>
                <w:rFonts w:cstheme="minorHAnsi"/>
                <w:sz w:val="22"/>
                <w:szCs w:val="22"/>
              </w:rPr>
              <w:t xml:space="preserve">(Eqns. </w:t>
            </w:r>
            <w:r w:rsidR="0089750D" w:rsidRPr="007F0C50">
              <w:rPr>
                <w:rFonts w:cstheme="minorHAnsi"/>
                <w:sz w:val="22"/>
                <w:szCs w:val="22"/>
              </w:rPr>
              <w:t>9</w:t>
            </w:r>
            <w:r w:rsidRPr="007F0C50">
              <w:rPr>
                <w:rFonts w:cstheme="minorHAnsi"/>
                <w:sz w:val="22"/>
                <w:szCs w:val="22"/>
              </w:rPr>
              <w:t>-</w:t>
            </w:r>
            <w:r w:rsidR="008E6B7A" w:rsidRPr="007F0C50">
              <w:rPr>
                <w:rFonts w:cstheme="minorHAnsi"/>
                <w:sz w:val="22"/>
                <w:szCs w:val="22"/>
              </w:rPr>
              <w:t>10</w:t>
            </w:r>
            <w:r w:rsidRPr="007F0C50">
              <w:rPr>
                <w:rFonts w:cstheme="minorHAnsi"/>
                <w:sz w:val="22"/>
                <w:szCs w:val="22"/>
              </w:rPr>
              <w:t>)</w:t>
            </w:r>
          </w:p>
        </w:tc>
        <w:tc>
          <w:tcPr>
            <w:tcW w:w="1306" w:type="dxa"/>
          </w:tcPr>
          <w:p w14:paraId="5350D1EF"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0</m:t>
                    </m:r>
                  </m:sub>
                </m:sSub>
              </m:oMath>
            </m:oMathPara>
          </w:p>
        </w:tc>
        <w:tc>
          <w:tcPr>
            <w:tcW w:w="4368" w:type="dxa"/>
          </w:tcPr>
          <w:p w14:paraId="5E92B316"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Intercept</w:t>
            </w:r>
          </w:p>
        </w:tc>
        <w:tc>
          <w:tcPr>
            <w:tcW w:w="1630" w:type="dxa"/>
          </w:tcPr>
          <w:p w14:paraId="3CED3719" w14:textId="77777777" w:rsidR="00377669" w:rsidRPr="007F0C50" w:rsidRDefault="00377669" w:rsidP="00377669">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5)</m:t>
                </m:r>
              </m:oMath>
            </m:oMathPara>
          </w:p>
        </w:tc>
      </w:tr>
      <w:tr w:rsidR="00377669" w:rsidRPr="00A20F7F" w14:paraId="3EC5EE9D"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65BFAC22" w14:textId="77777777" w:rsidR="00377669" w:rsidRPr="007F0C50" w:rsidRDefault="00377669" w:rsidP="00377669">
            <w:pPr>
              <w:spacing w:line="480" w:lineRule="auto"/>
              <w:contextualSpacing/>
              <w:jc w:val="both"/>
              <w:rPr>
                <w:rFonts w:cstheme="minorHAnsi"/>
                <w:sz w:val="22"/>
                <w:szCs w:val="22"/>
              </w:rPr>
            </w:pPr>
          </w:p>
        </w:tc>
        <w:tc>
          <w:tcPr>
            <w:tcW w:w="1306" w:type="dxa"/>
          </w:tcPr>
          <w:p w14:paraId="053B6FB1"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1</m:t>
                    </m:r>
                  </m:sub>
                </m:sSub>
              </m:oMath>
            </m:oMathPara>
          </w:p>
        </w:tc>
        <w:tc>
          <w:tcPr>
            <w:tcW w:w="4368" w:type="dxa"/>
          </w:tcPr>
          <w:p w14:paraId="54389CE3"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Mass coefficient</w:t>
            </w:r>
          </w:p>
        </w:tc>
        <w:tc>
          <w:tcPr>
            <w:tcW w:w="1630" w:type="dxa"/>
          </w:tcPr>
          <w:p w14:paraId="1AE7842A"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5)</m:t>
                </m:r>
              </m:oMath>
            </m:oMathPara>
          </w:p>
        </w:tc>
      </w:tr>
      <w:tr w:rsidR="00377669" w:rsidRPr="00A20F7F" w14:paraId="02AF5D34"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A5FCF15" w14:textId="77777777" w:rsidR="00377669" w:rsidRPr="007F0C50" w:rsidRDefault="00377669" w:rsidP="00377669">
            <w:pPr>
              <w:spacing w:line="480" w:lineRule="auto"/>
              <w:contextualSpacing/>
              <w:jc w:val="both"/>
              <w:rPr>
                <w:rFonts w:cstheme="minorHAnsi"/>
                <w:sz w:val="22"/>
                <w:szCs w:val="22"/>
              </w:rPr>
            </w:pPr>
          </w:p>
        </w:tc>
        <w:tc>
          <w:tcPr>
            <w:tcW w:w="1306" w:type="dxa"/>
          </w:tcPr>
          <w:p w14:paraId="58982E7F"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2</m:t>
                    </m:r>
                  </m:sub>
                </m:sSub>
              </m:oMath>
            </m:oMathPara>
          </w:p>
        </w:tc>
        <w:tc>
          <w:tcPr>
            <w:tcW w:w="4368" w:type="dxa"/>
          </w:tcPr>
          <w:p w14:paraId="613C9E1E"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Temperature coefficient</w:t>
            </w:r>
          </w:p>
        </w:tc>
        <w:tc>
          <w:tcPr>
            <w:tcW w:w="1630" w:type="dxa"/>
          </w:tcPr>
          <w:p w14:paraId="6D8AD8E3"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5)</m:t>
                </m:r>
              </m:oMath>
            </m:oMathPara>
          </w:p>
        </w:tc>
      </w:tr>
      <w:tr w:rsidR="00377669" w:rsidRPr="00A20F7F" w14:paraId="5DE60269"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C973430" w14:textId="77777777" w:rsidR="00377669" w:rsidRPr="007F0C50" w:rsidRDefault="00377669" w:rsidP="00377669">
            <w:pPr>
              <w:spacing w:line="480" w:lineRule="auto"/>
              <w:contextualSpacing/>
              <w:jc w:val="both"/>
              <w:rPr>
                <w:rFonts w:cstheme="minorHAnsi"/>
                <w:sz w:val="22"/>
                <w:szCs w:val="22"/>
              </w:rPr>
            </w:pPr>
          </w:p>
        </w:tc>
        <w:tc>
          <w:tcPr>
            <w:tcW w:w="1306" w:type="dxa"/>
          </w:tcPr>
          <w:p w14:paraId="6FB9D3ED"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3</m:t>
                    </m:r>
                  </m:sub>
                </m:sSub>
              </m:oMath>
            </m:oMathPara>
          </w:p>
        </w:tc>
        <w:tc>
          <w:tcPr>
            <w:tcW w:w="4368" w:type="dxa"/>
          </w:tcPr>
          <w:p w14:paraId="47042EAC"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Quadratic temperature coefficient</w:t>
            </w:r>
          </w:p>
        </w:tc>
        <w:tc>
          <w:tcPr>
            <w:tcW w:w="1630" w:type="dxa"/>
          </w:tcPr>
          <w:p w14:paraId="067F54D4"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5)</m:t>
                </m:r>
              </m:oMath>
            </m:oMathPara>
          </w:p>
        </w:tc>
      </w:tr>
      <w:tr w:rsidR="00377669" w:rsidRPr="00A20F7F" w14:paraId="4AECC35F"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54C5CD4" w14:textId="77777777" w:rsidR="00377669" w:rsidRPr="007F0C50" w:rsidRDefault="00377669" w:rsidP="00377669">
            <w:pPr>
              <w:spacing w:line="480" w:lineRule="auto"/>
              <w:contextualSpacing/>
              <w:jc w:val="both"/>
              <w:rPr>
                <w:rFonts w:cstheme="minorHAnsi"/>
                <w:sz w:val="22"/>
                <w:szCs w:val="22"/>
              </w:rPr>
            </w:pPr>
          </w:p>
        </w:tc>
        <w:tc>
          <w:tcPr>
            <w:tcW w:w="1306" w:type="dxa"/>
          </w:tcPr>
          <w:p w14:paraId="1D92028A"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oMath>
            </m:oMathPara>
          </w:p>
        </w:tc>
        <w:tc>
          <w:tcPr>
            <w:tcW w:w="4368" w:type="dxa"/>
          </w:tcPr>
          <w:p w14:paraId="05783397"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Variance</w:t>
            </w:r>
          </w:p>
        </w:tc>
        <w:tc>
          <w:tcPr>
            <w:tcW w:w="1630" w:type="dxa"/>
          </w:tcPr>
          <w:p w14:paraId="6F5FD7F5"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bl>
    <w:p w14:paraId="7D1F3207" w14:textId="1415BD0C" w:rsidR="008254C2" w:rsidRDefault="008254C2" w:rsidP="00904830">
      <w:pPr>
        <w:spacing w:line="480" w:lineRule="auto"/>
        <w:contextualSpacing/>
        <w:jc w:val="both"/>
        <w:rPr>
          <w:rFonts w:cstheme="minorHAnsi"/>
          <w:b/>
          <w:lang w:val="en-US"/>
        </w:rPr>
      </w:pPr>
    </w:p>
    <w:p w14:paraId="2102313B" w14:textId="3E8D1389" w:rsidR="0069698D" w:rsidRDefault="0069698D" w:rsidP="00904830">
      <w:pPr>
        <w:spacing w:line="480" w:lineRule="auto"/>
        <w:contextualSpacing/>
        <w:jc w:val="both"/>
        <w:rPr>
          <w:rFonts w:cstheme="minorHAnsi"/>
          <w:b/>
          <w:lang w:val="en-US"/>
        </w:rPr>
      </w:pPr>
    </w:p>
    <w:p w14:paraId="453349A8" w14:textId="5B9D9888" w:rsidR="00DB50D2" w:rsidRDefault="00DB50D2" w:rsidP="00904830">
      <w:pPr>
        <w:spacing w:line="480" w:lineRule="auto"/>
        <w:contextualSpacing/>
        <w:jc w:val="both"/>
        <w:rPr>
          <w:rFonts w:cstheme="minorHAnsi"/>
          <w:b/>
          <w:lang w:val="en-US"/>
        </w:rPr>
      </w:pPr>
    </w:p>
    <w:p w14:paraId="47F185D4" w14:textId="77777777" w:rsidR="00DB50D2" w:rsidRDefault="00DB50D2" w:rsidP="00904830">
      <w:pPr>
        <w:spacing w:line="480" w:lineRule="auto"/>
        <w:contextualSpacing/>
        <w:jc w:val="both"/>
        <w:rPr>
          <w:rFonts w:cstheme="minorHAnsi"/>
          <w:b/>
          <w:lang w:val="en-US"/>
        </w:rPr>
      </w:pPr>
    </w:p>
    <w:p w14:paraId="52D66282" w14:textId="2B58FF61" w:rsidR="00B7608D" w:rsidRDefault="00F53EDC" w:rsidP="00904830">
      <w:pPr>
        <w:spacing w:line="480" w:lineRule="auto"/>
        <w:contextualSpacing/>
        <w:jc w:val="both"/>
        <w:rPr>
          <w:rFonts w:cstheme="minorHAnsi"/>
          <w:b/>
          <w:lang w:val="en-US"/>
        </w:rPr>
      </w:pPr>
      <w:r w:rsidRPr="00660D1C">
        <w:rPr>
          <w:rFonts w:cstheme="minorHAnsi"/>
          <w:b/>
          <w:lang w:val="en-US"/>
        </w:rPr>
        <w:lastRenderedPageBreak/>
        <w:t>Results</w:t>
      </w:r>
    </w:p>
    <w:p w14:paraId="1B72D9F1" w14:textId="2A2B8915" w:rsidR="00D25F6D" w:rsidRPr="002B607D" w:rsidRDefault="00CA1328" w:rsidP="00D25F6D">
      <w:pPr>
        <w:spacing w:line="480" w:lineRule="auto"/>
        <w:contextualSpacing/>
        <w:jc w:val="both"/>
        <w:rPr>
          <w:rFonts w:cstheme="minorHAnsi"/>
          <w:sz w:val="22"/>
          <w:szCs w:val="22"/>
          <w:lang w:val="en-US"/>
        </w:rPr>
      </w:pPr>
      <w:r w:rsidRPr="00A26824">
        <w:rPr>
          <w:rFonts w:cstheme="minorHAnsi"/>
          <w:sz w:val="22"/>
          <w:szCs w:val="22"/>
          <w:lang w:val="en-US"/>
        </w:rPr>
        <w:t xml:space="preserve">The temperature at which optimum growth is achieved declines with body size declines </w:t>
      </w:r>
      <w:r w:rsidRPr="002B607D">
        <w:rPr>
          <w:rFonts w:cstheme="minorHAnsi"/>
          <w:sz w:val="22"/>
          <w:szCs w:val="22"/>
          <w:lang w:val="en-US"/>
        </w:rPr>
        <w:t xml:space="preserve">with </w:t>
      </w:r>
      <m:oMath>
        <m:r>
          <m:rPr>
            <m:sty m:val="p"/>
          </m:rPr>
          <w:rPr>
            <w:rFonts w:ascii="Cambria Math" w:hAnsi="Cambria Math" w:cstheme="minorHAnsi"/>
            <w:sz w:val="22"/>
            <w:szCs w:val="22"/>
            <w:lang w:val="en-US"/>
          </w:rPr>
          <m:t>-0.3℃</m:t>
        </m:r>
      </m:oMath>
      <w:r w:rsidRPr="002B607D">
        <w:rPr>
          <w:rFonts w:eastAsiaTheme="minorEastAsia" w:cstheme="minorHAnsi"/>
          <w:sz w:val="22"/>
          <w:szCs w:val="22"/>
          <w:lang w:val="en-US"/>
        </w:rPr>
        <w:t xml:space="preserve"> per </w:t>
      </w:r>
      <w:r w:rsidR="00E51E78" w:rsidRPr="002B607D">
        <w:rPr>
          <w:rFonts w:eastAsiaTheme="minorEastAsia" w:cstheme="minorHAnsi"/>
          <w:sz w:val="22"/>
          <w:szCs w:val="22"/>
          <w:lang w:val="en-US"/>
        </w:rPr>
        <w:t xml:space="preserve">unit increase in the natural log of </w:t>
      </w:r>
      <w:r w:rsidRPr="002B607D">
        <w:rPr>
          <w:rFonts w:eastAsiaTheme="minorEastAsia" w:cstheme="minorHAnsi"/>
          <w:sz w:val="22"/>
          <w:szCs w:val="22"/>
          <w:lang w:val="en-US"/>
        </w:rPr>
        <w:t xml:space="preserve">relative body </w:t>
      </w:r>
      <w:r w:rsidR="00F57EBF" w:rsidRPr="002B607D">
        <w:rPr>
          <w:rFonts w:eastAsiaTheme="minorEastAsia" w:cstheme="minorHAnsi"/>
          <w:sz w:val="22"/>
          <w:szCs w:val="22"/>
          <w:lang w:val="en-US"/>
        </w:rPr>
        <w:t>mass</w:t>
      </w:r>
      <w:r w:rsidR="00443689" w:rsidRPr="002B607D">
        <w:rPr>
          <w:rFonts w:eastAsiaTheme="minorEastAsia" w:cstheme="minorHAnsi"/>
          <w:sz w:val="22"/>
          <w:szCs w:val="22"/>
          <w:lang w:val="en-US"/>
        </w:rPr>
        <w:t xml:space="preserve"> </w:t>
      </w:r>
      <w:r w:rsidRPr="002B607D">
        <w:rPr>
          <w:rFonts w:eastAsiaTheme="minorEastAsia" w:cstheme="minorHAnsi"/>
          <w:sz w:val="22"/>
          <w:szCs w:val="22"/>
          <w:lang w:val="en-US"/>
        </w:rPr>
        <w:t>(Fig.</w:t>
      </w:r>
      <w:r w:rsidR="00055A01" w:rsidRPr="002B607D">
        <w:rPr>
          <w:rFonts w:eastAsiaTheme="minorEastAsia" w:cstheme="minorHAnsi"/>
          <w:sz w:val="22"/>
          <w:szCs w:val="22"/>
          <w:lang w:val="en-US"/>
        </w:rPr>
        <w:t xml:space="preserve"> </w:t>
      </w:r>
      <w:r w:rsidR="00753E94" w:rsidRPr="002B607D">
        <w:rPr>
          <w:rFonts w:eastAsiaTheme="minorEastAsia" w:cstheme="minorHAnsi"/>
          <w:sz w:val="22"/>
          <w:szCs w:val="22"/>
          <w:lang w:val="en-US"/>
        </w:rPr>
        <w:t>1</w:t>
      </w:r>
      <w:r w:rsidRPr="002B607D">
        <w:rPr>
          <w:rFonts w:eastAsiaTheme="minorEastAsia" w:cstheme="minorHAnsi"/>
          <w:sz w:val="22"/>
          <w:szCs w:val="22"/>
          <w:lang w:val="en-US"/>
        </w:rPr>
        <w:t>).</w:t>
      </w:r>
      <w:r w:rsidR="00F9616E">
        <w:rPr>
          <w:rFonts w:eastAsiaTheme="minorEastAsia" w:cstheme="minorHAnsi"/>
          <w:sz w:val="22"/>
          <w:szCs w:val="22"/>
          <w:lang w:val="en-US"/>
        </w:rPr>
        <w:t xml:space="preserve"> </w:t>
      </w:r>
      <w:r w:rsidR="00A247F8" w:rsidRPr="002B607D">
        <w:rPr>
          <w:rFonts w:eastAsiaTheme="minorEastAsia" w:cstheme="minorHAnsi"/>
          <w:sz w:val="22"/>
          <w:szCs w:val="22"/>
          <w:lang w:val="en-US"/>
        </w:rPr>
        <w:t xml:space="preserve">This decline </w:t>
      </w:r>
      <w:r w:rsidR="004D3308">
        <w:rPr>
          <w:rFonts w:eastAsiaTheme="minorEastAsia" w:cstheme="minorHAnsi"/>
          <w:sz w:val="22"/>
          <w:szCs w:val="22"/>
          <w:lang w:val="en-US"/>
        </w:rPr>
        <w:t xml:space="preserve">in optimum temperature with mass </w:t>
      </w:r>
      <w:r w:rsidR="00495070" w:rsidRPr="002B607D">
        <w:rPr>
          <w:rFonts w:eastAsiaTheme="minorEastAsia" w:cstheme="minorHAnsi"/>
          <w:sz w:val="22"/>
          <w:szCs w:val="22"/>
          <w:lang w:val="en-US"/>
        </w:rPr>
        <w:t>is clear</w:t>
      </w:r>
      <w:r w:rsidR="00DB6710">
        <w:rPr>
          <w:rFonts w:eastAsiaTheme="minorEastAsia" w:cstheme="minorHAnsi"/>
          <w:sz w:val="22"/>
          <w:szCs w:val="22"/>
          <w:lang w:val="en-US"/>
        </w:rPr>
        <w:t xml:space="preserve">, as </w:t>
      </w:r>
      <w:r w:rsidR="00D25F6D" w:rsidRPr="002B607D">
        <w:rPr>
          <w:rFonts w:cstheme="minorHAnsi"/>
          <w:sz w:val="22"/>
          <w:szCs w:val="22"/>
          <w:lang w:val="en-US"/>
        </w:rPr>
        <w:t>99% of the posterior density of the slope estimat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sub>
        </m:sSub>
      </m:oMath>
      <w:r w:rsidR="00D25F6D" w:rsidRPr="002B607D">
        <w:rPr>
          <w:rFonts w:cstheme="minorHAnsi"/>
          <w:sz w:val="22"/>
          <w:szCs w:val="22"/>
          <w:lang w:val="en-US"/>
        </w:rPr>
        <w:t>)</w:t>
      </w:r>
      <w:r w:rsidR="003D7A68">
        <w:rPr>
          <w:rFonts w:cstheme="minorHAnsi"/>
          <w:sz w:val="22"/>
          <w:szCs w:val="22"/>
          <w:lang w:val="en-US"/>
        </w:rPr>
        <w:t xml:space="preserve"> is below 0</w:t>
      </w:r>
      <w:r w:rsidR="002F12DB">
        <w:rPr>
          <w:rFonts w:cstheme="minorHAnsi"/>
          <w:sz w:val="22"/>
          <w:szCs w:val="22"/>
          <w:lang w:val="en-US"/>
        </w:rPr>
        <w:t xml:space="preserve">. </w:t>
      </w:r>
      <w:r w:rsidR="00727316">
        <w:rPr>
          <w:rFonts w:cstheme="minorHAnsi"/>
          <w:sz w:val="22"/>
          <w:szCs w:val="22"/>
          <w:lang w:val="en-US"/>
        </w:rPr>
        <w:t>The selected model</w:t>
      </w:r>
      <w:r w:rsidR="00281252">
        <w:rPr>
          <w:rFonts w:cstheme="minorHAnsi"/>
          <w:sz w:val="22"/>
          <w:szCs w:val="22"/>
          <w:lang w:val="en-US"/>
        </w:rPr>
        <w:t xml:space="preserve"> </w:t>
      </w:r>
      <w:r w:rsidR="00951178">
        <w:rPr>
          <w:rFonts w:cstheme="minorHAnsi"/>
          <w:sz w:val="22"/>
          <w:szCs w:val="22"/>
          <w:lang w:val="en-US"/>
        </w:rPr>
        <w:t xml:space="preserve">contains </w:t>
      </w:r>
      <w:r w:rsidR="00281252">
        <w:rPr>
          <w:rFonts w:cstheme="minorHAnsi"/>
          <w:sz w:val="22"/>
          <w:szCs w:val="22"/>
          <w:lang w:val="en-US"/>
        </w:rPr>
        <w:t xml:space="preserve">a </w:t>
      </w:r>
      <w:r w:rsidR="001D2F3A">
        <w:rPr>
          <w:rFonts w:cstheme="minorHAnsi"/>
          <w:sz w:val="22"/>
          <w:szCs w:val="22"/>
          <w:lang w:val="en-US"/>
        </w:rPr>
        <w:t>species-level effect on the intercept</w:t>
      </w:r>
      <w:r w:rsidR="006C0778">
        <w:rPr>
          <w:rFonts w:cstheme="minorHAnsi"/>
          <w:sz w:val="22"/>
          <w:szCs w:val="22"/>
          <w:lang w:val="en-US"/>
        </w:rPr>
        <w:t xml:space="preserv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0</m:t>
                </m:r>
              </m:sub>
            </m:sSub>
          </m:sub>
        </m:sSub>
      </m:oMath>
      <w:r w:rsidR="00096B7F">
        <w:rPr>
          <w:rFonts w:cstheme="minorHAnsi"/>
          <w:iCs/>
          <w:sz w:val="22"/>
          <w:szCs w:val="22"/>
          <w:lang w:val="en-US"/>
        </w:rPr>
        <w:t>)</w:t>
      </w:r>
      <w:r w:rsidR="001869E3">
        <w:rPr>
          <w:rFonts w:cstheme="minorHAnsi"/>
          <w:sz w:val="22"/>
          <w:szCs w:val="22"/>
          <w:lang w:val="en-US"/>
        </w:rPr>
        <w:t xml:space="preserve"> and a common </w:t>
      </w:r>
      <w:r w:rsidR="004B3BD8">
        <w:rPr>
          <w:rFonts w:cstheme="minorHAnsi"/>
          <w:sz w:val="22"/>
          <w:szCs w:val="22"/>
          <w:lang w:val="en-US"/>
        </w:rPr>
        <w:t>slope</w:t>
      </w:r>
      <w:r w:rsidR="001869E3">
        <w:rPr>
          <w:rFonts w:cstheme="minorHAnsi"/>
          <w:sz w:val="22"/>
          <w:szCs w:val="22"/>
          <w:lang w:val="en-US"/>
        </w:rPr>
        <w:t xml:space="preserve"> across species (</w:t>
      </w:r>
      <m:oMath>
        <m:sSub>
          <m:sSubPr>
            <m:ctrlPr>
              <w:rPr>
                <w:rFonts w:ascii="Cambria Math" w:hAnsi="Cambria Math" w:cstheme="minorHAnsi"/>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oMath>
      <w:r w:rsidR="001869E3" w:rsidRPr="00D34244">
        <w:rPr>
          <w:rFonts w:cstheme="minorHAnsi"/>
          <w:iCs/>
          <w:sz w:val="22"/>
          <w:szCs w:val="22"/>
          <w:lang w:val="en-US"/>
        </w:rPr>
        <w:t>)</w:t>
      </w:r>
      <w:r w:rsidR="004B3BD8">
        <w:rPr>
          <w:rFonts w:cstheme="minorHAnsi"/>
          <w:sz w:val="22"/>
          <w:szCs w:val="22"/>
          <w:lang w:val="en-US"/>
        </w:rPr>
        <w:t>.</w:t>
      </w:r>
    </w:p>
    <w:p w14:paraId="470EEB8E" w14:textId="47FFE5DC" w:rsidR="00B204F2" w:rsidRDefault="00782494" w:rsidP="00B01DDA">
      <w:pPr>
        <w:spacing w:line="480" w:lineRule="auto"/>
        <w:ind w:firstLine="284"/>
        <w:contextualSpacing/>
        <w:jc w:val="both"/>
        <w:rPr>
          <w:rFonts w:eastAsiaTheme="minorEastAsia" w:cstheme="minorHAnsi"/>
          <w:sz w:val="22"/>
          <w:szCs w:val="22"/>
          <w:lang w:val="en-US"/>
        </w:rPr>
      </w:pPr>
      <w:r>
        <w:rPr>
          <w:rFonts w:cstheme="minorHAnsi"/>
          <w:sz w:val="22"/>
          <w:szCs w:val="22"/>
          <w:lang w:val="en-US"/>
        </w:rPr>
        <w:t>At below optimum temperatures, w</w:t>
      </w:r>
      <w:r w:rsidR="005125AE" w:rsidRPr="001B64D3">
        <w:rPr>
          <w:rFonts w:cstheme="minorHAnsi"/>
          <w:sz w:val="22"/>
          <w:szCs w:val="22"/>
          <w:lang w:val="en-US"/>
        </w:rPr>
        <w:t xml:space="preserve">e find that the </w:t>
      </w:r>
      <w:r w:rsidR="006A172F" w:rsidRPr="001B64D3">
        <w:rPr>
          <w:rFonts w:cstheme="minorHAnsi"/>
          <w:sz w:val="22"/>
          <w:szCs w:val="22"/>
          <w:lang w:val="en-US"/>
        </w:rPr>
        <w:t xml:space="preserve">average </w:t>
      </w:r>
      <w:r w:rsidR="00912711" w:rsidRPr="001B64D3">
        <w:rPr>
          <w:rFonts w:cstheme="minorHAnsi"/>
          <w:sz w:val="22"/>
          <w:szCs w:val="22"/>
          <w:lang w:val="en-US"/>
        </w:rPr>
        <w:t xml:space="preserve">intraspecific </w:t>
      </w:r>
      <w:r w:rsidR="005125AE" w:rsidRPr="001B64D3">
        <w:rPr>
          <w:rFonts w:cstheme="minorHAnsi"/>
          <w:sz w:val="22"/>
          <w:szCs w:val="22"/>
          <w:lang w:val="en-US"/>
        </w:rPr>
        <w:t xml:space="preserve">size-and temperature dependence of </w:t>
      </w:r>
      <w:r w:rsidR="000C7E46" w:rsidRPr="001B64D3">
        <w:rPr>
          <w:rFonts w:cstheme="minorHAnsi"/>
          <w:sz w:val="22"/>
          <w:szCs w:val="22"/>
          <w:lang w:val="en-US"/>
        </w:rPr>
        <w:t xml:space="preserve">specific </w:t>
      </w:r>
      <w:r w:rsidR="005125AE" w:rsidRPr="001B64D3">
        <w:rPr>
          <w:rFonts w:cstheme="minorHAnsi"/>
          <w:sz w:val="22"/>
          <w:szCs w:val="22"/>
          <w:lang w:val="en-US"/>
        </w:rPr>
        <w:t xml:space="preserve">growth </w:t>
      </w:r>
      <w:r w:rsidR="00207CC0" w:rsidRPr="001B64D3">
        <w:rPr>
          <w:rFonts w:cstheme="minorHAnsi"/>
          <w:sz w:val="22"/>
          <w:szCs w:val="22"/>
          <w:lang w:val="en-US"/>
        </w:rPr>
        <w:t xml:space="preserve">across-species </w:t>
      </w:r>
      <w:r w:rsidR="005125AE" w:rsidRPr="001B64D3">
        <w:rPr>
          <w:rFonts w:cstheme="minorHAnsi"/>
          <w:sz w:val="22"/>
          <w:szCs w:val="22"/>
          <w:lang w:val="en-US"/>
        </w:rPr>
        <w:t>ca</w:t>
      </w:r>
      <w:r w:rsidR="00035FE5" w:rsidRPr="001B64D3">
        <w:rPr>
          <w:rFonts w:cstheme="minorHAnsi"/>
          <w:sz w:val="22"/>
          <w:szCs w:val="22"/>
          <w:lang w:val="en-US"/>
        </w:rPr>
        <w:t xml:space="preserve">n be described by the equation: </w:t>
      </w:r>
      <m:oMath>
        <m:func>
          <m:funcPr>
            <m:ctrlPr>
              <w:rPr>
                <w:rFonts w:ascii="Cambria Math" w:hAnsi="Cambria Math" w:cstheme="minorHAnsi"/>
                <w:i/>
                <w:sz w:val="22"/>
                <w:szCs w:val="22"/>
              </w:rPr>
            </m:ctrlPr>
          </m:funcPr>
          <m:fName>
            <m:r>
              <m:rPr>
                <m:sty m:val="p"/>
              </m:rPr>
              <w:rPr>
                <w:rFonts w:ascii="Cambria Math" w:hAnsi="Cambria Math" w:cstheme="minorHAnsi"/>
                <w:sz w:val="22"/>
                <w:szCs w:val="22"/>
                <w:lang w:val="en-US"/>
              </w:rPr>
              <m:t>ln</m:t>
            </m:r>
          </m:fName>
          <m:e>
            <m:d>
              <m:dPr>
                <m:ctrlPr>
                  <w:rPr>
                    <w:rFonts w:ascii="Cambria Math" w:hAnsi="Cambria Math" w:cstheme="minorHAnsi"/>
                    <w:i/>
                    <w:sz w:val="22"/>
                    <w:szCs w:val="22"/>
                  </w:rPr>
                </m:ctrlPr>
              </m:dPr>
              <m:e>
                <m:r>
                  <w:rPr>
                    <w:rFonts w:ascii="Cambria Math" w:hAnsi="Cambria Math" w:cstheme="minorHAnsi"/>
                    <w:sz w:val="22"/>
                    <w:szCs w:val="22"/>
                  </w:rPr>
                  <m:t>G</m:t>
                </m:r>
              </m:e>
            </m:d>
          </m:e>
        </m:func>
        <m:r>
          <w:rPr>
            <w:rFonts w:ascii="Cambria Math" w:hAnsi="Cambria Math" w:cstheme="minorHAnsi"/>
            <w:sz w:val="22"/>
            <w:szCs w:val="22"/>
            <w:lang w:val="en-US"/>
          </w:rPr>
          <m:t>=</m:t>
        </m:r>
        <m:r>
          <w:rPr>
            <w:rFonts w:ascii="Cambria Math" w:hAnsi="Cambria Math" w:cstheme="minorHAnsi"/>
            <w:sz w:val="22"/>
            <w:szCs w:val="22"/>
            <w:lang w:val="en-US"/>
          </w:rPr>
          <m:t>0.</m:t>
        </m:r>
        <m:r>
          <w:rPr>
            <w:rFonts w:ascii="Cambria Math" w:hAnsi="Cambria Math" w:cstheme="minorHAnsi"/>
            <w:sz w:val="22"/>
            <w:szCs w:val="22"/>
            <w:lang w:val="en-US"/>
          </w:rPr>
          <m:t>7</m:t>
        </m:r>
        <m:r>
          <w:rPr>
            <w:rFonts w:ascii="Cambria Math" w:hAnsi="Cambria Math" w:cstheme="minorHAnsi"/>
            <w:sz w:val="22"/>
            <w:szCs w:val="22"/>
            <w:lang w:val="en-US"/>
          </w:rPr>
          <m:t>4</m:t>
        </m:r>
        <m:r>
          <w:rPr>
            <w:rFonts w:ascii="Cambria Math" w:hAnsi="Cambria Math" w:cstheme="minorHAnsi"/>
            <w:sz w:val="22"/>
            <w:szCs w:val="22"/>
            <w:lang w:val="en-US"/>
          </w:rPr>
          <m:t>-0.27</m:t>
        </m:r>
        <m:r>
          <w:rPr>
            <w:rFonts w:ascii="Cambria Math" w:hAnsi="Cambria Math" w:cstheme="minorHAnsi" w:hint="eastAsia"/>
            <w:sz w:val="22"/>
            <w:szCs w:val="22"/>
            <w:lang w:val="en-US"/>
          </w:rPr>
          <m:t>×</m:t>
        </m:r>
        <m:r>
          <m:rPr>
            <m:sty m:val="p"/>
          </m:rPr>
          <w:rPr>
            <w:rFonts w:ascii="Cambria Math" w:hAnsi="Cambria Math" w:cstheme="minorHAnsi"/>
            <w:sz w:val="22"/>
            <w:szCs w:val="22"/>
            <w:lang w:val="en-US"/>
          </w:rPr>
          <m:t>ln⁡</m:t>
        </m:r>
        <m:r>
          <w:rPr>
            <w:rFonts w:ascii="Cambria Math" w:hAnsi="Cambria Math" w:cstheme="minorHAnsi"/>
            <w:sz w:val="22"/>
            <w:szCs w:val="22"/>
            <w:lang w:val="en-US"/>
          </w:rPr>
          <m:t>(m)</m:t>
        </m:r>
        <m:r>
          <w:rPr>
            <w:rFonts w:ascii="Cambria Math" w:hAnsi="Cambria Math" w:cstheme="minorHAnsi"/>
            <w:sz w:val="22"/>
            <w:szCs w:val="22"/>
            <w:lang w:val="en-US"/>
          </w:rPr>
          <m:t>-0.8</m:t>
        </m:r>
        <m:r>
          <w:rPr>
            <w:rFonts w:ascii="Cambria Math" w:hAnsi="Cambria Math" w:cstheme="minorHAnsi"/>
            <w:sz w:val="22"/>
            <w:szCs w:val="22"/>
            <w:lang w:val="en-US"/>
          </w:rPr>
          <m:t>3</m:t>
        </m:r>
        <m:r>
          <w:rPr>
            <w:rFonts w:ascii="Cambria Math" w:hAnsi="Cambria Math" w:cstheme="minorHAnsi" w:hint="eastAsia"/>
            <w:sz w:val="22"/>
            <w:szCs w:val="22"/>
            <w:lang w:val="en-US"/>
          </w:rPr>
          <m:t>×</m:t>
        </m:r>
        <m:sSub>
          <m:sSubPr>
            <m:ctrlPr>
              <w:rPr>
                <w:rFonts w:ascii="Cambria Math" w:hAnsi="Cambria Math" w:cstheme="minorHAnsi"/>
                <w:i/>
                <w:sz w:val="22"/>
                <w:szCs w:val="22"/>
                <w:lang w:val="en-US"/>
              </w:rPr>
            </m:ctrlPr>
          </m:sSubPr>
          <m:e>
            <m:r>
              <w:rPr>
                <w:rFonts w:ascii="Cambria Math" w:hAnsi="Cambria Math" w:cstheme="minorHAnsi" w:hint="eastAsia"/>
                <w:sz w:val="22"/>
                <w:szCs w:val="22"/>
                <w:lang w:val="en-US"/>
              </w:rPr>
              <m:t>t</m:t>
            </m:r>
          </m:e>
          <m:sub>
            <m:r>
              <w:rPr>
                <w:rFonts w:ascii="Cambria Math" w:hAnsi="Cambria Math" w:cstheme="minorHAnsi"/>
                <w:sz w:val="22"/>
                <w:szCs w:val="22"/>
                <w:lang w:val="en-US"/>
              </w:rPr>
              <m:t>A</m:t>
            </m:r>
          </m:sub>
        </m:sSub>
      </m:oMath>
      <w:r w:rsidR="00F44DB6">
        <w:rPr>
          <w:rFonts w:cstheme="minorHAnsi"/>
          <w:sz w:val="22"/>
          <w:szCs w:val="22"/>
          <w:lang w:val="en-US"/>
        </w:rPr>
        <w:t>.</w:t>
      </w:r>
      <w:r w:rsidR="009642DC">
        <w:rPr>
          <w:rFonts w:cstheme="minorHAnsi"/>
          <w:sz w:val="22"/>
          <w:szCs w:val="22"/>
          <w:lang w:val="en-US"/>
        </w:rPr>
        <w:t xml:space="preserve"> </w:t>
      </w:r>
      <w:r w:rsidR="00DE7406" w:rsidRPr="00BE6D08">
        <w:rPr>
          <w:rFonts w:eastAsiaTheme="minorEastAsia" w:cstheme="minorHAnsi"/>
          <w:sz w:val="22"/>
          <w:szCs w:val="22"/>
          <w:lang w:val="en-US"/>
        </w:rPr>
        <w:t>The model with best fit to data contains a body size-temperature interaction (Table 2)</w:t>
      </w:r>
      <w:r w:rsidR="00DE7406">
        <w:rPr>
          <w:rFonts w:eastAsiaTheme="minorEastAsia" w:cstheme="minorHAnsi"/>
          <w:sz w:val="22"/>
          <w:szCs w:val="22"/>
          <w:lang w:val="en-US"/>
        </w:rPr>
        <w:t>. However, the predicted value of the interaction is close to 0 (</w:t>
      </w:r>
      <w:r w:rsidR="00DE7406" w:rsidRPr="00BE6D08">
        <w:rPr>
          <w:rFonts w:eastAsiaTheme="minorEastAsia" w:cstheme="minorHAnsi"/>
          <w:sz w:val="22"/>
          <w:szCs w:val="22"/>
          <w:lang w:val="en-US"/>
        </w:rPr>
        <w:t>only 55% of the posterior density is above 0</w:t>
      </w:r>
      <w:r w:rsidR="00DE7406">
        <w:rPr>
          <w:rFonts w:eastAsiaTheme="minorEastAsia" w:cstheme="minorHAnsi"/>
          <w:sz w:val="22"/>
          <w:szCs w:val="22"/>
          <w:lang w:val="en-US"/>
        </w:rPr>
        <w:t>), and the 95% intervals around the WAIC value (assuming a z-score of 1.96) are largely overlapping (</w:t>
      </w:r>
      <m:oMath>
        <m:r>
          <m:rPr>
            <m:sty m:val="p"/>
          </m:rPr>
          <w:rPr>
            <w:rFonts w:ascii="Cambria Math" w:eastAsiaTheme="minorEastAsia" w:hAnsi="Cambria Math" w:cstheme="minorHAnsi"/>
            <w:sz w:val="22"/>
            <w:szCs w:val="22"/>
            <w:lang w:val="en-US"/>
          </w:rPr>
          <m:t>WAI</m:t>
        </m:r>
        <m:sSub>
          <m:sSubPr>
            <m:ctrlPr>
              <w:rPr>
                <w:rFonts w:ascii="Cambria Math" w:eastAsiaTheme="minorEastAsia" w:hAnsi="Cambria Math" w:cstheme="minorHAnsi"/>
                <w:iCs/>
                <w:sz w:val="22"/>
                <w:szCs w:val="22"/>
                <w:lang w:val="en-US"/>
              </w:rPr>
            </m:ctrlPr>
          </m:sSubPr>
          <m:e>
            <m:r>
              <m:rPr>
                <m:sty m:val="p"/>
              </m:rPr>
              <w:rPr>
                <w:rFonts w:ascii="Cambria Math" w:eastAsiaTheme="minorEastAsia" w:hAnsi="Cambria Math" w:cstheme="minorHAnsi"/>
                <w:sz w:val="22"/>
                <w:szCs w:val="22"/>
                <w:lang w:val="en-US"/>
              </w:rPr>
              <m:t>C</m:t>
            </m:r>
          </m:e>
          <m:sub>
            <m:r>
              <m:rPr>
                <m:sty m:val="p"/>
              </m:rPr>
              <w:rPr>
                <w:rFonts w:ascii="Cambria Math" w:eastAsiaTheme="minorEastAsia" w:hAnsi="Cambria Math" w:cstheme="minorHAnsi"/>
                <w:sz w:val="22"/>
                <w:szCs w:val="22"/>
                <w:vertAlign w:val="subscript"/>
                <w:lang w:val="en-US"/>
              </w:rPr>
              <m:t>M1</m:t>
            </m:r>
          </m:sub>
        </m:sSub>
        <m:r>
          <w:rPr>
            <w:rFonts w:ascii="Cambria Math" w:eastAsiaTheme="minorEastAsia" w:hAnsi="Cambria Math" w:cstheme="minorHAnsi"/>
            <w:sz w:val="22"/>
            <w:szCs w:val="22"/>
            <w:lang w:val="en-US"/>
          </w:rPr>
          <m:t>=</m:t>
        </m:r>
        <m:r>
          <w:rPr>
            <w:rFonts w:ascii="Cambria Math" w:eastAsiaTheme="minorEastAsia" w:hAnsi="Cambria Math" w:cstheme="minorHAnsi"/>
            <w:sz w:val="22"/>
            <w:szCs w:val="22"/>
            <w:lang w:val="en-US"/>
          </w:rPr>
          <m:t>35.2 [-26.8, 97.2]</m:t>
        </m:r>
      </m:oMath>
      <w:r w:rsidR="00DE7406">
        <w:rPr>
          <w:rFonts w:eastAsiaTheme="minorEastAsia" w:cstheme="minorHAnsi"/>
          <w:sz w:val="22"/>
          <w:szCs w:val="22"/>
          <w:lang w:val="en-US"/>
        </w:rPr>
        <w:t xml:space="preserve">, </w:t>
      </w:r>
      <m:oMath>
        <m:r>
          <m:rPr>
            <m:sty m:val="p"/>
          </m:rPr>
          <w:rPr>
            <w:rFonts w:ascii="Cambria Math" w:eastAsiaTheme="minorEastAsia" w:hAnsi="Cambria Math" w:cstheme="minorHAnsi"/>
            <w:sz w:val="22"/>
            <w:szCs w:val="22"/>
            <w:lang w:val="en-US"/>
          </w:rPr>
          <m:t>WAI</m:t>
        </m:r>
        <m:sSub>
          <m:sSubPr>
            <m:ctrlPr>
              <w:rPr>
                <w:rFonts w:ascii="Cambria Math" w:eastAsiaTheme="minorEastAsia" w:hAnsi="Cambria Math" w:cstheme="minorHAnsi"/>
                <w:iCs/>
                <w:sz w:val="22"/>
                <w:szCs w:val="22"/>
                <w:lang w:val="en-US"/>
              </w:rPr>
            </m:ctrlPr>
          </m:sSubPr>
          <m:e>
            <m:r>
              <m:rPr>
                <m:sty m:val="p"/>
              </m:rPr>
              <w:rPr>
                <w:rFonts w:ascii="Cambria Math" w:eastAsiaTheme="minorEastAsia" w:hAnsi="Cambria Math" w:cstheme="minorHAnsi"/>
                <w:sz w:val="22"/>
                <w:szCs w:val="22"/>
                <w:lang w:val="en-US"/>
              </w:rPr>
              <m:t>C</m:t>
            </m:r>
          </m:e>
          <m:sub>
            <m:r>
              <m:rPr>
                <m:sty m:val="p"/>
              </m:rPr>
              <w:rPr>
                <w:rFonts w:ascii="Cambria Math" w:eastAsiaTheme="minorEastAsia" w:hAnsi="Cambria Math" w:cstheme="minorHAnsi"/>
                <w:sz w:val="22"/>
                <w:szCs w:val="22"/>
                <w:lang w:val="en-US"/>
              </w:rPr>
              <m:t>M5</m:t>
            </m:r>
          </m:sub>
        </m:sSub>
        <m:r>
          <w:rPr>
            <w:rFonts w:ascii="Cambria Math" w:eastAsiaTheme="minorEastAsia" w:hAnsi="Cambria Math" w:cstheme="minorHAnsi"/>
            <w:sz w:val="22"/>
            <w:szCs w:val="22"/>
            <w:lang w:val="en-US"/>
          </w:rPr>
          <m:t>=36.7 [-26.3, 100.6]</m:t>
        </m:r>
      </m:oMath>
      <w:r w:rsidR="00DE7406">
        <w:rPr>
          <w:rFonts w:eastAsiaTheme="minorEastAsia" w:cstheme="minorHAnsi"/>
          <w:sz w:val="22"/>
          <w:szCs w:val="22"/>
          <w:lang w:val="en-US"/>
        </w:rPr>
        <w:t xml:space="preserve">. We therefore find that mass-temperature interactions are not evident in data and only slightly improves fit, and thus exemplify the growth scaling predictions from model M5, which assumes independent but species-varying mass- and temperature coefficients. </w:t>
      </w:r>
      <w:r w:rsidR="00C3540F" w:rsidRPr="001B64D3">
        <w:rPr>
          <w:rFonts w:eastAsiaTheme="minorEastAsia" w:cstheme="minorHAnsi"/>
          <w:sz w:val="22"/>
          <w:szCs w:val="22"/>
          <w:lang w:val="en-US"/>
        </w:rPr>
        <w:t>W</w:t>
      </w:r>
      <w:r w:rsidR="00BB6E2A" w:rsidRPr="001B64D3">
        <w:rPr>
          <w:rFonts w:eastAsiaTheme="minorEastAsia" w:cstheme="minorHAnsi"/>
          <w:sz w:val="22"/>
          <w:szCs w:val="22"/>
          <w:lang w:val="en-US"/>
        </w:rPr>
        <w:t xml:space="preserve">e estimate the </w:t>
      </w:r>
      <w:r w:rsidR="00F40CC7" w:rsidRPr="001B64D3">
        <w:rPr>
          <w:rFonts w:eastAsiaTheme="minorEastAsia" w:cstheme="minorHAnsi"/>
          <w:sz w:val="22"/>
          <w:szCs w:val="22"/>
          <w:lang w:val="en-US"/>
        </w:rPr>
        <w:t>(relative)</w:t>
      </w:r>
      <w:r w:rsidR="00B65BB6" w:rsidRPr="001B64D3">
        <w:rPr>
          <w:rFonts w:eastAsiaTheme="minorEastAsia" w:cstheme="minorHAnsi"/>
          <w:sz w:val="22"/>
          <w:szCs w:val="22"/>
          <w:lang w:val="en-US"/>
        </w:rPr>
        <w:t xml:space="preserve"> </w:t>
      </w:r>
      <w:r w:rsidR="00BB6E2A" w:rsidRPr="001B64D3">
        <w:rPr>
          <w:rFonts w:eastAsiaTheme="minorEastAsia" w:cstheme="minorHAnsi"/>
          <w:sz w:val="22"/>
          <w:szCs w:val="22"/>
          <w:lang w:val="en-US"/>
        </w:rPr>
        <w:t>mass-scaling exponent of growth</w:t>
      </w:r>
      <w:r w:rsidR="00F25F65" w:rsidRPr="001B64D3">
        <w:rPr>
          <w:rFonts w:eastAsiaTheme="minorEastAsia" w:cstheme="minorHAnsi"/>
          <w:sz w:val="22"/>
          <w:szCs w:val="22"/>
          <w:lang w:val="en-US"/>
        </w:rPr>
        <w:t xml:space="preserve">, i.e. </w:t>
      </w:r>
      <w:r w:rsidR="00C3540F" w:rsidRPr="001B64D3">
        <w:rPr>
          <w:rFonts w:eastAsiaTheme="minorEastAsia" w:cstheme="minorHAnsi"/>
          <w:sz w:val="22"/>
          <w:szCs w:val="22"/>
          <w:lang w:val="en-US"/>
        </w:rPr>
        <w:t xml:space="preserve">the </w:t>
      </w:r>
      <w:r w:rsidR="001C6B1F" w:rsidRPr="001B64D3">
        <w:rPr>
          <w:rFonts w:eastAsiaTheme="minorEastAsia" w:cstheme="minorHAnsi"/>
          <w:sz w:val="22"/>
          <w:szCs w:val="22"/>
          <w:lang w:val="en-US"/>
        </w:rPr>
        <w:t>mass-</w:t>
      </w:r>
      <w:r w:rsidR="00C3540F" w:rsidRPr="001B64D3">
        <w:rPr>
          <w:rFonts w:eastAsiaTheme="minorEastAsia" w:cstheme="minorHAnsi"/>
          <w:sz w:val="22"/>
          <w:szCs w:val="22"/>
          <w:lang w:val="en-US"/>
        </w:rPr>
        <w:t>coefficient on log-log</w:t>
      </w:r>
      <w:r w:rsidR="00C3540F" w:rsidRPr="00E368FA">
        <w:rPr>
          <w:rFonts w:eastAsiaTheme="minorEastAsia" w:cstheme="minorHAnsi"/>
          <w:sz w:val="22"/>
          <w:szCs w:val="22"/>
          <w:lang w:val="en-US"/>
        </w:rPr>
        <w:t xml:space="preserve"> scale</w:t>
      </w:r>
      <w:r w:rsidR="006F44D7" w:rsidRPr="00160726">
        <w:rPr>
          <w:rFonts w:eastAsiaTheme="minorEastAsia" w:cstheme="minorHAnsi"/>
          <w:sz w:val="22"/>
          <w:szCs w:val="22"/>
          <w:lang w:val="en-US"/>
        </w:rPr>
        <w:t xml:space="preserve">, </w:t>
      </w:r>
      <w:r w:rsidR="00BB6E2A" w:rsidRPr="00BE6D08">
        <w:rPr>
          <w:rFonts w:eastAsiaTheme="minorEastAsia" w:cstheme="minorHAnsi"/>
          <w:sz w:val="22"/>
          <w:szCs w:val="22"/>
          <w:lang w:val="en-US"/>
        </w:rPr>
        <w:t xml:space="preserve">to be </w:t>
      </w:r>
      <w:r w:rsidR="005D08D9" w:rsidRPr="00BE6D08">
        <w:rPr>
          <w:rFonts w:eastAsiaTheme="minorEastAsia" w:cstheme="minorHAnsi"/>
          <w:sz w:val="22"/>
          <w:szCs w:val="22"/>
          <w:lang w:val="en-US"/>
        </w:rPr>
        <w:t xml:space="preserve">to be </w:t>
      </w:r>
      <m:oMath>
        <m:r>
          <w:rPr>
            <w:rFonts w:ascii="Cambria Math" w:hAnsi="Cambria Math" w:cstheme="minorHAnsi"/>
            <w:sz w:val="22"/>
            <w:szCs w:val="22"/>
            <w:lang w:val="en-US"/>
          </w:rPr>
          <m:t>-0.27</m:t>
        </m:r>
      </m:oMath>
      <w:r w:rsidR="00272671" w:rsidRPr="00BE6D08">
        <w:rPr>
          <w:rFonts w:eastAsiaTheme="minorEastAsia" w:cstheme="minorHAnsi"/>
          <w:sz w:val="22"/>
          <w:szCs w:val="22"/>
          <w:lang w:val="en-US"/>
        </w:rPr>
        <w:t xml:space="preserve"> </w:t>
      </w:r>
      <w:r w:rsidR="00081E1E">
        <w:rPr>
          <w:rFonts w:eastAsiaTheme="minorEastAsia" w:cstheme="minorHAnsi"/>
          <w:sz w:val="22"/>
          <w:szCs w:val="22"/>
          <w:lang w:val="en-US"/>
        </w:rPr>
        <w:t>[</w:t>
      </w:r>
      <m:oMath>
        <m:r>
          <w:rPr>
            <w:rFonts w:ascii="Cambria Math" w:eastAsiaTheme="minorEastAsia" w:hAnsi="Cambria Math" w:cstheme="minorHAnsi"/>
            <w:sz w:val="22"/>
            <w:szCs w:val="22"/>
            <w:lang w:val="en-US"/>
          </w:rPr>
          <m:t>-0.</m:t>
        </m:r>
        <m:r>
          <w:rPr>
            <w:rFonts w:ascii="Cambria Math" w:eastAsiaTheme="minorEastAsia" w:hAnsi="Cambria Math" w:cstheme="minorHAnsi"/>
            <w:sz w:val="22"/>
            <w:szCs w:val="22"/>
            <w:lang w:val="en-US"/>
          </w:rPr>
          <m:t>39</m:t>
        </m:r>
        <m:r>
          <w:rPr>
            <w:rFonts w:ascii="Cambria Math" w:eastAsiaTheme="minorEastAsia" w:hAnsi="Cambria Math" w:cstheme="minorHAnsi"/>
            <w:sz w:val="22"/>
            <w:szCs w:val="22"/>
            <w:lang w:val="en-US"/>
          </w:rPr>
          <m:t>,-0.</m:t>
        </m:r>
        <m:r>
          <w:rPr>
            <w:rFonts w:ascii="Cambria Math" w:eastAsiaTheme="minorEastAsia" w:hAnsi="Cambria Math" w:cstheme="minorHAnsi"/>
            <w:sz w:val="22"/>
            <w:szCs w:val="22"/>
            <w:lang w:val="en-US"/>
          </w:rPr>
          <m:t>1</m:t>
        </m:r>
        <m:r>
          <w:rPr>
            <w:rFonts w:ascii="Cambria Math" w:eastAsiaTheme="minorEastAsia" w:hAnsi="Cambria Math" w:cstheme="minorHAnsi"/>
            <w:sz w:val="22"/>
            <w:szCs w:val="22"/>
            <w:lang w:val="en-US"/>
          </w:rPr>
          <m:t>5</m:t>
        </m:r>
      </m:oMath>
      <w:r w:rsidR="00081E1E">
        <w:rPr>
          <w:rFonts w:eastAsiaTheme="minorEastAsia" w:cstheme="minorHAnsi"/>
          <w:sz w:val="22"/>
          <w:szCs w:val="22"/>
          <w:lang w:val="en-US"/>
        </w:rPr>
        <w:t>]</w:t>
      </w:r>
      <w:r w:rsidR="00855193" w:rsidRPr="00BE6D08">
        <w:rPr>
          <w:rFonts w:eastAsiaTheme="minorEastAsia" w:cstheme="minorHAnsi"/>
          <w:sz w:val="22"/>
          <w:szCs w:val="22"/>
          <w:lang w:val="en-US"/>
        </w:rPr>
        <w:t xml:space="preserve"> </w:t>
      </w:r>
      <w:r w:rsidR="00081E1E">
        <w:rPr>
          <w:rFonts w:eastAsiaTheme="minorEastAsia" w:cstheme="minorHAnsi"/>
          <w:sz w:val="22"/>
          <w:szCs w:val="22"/>
          <w:lang w:val="en-US"/>
        </w:rPr>
        <w:t xml:space="preserve">(brackets indicate </w:t>
      </w:r>
      <w:r w:rsidR="00081E1E" w:rsidRPr="00BE6D08">
        <w:rPr>
          <w:rFonts w:eastAsiaTheme="minorEastAsia" w:cstheme="minorHAnsi"/>
          <w:sz w:val="22"/>
          <w:szCs w:val="22"/>
          <w:lang w:val="en-US"/>
        </w:rPr>
        <w:t>95% Bayesian credible intervals</w:t>
      </w:r>
      <w:r w:rsidR="00081E1E">
        <w:rPr>
          <w:rFonts w:eastAsiaTheme="minorEastAsia" w:cstheme="minorHAnsi"/>
          <w:sz w:val="22"/>
          <w:szCs w:val="22"/>
          <w:lang w:val="en-US"/>
        </w:rPr>
        <w:t>)</w:t>
      </w:r>
      <w:r w:rsidR="00C46F0B" w:rsidRPr="00BE6D08">
        <w:rPr>
          <w:rFonts w:eastAsiaTheme="minorEastAsia" w:cstheme="minorHAnsi"/>
          <w:sz w:val="22"/>
          <w:szCs w:val="22"/>
          <w:lang w:val="en-US"/>
        </w:rPr>
        <w:t xml:space="preserve">. </w:t>
      </w:r>
      <w:r w:rsidR="00E94A5F" w:rsidRPr="00BE6D08">
        <w:rPr>
          <w:rFonts w:eastAsiaTheme="minorEastAsia" w:cstheme="minorHAnsi"/>
          <w:sz w:val="22"/>
          <w:szCs w:val="22"/>
          <w:lang w:val="en-US"/>
        </w:rPr>
        <w:t xml:space="preserve">We estimate the activation energy, </w:t>
      </w:r>
      <m:oMath>
        <m:r>
          <w:rPr>
            <w:rFonts w:ascii="Cambria Math" w:eastAsiaTheme="minorEastAsia" w:hAnsi="Cambria Math" w:cstheme="minorHAnsi"/>
            <w:sz w:val="22"/>
            <w:szCs w:val="22"/>
          </w:rPr>
          <m:t>E</m:t>
        </m:r>
      </m:oMath>
      <w:r w:rsidR="00E94A5F" w:rsidRPr="00BE6D08">
        <w:rPr>
          <w:rFonts w:eastAsiaTheme="minorEastAsia" w:cstheme="minorHAnsi"/>
          <w:sz w:val="22"/>
          <w:szCs w:val="22"/>
          <w:lang w:val="en-US"/>
        </w:rPr>
        <w:t xml:space="preserve">, (coefficient to the relative Arrhenius temperature,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sub>
        </m:sSub>
      </m:oMath>
      <w:r w:rsidR="00E94A5F" w:rsidRPr="00BE6D08">
        <w:rPr>
          <w:rFonts w:eastAsiaTheme="minorEastAsia" w:cstheme="minorHAnsi"/>
          <w:sz w:val="22"/>
          <w:szCs w:val="22"/>
          <w:lang w:val="en-US"/>
        </w:rPr>
        <w:t xml:space="preserve">) to be </w:t>
      </w:r>
      <m:oMath>
        <m:r>
          <w:rPr>
            <w:rFonts w:ascii="Cambria Math" w:eastAsiaTheme="minorEastAsia" w:hAnsi="Cambria Math" w:cstheme="minorHAnsi"/>
            <w:sz w:val="22"/>
            <w:szCs w:val="22"/>
            <w:lang w:val="en-US"/>
          </w:rPr>
          <m:t>-0.8</m:t>
        </m:r>
        <m:r>
          <w:rPr>
            <w:rFonts w:ascii="Cambria Math" w:eastAsiaTheme="minorEastAsia" w:hAnsi="Cambria Math" w:cstheme="minorHAnsi"/>
            <w:sz w:val="22"/>
            <w:szCs w:val="22"/>
            <w:lang w:val="en-US"/>
          </w:rPr>
          <m:t>3</m:t>
        </m:r>
      </m:oMath>
      <w:r w:rsidR="001C5CE5" w:rsidRPr="00BE6D08">
        <w:rPr>
          <w:rFonts w:eastAsiaTheme="minorEastAsia" w:cstheme="minorHAnsi"/>
          <w:sz w:val="22"/>
          <w:szCs w:val="22"/>
          <w:lang w:val="en-US"/>
        </w:rPr>
        <w:t xml:space="preserve"> </w:t>
      </w:r>
      <w:r w:rsidR="001F60A1">
        <w:rPr>
          <w:rFonts w:eastAsiaTheme="minorEastAsia" w:cstheme="minorHAnsi"/>
          <w:sz w:val="22"/>
          <w:szCs w:val="22"/>
          <w:lang w:val="en-US"/>
        </w:rPr>
        <w:t>[</w:t>
      </w:r>
      <m:oMath>
        <m:r>
          <w:rPr>
            <w:rFonts w:ascii="Cambria Math" w:eastAsiaTheme="minorEastAsia" w:hAnsi="Cambria Math" w:cstheme="minorHAnsi"/>
            <w:sz w:val="22"/>
            <w:szCs w:val="22"/>
            <w:lang w:val="en-US"/>
          </w:rPr>
          <m:t>-1.10</m:t>
        </m:r>
        <m:r>
          <w:rPr>
            <w:rFonts w:ascii="Cambria Math" w:eastAsiaTheme="minorEastAsia" w:hAnsi="Cambria Math" w:cstheme="minorHAnsi"/>
            <w:sz w:val="22"/>
            <w:szCs w:val="22"/>
            <w:lang w:val="en-US"/>
          </w:rPr>
          <m:t>,</m:t>
        </m:r>
        <m:r>
          <w:rPr>
            <w:rFonts w:ascii="Cambria Math" w:eastAsiaTheme="minorEastAsia" w:hAnsi="Cambria Math" w:cstheme="minorHAnsi"/>
            <w:sz w:val="22"/>
            <w:szCs w:val="22"/>
            <w:lang w:val="en-US"/>
          </w:rPr>
          <m:t>-0.5</m:t>
        </m:r>
        <m:r>
          <w:rPr>
            <w:rFonts w:ascii="Cambria Math" w:eastAsiaTheme="minorEastAsia" w:hAnsi="Cambria Math" w:cstheme="minorHAnsi"/>
            <w:sz w:val="22"/>
            <w:szCs w:val="22"/>
            <w:lang w:val="en-US"/>
          </w:rPr>
          <m:t>7</m:t>
        </m:r>
      </m:oMath>
      <w:r w:rsidR="001F60A1">
        <w:rPr>
          <w:rFonts w:eastAsiaTheme="minorEastAsia" w:cstheme="minorHAnsi"/>
          <w:sz w:val="22"/>
          <w:szCs w:val="22"/>
          <w:lang w:val="en-US"/>
        </w:rPr>
        <w:t>]</w:t>
      </w:r>
      <w:r w:rsidR="00430057" w:rsidRPr="00BE6D08">
        <w:rPr>
          <w:rFonts w:eastAsiaTheme="minorEastAsia" w:cstheme="minorHAnsi"/>
          <w:sz w:val="22"/>
          <w:szCs w:val="22"/>
          <w:lang w:val="en-US"/>
        </w:rPr>
        <w:t>, which is lower than what is typically found for metabolic rate</w:t>
      </w:r>
      <w:r w:rsidR="00731897">
        <w:rPr>
          <w:rFonts w:eastAsiaTheme="minorEastAsia" w:cstheme="minorHAnsi"/>
          <w:sz w:val="22"/>
          <w:szCs w:val="22"/>
          <w:lang w:val="en-US"/>
        </w:rPr>
        <w:t>, i.e. more temperature-sensitive</w:t>
      </w:r>
      <w:r w:rsidR="00430057" w:rsidRPr="00BE6D08">
        <w:rPr>
          <w:rFonts w:eastAsiaTheme="minorEastAsia" w:cstheme="minorHAnsi"/>
          <w:sz w:val="22"/>
          <w:szCs w:val="22"/>
          <w:lang w:val="en-US"/>
        </w:rPr>
        <w:t xml:space="preserve"> </w:t>
      </w:r>
      <w:r w:rsidR="00430057" w:rsidRPr="00BE6D08">
        <w:rPr>
          <w:rFonts w:eastAsiaTheme="minorEastAsia" w:cstheme="minorHAnsi"/>
          <w:sz w:val="22"/>
          <w:szCs w:val="22"/>
        </w:rPr>
        <w:fldChar w:fldCharType="begin"/>
      </w:r>
      <w:r w:rsidR="003D314E" w:rsidRPr="00BE6D08">
        <w:rPr>
          <w:rFonts w:eastAsiaTheme="minorEastAsia" w:cstheme="minorHAnsi"/>
          <w:sz w:val="22"/>
          <w:szCs w:val="22"/>
          <w:lang w:val="en-US"/>
        </w:rPr>
        <w:instrText xml:space="preserve"> ADDIN ZOTERO_ITEM CSL_CITATION {"citationID":"vxL19ZWZ","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430057" w:rsidRPr="00BE6D08">
        <w:rPr>
          <w:rFonts w:eastAsiaTheme="minorEastAsia" w:cstheme="minorHAnsi"/>
          <w:sz w:val="22"/>
          <w:szCs w:val="22"/>
        </w:rPr>
        <w:fldChar w:fldCharType="separate"/>
      </w:r>
      <w:r w:rsidR="00430057" w:rsidRPr="00BE6D08">
        <w:rPr>
          <w:sz w:val="22"/>
          <w:szCs w:val="22"/>
          <w:lang w:val="en-US"/>
        </w:rPr>
        <w:t xml:space="preserve">(Downs </w:t>
      </w:r>
      <w:r w:rsidR="00430057" w:rsidRPr="00BE6D08">
        <w:rPr>
          <w:i/>
          <w:iCs/>
          <w:sz w:val="22"/>
          <w:szCs w:val="22"/>
          <w:lang w:val="en-US"/>
        </w:rPr>
        <w:t>et al.</w:t>
      </w:r>
      <w:r w:rsidR="00430057" w:rsidRPr="00BE6D08">
        <w:rPr>
          <w:sz w:val="22"/>
          <w:szCs w:val="22"/>
          <w:lang w:val="en-US"/>
        </w:rPr>
        <w:t xml:space="preserve"> 2008)</w:t>
      </w:r>
      <w:r w:rsidR="00430057" w:rsidRPr="00BE6D08">
        <w:rPr>
          <w:rFonts w:eastAsiaTheme="minorEastAsia" w:cstheme="minorHAnsi"/>
          <w:sz w:val="22"/>
          <w:szCs w:val="22"/>
        </w:rPr>
        <w:fldChar w:fldCharType="end"/>
      </w:r>
      <w:r w:rsidR="00D31389" w:rsidRPr="00BE6D08">
        <w:rPr>
          <w:rFonts w:eastAsiaTheme="minorEastAsia" w:cstheme="minorHAnsi"/>
          <w:sz w:val="22"/>
          <w:szCs w:val="22"/>
          <w:lang w:val="en-US"/>
        </w:rPr>
        <w:t xml:space="preserve"> and growth based on field </w:t>
      </w:r>
      <w:r w:rsidR="00D31389" w:rsidRPr="00602E0C">
        <w:rPr>
          <w:rFonts w:eastAsiaTheme="minorEastAsia" w:cstheme="minorHAnsi"/>
          <w:sz w:val="22"/>
          <w:szCs w:val="22"/>
          <w:lang w:val="en-US"/>
        </w:rPr>
        <w:t xml:space="preserve">data </w:t>
      </w:r>
      <w:r w:rsidR="002F5333" w:rsidRPr="00602E0C">
        <w:rPr>
          <w:rFonts w:eastAsiaTheme="minorEastAsia" w:cstheme="minorHAnsi"/>
          <w:sz w:val="22"/>
          <w:szCs w:val="22"/>
        </w:rPr>
        <w:fldChar w:fldCharType="begin"/>
      </w:r>
      <w:r w:rsidR="003D314E" w:rsidRPr="00602E0C">
        <w:rPr>
          <w:rFonts w:eastAsiaTheme="minorEastAsia" w:cstheme="minorHAnsi"/>
          <w:sz w:val="22"/>
          <w:szCs w:val="22"/>
          <w:lang w:val="en-US"/>
        </w:rPr>
        <w:instrText xml:space="preserve"> ADDIN ZOTERO_ITEM CSL_CITATION {"citationID":"PoxewXtQ","properties":{"formattedCitation":"(Sibly {\\i{}et al.} 2015)","plainCitation":"(Sibly et al. 2015)","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instrText>
      </w:r>
      <w:r w:rsidR="002F5333" w:rsidRPr="00602E0C">
        <w:rPr>
          <w:rFonts w:eastAsiaTheme="minorEastAsia" w:cstheme="minorHAnsi"/>
          <w:sz w:val="22"/>
          <w:szCs w:val="22"/>
        </w:rPr>
        <w:fldChar w:fldCharType="separate"/>
      </w:r>
      <w:r w:rsidR="002F5333" w:rsidRPr="00602E0C">
        <w:rPr>
          <w:sz w:val="22"/>
          <w:szCs w:val="22"/>
          <w:lang w:val="en-US"/>
        </w:rPr>
        <w:t xml:space="preserve">(Sibly </w:t>
      </w:r>
      <w:r w:rsidR="002F5333" w:rsidRPr="00602E0C">
        <w:rPr>
          <w:i/>
          <w:iCs/>
          <w:sz w:val="22"/>
          <w:szCs w:val="22"/>
          <w:lang w:val="en-US"/>
        </w:rPr>
        <w:t>et al.</w:t>
      </w:r>
      <w:r w:rsidR="002F5333" w:rsidRPr="00602E0C">
        <w:rPr>
          <w:sz w:val="22"/>
          <w:szCs w:val="22"/>
          <w:lang w:val="en-US"/>
        </w:rPr>
        <w:t xml:space="preserve"> 2015)</w:t>
      </w:r>
      <w:r w:rsidR="002F5333" w:rsidRPr="00602E0C">
        <w:rPr>
          <w:rFonts w:eastAsiaTheme="minorEastAsia" w:cstheme="minorHAnsi"/>
          <w:sz w:val="22"/>
          <w:szCs w:val="22"/>
        </w:rPr>
        <w:fldChar w:fldCharType="end"/>
      </w:r>
      <w:r w:rsidR="00430057" w:rsidRPr="00602E0C">
        <w:rPr>
          <w:rFonts w:eastAsiaTheme="minorEastAsia" w:cstheme="minorHAnsi"/>
          <w:sz w:val="22"/>
          <w:szCs w:val="22"/>
          <w:lang w:val="en-US"/>
        </w:rPr>
        <w:t xml:space="preserve">. </w:t>
      </w:r>
      <w:r w:rsidR="008F2D09" w:rsidRPr="00602E0C">
        <w:rPr>
          <w:rFonts w:eastAsiaTheme="minorEastAsia" w:cstheme="minorHAnsi"/>
          <w:sz w:val="22"/>
          <w:szCs w:val="22"/>
          <w:lang w:val="en-US"/>
        </w:rPr>
        <w:t xml:space="preserve">To illustrate this in terms of </w:t>
      </w:r>
      <w:r w:rsidR="00E8794C" w:rsidRPr="00602E0C">
        <w:rPr>
          <w:rFonts w:eastAsiaTheme="minorEastAsia" w:cstheme="minorHAnsi"/>
          <w:sz w:val="22"/>
          <w:szCs w:val="22"/>
          <w:lang w:val="en-US"/>
        </w:rPr>
        <w:t xml:space="preserve">specific </w:t>
      </w:r>
      <w:r w:rsidR="008F2D09" w:rsidRPr="00602E0C">
        <w:rPr>
          <w:rFonts w:eastAsiaTheme="minorEastAsia" w:cstheme="minorHAnsi"/>
          <w:sz w:val="22"/>
          <w:szCs w:val="22"/>
          <w:lang w:val="en-US"/>
        </w:rPr>
        <w:t xml:space="preserve">growth </w:t>
      </w:r>
      <w:r w:rsidR="00E8794C" w:rsidRPr="00602E0C">
        <w:rPr>
          <w:rFonts w:eastAsiaTheme="minorEastAsia" w:cstheme="minorHAnsi"/>
          <w:sz w:val="22"/>
          <w:szCs w:val="22"/>
          <w:lang w:val="en-US"/>
        </w:rPr>
        <w:t>(</w:t>
      </w:r>
      <w:commentRangeStart w:id="6"/>
      <w:r w:rsidR="00E8794C" w:rsidRPr="00602E0C">
        <w:rPr>
          <w:rFonts w:eastAsiaTheme="minorEastAsia" w:cstheme="minorHAnsi"/>
          <w:sz w:val="22"/>
          <w:szCs w:val="22"/>
          <w:lang w:val="en-US"/>
        </w:rPr>
        <w:t>normal scale</w:t>
      </w:r>
      <w:commentRangeEnd w:id="6"/>
      <w:r w:rsidR="0067192E">
        <w:rPr>
          <w:rStyle w:val="CommentReference"/>
        </w:rPr>
        <w:commentReference w:id="6"/>
      </w:r>
      <w:r w:rsidR="00E8794C" w:rsidRPr="00602E0C">
        <w:rPr>
          <w:rFonts w:eastAsiaTheme="minorEastAsia" w:cstheme="minorHAnsi"/>
          <w:sz w:val="22"/>
          <w:szCs w:val="22"/>
          <w:lang w:val="en-US"/>
        </w:rPr>
        <w:t xml:space="preserve">), </w:t>
      </w:r>
      <w:r w:rsidR="008F2D09" w:rsidRPr="00602E0C">
        <w:rPr>
          <w:rFonts w:eastAsiaTheme="minorEastAsia" w:cstheme="minorHAnsi"/>
          <w:sz w:val="22"/>
          <w:szCs w:val="22"/>
          <w:lang w:val="en-US"/>
        </w:rPr>
        <w:t>an increase in relative temperature from</w:t>
      </w:r>
      <w:r w:rsidR="00256807">
        <w:rPr>
          <w:rFonts w:eastAsiaTheme="minorEastAsia" w:cstheme="minorHAnsi"/>
          <w:sz w:val="22"/>
          <w:szCs w:val="22"/>
          <w:lang w:val="en-US"/>
        </w:rPr>
        <w:t xml:space="preserve"> approximately</w:t>
      </w:r>
      <w:r w:rsidR="008F2D09" w:rsidRPr="00602E0C">
        <w:rPr>
          <w:rFonts w:eastAsiaTheme="minorEastAsia" w:cstheme="minorHAnsi"/>
          <w:sz w:val="22"/>
          <w:szCs w:val="22"/>
          <w:lang w:val="en-US"/>
        </w:rPr>
        <w:t xml:space="preserve"> </w:t>
      </w:r>
      <w:r w:rsidR="001063E0">
        <w:rPr>
          <w:rFonts w:eastAsiaTheme="minorEastAsia" w:cstheme="minorHAnsi"/>
          <w:sz w:val="22"/>
          <w:szCs w:val="22"/>
          <w:lang w:val="en-US"/>
        </w:rPr>
        <w:t>+</w:t>
      </w:r>
      <m:oMath>
        <m:r>
          <w:rPr>
            <w:rFonts w:ascii="Cambria Math" w:eastAsiaTheme="minorEastAsia" w:hAnsi="Cambria Math" w:cstheme="minorHAnsi"/>
            <w:sz w:val="22"/>
            <w:szCs w:val="22"/>
            <w:lang w:val="en-US"/>
          </w:rPr>
          <m:t>5</m:t>
        </m:r>
        <m:r>
          <w:rPr>
            <w:rFonts w:ascii="Cambria Math" w:eastAsiaTheme="minorEastAsia" w:hAnsi="Cambria Math" w:cstheme="minorHAnsi"/>
            <w:sz w:val="22"/>
            <w:szCs w:val="22"/>
            <w:lang w:val="en-US"/>
          </w:rPr>
          <m:t>℃</m:t>
        </m:r>
      </m:oMath>
      <w:r w:rsidR="008F2D09" w:rsidRPr="00602E0C">
        <w:rPr>
          <w:rFonts w:eastAsiaTheme="minorEastAsia" w:cstheme="minorHAnsi"/>
          <w:i/>
          <w:sz w:val="22"/>
          <w:szCs w:val="22"/>
          <w:lang w:val="en-US"/>
        </w:rPr>
        <w:t xml:space="preserve"> </w:t>
      </w:r>
      <w:r w:rsidR="008F2D09" w:rsidRPr="00602E0C">
        <w:rPr>
          <w:rFonts w:eastAsiaTheme="minorEastAsia" w:cstheme="minorHAnsi"/>
          <w:sz w:val="22"/>
          <w:szCs w:val="22"/>
          <w:lang w:val="en-US"/>
        </w:rPr>
        <w:t xml:space="preserve">to </w:t>
      </w:r>
      <m:oMath>
        <m:r>
          <w:rPr>
            <w:rFonts w:ascii="Cambria Math" w:eastAsiaTheme="minorEastAsia" w:hAnsi="Cambria Math" w:cstheme="minorHAnsi"/>
            <w:sz w:val="22"/>
            <w:szCs w:val="22"/>
            <w:lang w:val="en-US"/>
          </w:rPr>
          <m:t>+10℃</m:t>
        </m:r>
      </m:oMath>
      <w:r w:rsidR="008F2D09" w:rsidRPr="00602E0C">
        <w:rPr>
          <w:rFonts w:eastAsiaTheme="minorEastAsia" w:cstheme="minorHAnsi"/>
          <w:sz w:val="22"/>
          <w:szCs w:val="22"/>
          <w:lang w:val="en-US"/>
        </w:rPr>
        <w:t xml:space="preserve"> </w:t>
      </w:r>
      <w:r w:rsidR="00B735A0">
        <w:rPr>
          <w:rFonts w:eastAsiaTheme="minorEastAsia" w:cstheme="minorHAnsi"/>
          <w:sz w:val="22"/>
          <w:szCs w:val="22"/>
          <w:lang w:val="en-US"/>
        </w:rPr>
        <w:t xml:space="preserve">(relative to median environmental temperature) </w:t>
      </w:r>
      <w:r w:rsidR="00085FE5" w:rsidRPr="00602E0C">
        <w:rPr>
          <w:rFonts w:eastAsiaTheme="minorEastAsia" w:cstheme="minorHAnsi"/>
          <w:sz w:val="22"/>
          <w:szCs w:val="22"/>
          <w:lang w:val="en-US"/>
        </w:rPr>
        <w:t xml:space="preserve">increases growth rates by a factor of </w:t>
      </w:r>
      <w:r w:rsidR="00E82E93">
        <w:rPr>
          <w:rFonts w:eastAsiaTheme="minorEastAsia" w:cstheme="minorHAnsi"/>
          <w:sz w:val="22"/>
          <w:szCs w:val="22"/>
          <w:lang w:val="en-US"/>
        </w:rPr>
        <w:t>8</w:t>
      </w:r>
      <w:r w:rsidR="00503E88">
        <w:rPr>
          <w:rFonts w:eastAsiaTheme="minorEastAsia" w:cstheme="minorHAnsi"/>
          <w:sz w:val="22"/>
          <w:szCs w:val="22"/>
          <w:lang w:val="en-US"/>
        </w:rPr>
        <w:t>6</w:t>
      </w:r>
      <w:r w:rsidR="00E82E93">
        <w:rPr>
          <w:rFonts w:eastAsiaTheme="minorEastAsia" w:cstheme="minorHAnsi"/>
          <w:sz w:val="22"/>
          <w:szCs w:val="22"/>
          <w:lang w:val="en-US"/>
        </w:rPr>
        <w:t>%</w:t>
      </w:r>
      <w:r w:rsidR="00085FE5" w:rsidRPr="00602E0C">
        <w:rPr>
          <w:rFonts w:eastAsiaTheme="minorEastAsia" w:cstheme="minorHAnsi"/>
          <w:sz w:val="22"/>
          <w:szCs w:val="22"/>
          <w:lang w:val="en-US"/>
        </w:rPr>
        <w:t xml:space="preserve"> </w:t>
      </w:r>
      <w:r w:rsidR="007B1195" w:rsidRPr="00602E0C">
        <w:rPr>
          <w:rFonts w:eastAsiaTheme="minorEastAsia" w:cstheme="minorHAnsi"/>
          <w:sz w:val="22"/>
          <w:szCs w:val="22"/>
          <w:lang w:val="en-US"/>
        </w:rPr>
        <w:t xml:space="preserve">for a fish of </w:t>
      </w:r>
      <w:r w:rsidR="00C51B1B">
        <w:rPr>
          <w:rFonts w:eastAsiaTheme="minorEastAsia" w:cstheme="minorHAnsi"/>
          <w:sz w:val="22"/>
          <w:szCs w:val="22"/>
          <w:lang w:val="en-US"/>
        </w:rPr>
        <w:t xml:space="preserve">with a mass </w:t>
      </w:r>
      <w:r w:rsidR="00AB5587">
        <w:rPr>
          <w:rFonts w:eastAsiaTheme="minorEastAsia" w:cstheme="minorHAnsi"/>
          <w:sz w:val="22"/>
          <w:szCs w:val="22"/>
          <w:lang w:val="en-US"/>
        </w:rPr>
        <w:t xml:space="preserve">of </w:t>
      </w:r>
      <w:r w:rsidR="008E58F2">
        <w:rPr>
          <w:rFonts w:eastAsiaTheme="minorEastAsia" w:cstheme="minorHAnsi"/>
          <w:sz w:val="22"/>
          <w:szCs w:val="22"/>
          <w:lang w:val="en-US"/>
        </w:rPr>
        <w:t>30g</w:t>
      </w:r>
      <w:r w:rsidR="006C6EB5">
        <w:rPr>
          <w:rFonts w:eastAsiaTheme="minorEastAsia" w:cstheme="minorHAnsi"/>
          <w:sz w:val="22"/>
          <w:szCs w:val="22"/>
          <w:lang w:val="en-US"/>
        </w:rPr>
        <w:t xml:space="preserve"> (corresponding to the</w:t>
      </w:r>
      <w:r w:rsidR="00EC4548">
        <w:rPr>
          <w:rFonts w:eastAsiaTheme="minorEastAsia" w:cstheme="minorHAnsi"/>
          <w:sz w:val="22"/>
          <w:szCs w:val="22"/>
          <w:lang w:val="en-US"/>
        </w:rPr>
        <w:t xml:space="preserve"> overall mean mass in data</w:t>
      </w:r>
      <w:r w:rsidR="006C6EB5">
        <w:rPr>
          <w:rFonts w:eastAsiaTheme="minorEastAsia" w:cstheme="minorHAnsi"/>
          <w:sz w:val="22"/>
          <w:szCs w:val="22"/>
          <w:lang w:val="en-US"/>
        </w:rPr>
        <w:t>)</w:t>
      </w:r>
      <w:r w:rsidR="009673E5" w:rsidRPr="00602E0C">
        <w:rPr>
          <w:rFonts w:eastAsiaTheme="minorEastAsia" w:cstheme="minorHAnsi"/>
          <w:sz w:val="22"/>
          <w:szCs w:val="22"/>
          <w:lang w:val="en-US"/>
        </w:rPr>
        <w:t>.</w:t>
      </w:r>
    </w:p>
    <w:p w14:paraId="452CDEF8" w14:textId="56652DEF" w:rsidR="00FC41B6" w:rsidRDefault="00324207" w:rsidP="00B204F2">
      <w:pPr>
        <w:spacing w:line="480" w:lineRule="auto"/>
        <w:ind w:firstLine="284"/>
        <w:contextualSpacing/>
        <w:jc w:val="both"/>
        <w:rPr>
          <w:rFonts w:eastAsiaTheme="minorEastAsia" w:cstheme="minorHAnsi"/>
          <w:sz w:val="22"/>
          <w:szCs w:val="22"/>
          <w:lang w:val="en-US"/>
        </w:rPr>
      </w:pPr>
      <w:r w:rsidRPr="00B204F2">
        <w:rPr>
          <w:rFonts w:eastAsiaTheme="minorEastAsia" w:cstheme="minorHAnsi"/>
          <w:sz w:val="22"/>
          <w:szCs w:val="22"/>
          <w:lang w:val="en-US"/>
        </w:rPr>
        <w:t>We find that the</w:t>
      </w:r>
      <w:r w:rsidR="00972477" w:rsidRPr="00B204F2">
        <w:rPr>
          <w:rFonts w:eastAsiaTheme="minorEastAsia" w:cstheme="minorHAnsi"/>
          <w:sz w:val="22"/>
          <w:szCs w:val="22"/>
          <w:lang w:val="en-US"/>
        </w:rPr>
        <w:t xml:space="preserve"> average intraspecific</w:t>
      </w:r>
      <w:r w:rsidRPr="00B204F2">
        <w:rPr>
          <w:rFonts w:eastAsiaTheme="minorEastAsia" w:cstheme="minorHAnsi"/>
          <w:sz w:val="22"/>
          <w:szCs w:val="22"/>
          <w:lang w:val="en-US"/>
        </w:rPr>
        <w:t xml:space="preserve"> scaling </w:t>
      </w:r>
      <w:r w:rsidR="009B3967" w:rsidRPr="00B204F2">
        <w:rPr>
          <w:rFonts w:eastAsiaTheme="minorEastAsia" w:cstheme="minorHAnsi"/>
          <w:sz w:val="22"/>
          <w:szCs w:val="22"/>
          <w:lang w:val="en-US"/>
        </w:rPr>
        <w:t xml:space="preserve">of </w:t>
      </w:r>
      <w:r w:rsidR="00856ABF" w:rsidRPr="00B204F2">
        <w:rPr>
          <w:rFonts w:eastAsiaTheme="minorEastAsia" w:cstheme="minorHAnsi"/>
          <w:sz w:val="22"/>
          <w:szCs w:val="22"/>
          <w:lang w:val="en-US"/>
        </w:rPr>
        <w:t xml:space="preserve">whole-organism </w:t>
      </w:r>
      <w:r w:rsidR="009B3967" w:rsidRPr="00B204F2">
        <w:rPr>
          <w:rFonts w:eastAsiaTheme="minorEastAsia" w:cstheme="minorHAnsi"/>
          <w:sz w:val="22"/>
          <w:szCs w:val="22"/>
          <w:lang w:val="en-US"/>
        </w:rPr>
        <w:t xml:space="preserve">metabolic rate can be described by the equation: </w:t>
      </w:r>
      <m:oMath>
        <m:func>
          <m:funcPr>
            <m:ctrlPr>
              <w:rPr>
                <w:rFonts w:ascii="Cambria Math" w:hAnsi="Cambria Math" w:cstheme="minorHAnsi"/>
                <w:i/>
                <w:sz w:val="22"/>
                <w:szCs w:val="22"/>
              </w:rPr>
            </m:ctrlPr>
          </m:funcPr>
          <m:fName>
            <m:r>
              <m:rPr>
                <m:sty m:val="p"/>
              </m:rPr>
              <w:rPr>
                <w:rFonts w:ascii="Cambria Math" w:hAnsi="Cambria Math" w:cstheme="minorHAnsi"/>
                <w:sz w:val="22"/>
                <w:szCs w:val="22"/>
                <w:lang w:val="en-US"/>
              </w:rPr>
              <m:t>ln</m:t>
            </m:r>
          </m:fName>
          <m:e>
            <m:d>
              <m:dPr>
                <m:ctrlPr>
                  <w:rPr>
                    <w:rFonts w:ascii="Cambria Math" w:hAnsi="Cambria Math" w:cstheme="minorHAnsi"/>
                    <w:i/>
                    <w:sz w:val="22"/>
                    <w:szCs w:val="22"/>
                  </w:rPr>
                </m:ctrlPr>
              </m:dPr>
              <m:e>
                <m:r>
                  <w:rPr>
                    <w:rFonts w:ascii="Cambria Math" w:hAnsi="Cambria Math" w:cstheme="minorHAnsi"/>
                    <w:sz w:val="22"/>
                    <w:szCs w:val="22"/>
                  </w:rPr>
                  <m:t>metabolism</m:t>
                </m:r>
              </m:e>
            </m:d>
          </m:e>
        </m:func>
        <m:r>
          <w:rPr>
            <w:rFonts w:ascii="Cambria Math" w:hAnsi="Cambria Math" w:cstheme="minorHAnsi"/>
            <w:sz w:val="22"/>
            <w:szCs w:val="22"/>
            <w:lang w:val="en-US"/>
          </w:rPr>
          <m:t>=</m:t>
        </m:r>
        <m:r>
          <w:rPr>
            <w:rFonts w:ascii="Cambria Math" w:hAnsi="Cambria Math" w:cstheme="minorHAnsi"/>
            <w:sz w:val="22"/>
            <w:szCs w:val="22"/>
            <w:lang w:val="en-US"/>
          </w:rPr>
          <m:t>1</m:t>
        </m:r>
        <m:r>
          <w:rPr>
            <w:rFonts w:ascii="Cambria Math" w:hAnsi="Cambria Math" w:cstheme="minorHAnsi"/>
            <w:sz w:val="22"/>
            <w:szCs w:val="22"/>
            <w:lang w:val="en-US"/>
          </w:rPr>
          <m:t>.</m:t>
        </m:r>
        <m:r>
          <w:rPr>
            <w:rFonts w:ascii="Cambria Math" w:hAnsi="Cambria Math" w:cstheme="minorHAnsi"/>
            <w:sz w:val="22"/>
            <w:szCs w:val="22"/>
            <w:lang w:val="en-US"/>
          </w:rPr>
          <m:t>79</m:t>
        </m:r>
        <m:r>
          <w:rPr>
            <w:rFonts w:ascii="Cambria Math" w:hAnsi="Cambria Math" w:cstheme="minorHAnsi"/>
            <w:sz w:val="22"/>
            <w:szCs w:val="22"/>
            <w:lang w:val="en-US"/>
          </w:rPr>
          <m:t>-0.</m:t>
        </m:r>
        <m:r>
          <w:rPr>
            <w:rFonts w:ascii="Cambria Math" w:hAnsi="Cambria Math" w:cstheme="minorHAnsi"/>
            <w:sz w:val="22"/>
            <w:szCs w:val="22"/>
            <w:lang w:val="en-US"/>
          </w:rPr>
          <m:t>8</m:t>
        </m:r>
        <m:r>
          <w:rPr>
            <w:rFonts w:ascii="Cambria Math" w:hAnsi="Cambria Math" w:cstheme="minorHAnsi" w:hint="eastAsia"/>
            <w:sz w:val="22"/>
            <w:szCs w:val="22"/>
            <w:lang w:val="en-US"/>
          </w:rPr>
          <m:t>×</m:t>
        </m:r>
        <m:r>
          <m:rPr>
            <m:sty m:val="p"/>
          </m:rPr>
          <w:rPr>
            <w:rFonts w:ascii="Cambria Math" w:hAnsi="Cambria Math" w:cstheme="minorHAnsi"/>
            <w:sz w:val="22"/>
            <w:szCs w:val="22"/>
            <w:lang w:val="en-US"/>
          </w:rPr>
          <m:t>ln</m:t>
        </m:r>
        <m:r>
          <w:rPr>
            <w:rFonts w:ascii="Cambria Math" w:hAnsi="Cambria Math" w:cstheme="minorHAnsi"/>
            <w:sz w:val="22"/>
            <w:szCs w:val="22"/>
            <w:lang w:val="en-US"/>
          </w:rPr>
          <m:t>(m)-0.</m:t>
        </m:r>
        <m:r>
          <w:rPr>
            <w:rFonts w:ascii="Cambria Math" w:hAnsi="Cambria Math" w:cstheme="minorHAnsi"/>
            <w:sz w:val="22"/>
            <w:szCs w:val="22"/>
            <w:lang w:val="en-US"/>
          </w:rPr>
          <m:t>6</m:t>
        </m:r>
        <m:r>
          <w:rPr>
            <w:rFonts w:ascii="Cambria Math" w:hAnsi="Cambria Math" w:cstheme="minorHAnsi"/>
            <w:sz w:val="22"/>
            <w:szCs w:val="22"/>
            <w:lang w:val="en-US"/>
          </w:rPr>
          <m:t>2</m:t>
        </m:r>
        <m:r>
          <w:rPr>
            <w:rFonts w:ascii="Cambria Math" w:hAnsi="Cambria Math" w:cstheme="minorHAnsi" w:hint="eastAsia"/>
            <w:sz w:val="22"/>
            <w:szCs w:val="22"/>
            <w:lang w:val="en-US"/>
          </w:rPr>
          <m:t>×</m:t>
        </m:r>
        <m:sSub>
          <m:sSubPr>
            <m:ctrlPr>
              <w:rPr>
                <w:rFonts w:ascii="Cambria Math" w:hAnsi="Cambria Math" w:cstheme="minorHAnsi"/>
                <w:i/>
                <w:sz w:val="22"/>
                <w:szCs w:val="22"/>
                <w:lang w:val="en-US"/>
              </w:rPr>
            </m:ctrlPr>
          </m:sSubPr>
          <m:e>
            <m:r>
              <w:rPr>
                <w:rFonts w:ascii="Cambria Math" w:hAnsi="Cambria Math" w:cstheme="minorHAnsi" w:hint="eastAsia"/>
                <w:sz w:val="22"/>
                <w:szCs w:val="22"/>
                <w:lang w:val="en-US"/>
              </w:rPr>
              <m:t>t</m:t>
            </m:r>
          </m:e>
          <m:sub>
            <m:r>
              <w:rPr>
                <w:rFonts w:ascii="Cambria Math" w:hAnsi="Cambria Math" w:cstheme="minorHAnsi"/>
                <w:sz w:val="22"/>
                <w:szCs w:val="22"/>
                <w:lang w:val="en-US"/>
              </w:rPr>
              <m:t>A</m:t>
            </m:r>
          </m:sub>
        </m:sSub>
        <m:r>
          <w:rPr>
            <w:rFonts w:ascii="Cambria Math" w:hAnsi="Cambria Math" w:cstheme="minorHAnsi"/>
            <w:sz w:val="22"/>
            <w:szCs w:val="22"/>
            <w:lang w:val="en-US"/>
          </w:rPr>
          <m:t>+0.0</m:t>
        </m:r>
        <m:r>
          <w:rPr>
            <w:rFonts w:ascii="Cambria Math" w:hAnsi="Cambria Math" w:cstheme="minorHAnsi"/>
            <w:sz w:val="22"/>
            <w:szCs w:val="22"/>
            <w:lang w:val="en-US"/>
          </w:rPr>
          <m:t>1</m:t>
        </m:r>
        <m:r>
          <w:rPr>
            <w:rFonts w:ascii="Cambria Math" w:hAnsi="Cambria Math" w:cstheme="minorHAnsi" w:hint="eastAsia"/>
            <w:sz w:val="22"/>
            <w:szCs w:val="22"/>
            <w:lang w:val="en-US"/>
          </w:rPr>
          <m:t>×</m:t>
        </m:r>
        <m:r>
          <m:rPr>
            <m:sty m:val="p"/>
          </m:rPr>
          <w:rPr>
            <w:rFonts w:ascii="Cambria Math" w:hAnsi="Cambria Math" w:cstheme="minorHAnsi"/>
            <w:sz w:val="22"/>
            <w:szCs w:val="22"/>
            <w:lang w:val="en-US"/>
          </w:rPr>
          <m:t>ln</m:t>
        </m:r>
        <m:d>
          <m:dPr>
            <m:ctrlPr>
              <w:rPr>
                <w:rFonts w:ascii="Cambria Math" w:hAnsi="Cambria Math" w:cstheme="minorHAnsi"/>
                <w:i/>
                <w:sz w:val="22"/>
                <w:szCs w:val="22"/>
              </w:rPr>
            </m:ctrlPr>
          </m:dPr>
          <m:e>
            <m:r>
              <w:rPr>
                <w:rFonts w:ascii="Cambria Math" w:hAnsi="Cambria Math" w:cstheme="minorHAnsi"/>
                <w:sz w:val="22"/>
                <w:szCs w:val="22"/>
              </w:rPr>
              <m:t>m</m:t>
            </m:r>
          </m:e>
        </m:d>
        <m:r>
          <w:rPr>
            <w:rFonts w:ascii="Cambria Math" w:hAnsi="Cambria Math" w:cstheme="minorHAnsi" w:hint="eastAsia"/>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sub>
        </m:sSub>
      </m:oMath>
      <w:r w:rsidR="00F27B61" w:rsidRPr="00B204F2">
        <w:rPr>
          <w:rFonts w:eastAsiaTheme="minorEastAsia" w:cstheme="minorHAnsi"/>
          <w:sz w:val="22"/>
          <w:szCs w:val="22"/>
          <w:lang w:val="en-US"/>
        </w:rPr>
        <w:t xml:space="preserve">, and consumption rate as: </w:t>
      </w:r>
      <m:oMath>
        <m:func>
          <m:funcPr>
            <m:ctrlPr>
              <w:rPr>
                <w:rFonts w:ascii="Cambria Math" w:hAnsi="Cambria Math" w:cstheme="minorHAnsi"/>
                <w:i/>
                <w:sz w:val="22"/>
                <w:szCs w:val="22"/>
              </w:rPr>
            </m:ctrlPr>
          </m:funcPr>
          <m:fName>
            <m:r>
              <m:rPr>
                <m:sty m:val="p"/>
              </m:rPr>
              <w:rPr>
                <w:rFonts w:ascii="Cambria Math" w:hAnsi="Cambria Math" w:cstheme="minorHAnsi"/>
                <w:sz w:val="22"/>
                <w:szCs w:val="22"/>
                <w:lang w:val="en-US"/>
              </w:rPr>
              <m:t>ln</m:t>
            </m:r>
          </m:fName>
          <m:e>
            <m:d>
              <m:dPr>
                <m:ctrlPr>
                  <w:rPr>
                    <w:rFonts w:ascii="Cambria Math" w:hAnsi="Cambria Math" w:cstheme="minorHAnsi"/>
                    <w:i/>
                    <w:sz w:val="22"/>
                    <w:szCs w:val="22"/>
                  </w:rPr>
                </m:ctrlPr>
              </m:dPr>
              <m:e>
                <m:r>
                  <w:rPr>
                    <w:rFonts w:ascii="Cambria Math" w:hAnsi="Cambria Math" w:cstheme="minorHAnsi"/>
                    <w:sz w:val="22"/>
                    <w:szCs w:val="22"/>
                  </w:rPr>
                  <m:t>consumption</m:t>
                </m:r>
              </m:e>
            </m:d>
          </m:e>
        </m:func>
        <m:r>
          <w:rPr>
            <w:rFonts w:ascii="Cambria Math" w:hAnsi="Cambria Math" w:cstheme="minorHAnsi"/>
            <w:sz w:val="22"/>
            <w:szCs w:val="22"/>
            <w:lang w:val="en-US"/>
          </w:rPr>
          <m:t>=0.</m:t>
        </m:r>
        <m:r>
          <w:rPr>
            <w:rFonts w:ascii="Cambria Math" w:hAnsi="Cambria Math" w:cstheme="minorHAnsi"/>
            <w:sz w:val="22"/>
            <w:szCs w:val="22"/>
            <w:lang w:val="en-US"/>
          </w:rPr>
          <m:t>5</m:t>
        </m:r>
        <m:r>
          <w:rPr>
            <w:rFonts w:ascii="Cambria Math" w:hAnsi="Cambria Math" w:cstheme="minorHAnsi"/>
            <w:sz w:val="22"/>
            <w:szCs w:val="22"/>
            <w:lang w:val="en-US"/>
          </w:rPr>
          <m:t>7</m:t>
        </m:r>
        <m:r>
          <w:rPr>
            <w:rFonts w:ascii="Cambria Math" w:hAnsi="Cambria Math" w:cstheme="minorHAnsi"/>
            <w:sz w:val="22"/>
            <w:szCs w:val="22"/>
            <w:lang w:val="en-US"/>
          </w:rPr>
          <m:t>+</m:t>
        </m:r>
        <m:r>
          <w:rPr>
            <w:rFonts w:ascii="Cambria Math" w:hAnsi="Cambria Math" w:cstheme="minorHAnsi"/>
            <w:sz w:val="22"/>
            <w:szCs w:val="22"/>
            <w:lang w:val="en-US"/>
          </w:rPr>
          <m:t>0.</m:t>
        </m:r>
        <m:r>
          <w:rPr>
            <w:rFonts w:ascii="Cambria Math" w:hAnsi="Cambria Math" w:cstheme="minorHAnsi"/>
            <w:sz w:val="22"/>
            <w:szCs w:val="22"/>
            <w:lang w:val="en-US"/>
          </w:rPr>
          <m:t>64</m:t>
        </m:r>
        <m:r>
          <w:rPr>
            <w:rFonts w:ascii="Cambria Math" w:hAnsi="Cambria Math" w:cstheme="minorHAnsi" w:hint="eastAsia"/>
            <w:sz w:val="22"/>
            <w:szCs w:val="22"/>
            <w:lang w:val="en-US"/>
          </w:rPr>
          <m:t>×</m:t>
        </m:r>
        <m:r>
          <m:rPr>
            <m:sty m:val="p"/>
          </m:rPr>
          <w:rPr>
            <w:rFonts w:ascii="Cambria Math" w:hAnsi="Cambria Math" w:cstheme="minorHAnsi"/>
            <w:sz w:val="22"/>
            <w:szCs w:val="22"/>
            <w:lang w:val="en-US"/>
          </w:rPr>
          <m:t>ln</m:t>
        </m:r>
        <m:r>
          <w:rPr>
            <w:rFonts w:ascii="Cambria Math" w:hAnsi="Cambria Math" w:cstheme="minorHAnsi"/>
            <w:sz w:val="22"/>
            <w:szCs w:val="22"/>
            <w:lang w:val="en-US"/>
          </w:rPr>
          <m:t>(m)-0.</m:t>
        </m:r>
        <m:r>
          <w:rPr>
            <w:rFonts w:ascii="Cambria Math" w:hAnsi="Cambria Math" w:cstheme="minorHAnsi"/>
            <w:sz w:val="22"/>
            <w:szCs w:val="22"/>
            <w:lang w:val="en-US"/>
          </w:rPr>
          <m:t>67</m:t>
        </m:r>
        <m:r>
          <w:rPr>
            <w:rFonts w:ascii="Cambria Math" w:hAnsi="Cambria Math" w:cstheme="minorHAnsi" w:hint="eastAsia"/>
            <w:sz w:val="22"/>
            <w:szCs w:val="22"/>
            <w:lang w:val="en-US"/>
          </w:rPr>
          <m:t>×</m:t>
        </m:r>
        <m:sSub>
          <m:sSubPr>
            <m:ctrlPr>
              <w:rPr>
                <w:rFonts w:ascii="Cambria Math" w:hAnsi="Cambria Math" w:cstheme="minorHAnsi"/>
                <w:i/>
                <w:sz w:val="22"/>
                <w:szCs w:val="22"/>
                <w:lang w:val="en-US"/>
              </w:rPr>
            </m:ctrlPr>
          </m:sSubPr>
          <m:e>
            <m:r>
              <w:rPr>
                <w:rFonts w:ascii="Cambria Math" w:hAnsi="Cambria Math" w:cstheme="minorHAnsi" w:hint="eastAsia"/>
                <w:sz w:val="22"/>
                <w:szCs w:val="22"/>
                <w:lang w:val="en-US"/>
              </w:rPr>
              <m:t>t</m:t>
            </m:r>
          </m:e>
          <m:sub>
            <m:r>
              <w:rPr>
                <w:rFonts w:ascii="Cambria Math" w:hAnsi="Cambria Math" w:cstheme="minorHAnsi"/>
                <w:sz w:val="22"/>
                <w:szCs w:val="22"/>
                <w:lang w:val="en-US"/>
              </w:rPr>
              <m:t>A</m:t>
            </m:r>
          </m:sub>
        </m:sSub>
      </m:oMath>
      <w:r w:rsidR="00A333BC" w:rsidRPr="00B204F2">
        <w:rPr>
          <w:rFonts w:eastAsiaTheme="minorEastAsia" w:cstheme="minorHAnsi"/>
          <w:sz w:val="22"/>
          <w:szCs w:val="22"/>
          <w:lang w:val="en-US"/>
        </w:rPr>
        <w:t xml:space="preserve"> (</w:t>
      </w:r>
      <w:r w:rsidR="0018734B" w:rsidRPr="00B204F2">
        <w:rPr>
          <w:rFonts w:eastAsiaTheme="minorEastAsia" w:cstheme="minorHAnsi"/>
          <w:sz w:val="22"/>
          <w:szCs w:val="22"/>
          <w:lang w:val="en-US"/>
        </w:rPr>
        <w:t xml:space="preserve">See </w:t>
      </w:r>
      <w:r w:rsidR="00A333BC" w:rsidRPr="00B204F2">
        <w:rPr>
          <w:rFonts w:eastAsiaTheme="minorEastAsia" w:cstheme="minorHAnsi"/>
          <w:sz w:val="22"/>
          <w:szCs w:val="22"/>
          <w:lang w:val="en-US"/>
        </w:rPr>
        <w:t>Fig. 3</w:t>
      </w:r>
      <w:r w:rsidR="00620423" w:rsidRPr="00B204F2">
        <w:rPr>
          <w:rFonts w:eastAsiaTheme="minorEastAsia" w:cstheme="minorHAnsi"/>
          <w:sz w:val="22"/>
          <w:szCs w:val="22"/>
          <w:lang w:val="en-US"/>
        </w:rPr>
        <w:t xml:space="preserve"> a general intraspecific prediction for a given mass and two temperatures</w:t>
      </w:r>
      <w:r w:rsidR="00A333BC" w:rsidRPr="00B204F2">
        <w:rPr>
          <w:rFonts w:eastAsiaTheme="minorEastAsia" w:cstheme="minorHAnsi"/>
          <w:sz w:val="22"/>
          <w:szCs w:val="22"/>
          <w:lang w:val="en-US"/>
        </w:rPr>
        <w:t>)</w:t>
      </w:r>
      <w:r w:rsidR="0011107C" w:rsidRPr="00B204F2">
        <w:rPr>
          <w:rFonts w:eastAsiaTheme="minorEastAsia" w:cstheme="minorHAnsi"/>
          <w:sz w:val="22"/>
          <w:szCs w:val="22"/>
          <w:lang w:val="en-US"/>
        </w:rPr>
        <w:t xml:space="preserve">. </w:t>
      </w:r>
      <w:r w:rsidR="0079690F" w:rsidRPr="00B204F2">
        <w:rPr>
          <w:rFonts w:eastAsiaTheme="minorEastAsia" w:cstheme="minorHAnsi"/>
          <w:sz w:val="22"/>
          <w:szCs w:val="22"/>
          <w:lang w:val="en-US"/>
        </w:rPr>
        <w:t>Some notable differences exist in the scaling of these two rates.</w:t>
      </w:r>
      <w:r w:rsidR="009C3971" w:rsidRPr="00B204F2">
        <w:rPr>
          <w:rFonts w:eastAsiaTheme="minorEastAsia" w:cstheme="minorHAnsi"/>
          <w:sz w:val="22"/>
          <w:szCs w:val="22"/>
          <w:lang w:val="en-US"/>
        </w:rPr>
        <w:t xml:space="preserve"> First, metabolic rate scales with</w:t>
      </w:r>
      <w:r w:rsidR="007C5133" w:rsidRPr="00B204F2">
        <w:rPr>
          <w:rFonts w:eastAsiaTheme="minorEastAsia" w:cstheme="minorHAnsi"/>
          <w:sz w:val="22"/>
          <w:szCs w:val="22"/>
          <w:lang w:val="en-US"/>
        </w:rPr>
        <w:t xml:space="preserve"> a larger mass-scaling exponent </w:t>
      </w:r>
      <w:r w:rsidR="004138D7" w:rsidRPr="00B204F2">
        <w:rPr>
          <w:rFonts w:eastAsiaTheme="minorEastAsia" w:cstheme="minorHAnsi"/>
          <w:sz w:val="22"/>
          <w:szCs w:val="22"/>
          <w:lang w:val="en-US"/>
        </w:rPr>
        <w:t>(</w:t>
      </w:r>
      <m:oMath>
        <m:r>
          <w:rPr>
            <w:rFonts w:ascii="Cambria Math" w:hAnsi="Cambria Math" w:cstheme="minorHAnsi"/>
            <w:sz w:val="22"/>
            <w:szCs w:val="22"/>
            <w:lang w:val="en-US"/>
          </w:rPr>
          <m:t>0.8</m:t>
        </m:r>
      </m:oMath>
      <w:r w:rsidR="00844C79">
        <w:rPr>
          <w:rFonts w:eastAsiaTheme="minorEastAsia" w:cstheme="minorHAnsi"/>
          <w:sz w:val="22"/>
          <w:szCs w:val="22"/>
          <w:lang w:val="en-US"/>
        </w:rPr>
        <w:t xml:space="preserve"> [</w:t>
      </w:r>
      <m:oMath>
        <m:r>
          <w:rPr>
            <w:rFonts w:ascii="Cambria Math" w:eastAsiaTheme="minorEastAsia" w:hAnsi="Cambria Math" w:cstheme="minorHAnsi"/>
            <w:sz w:val="22"/>
            <w:szCs w:val="22"/>
            <w:lang w:val="en-US"/>
          </w:rPr>
          <m:t>0.7</m:t>
        </m:r>
        <m:r>
          <w:rPr>
            <w:rFonts w:ascii="Cambria Math" w:eastAsiaTheme="minorEastAsia" w:hAnsi="Cambria Math" w:cstheme="minorHAnsi"/>
            <w:sz w:val="22"/>
            <w:szCs w:val="22"/>
            <w:lang w:val="en-US"/>
          </w:rPr>
          <m:t>5</m:t>
        </m:r>
        <m:r>
          <w:rPr>
            <w:rFonts w:ascii="Cambria Math" w:eastAsiaTheme="minorEastAsia" w:hAnsi="Cambria Math" w:cstheme="minorHAnsi"/>
            <w:sz w:val="22"/>
            <w:szCs w:val="22"/>
            <w:lang w:val="en-US"/>
          </w:rPr>
          <m:t>, 0.85</m:t>
        </m:r>
      </m:oMath>
      <w:r w:rsidR="004138D7" w:rsidRPr="00B204F2">
        <w:rPr>
          <w:rFonts w:eastAsiaTheme="minorEastAsia" w:cstheme="minorHAnsi"/>
          <w:sz w:val="22"/>
          <w:szCs w:val="22"/>
          <w:lang w:val="en-US"/>
        </w:rPr>
        <w:t xml:space="preserve">]) </w:t>
      </w:r>
      <w:r w:rsidR="007C5133" w:rsidRPr="00B204F2">
        <w:rPr>
          <w:rFonts w:eastAsiaTheme="minorEastAsia" w:cstheme="minorHAnsi"/>
          <w:sz w:val="22"/>
          <w:szCs w:val="22"/>
          <w:lang w:val="en-US"/>
        </w:rPr>
        <w:t xml:space="preserve">than maximum consumption </w:t>
      </w:r>
      <w:r w:rsidR="00756075" w:rsidRPr="00B204F2">
        <w:rPr>
          <w:rFonts w:eastAsiaTheme="minorEastAsia" w:cstheme="minorHAnsi"/>
          <w:sz w:val="22"/>
          <w:szCs w:val="22"/>
          <w:lang w:val="en-US"/>
        </w:rPr>
        <w:t>(</w:t>
      </w:r>
      <m:oMath>
        <m:r>
          <w:rPr>
            <w:rFonts w:ascii="Cambria Math" w:hAnsi="Cambria Math" w:cstheme="minorHAnsi"/>
            <w:sz w:val="22"/>
            <w:szCs w:val="22"/>
            <w:lang w:val="en-US"/>
          </w:rPr>
          <m:t>0.</m:t>
        </m:r>
        <m:r>
          <w:rPr>
            <w:rFonts w:ascii="Cambria Math" w:hAnsi="Cambria Math" w:cstheme="minorHAnsi"/>
            <w:sz w:val="22"/>
            <w:szCs w:val="22"/>
            <w:lang w:val="en-US"/>
          </w:rPr>
          <m:t>64</m:t>
        </m:r>
      </m:oMath>
      <w:r w:rsidR="002359BC" w:rsidRPr="00B204F2">
        <w:rPr>
          <w:rFonts w:eastAsiaTheme="minorEastAsia" w:cstheme="minorHAnsi"/>
          <w:sz w:val="22"/>
          <w:szCs w:val="22"/>
          <w:lang w:val="en-US"/>
        </w:rPr>
        <w:t xml:space="preserve"> </w:t>
      </w:r>
      <w:r w:rsidR="00F20964">
        <w:rPr>
          <w:rFonts w:eastAsiaTheme="minorEastAsia" w:cstheme="minorHAnsi"/>
          <w:sz w:val="22"/>
          <w:szCs w:val="22"/>
          <w:lang w:val="en-US"/>
        </w:rPr>
        <w:t>[</w:t>
      </w:r>
      <m:oMath>
        <m:r>
          <w:rPr>
            <w:rFonts w:ascii="Cambria Math" w:eastAsiaTheme="minorEastAsia" w:hAnsi="Cambria Math" w:cstheme="minorHAnsi"/>
            <w:sz w:val="22"/>
            <w:szCs w:val="22"/>
            <w:lang w:val="en-US"/>
          </w:rPr>
          <m:t>0.</m:t>
        </m:r>
        <m:r>
          <w:rPr>
            <w:rFonts w:ascii="Cambria Math" w:eastAsiaTheme="minorEastAsia" w:hAnsi="Cambria Math" w:cstheme="minorHAnsi"/>
            <w:sz w:val="22"/>
            <w:szCs w:val="22"/>
            <w:lang w:val="en-US"/>
          </w:rPr>
          <m:t xml:space="preserve">56, </m:t>
        </m:r>
        <m:r>
          <w:rPr>
            <w:rFonts w:ascii="Cambria Math" w:eastAsiaTheme="minorEastAsia" w:hAnsi="Cambria Math" w:cstheme="minorHAnsi"/>
            <w:sz w:val="22"/>
            <w:szCs w:val="22"/>
            <w:lang w:val="en-US"/>
          </w:rPr>
          <m:t>0.</m:t>
        </m:r>
        <m:r>
          <w:rPr>
            <w:rFonts w:ascii="Cambria Math" w:eastAsiaTheme="minorEastAsia" w:hAnsi="Cambria Math" w:cstheme="minorHAnsi"/>
            <w:sz w:val="22"/>
            <w:szCs w:val="22"/>
            <w:lang w:val="en-US"/>
          </w:rPr>
          <m:t>73</m:t>
        </m:r>
        <m:r>
          <w:rPr>
            <w:rFonts w:ascii="Cambria Math" w:eastAsiaTheme="minorEastAsia" w:hAnsi="Cambria Math" w:cstheme="minorHAnsi"/>
            <w:sz w:val="22"/>
            <w:szCs w:val="22"/>
            <w:lang w:val="en-US"/>
          </w:rPr>
          <m:t>]</m:t>
        </m:r>
      </m:oMath>
      <w:r w:rsidR="00756075" w:rsidRPr="00B204F2">
        <w:rPr>
          <w:rFonts w:eastAsiaTheme="minorEastAsia" w:cstheme="minorHAnsi"/>
          <w:sz w:val="22"/>
          <w:szCs w:val="22"/>
          <w:lang w:val="en-US"/>
        </w:rPr>
        <w:t>)</w:t>
      </w:r>
      <w:r w:rsidR="00106423" w:rsidRPr="00B204F2">
        <w:rPr>
          <w:rFonts w:eastAsiaTheme="minorEastAsia" w:cstheme="minorHAnsi"/>
          <w:sz w:val="22"/>
          <w:szCs w:val="22"/>
          <w:lang w:val="en-US"/>
        </w:rPr>
        <w:t xml:space="preserve">, inferred from non-overlapping </w:t>
      </w:r>
      <w:r w:rsidR="00C1632C">
        <w:rPr>
          <w:rFonts w:eastAsiaTheme="minorEastAsia" w:cstheme="minorHAnsi"/>
          <w:sz w:val="22"/>
          <w:szCs w:val="22"/>
          <w:lang w:val="en-US"/>
        </w:rPr>
        <w:t xml:space="preserve">Bayesian </w:t>
      </w:r>
      <w:r w:rsidR="00C1632C">
        <w:rPr>
          <w:rFonts w:eastAsiaTheme="minorEastAsia" w:cstheme="minorHAnsi"/>
          <w:sz w:val="22"/>
          <w:szCs w:val="22"/>
          <w:lang w:val="en-US"/>
        </w:rPr>
        <w:lastRenderedPageBreak/>
        <w:t xml:space="preserve">95% </w:t>
      </w:r>
      <w:r w:rsidR="00106423" w:rsidRPr="00B204F2">
        <w:rPr>
          <w:rFonts w:eastAsiaTheme="minorEastAsia" w:cstheme="minorHAnsi"/>
          <w:sz w:val="22"/>
          <w:szCs w:val="22"/>
          <w:lang w:val="en-US"/>
        </w:rPr>
        <w:t>credible intervals</w:t>
      </w:r>
      <w:r w:rsidR="00C1632C">
        <w:rPr>
          <w:rFonts w:eastAsiaTheme="minorEastAsia" w:cstheme="minorHAnsi"/>
          <w:sz w:val="22"/>
          <w:szCs w:val="22"/>
          <w:lang w:val="en-US"/>
        </w:rPr>
        <w:t xml:space="preserve"> (indicate</w:t>
      </w:r>
      <w:r w:rsidR="00C02BA2">
        <w:rPr>
          <w:rFonts w:eastAsiaTheme="minorEastAsia" w:cstheme="minorHAnsi"/>
          <w:sz w:val="22"/>
          <w:szCs w:val="22"/>
          <w:lang w:val="en-US"/>
        </w:rPr>
        <w:t>d</w:t>
      </w:r>
      <w:r w:rsidR="00C1632C">
        <w:rPr>
          <w:rFonts w:eastAsiaTheme="minorEastAsia" w:cstheme="minorHAnsi"/>
          <w:sz w:val="22"/>
          <w:szCs w:val="22"/>
          <w:lang w:val="en-US"/>
        </w:rPr>
        <w:t xml:space="preserve"> </w:t>
      </w:r>
      <w:r w:rsidR="00C02BA2">
        <w:rPr>
          <w:rFonts w:eastAsiaTheme="minorEastAsia" w:cstheme="minorHAnsi"/>
          <w:sz w:val="22"/>
          <w:szCs w:val="22"/>
          <w:lang w:val="en-US"/>
        </w:rPr>
        <w:t xml:space="preserve">in </w:t>
      </w:r>
      <w:r w:rsidR="00C1632C">
        <w:rPr>
          <w:rFonts w:eastAsiaTheme="minorEastAsia" w:cstheme="minorHAnsi"/>
          <w:sz w:val="22"/>
          <w:szCs w:val="22"/>
          <w:lang w:val="en-US"/>
        </w:rPr>
        <w:t>square brackets)</w:t>
      </w:r>
      <w:r w:rsidR="001A3098" w:rsidRPr="00B204F2">
        <w:rPr>
          <w:rFonts w:eastAsiaTheme="minorEastAsia" w:cstheme="minorHAnsi"/>
          <w:sz w:val="22"/>
          <w:szCs w:val="22"/>
          <w:lang w:val="en-US"/>
        </w:rPr>
        <w:t xml:space="preserve"> (Fig. 4)</w:t>
      </w:r>
      <w:r w:rsidR="00B67CCD" w:rsidRPr="00B204F2">
        <w:rPr>
          <w:rFonts w:eastAsiaTheme="minorEastAsia" w:cstheme="minorHAnsi"/>
          <w:sz w:val="22"/>
          <w:szCs w:val="22"/>
          <w:lang w:val="en-US"/>
        </w:rPr>
        <w:t>. This</w:t>
      </w:r>
      <w:r w:rsidR="000B616E" w:rsidRPr="00B204F2">
        <w:rPr>
          <w:rFonts w:eastAsiaTheme="minorEastAsia" w:cstheme="minorHAnsi"/>
          <w:sz w:val="22"/>
          <w:szCs w:val="22"/>
          <w:lang w:val="en-US"/>
        </w:rPr>
        <w:t xml:space="preserve"> difference </w:t>
      </w:r>
      <w:r w:rsidR="00E6146D" w:rsidRPr="00B204F2">
        <w:rPr>
          <w:rFonts w:eastAsiaTheme="minorEastAsia" w:cstheme="minorHAnsi"/>
          <w:sz w:val="22"/>
          <w:szCs w:val="22"/>
          <w:lang w:val="en-US"/>
        </w:rPr>
        <w:t xml:space="preserve">implies </w:t>
      </w:r>
      <w:r w:rsidR="006D6A89" w:rsidRPr="00B204F2">
        <w:rPr>
          <w:rFonts w:eastAsiaTheme="minorEastAsia" w:cstheme="minorHAnsi"/>
          <w:sz w:val="22"/>
          <w:szCs w:val="22"/>
          <w:lang w:val="en-US"/>
        </w:rPr>
        <w:t>that metabolic processes increase faster with body mass than maximum consumption rates</w:t>
      </w:r>
      <w:r w:rsidR="0064771B">
        <w:rPr>
          <w:rFonts w:eastAsiaTheme="minorEastAsia" w:cstheme="minorHAnsi"/>
          <w:sz w:val="22"/>
          <w:szCs w:val="22"/>
          <w:lang w:val="en-US"/>
        </w:rPr>
        <w:t xml:space="preserve">, and that both differ from the predicted mass-scaling exponent </w:t>
      </w:r>
      <w:r w:rsidR="00ED779E">
        <w:rPr>
          <w:rFonts w:eastAsiaTheme="minorEastAsia" w:cstheme="minorHAnsi"/>
          <w:sz w:val="22"/>
          <w:szCs w:val="22"/>
          <w:lang w:val="en-US"/>
        </w:rPr>
        <w:t>from the metabolic theory of ecology</w:t>
      </w:r>
      <w:r w:rsidR="0064771B">
        <w:rPr>
          <w:rFonts w:eastAsiaTheme="minorEastAsia" w:cstheme="minorHAnsi"/>
          <w:sz w:val="22"/>
          <w:szCs w:val="22"/>
          <w:lang w:val="en-US"/>
        </w:rPr>
        <w:t>.</w:t>
      </w:r>
      <w:r w:rsidR="00AC5E45" w:rsidRPr="00B204F2">
        <w:rPr>
          <w:rFonts w:eastAsiaTheme="minorEastAsia" w:cstheme="minorHAnsi"/>
          <w:sz w:val="22"/>
          <w:szCs w:val="22"/>
          <w:lang w:val="en-US"/>
        </w:rPr>
        <w:t xml:space="preserve"> </w:t>
      </w:r>
      <w:r w:rsidR="00C368D5" w:rsidRPr="00B204F2">
        <w:rPr>
          <w:rFonts w:eastAsiaTheme="minorEastAsia" w:cstheme="minorHAnsi"/>
          <w:sz w:val="22"/>
          <w:szCs w:val="22"/>
          <w:lang w:val="en-US"/>
        </w:rPr>
        <w:t xml:space="preserve">We also find </w:t>
      </w:r>
      <w:r w:rsidR="005E32CA" w:rsidRPr="00B204F2">
        <w:rPr>
          <w:rFonts w:eastAsiaTheme="minorEastAsia" w:cstheme="minorHAnsi"/>
          <w:sz w:val="22"/>
          <w:szCs w:val="22"/>
          <w:lang w:val="en-US"/>
        </w:rPr>
        <w:t>that maximum</w:t>
      </w:r>
      <w:r w:rsidR="007C6D34" w:rsidRPr="00B204F2">
        <w:rPr>
          <w:rFonts w:eastAsiaTheme="minorEastAsia" w:cstheme="minorHAnsi"/>
          <w:sz w:val="22"/>
          <w:szCs w:val="22"/>
          <w:lang w:val="en-US"/>
        </w:rPr>
        <w:t xml:space="preserve"> </w:t>
      </w:r>
      <w:r w:rsidR="00AE7080" w:rsidRPr="00B204F2">
        <w:rPr>
          <w:rFonts w:eastAsiaTheme="minorEastAsia" w:cstheme="minorHAnsi"/>
          <w:sz w:val="22"/>
          <w:szCs w:val="22"/>
          <w:lang w:val="en-US"/>
        </w:rPr>
        <w:t>consumption rate</w:t>
      </w:r>
      <w:r w:rsidR="007C6D34" w:rsidRPr="00B204F2">
        <w:rPr>
          <w:rFonts w:eastAsiaTheme="minorEastAsia" w:cstheme="minorHAnsi"/>
          <w:sz w:val="22"/>
          <w:szCs w:val="22"/>
          <w:lang w:val="en-US"/>
        </w:rPr>
        <w:t xml:space="preserve"> is more temperature sensitive</w:t>
      </w:r>
      <w:r w:rsidR="003D263F" w:rsidRPr="00B204F2">
        <w:rPr>
          <w:rFonts w:eastAsiaTheme="minorEastAsia" w:cstheme="minorHAnsi"/>
          <w:sz w:val="22"/>
          <w:szCs w:val="22"/>
          <w:lang w:val="en-US"/>
        </w:rPr>
        <w:t xml:space="preserve"> than metabolism</w:t>
      </w:r>
      <w:r w:rsidR="00C15D48" w:rsidRPr="00B204F2">
        <w:rPr>
          <w:rFonts w:eastAsiaTheme="minorEastAsia" w:cstheme="minorHAnsi"/>
          <w:sz w:val="22"/>
          <w:szCs w:val="22"/>
          <w:lang w:val="en-US"/>
        </w:rPr>
        <w:t xml:space="preserve"> when measured at temperatures below optimum</w:t>
      </w:r>
      <w:r w:rsidR="007B2137" w:rsidRPr="00B204F2">
        <w:rPr>
          <w:rFonts w:eastAsiaTheme="minorEastAsia" w:cstheme="minorHAnsi"/>
          <w:sz w:val="22"/>
          <w:szCs w:val="22"/>
          <w:lang w:val="en-US"/>
        </w:rPr>
        <w:t xml:space="preserve">. The activation energy for metabolism is estimated to be </w:t>
      </w:r>
      <m:oMath>
        <m:r>
          <w:rPr>
            <w:rFonts w:ascii="Cambria Math" w:eastAsiaTheme="minorEastAsia" w:hAnsi="Cambria Math" w:cstheme="minorHAnsi"/>
            <w:sz w:val="22"/>
            <w:szCs w:val="22"/>
            <w:lang w:val="en-US"/>
          </w:rPr>
          <m:t>-0.62</m:t>
        </m:r>
      </m:oMath>
      <w:r w:rsidR="006504EE" w:rsidRPr="00B204F2">
        <w:rPr>
          <w:rFonts w:eastAsiaTheme="minorEastAsia" w:cstheme="minorHAnsi"/>
          <w:sz w:val="22"/>
          <w:szCs w:val="22"/>
          <w:lang w:val="en-US"/>
        </w:rPr>
        <w:t xml:space="preserve"> [</w:t>
      </w:r>
      <m:oMath>
        <m:r>
          <w:rPr>
            <w:rFonts w:ascii="Cambria Math" w:eastAsiaTheme="minorEastAsia" w:hAnsi="Cambria Math" w:cstheme="minorHAnsi"/>
            <w:sz w:val="22"/>
            <w:szCs w:val="22"/>
            <w:lang w:val="en-US"/>
          </w:rPr>
          <m:t>-0.6</m:t>
        </m:r>
        <m:r>
          <w:rPr>
            <w:rFonts w:ascii="Cambria Math" w:eastAsiaTheme="minorEastAsia" w:hAnsi="Cambria Math" w:cstheme="minorHAnsi"/>
            <w:sz w:val="22"/>
            <w:szCs w:val="22"/>
            <w:lang w:val="en-US"/>
          </w:rPr>
          <m:t>7</m:t>
        </m:r>
        <m:r>
          <w:rPr>
            <w:rFonts w:ascii="Cambria Math" w:eastAsiaTheme="minorEastAsia" w:hAnsi="Cambria Math" w:cstheme="minorHAnsi"/>
            <w:sz w:val="22"/>
            <w:szCs w:val="22"/>
            <w:lang w:val="en-US"/>
          </w:rPr>
          <m:t>, -0.56</m:t>
        </m:r>
      </m:oMath>
      <w:r w:rsidR="006504EE" w:rsidRPr="00B204F2">
        <w:rPr>
          <w:rFonts w:eastAsiaTheme="minorEastAsia" w:cstheme="minorHAnsi"/>
          <w:sz w:val="22"/>
          <w:szCs w:val="22"/>
          <w:lang w:val="en-US"/>
        </w:rPr>
        <w:t>]</w:t>
      </w:r>
      <w:r w:rsidR="007B2137" w:rsidRPr="00B204F2">
        <w:rPr>
          <w:rFonts w:eastAsiaTheme="minorEastAsia" w:cstheme="minorHAnsi"/>
          <w:sz w:val="22"/>
          <w:szCs w:val="22"/>
          <w:lang w:val="en-US"/>
        </w:rPr>
        <w:t xml:space="preserve"> and</w:t>
      </w:r>
      <w:r w:rsidR="00AA588D">
        <w:rPr>
          <w:rFonts w:eastAsiaTheme="minorEastAsia" w:cstheme="minorHAnsi"/>
          <w:sz w:val="22"/>
          <w:szCs w:val="22"/>
          <w:lang w:val="en-US"/>
        </w:rPr>
        <w:t xml:space="preserve"> for maximum consumption rate we estimate it to:</w:t>
      </w:r>
      <w:r w:rsidR="007B2137" w:rsidRPr="00B204F2">
        <w:rPr>
          <w:rFonts w:eastAsiaTheme="minorEastAsia" w:cstheme="minorHAnsi"/>
          <w:sz w:val="22"/>
          <w:szCs w:val="22"/>
          <w:lang w:val="en-US"/>
        </w:rPr>
        <w:t xml:space="preserve"> </w:t>
      </w:r>
      <m:oMath>
        <m:r>
          <w:rPr>
            <w:rFonts w:ascii="Cambria Math" w:eastAsiaTheme="minorEastAsia" w:hAnsi="Cambria Math" w:cstheme="minorHAnsi"/>
            <w:sz w:val="22"/>
            <w:szCs w:val="22"/>
            <w:lang w:val="en-US"/>
          </w:rPr>
          <m:t>-0.67</m:t>
        </m:r>
      </m:oMath>
      <w:r w:rsidR="00B26E85" w:rsidRPr="00B204F2">
        <w:rPr>
          <w:rFonts w:eastAsiaTheme="minorEastAsia" w:cstheme="minorHAnsi"/>
          <w:sz w:val="22"/>
          <w:szCs w:val="22"/>
          <w:lang w:val="en-US"/>
        </w:rPr>
        <w:t xml:space="preserve"> </w:t>
      </w:r>
      <w:r w:rsidR="002A7291" w:rsidRPr="00B204F2">
        <w:rPr>
          <w:rFonts w:eastAsiaTheme="minorEastAsia" w:cstheme="minorHAnsi"/>
          <w:sz w:val="22"/>
          <w:szCs w:val="22"/>
          <w:lang w:val="en-US"/>
        </w:rPr>
        <w:t>([</w:t>
      </w:r>
      <m:oMath>
        <m:r>
          <w:rPr>
            <w:rFonts w:ascii="Cambria Math" w:eastAsiaTheme="minorEastAsia" w:hAnsi="Cambria Math" w:cstheme="minorHAnsi"/>
            <w:sz w:val="22"/>
            <w:szCs w:val="22"/>
            <w:lang w:val="en-US"/>
          </w:rPr>
          <m:t>-0.8</m:t>
        </m:r>
        <m:r>
          <w:rPr>
            <w:rFonts w:ascii="Cambria Math" w:eastAsiaTheme="minorEastAsia" w:hAnsi="Cambria Math" w:cstheme="minorHAnsi"/>
            <w:sz w:val="22"/>
            <w:szCs w:val="22"/>
            <w:lang w:val="en-US"/>
          </w:rPr>
          <m:t>4</m:t>
        </m:r>
        <m:r>
          <w:rPr>
            <w:rFonts w:ascii="Cambria Math" w:eastAsiaTheme="minorEastAsia" w:hAnsi="Cambria Math" w:cstheme="minorHAnsi"/>
            <w:sz w:val="22"/>
            <w:szCs w:val="22"/>
            <w:lang w:val="en-US"/>
          </w:rPr>
          <m:t>, -0.5</m:t>
        </m:r>
      </m:oMath>
      <w:r w:rsidR="002A7291" w:rsidRPr="00B204F2">
        <w:rPr>
          <w:rFonts w:eastAsiaTheme="minorEastAsia" w:cstheme="minorHAnsi"/>
          <w:sz w:val="22"/>
          <w:szCs w:val="22"/>
          <w:lang w:val="en-US"/>
        </w:rPr>
        <w:t>])</w:t>
      </w:r>
      <w:r w:rsidR="00C15D48" w:rsidRPr="00B204F2">
        <w:rPr>
          <w:rFonts w:eastAsiaTheme="minorEastAsia" w:cstheme="minorHAnsi"/>
          <w:sz w:val="22"/>
          <w:szCs w:val="22"/>
          <w:lang w:val="en-US"/>
        </w:rPr>
        <w:t>. However, this difference is less clear</w:t>
      </w:r>
      <w:r w:rsidR="00697922">
        <w:rPr>
          <w:rFonts w:eastAsiaTheme="minorEastAsia" w:cstheme="minorHAnsi"/>
          <w:sz w:val="22"/>
          <w:szCs w:val="22"/>
          <w:lang w:val="en-US"/>
        </w:rPr>
        <w:t xml:space="preserve"> than the mass-exponents</w:t>
      </w:r>
      <w:r w:rsidR="00F810BD" w:rsidRPr="00B204F2">
        <w:rPr>
          <w:rFonts w:eastAsiaTheme="minorEastAsia" w:cstheme="minorHAnsi"/>
          <w:sz w:val="22"/>
          <w:szCs w:val="22"/>
          <w:lang w:val="en-US"/>
        </w:rPr>
        <w:t xml:space="preserve">, </w:t>
      </w:r>
      <w:r w:rsidR="00FC41B6" w:rsidRPr="00B204F2">
        <w:rPr>
          <w:rFonts w:eastAsiaTheme="minorEastAsia" w:cstheme="minorHAnsi"/>
          <w:sz w:val="22"/>
          <w:szCs w:val="22"/>
          <w:lang w:val="en-US"/>
        </w:rPr>
        <w:t xml:space="preserve">as </w:t>
      </w:r>
      <w:r w:rsidR="000D6C9D" w:rsidRPr="00B204F2">
        <w:rPr>
          <w:rFonts w:eastAsiaTheme="minorEastAsia" w:cstheme="minorHAnsi"/>
          <w:sz w:val="22"/>
          <w:szCs w:val="22"/>
          <w:lang w:val="en-US"/>
        </w:rPr>
        <w:t>can be inferred from the overlapping credible intervals</w:t>
      </w:r>
      <w:r w:rsidR="006125FE">
        <w:rPr>
          <w:rFonts w:eastAsiaTheme="minorEastAsia" w:cstheme="minorHAnsi"/>
          <w:sz w:val="22"/>
          <w:szCs w:val="22"/>
          <w:lang w:val="en-US"/>
        </w:rPr>
        <w:t>, partly due to the larger uncertainty of the temperature sensitivity of consumption</w:t>
      </w:r>
      <w:r w:rsidR="00FC41B6" w:rsidRPr="00B204F2">
        <w:rPr>
          <w:rFonts w:eastAsiaTheme="minorEastAsia" w:cstheme="minorHAnsi"/>
          <w:sz w:val="22"/>
          <w:szCs w:val="22"/>
          <w:lang w:val="en-US"/>
        </w:rPr>
        <w:t xml:space="preserve"> </w:t>
      </w:r>
      <w:r w:rsidR="002753F9" w:rsidRPr="00B204F2">
        <w:rPr>
          <w:rFonts w:eastAsiaTheme="minorEastAsia" w:cstheme="minorHAnsi"/>
          <w:sz w:val="22"/>
          <w:szCs w:val="22"/>
          <w:lang w:val="en-US"/>
        </w:rPr>
        <w:t>(Fig. 4)</w:t>
      </w:r>
      <w:r w:rsidR="00FB14D0" w:rsidRPr="00B204F2">
        <w:rPr>
          <w:rFonts w:eastAsiaTheme="minorEastAsia" w:cstheme="minorHAnsi"/>
          <w:sz w:val="22"/>
          <w:szCs w:val="22"/>
          <w:lang w:val="en-US"/>
        </w:rPr>
        <w:t>.</w:t>
      </w:r>
      <w:r w:rsidR="0085586B">
        <w:rPr>
          <w:rFonts w:eastAsiaTheme="minorEastAsia" w:cstheme="minorHAnsi"/>
          <w:sz w:val="22"/>
          <w:szCs w:val="22"/>
          <w:lang w:val="en-US"/>
        </w:rPr>
        <w:t xml:space="preserve"> </w:t>
      </w:r>
      <w:r w:rsidR="001F38EB">
        <w:rPr>
          <w:rFonts w:eastAsiaTheme="minorEastAsia" w:cstheme="minorHAnsi"/>
          <w:sz w:val="22"/>
          <w:szCs w:val="22"/>
          <w:lang w:val="en-US"/>
        </w:rPr>
        <w:t xml:space="preserve">In addition, both fall </w:t>
      </w:r>
      <w:r w:rsidR="006E67E8">
        <w:rPr>
          <w:rFonts w:eastAsiaTheme="minorEastAsia" w:cstheme="minorHAnsi"/>
          <w:sz w:val="22"/>
          <w:szCs w:val="22"/>
          <w:lang w:val="en-US"/>
        </w:rPr>
        <w:t xml:space="preserve">within </w:t>
      </w:r>
      <w:r w:rsidR="00F431FF">
        <w:rPr>
          <w:rFonts w:eastAsiaTheme="minorEastAsia" w:cstheme="minorHAnsi"/>
          <w:sz w:val="22"/>
          <w:szCs w:val="22"/>
          <w:lang w:val="en-US"/>
        </w:rPr>
        <w:t>within the prediction from the MTE (</w:t>
      </w:r>
      <w:r w:rsidR="00EF5BF7">
        <w:rPr>
          <w:rFonts w:eastAsiaTheme="minorEastAsia" w:cstheme="minorHAnsi"/>
          <w:sz w:val="22"/>
          <w:szCs w:val="22"/>
          <w:lang w:val="en-US"/>
        </w:rPr>
        <w:t>0.6-0.7 eV</w:t>
      </w:r>
      <w:r w:rsidR="00F431FF">
        <w:rPr>
          <w:rFonts w:eastAsiaTheme="minorEastAsia" w:cstheme="minorHAnsi"/>
          <w:sz w:val="22"/>
          <w:szCs w:val="22"/>
          <w:lang w:val="en-US"/>
        </w:rPr>
        <w:t>)</w:t>
      </w:r>
      <w:r w:rsidR="00686DA2">
        <w:rPr>
          <w:rFonts w:eastAsiaTheme="minorEastAsia" w:cstheme="minorHAnsi"/>
          <w:sz w:val="22"/>
          <w:szCs w:val="22"/>
          <w:lang w:val="en-US"/>
        </w:rPr>
        <w:t xml:space="preserve"> </w:t>
      </w:r>
      <w:r w:rsidR="00944088">
        <w:rPr>
          <w:rFonts w:eastAsiaTheme="minorEastAsia" w:cstheme="minorHAnsi"/>
          <w:sz w:val="22"/>
          <w:szCs w:val="22"/>
          <w:lang w:val="en-US"/>
        </w:rPr>
        <w:fldChar w:fldCharType="begin"/>
      </w:r>
      <w:r w:rsidR="00944088">
        <w:rPr>
          <w:rFonts w:eastAsiaTheme="minorEastAsia" w:cstheme="minorHAnsi"/>
          <w:sz w:val="22"/>
          <w:szCs w:val="22"/>
          <w:lang w:val="en-US"/>
        </w:rPr>
        <w:instrText xml:space="preserve"> ADDIN ZOTERO_ITEM CSL_CITATION {"citationID":"fshiNkN2","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944088">
        <w:rPr>
          <w:rFonts w:eastAsiaTheme="minorEastAsia" w:cstheme="minorHAnsi"/>
          <w:sz w:val="22"/>
          <w:szCs w:val="22"/>
          <w:lang w:val="en-US"/>
        </w:rPr>
        <w:fldChar w:fldCharType="separate"/>
      </w:r>
      <w:r w:rsidR="00944088" w:rsidRPr="00944088">
        <w:rPr>
          <w:sz w:val="22"/>
          <w:lang w:val="en-GB"/>
        </w:rPr>
        <w:t xml:space="preserve">(Brown </w:t>
      </w:r>
      <w:r w:rsidR="00944088" w:rsidRPr="00944088">
        <w:rPr>
          <w:i/>
          <w:iCs/>
          <w:sz w:val="22"/>
          <w:lang w:val="en-GB"/>
        </w:rPr>
        <w:t>et al.</w:t>
      </w:r>
      <w:r w:rsidR="00944088" w:rsidRPr="00944088">
        <w:rPr>
          <w:sz w:val="22"/>
          <w:lang w:val="en-GB"/>
        </w:rPr>
        <w:t xml:space="preserve"> 2004)</w:t>
      </w:r>
      <w:r w:rsidR="00944088">
        <w:rPr>
          <w:rFonts w:eastAsiaTheme="minorEastAsia" w:cstheme="minorHAnsi"/>
          <w:sz w:val="22"/>
          <w:szCs w:val="22"/>
          <w:lang w:val="en-US"/>
        </w:rPr>
        <w:fldChar w:fldCharType="end"/>
      </w:r>
      <w:r w:rsidR="00F431FF">
        <w:rPr>
          <w:rFonts w:eastAsiaTheme="minorEastAsia" w:cstheme="minorHAnsi"/>
          <w:sz w:val="22"/>
          <w:szCs w:val="22"/>
          <w:lang w:val="en-US"/>
        </w:rPr>
        <w:t xml:space="preserve">. </w:t>
      </w:r>
      <w:r w:rsidR="002C422E">
        <w:rPr>
          <w:rFonts w:eastAsiaTheme="minorEastAsia" w:cstheme="minorHAnsi"/>
          <w:sz w:val="22"/>
          <w:szCs w:val="22"/>
          <w:lang w:val="en-US"/>
        </w:rPr>
        <w:t xml:space="preserve">This implies that at temperatures below optimum, </w:t>
      </w:r>
      <w:r w:rsidR="002C1549">
        <w:rPr>
          <w:rFonts w:eastAsiaTheme="minorEastAsia" w:cstheme="minorHAnsi"/>
          <w:sz w:val="22"/>
          <w:szCs w:val="22"/>
          <w:lang w:val="en-US"/>
        </w:rPr>
        <w:t xml:space="preserve">maximum consumption rates on average </w:t>
      </w:r>
      <w:r w:rsidR="00E053C8">
        <w:rPr>
          <w:rFonts w:eastAsiaTheme="minorEastAsia" w:cstheme="minorHAnsi"/>
          <w:sz w:val="22"/>
          <w:szCs w:val="22"/>
          <w:lang w:val="en-US"/>
        </w:rPr>
        <w:t>faster with temperature than metabolic rates</w:t>
      </w:r>
      <w:r w:rsidR="00417395">
        <w:rPr>
          <w:rFonts w:eastAsiaTheme="minorEastAsia" w:cstheme="minorHAnsi"/>
          <w:sz w:val="22"/>
          <w:szCs w:val="22"/>
          <w:lang w:val="en-US"/>
        </w:rPr>
        <w:t>.</w:t>
      </w:r>
      <w:r w:rsidR="00D60651">
        <w:rPr>
          <w:rFonts w:eastAsiaTheme="minorEastAsia" w:cstheme="minorHAnsi"/>
          <w:sz w:val="22"/>
          <w:szCs w:val="22"/>
          <w:lang w:val="en-US"/>
        </w:rPr>
        <w:t xml:space="preserve"> We also found</w:t>
      </w:r>
      <w:r w:rsidR="005C3F6B">
        <w:rPr>
          <w:rFonts w:eastAsiaTheme="minorEastAsia" w:cstheme="minorHAnsi"/>
          <w:sz w:val="22"/>
          <w:szCs w:val="22"/>
          <w:lang w:val="en-US"/>
        </w:rPr>
        <w:t xml:space="preserve"> support for a</w:t>
      </w:r>
      <w:r w:rsidR="00FC4C9D">
        <w:rPr>
          <w:rFonts w:eastAsiaTheme="minorEastAsia" w:cstheme="minorHAnsi"/>
          <w:sz w:val="22"/>
          <w:szCs w:val="22"/>
          <w:lang w:val="en-US"/>
        </w:rPr>
        <w:t xml:space="preserve"> negative </w:t>
      </w:r>
      <w:r w:rsidR="005C3F6B">
        <w:rPr>
          <w:rFonts w:eastAsiaTheme="minorEastAsia" w:cstheme="minorHAnsi"/>
          <w:sz w:val="22"/>
          <w:szCs w:val="22"/>
          <w:lang w:val="en-US"/>
        </w:rPr>
        <w:t>interaction between body mass and temperature</w:t>
      </w:r>
      <w:r w:rsidR="004C74F8">
        <w:rPr>
          <w:rFonts w:eastAsiaTheme="minorEastAsia" w:cstheme="minorHAnsi"/>
          <w:sz w:val="22"/>
          <w:szCs w:val="22"/>
          <w:lang w:val="en-US"/>
        </w:rPr>
        <w:t xml:space="preserve"> (</w:t>
      </w:r>
      <w:r w:rsidR="0086403E">
        <w:rPr>
          <w:rFonts w:eastAsiaTheme="minorEastAsia" w:cstheme="minorHAnsi"/>
          <w:sz w:val="22"/>
          <w:szCs w:val="22"/>
          <w:lang w:val="en-US"/>
        </w:rPr>
        <w:t>9</w:t>
      </w:r>
      <w:r w:rsidR="00C878E1">
        <w:rPr>
          <w:rFonts w:eastAsiaTheme="minorEastAsia" w:cstheme="minorHAnsi"/>
          <w:sz w:val="22"/>
          <w:szCs w:val="22"/>
          <w:lang w:val="en-US"/>
        </w:rPr>
        <w:t>9.7</w:t>
      </w:r>
      <w:r w:rsidR="0086403E">
        <w:rPr>
          <w:rFonts w:eastAsiaTheme="minorEastAsia" w:cstheme="minorHAnsi"/>
          <w:sz w:val="22"/>
          <w:szCs w:val="22"/>
          <w:lang w:val="en-US"/>
        </w:rPr>
        <w:t>% of the posterior distribution of</w:t>
      </w:r>
      <w:r w:rsidR="00DB07B2">
        <w:rPr>
          <w:rFonts w:eastAsiaTheme="minorEastAsia" w:cstheme="minorHAnsi"/>
          <w:sz w:val="22"/>
          <w:szCs w:val="22"/>
          <w:lang w:val="en-US"/>
        </w:rPr>
        <w:t xml:space="preserve"> </w:t>
      </w:r>
      <m:oMath>
        <m:sSub>
          <m:sSubPr>
            <m:ctrlPr>
              <w:rPr>
                <w:rFonts w:ascii="Cambria Math" w:hAnsi="Cambria Math" w:cstheme="minorHAnsi"/>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3</m:t>
            </m:r>
          </m:sub>
        </m:sSub>
      </m:oMath>
      <w:r w:rsidR="00DE7420">
        <w:rPr>
          <w:rFonts w:eastAsiaTheme="minorEastAsia" w:cstheme="minorHAnsi"/>
          <w:iCs/>
          <w:sz w:val="22"/>
          <w:szCs w:val="22"/>
          <w:lang w:val="en-US"/>
        </w:rPr>
        <w:t xml:space="preserve"> </w:t>
      </w:r>
      <w:r w:rsidR="00576570" w:rsidRPr="004C5D6E">
        <w:rPr>
          <w:rFonts w:eastAsiaTheme="minorEastAsia" w:cstheme="minorHAnsi"/>
          <w:iCs/>
          <w:sz w:val="22"/>
          <w:szCs w:val="22"/>
          <w:lang w:val="en-US"/>
        </w:rPr>
        <w:t>is above 0</w:t>
      </w:r>
      <w:r w:rsidR="004C5D6E" w:rsidRPr="004C5D6E">
        <w:rPr>
          <w:rFonts w:eastAsiaTheme="minorEastAsia" w:cstheme="minorHAnsi"/>
          <w:iCs/>
          <w:sz w:val="22"/>
          <w:szCs w:val="22"/>
          <w:lang w:val="en-US"/>
        </w:rPr>
        <w:t xml:space="preserve">, Fig, </w:t>
      </w:r>
      <w:r w:rsidR="007266E3">
        <w:rPr>
          <w:rFonts w:eastAsiaTheme="minorEastAsia" w:cstheme="minorHAnsi"/>
          <w:iCs/>
          <w:sz w:val="22"/>
          <w:szCs w:val="22"/>
          <w:lang w:val="en-US"/>
        </w:rPr>
        <w:t>5</w:t>
      </w:r>
      <w:r w:rsidR="004C74F8">
        <w:rPr>
          <w:rFonts w:eastAsiaTheme="minorEastAsia" w:cstheme="minorHAnsi"/>
          <w:sz w:val="22"/>
          <w:szCs w:val="22"/>
          <w:lang w:val="en-US"/>
        </w:rPr>
        <w:t>)</w:t>
      </w:r>
      <w:r w:rsidR="003D5C65">
        <w:rPr>
          <w:rFonts w:eastAsiaTheme="minorEastAsia" w:cstheme="minorHAnsi"/>
          <w:sz w:val="22"/>
          <w:szCs w:val="22"/>
          <w:lang w:val="en-US"/>
        </w:rPr>
        <w:t xml:space="preserve">. </w:t>
      </w:r>
      <w:r w:rsidR="007A6B7D">
        <w:rPr>
          <w:rFonts w:eastAsiaTheme="minorEastAsia" w:cstheme="minorHAnsi"/>
          <w:sz w:val="22"/>
          <w:szCs w:val="22"/>
          <w:lang w:val="en-US"/>
        </w:rPr>
        <w:t xml:space="preserve">However, the </w:t>
      </w:r>
      <w:r w:rsidR="008817C2">
        <w:rPr>
          <w:rFonts w:eastAsiaTheme="minorEastAsia" w:cstheme="minorHAnsi"/>
          <w:sz w:val="22"/>
          <w:szCs w:val="22"/>
          <w:lang w:val="en-US"/>
        </w:rPr>
        <w:t>effect size is relatively small</w:t>
      </w:r>
      <w:r w:rsidR="000C1642">
        <w:rPr>
          <w:rFonts w:eastAsiaTheme="minorEastAsia" w:cstheme="minorHAnsi"/>
          <w:sz w:val="22"/>
          <w:szCs w:val="22"/>
          <w:lang w:val="en-US"/>
        </w:rPr>
        <w:t>. We estimate it to</w:t>
      </w:r>
      <w:r w:rsidR="00BF4DBE">
        <w:rPr>
          <w:rFonts w:eastAsiaTheme="minorEastAsia" w:cstheme="minorHAnsi"/>
          <w:sz w:val="22"/>
          <w:szCs w:val="22"/>
          <w:lang w:val="en-US"/>
        </w:rPr>
        <w:t xml:space="preserve"> </w:t>
      </w:r>
      <w:r w:rsidR="00680110">
        <w:rPr>
          <w:rFonts w:eastAsiaTheme="minorEastAsia" w:cstheme="minorHAnsi"/>
          <w:sz w:val="22"/>
          <w:szCs w:val="22"/>
          <w:lang w:val="en-US"/>
        </w:rPr>
        <w:t>be</w:t>
      </w:r>
      <w:r w:rsidR="000C1642">
        <w:rPr>
          <w:rFonts w:eastAsiaTheme="minorEastAsia" w:cstheme="minorHAnsi"/>
          <w:sz w:val="22"/>
          <w:szCs w:val="22"/>
          <w:lang w:val="en-US"/>
        </w:rPr>
        <w:t xml:space="preserve"> </w:t>
      </w:r>
      <m:oMath>
        <m:r>
          <w:rPr>
            <w:rFonts w:ascii="Cambria Math" w:hAnsi="Cambria Math" w:cstheme="minorHAnsi"/>
            <w:sz w:val="22"/>
            <w:szCs w:val="22"/>
            <w:lang w:val="en-US"/>
          </w:rPr>
          <m:t>0.01</m:t>
        </m:r>
        <m:r>
          <w:rPr>
            <w:rFonts w:ascii="Cambria Math" w:hAnsi="Cambria Math" w:cstheme="minorHAnsi"/>
            <w:sz w:val="22"/>
            <w:szCs w:val="22"/>
            <w:lang w:val="en-US"/>
          </w:rPr>
          <m:t>5</m:t>
        </m:r>
      </m:oMath>
      <w:r w:rsidR="000C1642">
        <w:rPr>
          <w:rFonts w:eastAsiaTheme="minorEastAsia" w:cstheme="minorHAnsi"/>
          <w:sz w:val="22"/>
          <w:szCs w:val="22"/>
          <w:lang w:val="en-US"/>
        </w:rPr>
        <w:t xml:space="preserve"> on an Arrhenius temperature scale, which on </w:t>
      </w:r>
      <w:r w:rsidR="008B5E1D">
        <w:rPr>
          <w:rFonts w:eastAsiaTheme="minorEastAsia" w:cstheme="minorHAnsi"/>
          <w:sz w:val="22"/>
          <w:szCs w:val="22"/>
          <w:lang w:val="en-US"/>
        </w:rPr>
        <w:t>a Celsius temperature scale</w:t>
      </w:r>
      <w:r w:rsidR="003D5C65">
        <w:rPr>
          <w:rFonts w:eastAsiaTheme="minorEastAsia" w:cstheme="minorHAnsi"/>
          <w:sz w:val="22"/>
          <w:szCs w:val="22"/>
          <w:lang w:val="en-US"/>
        </w:rPr>
        <w:t xml:space="preserve"> corresponds to a decline in the mass scaling exponent </w:t>
      </w:r>
      <w:r w:rsidR="00D70D75">
        <w:rPr>
          <w:rFonts w:eastAsiaTheme="minorEastAsia" w:cstheme="minorHAnsi"/>
          <w:sz w:val="22"/>
          <w:szCs w:val="22"/>
          <w:lang w:val="en-US"/>
        </w:rPr>
        <w:t xml:space="preserve">of metabolic rate </w:t>
      </w:r>
      <w:r w:rsidR="003D5C65">
        <w:rPr>
          <w:rFonts w:eastAsiaTheme="minorEastAsia" w:cstheme="minorHAnsi"/>
          <w:sz w:val="22"/>
          <w:szCs w:val="22"/>
          <w:lang w:val="en-US"/>
        </w:rPr>
        <w:t xml:space="preserve">by </w:t>
      </w:r>
      <w:r w:rsidR="007557BE">
        <w:rPr>
          <w:rFonts w:eastAsiaTheme="minorEastAsia" w:cstheme="minorHAnsi"/>
          <w:sz w:val="22"/>
          <w:szCs w:val="22"/>
          <w:lang w:val="en-US"/>
        </w:rPr>
        <w:t>0.00</w:t>
      </w:r>
      <w:r w:rsidR="00A91482">
        <w:rPr>
          <w:rFonts w:eastAsiaTheme="minorEastAsia" w:cstheme="minorHAnsi"/>
          <w:sz w:val="22"/>
          <w:szCs w:val="22"/>
          <w:lang w:val="en-US"/>
        </w:rPr>
        <w:t>2</w:t>
      </w:r>
      <m:oMath>
        <m:sSup>
          <m:sSupPr>
            <m:ctrlPr>
              <w:rPr>
                <w:rFonts w:ascii="Cambria Math" w:eastAsiaTheme="minorEastAsia" w:hAnsi="Cambria Math" w:cstheme="minorHAnsi"/>
                <w:i/>
                <w:sz w:val="22"/>
                <w:szCs w:val="22"/>
                <w:lang w:val="en-US"/>
              </w:rPr>
            </m:ctrlPr>
          </m:sSupPr>
          <m:e>
            <m:r>
              <w:rPr>
                <w:rFonts w:ascii="Cambria Math" w:eastAsiaTheme="minorEastAsia" w:hAnsi="Cambria Math" w:cstheme="minorHAnsi"/>
                <w:sz w:val="22"/>
                <w:szCs w:val="22"/>
                <w:lang w:val="en-US"/>
              </w:rPr>
              <m:t>℃</m:t>
            </m:r>
          </m:e>
          <m:sup>
            <m:r>
              <w:rPr>
                <w:rFonts w:ascii="Cambria Math" w:eastAsiaTheme="minorEastAsia" w:hAnsi="Cambria Math" w:cstheme="minorHAnsi"/>
                <w:sz w:val="22"/>
                <w:szCs w:val="22"/>
                <w:lang w:val="en-US"/>
              </w:rPr>
              <m:t>-1</m:t>
            </m:r>
          </m:sup>
        </m:sSup>
      </m:oMath>
      <w:r w:rsidR="007557BE">
        <w:rPr>
          <w:rFonts w:eastAsiaTheme="minorEastAsia" w:cstheme="minorHAnsi"/>
          <w:sz w:val="22"/>
          <w:szCs w:val="22"/>
          <w:lang w:val="en-US"/>
        </w:rPr>
        <w:t>.</w:t>
      </w:r>
      <w:r w:rsidR="006A6C60">
        <w:rPr>
          <w:rFonts w:eastAsiaTheme="minorEastAsia" w:cstheme="minorHAnsi"/>
          <w:sz w:val="22"/>
          <w:szCs w:val="22"/>
          <w:lang w:val="en-US"/>
        </w:rPr>
        <w:t xml:space="preserve"> </w:t>
      </w:r>
      <w:r w:rsidR="007829E5">
        <w:rPr>
          <w:rFonts w:eastAsiaTheme="minorEastAsia" w:cstheme="minorHAnsi"/>
          <w:sz w:val="22"/>
          <w:szCs w:val="22"/>
          <w:lang w:val="en-US"/>
        </w:rPr>
        <w:t>In the selected</w:t>
      </w:r>
      <w:r w:rsidR="006A6C60">
        <w:rPr>
          <w:rFonts w:eastAsiaTheme="minorEastAsia" w:cstheme="minorHAnsi"/>
          <w:sz w:val="22"/>
          <w:szCs w:val="22"/>
          <w:lang w:val="en-US"/>
        </w:rPr>
        <w:t xml:space="preserve"> </w:t>
      </w:r>
      <w:r w:rsidR="00731385">
        <w:rPr>
          <w:rFonts w:eastAsiaTheme="minorEastAsia" w:cstheme="minorHAnsi"/>
          <w:sz w:val="22"/>
          <w:szCs w:val="22"/>
          <w:lang w:val="en-US"/>
        </w:rPr>
        <w:t>model for consumption</w:t>
      </w:r>
      <w:r w:rsidR="00D748E2">
        <w:rPr>
          <w:rFonts w:eastAsiaTheme="minorEastAsia" w:cstheme="minorHAnsi"/>
          <w:sz w:val="22"/>
          <w:szCs w:val="22"/>
          <w:lang w:val="en-US"/>
        </w:rPr>
        <w:t xml:space="preserve"> </w:t>
      </w:r>
      <w:r w:rsidR="006A6C60">
        <w:rPr>
          <w:rFonts w:eastAsiaTheme="minorEastAsia" w:cstheme="minorHAnsi"/>
          <w:sz w:val="22"/>
          <w:szCs w:val="22"/>
          <w:lang w:val="en-US"/>
        </w:rPr>
        <w:t xml:space="preserve">all coefficients </w:t>
      </w:r>
      <w:r w:rsidR="007E77C4">
        <w:rPr>
          <w:rFonts w:eastAsiaTheme="minorEastAsia" w:cstheme="minorHAnsi"/>
          <w:sz w:val="22"/>
          <w:szCs w:val="22"/>
          <w:lang w:val="en-US"/>
        </w:rPr>
        <w:t>vary</w:t>
      </w:r>
      <w:r w:rsidR="006A6C60">
        <w:rPr>
          <w:rFonts w:eastAsiaTheme="minorEastAsia" w:cstheme="minorHAnsi"/>
          <w:sz w:val="22"/>
          <w:szCs w:val="22"/>
          <w:lang w:val="en-US"/>
        </w:rPr>
        <w:t xml:space="preserve"> </w:t>
      </w:r>
      <w:r w:rsidR="00BC6A93">
        <w:rPr>
          <w:rFonts w:eastAsiaTheme="minorEastAsia" w:cstheme="minorHAnsi"/>
          <w:sz w:val="22"/>
          <w:szCs w:val="22"/>
          <w:lang w:val="en-US"/>
        </w:rPr>
        <w:t>by</w:t>
      </w:r>
      <w:r w:rsidR="006A6C60">
        <w:rPr>
          <w:rFonts w:eastAsiaTheme="minorEastAsia" w:cstheme="minorHAnsi"/>
          <w:sz w:val="22"/>
          <w:szCs w:val="22"/>
          <w:lang w:val="en-US"/>
        </w:rPr>
        <w:t xml:space="preserve"> species</w:t>
      </w:r>
      <w:r w:rsidR="00BC6A93">
        <w:rPr>
          <w:rFonts w:eastAsiaTheme="minorEastAsia" w:cstheme="minorHAnsi"/>
          <w:sz w:val="22"/>
          <w:szCs w:val="22"/>
          <w:lang w:val="en-US"/>
        </w:rPr>
        <w:t xml:space="preserve"> whereas for the models of metabolism, all but the interaction coefficient varies by species</w:t>
      </w:r>
      <w:r w:rsidR="006A6C60">
        <w:rPr>
          <w:rFonts w:eastAsiaTheme="minorEastAsia" w:cstheme="minorHAnsi"/>
          <w:sz w:val="22"/>
          <w:szCs w:val="22"/>
          <w:lang w:val="en-US"/>
        </w:rPr>
        <w:t xml:space="preserve"> (Table 2).</w:t>
      </w:r>
    </w:p>
    <w:p w14:paraId="7D37A5AE" w14:textId="08B65778" w:rsidR="00A02A57" w:rsidRPr="00B204F2" w:rsidRDefault="005F466B" w:rsidP="00B204F2">
      <w:pPr>
        <w:spacing w:line="480" w:lineRule="auto"/>
        <w:ind w:firstLine="284"/>
        <w:contextualSpacing/>
        <w:jc w:val="both"/>
        <w:rPr>
          <w:rFonts w:eastAsiaTheme="minorEastAsia" w:cstheme="minorHAnsi"/>
          <w:sz w:val="22"/>
          <w:szCs w:val="22"/>
          <w:lang w:val="en-US"/>
        </w:rPr>
      </w:pPr>
      <w:r>
        <w:rPr>
          <w:rFonts w:eastAsiaTheme="minorEastAsia" w:cstheme="minorHAnsi"/>
          <w:sz w:val="22"/>
          <w:szCs w:val="22"/>
          <w:lang w:val="en-US"/>
        </w:rPr>
        <w:t>Over a larger temperature range</w:t>
      </w:r>
      <w:r w:rsidR="005E0139">
        <w:rPr>
          <w:rFonts w:eastAsiaTheme="minorEastAsia" w:cstheme="minorHAnsi"/>
          <w:sz w:val="22"/>
          <w:szCs w:val="22"/>
          <w:lang w:val="en-US"/>
        </w:rPr>
        <w:t xml:space="preserve">, biological rates tend to be unimodal. </w:t>
      </w:r>
      <w:r w:rsidR="00016581">
        <w:rPr>
          <w:rFonts w:eastAsiaTheme="minorEastAsia" w:cstheme="minorHAnsi"/>
          <w:sz w:val="22"/>
          <w:szCs w:val="22"/>
          <w:lang w:val="en-US"/>
        </w:rPr>
        <w:t xml:space="preserve">We identified such tendencies </w:t>
      </w:r>
      <w:r w:rsidR="00ED7EF3">
        <w:rPr>
          <w:rFonts w:eastAsiaTheme="minorEastAsia" w:cstheme="minorHAnsi"/>
          <w:sz w:val="22"/>
          <w:szCs w:val="22"/>
          <w:lang w:val="en-US"/>
        </w:rPr>
        <w:t xml:space="preserve">in 9 species </w:t>
      </w:r>
      <w:r w:rsidR="003E70F7">
        <w:rPr>
          <w:rFonts w:eastAsiaTheme="minorEastAsia" w:cstheme="minorHAnsi"/>
          <w:sz w:val="22"/>
          <w:szCs w:val="22"/>
          <w:lang w:val="en-US"/>
        </w:rPr>
        <w:t xml:space="preserve">in the </w:t>
      </w:r>
      <w:r w:rsidR="008457AB">
        <w:rPr>
          <w:rFonts w:eastAsiaTheme="minorEastAsia" w:cstheme="minorHAnsi"/>
          <w:sz w:val="22"/>
          <w:szCs w:val="22"/>
          <w:lang w:val="en-US"/>
        </w:rPr>
        <w:t>consumption</w:t>
      </w:r>
      <w:r w:rsidR="003E70F7">
        <w:rPr>
          <w:rFonts w:eastAsiaTheme="minorEastAsia" w:cstheme="minorHAnsi"/>
          <w:sz w:val="22"/>
          <w:szCs w:val="22"/>
          <w:lang w:val="en-US"/>
        </w:rPr>
        <w:t xml:space="preserve"> data set</w:t>
      </w:r>
      <w:r w:rsidR="00734BAD">
        <w:rPr>
          <w:rFonts w:eastAsiaTheme="minorEastAsia" w:cstheme="minorHAnsi"/>
          <w:sz w:val="22"/>
          <w:szCs w:val="22"/>
          <w:lang w:val="en-US"/>
        </w:rPr>
        <w:t>, and fit polynomial models</w:t>
      </w:r>
      <w:r w:rsidR="0079390A">
        <w:rPr>
          <w:rFonts w:eastAsiaTheme="minorEastAsia" w:cstheme="minorHAnsi"/>
          <w:sz w:val="22"/>
          <w:szCs w:val="22"/>
          <w:lang w:val="en-US"/>
        </w:rPr>
        <w:t xml:space="preserve"> to those species</w:t>
      </w:r>
      <w:r w:rsidR="00C84B73">
        <w:rPr>
          <w:rFonts w:eastAsiaTheme="minorEastAsia" w:cstheme="minorHAnsi"/>
          <w:sz w:val="22"/>
          <w:szCs w:val="22"/>
          <w:lang w:val="en-US"/>
        </w:rPr>
        <w:t xml:space="preserve"> (Fig. 6)</w:t>
      </w:r>
      <w:r w:rsidR="0079390A">
        <w:rPr>
          <w:rFonts w:eastAsiaTheme="minorEastAsia" w:cstheme="minorHAnsi"/>
          <w:sz w:val="22"/>
          <w:szCs w:val="22"/>
          <w:lang w:val="en-US"/>
        </w:rPr>
        <w:t>.</w:t>
      </w:r>
      <w:r w:rsidR="009E7806">
        <w:rPr>
          <w:rFonts w:eastAsiaTheme="minorEastAsia" w:cstheme="minorHAnsi"/>
          <w:sz w:val="22"/>
          <w:szCs w:val="22"/>
          <w:lang w:val="en-US"/>
        </w:rPr>
        <w:t xml:space="preserve"> </w:t>
      </w:r>
      <w:r w:rsidR="0018027C">
        <w:rPr>
          <w:rFonts w:eastAsiaTheme="minorEastAsia" w:cstheme="minorHAnsi"/>
          <w:sz w:val="22"/>
          <w:szCs w:val="22"/>
          <w:lang w:val="en-US"/>
        </w:rPr>
        <w:t xml:space="preserve">The unimodal temperature-dependence </w:t>
      </w:r>
      <w:r w:rsidR="002A6E0F">
        <w:rPr>
          <w:rFonts w:eastAsiaTheme="minorEastAsia" w:cstheme="minorHAnsi"/>
          <w:sz w:val="22"/>
          <w:szCs w:val="22"/>
          <w:lang w:val="en-US"/>
        </w:rPr>
        <w:t xml:space="preserve">implies that even if maximum consumption rates </w:t>
      </w:r>
      <w:r w:rsidR="00A04BA1">
        <w:rPr>
          <w:rFonts w:eastAsiaTheme="minorEastAsia" w:cstheme="minorHAnsi"/>
          <w:sz w:val="22"/>
          <w:szCs w:val="22"/>
          <w:lang w:val="en-US"/>
        </w:rPr>
        <w:t>increase</w:t>
      </w:r>
      <w:r w:rsidR="002A6E0F">
        <w:rPr>
          <w:rFonts w:eastAsiaTheme="minorEastAsia" w:cstheme="minorHAnsi"/>
          <w:sz w:val="22"/>
          <w:szCs w:val="22"/>
          <w:lang w:val="en-US"/>
        </w:rPr>
        <w:t xml:space="preserve"> faster</w:t>
      </w:r>
      <w:r w:rsidR="00A1593D">
        <w:rPr>
          <w:rFonts w:eastAsiaTheme="minorEastAsia" w:cstheme="minorHAnsi"/>
          <w:sz w:val="22"/>
          <w:szCs w:val="22"/>
          <w:lang w:val="en-US"/>
        </w:rPr>
        <w:t xml:space="preserve"> than metabolic rates</w:t>
      </w:r>
      <w:r w:rsidR="002A6E0F">
        <w:rPr>
          <w:rFonts w:eastAsiaTheme="minorEastAsia" w:cstheme="minorHAnsi"/>
          <w:sz w:val="22"/>
          <w:szCs w:val="22"/>
          <w:lang w:val="en-US"/>
        </w:rPr>
        <w:t xml:space="preserve"> with temperature a</w:t>
      </w:r>
      <w:r w:rsidR="00A04BA1">
        <w:rPr>
          <w:rFonts w:eastAsiaTheme="minorEastAsia" w:cstheme="minorHAnsi"/>
          <w:sz w:val="22"/>
          <w:szCs w:val="22"/>
          <w:lang w:val="en-US"/>
        </w:rPr>
        <w:t>t sub-optimum temperatures</w:t>
      </w:r>
      <w:r w:rsidR="0073405F">
        <w:rPr>
          <w:rFonts w:eastAsiaTheme="minorEastAsia" w:cstheme="minorHAnsi"/>
          <w:sz w:val="22"/>
          <w:szCs w:val="22"/>
          <w:lang w:val="en-US"/>
        </w:rPr>
        <w:t xml:space="preserve"> (due to larger activation energy)</w:t>
      </w:r>
      <w:r w:rsidR="00BF51C3">
        <w:rPr>
          <w:rFonts w:eastAsiaTheme="minorEastAsia" w:cstheme="minorHAnsi"/>
          <w:sz w:val="22"/>
          <w:szCs w:val="22"/>
          <w:lang w:val="en-US"/>
        </w:rPr>
        <w:t xml:space="preserve">, </w:t>
      </w:r>
      <w:r w:rsidR="00BA136B">
        <w:rPr>
          <w:rFonts w:eastAsiaTheme="minorEastAsia" w:cstheme="minorHAnsi"/>
          <w:sz w:val="22"/>
          <w:szCs w:val="22"/>
          <w:lang w:val="en-US"/>
        </w:rPr>
        <w:t>eventually</w:t>
      </w:r>
      <w:r w:rsidR="00296C9A">
        <w:rPr>
          <w:rFonts w:eastAsiaTheme="minorEastAsia" w:cstheme="minorHAnsi"/>
          <w:sz w:val="22"/>
          <w:szCs w:val="22"/>
          <w:lang w:val="en-US"/>
        </w:rPr>
        <w:t xml:space="preserve"> </w:t>
      </w:r>
      <w:r w:rsidR="002817F5">
        <w:rPr>
          <w:rFonts w:eastAsiaTheme="minorEastAsia" w:cstheme="minorHAnsi"/>
          <w:sz w:val="22"/>
          <w:szCs w:val="22"/>
          <w:lang w:val="en-US"/>
        </w:rPr>
        <w:t xml:space="preserve">consumption </w:t>
      </w:r>
      <w:r w:rsidR="006F7ED6">
        <w:rPr>
          <w:rFonts w:eastAsiaTheme="minorEastAsia" w:cstheme="minorHAnsi"/>
          <w:sz w:val="22"/>
          <w:szCs w:val="22"/>
          <w:lang w:val="en-US"/>
        </w:rPr>
        <w:t xml:space="preserve">rates </w:t>
      </w:r>
      <w:r w:rsidR="002817F5">
        <w:rPr>
          <w:rFonts w:eastAsiaTheme="minorEastAsia" w:cstheme="minorHAnsi"/>
          <w:sz w:val="22"/>
          <w:szCs w:val="22"/>
          <w:lang w:val="en-US"/>
        </w:rPr>
        <w:t>decline</w:t>
      </w:r>
      <w:r w:rsidR="006F7ED6">
        <w:rPr>
          <w:rFonts w:eastAsiaTheme="minorEastAsia" w:cstheme="minorHAnsi"/>
          <w:sz w:val="22"/>
          <w:szCs w:val="22"/>
          <w:lang w:val="en-US"/>
        </w:rPr>
        <w:t xml:space="preserve"> relative to metabolism</w:t>
      </w:r>
      <w:r w:rsidR="002817F5">
        <w:rPr>
          <w:rFonts w:eastAsiaTheme="minorEastAsia" w:cstheme="minorHAnsi"/>
          <w:sz w:val="22"/>
          <w:szCs w:val="22"/>
          <w:lang w:val="en-US"/>
        </w:rPr>
        <w:t xml:space="preserve"> </w:t>
      </w:r>
      <w:r w:rsidR="004F3D9C">
        <w:rPr>
          <w:rFonts w:eastAsiaTheme="minorEastAsia" w:cstheme="minorHAnsi"/>
          <w:sz w:val="22"/>
          <w:szCs w:val="22"/>
          <w:lang w:val="en-US"/>
        </w:rPr>
        <w:t xml:space="preserve">with further </w:t>
      </w:r>
      <w:r w:rsidR="007420B2">
        <w:rPr>
          <w:rFonts w:eastAsiaTheme="minorEastAsia" w:cstheme="minorHAnsi"/>
          <w:sz w:val="22"/>
          <w:szCs w:val="22"/>
          <w:lang w:val="en-US"/>
        </w:rPr>
        <w:t>warming</w:t>
      </w:r>
      <w:r w:rsidR="004F3D9C">
        <w:rPr>
          <w:rFonts w:eastAsiaTheme="minorEastAsia" w:cstheme="minorHAnsi"/>
          <w:sz w:val="22"/>
          <w:szCs w:val="22"/>
          <w:lang w:val="en-US"/>
        </w:rPr>
        <w:t xml:space="preserve">. </w:t>
      </w:r>
      <w:r w:rsidR="00B10C5E">
        <w:rPr>
          <w:rFonts w:eastAsiaTheme="minorEastAsia" w:cstheme="minorHAnsi"/>
          <w:sz w:val="22"/>
          <w:szCs w:val="22"/>
          <w:lang w:val="en-US"/>
        </w:rPr>
        <w:t xml:space="preserve">In other words, the effect of temperature on the </w:t>
      </w:r>
      <w:r w:rsidR="00A0116E">
        <w:rPr>
          <w:rFonts w:eastAsiaTheme="minorEastAsia" w:cstheme="minorHAnsi"/>
          <w:sz w:val="22"/>
          <w:szCs w:val="22"/>
          <w:lang w:val="en-US"/>
        </w:rPr>
        <w:t xml:space="preserve">metabolic costs-feeding gains mismatch </w:t>
      </w:r>
      <w:r w:rsidR="00AB3508">
        <w:rPr>
          <w:rFonts w:eastAsiaTheme="minorEastAsia" w:cstheme="minorHAnsi"/>
          <w:sz w:val="22"/>
          <w:szCs w:val="22"/>
          <w:lang w:val="en-US"/>
        </w:rPr>
        <w:t>depends on the current temperature</w:t>
      </w:r>
      <w:r w:rsidR="009C2179">
        <w:rPr>
          <w:rFonts w:eastAsiaTheme="minorEastAsia" w:cstheme="minorHAnsi"/>
          <w:sz w:val="22"/>
          <w:szCs w:val="22"/>
          <w:lang w:val="en-US"/>
        </w:rPr>
        <w:t xml:space="preserve"> relative to optimum.</w:t>
      </w:r>
      <w:r w:rsidR="000A0AC1">
        <w:rPr>
          <w:rFonts w:eastAsiaTheme="minorEastAsia" w:cstheme="minorHAnsi"/>
          <w:sz w:val="22"/>
          <w:szCs w:val="22"/>
          <w:lang w:val="en-US"/>
        </w:rPr>
        <w:t xml:space="preserve"> However,</w:t>
      </w:r>
      <w:r w:rsidR="005827B8">
        <w:rPr>
          <w:rFonts w:eastAsiaTheme="minorEastAsia" w:cstheme="minorHAnsi"/>
          <w:sz w:val="22"/>
          <w:szCs w:val="22"/>
          <w:lang w:val="en-US"/>
        </w:rPr>
        <w:t xml:space="preserve"> </w:t>
      </w:r>
      <w:r w:rsidR="006271E4">
        <w:rPr>
          <w:rFonts w:eastAsiaTheme="minorEastAsia" w:cstheme="minorHAnsi"/>
          <w:sz w:val="22"/>
          <w:szCs w:val="22"/>
          <w:lang w:val="en-US"/>
        </w:rPr>
        <w:t xml:space="preserve">when standardizing the temperature data to a common unit, here </w:t>
      </w:r>
      <w:r w:rsidR="006B5E92">
        <w:rPr>
          <w:rFonts w:eastAsiaTheme="minorEastAsia" w:cstheme="minorHAnsi"/>
          <w:sz w:val="22"/>
          <w:szCs w:val="22"/>
          <w:lang w:val="en-US"/>
        </w:rPr>
        <w:t>relative to median temperature in the environment</w:t>
      </w:r>
      <w:r w:rsidR="00F20349">
        <w:rPr>
          <w:rFonts w:eastAsiaTheme="minorEastAsia" w:cstheme="minorHAnsi"/>
          <w:sz w:val="22"/>
          <w:szCs w:val="22"/>
          <w:lang w:val="en-US"/>
        </w:rPr>
        <w:t xml:space="preserve"> to overcome that experiments are performed at different temperatures relative to the species’ preferred temperature</w:t>
      </w:r>
      <w:r w:rsidR="006B5E92">
        <w:rPr>
          <w:rFonts w:eastAsiaTheme="minorEastAsia" w:cstheme="minorHAnsi"/>
          <w:sz w:val="22"/>
          <w:szCs w:val="22"/>
          <w:lang w:val="en-US"/>
        </w:rPr>
        <w:t>,</w:t>
      </w:r>
      <w:r w:rsidR="00EC2CEF">
        <w:rPr>
          <w:rFonts w:eastAsiaTheme="minorEastAsia" w:cstheme="minorHAnsi"/>
          <w:sz w:val="22"/>
          <w:szCs w:val="22"/>
          <w:lang w:val="en-US"/>
        </w:rPr>
        <w:t xml:space="preserve"> we </w:t>
      </w:r>
      <w:r w:rsidR="00D915EC">
        <w:rPr>
          <w:rFonts w:eastAsiaTheme="minorEastAsia" w:cstheme="minorHAnsi"/>
          <w:sz w:val="22"/>
          <w:szCs w:val="22"/>
          <w:lang w:val="en-US"/>
        </w:rPr>
        <w:t xml:space="preserve">find </w:t>
      </w:r>
      <w:r w:rsidR="00EC2CEF">
        <w:rPr>
          <w:rFonts w:eastAsiaTheme="minorEastAsia" w:cstheme="minorHAnsi"/>
          <w:sz w:val="22"/>
          <w:szCs w:val="22"/>
          <w:lang w:val="en-US"/>
        </w:rPr>
        <w:t>large variations</w:t>
      </w:r>
      <w:r w:rsidR="007D01E8">
        <w:rPr>
          <w:rFonts w:eastAsiaTheme="minorEastAsia" w:cstheme="minorHAnsi"/>
          <w:sz w:val="22"/>
          <w:szCs w:val="22"/>
          <w:lang w:val="en-US"/>
        </w:rPr>
        <w:t xml:space="preserve"> in the temperature at </w:t>
      </w:r>
      <w:r w:rsidR="003C7800">
        <w:rPr>
          <w:rFonts w:eastAsiaTheme="minorEastAsia" w:cstheme="minorHAnsi"/>
          <w:sz w:val="22"/>
          <w:szCs w:val="22"/>
          <w:lang w:val="en-US"/>
        </w:rPr>
        <w:t>which consumption is maximized</w:t>
      </w:r>
      <w:r w:rsidR="00BE0D35">
        <w:rPr>
          <w:rFonts w:eastAsiaTheme="minorEastAsia" w:cstheme="minorHAnsi"/>
          <w:sz w:val="22"/>
          <w:szCs w:val="22"/>
          <w:lang w:val="en-US"/>
        </w:rPr>
        <w:t xml:space="preserve"> (“optimum”)</w:t>
      </w:r>
      <w:r w:rsidR="00041D3A">
        <w:rPr>
          <w:rFonts w:eastAsiaTheme="minorEastAsia" w:cstheme="minorHAnsi"/>
          <w:sz w:val="22"/>
          <w:szCs w:val="22"/>
          <w:lang w:val="en-US"/>
        </w:rPr>
        <w:t xml:space="preserve"> (Fig. 6)</w:t>
      </w:r>
      <w:r w:rsidR="004C128F">
        <w:rPr>
          <w:rFonts w:eastAsiaTheme="minorEastAsia" w:cstheme="minorHAnsi"/>
          <w:sz w:val="22"/>
          <w:szCs w:val="22"/>
          <w:lang w:val="en-US"/>
        </w:rPr>
        <w:t xml:space="preserve">. These temperatures range from -2.3 to </w:t>
      </w:r>
      <w:r w:rsidR="000D3C96">
        <w:rPr>
          <w:rFonts w:eastAsiaTheme="minorEastAsia" w:cstheme="minorHAnsi"/>
          <w:sz w:val="22"/>
          <w:szCs w:val="22"/>
          <w:lang w:val="en-US"/>
        </w:rPr>
        <w:t>+</w:t>
      </w:r>
      <w:r w:rsidR="004C128F">
        <w:rPr>
          <w:rFonts w:eastAsiaTheme="minorEastAsia" w:cstheme="minorHAnsi"/>
          <w:sz w:val="22"/>
          <w:szCs w:val="22"/>
          <w:lang w:val="en-US"/>
        </w:rPr>
        <w:t>17</w:t>
      </w:r>
      <w:r w:rsidR="009731DC">
        <w:rPr>
          <w:rFonts w:eastAsiaTheme="minorEastAsia" w:cstheme="minorHAnsi"/>
          <w:sz w:val="22"/>
          <w:szCs w:val="22"/>
          <w:lang w:val="en-US"/>
        </w:rPr>
        <w:t>, in uni</w:t>
      </w:r>
      <w:r w:rsidR="00015A95">
        <w:rPr>
          <w:rFonts w:eastAsiaTheme="minorEastAsia" w:cstheme="minorHAnsi"/>
          <w:sz w:val="22"/>
          <w:szCs w:val="22"/>
          <w:lang w:val="en-US"/>
        </w:rPr>
        <w:t>ts</w:t>
      </w:r>
      <w:r w:rsidR="00E43330">
        <w:rPr>
          <w:rFonts w:eastAsiaTheme="minorEastAsia" w:cstheme="minorHAnsi"/>
          <w:sz w:val="22"/>
          <w:szCs w:val="22"/>
          <w:lang w:val="en-US"/>
        </w:rPr>
        <w:t xml:space="preserve"> median environment temperature subtracted from optimum temperature</w:t>
      </w:r>
      <w:r w:rsidR="00393A55">
        <w:rPr>
          <w:rFonts w:eastAsiaTheme="minorEastAsia" w:cstheme="minorHAnsi"/>
          <w:sz w:val="22"/>
          <w:szCs w:val="22"/>
          <w:lang w:val="en-US"/>
        </w:rPr>
        <w:t>, by species</w:t>
      </w:r>
      <w:r w:rsidR="00E43330">
        <w:rPr>
          <w:rFonts w:eastAsiaTheme="minorEastAsia" w:cstheme="minorHAnsi"/>
          <w:sz w:val="22"/>
          <w:szCs w:val="22"/>
          <w:lang w:val="en-US"/>
        </w:rPr>
        <w:t xml:space="preserve"> </w:t>
      </w:r>
      <w:r w:rsidR="00393A55">
        <w:rPr>
          <w:rFonts w:eastAsiaTheme="minorEastAsia" w:cstheme="minorHAnsi"/>
          <w:sz w:val="22"/>
          <w:szCs w:val="22"/>
          <w:lang w:val="en-US"/>
        </w:rPr>
        <w:t>(</w:t>
      </w:r>
      <w:r w:rsidR="00052D6E">
        <w:rPr>
          <w:rFonts w:eastAsiaTheme="minorEastAsia" w:cstheme="minorHAnsi"/>
          <w:sz w:val="22"/>
          <w:szCs w:val="22"/>
          <w:lang w:val="en-US"/>
        </w:rPr>
        <w:t xml:space="preserve">i.e. </w:t>
      </w:r>
      <m:oMath>
        <m:sSub>
          <m:sSubPr>
            <m:ctrlPr>
              <w:rPr>
                <w:rFonts w:ascii="Cambria Math" w:eastAsiaTheme="minorEastAsia" w:hAnsi="Cambria Math" w:cstheme="minorHAnsi"/>
                <w:i/>
                <w:sz w:val="22"/>
                <w:szCs w:val="22"/>
                <w:lang w:val="en-US"/>
              </w:rPr>
            </m:ctrlPr>
          </m:sSubPr>
          <m:e>
            <m:r>
              <w:rPr>
                <w:rFonts w:ascii="Cambria Math" w:eastAsiaTheme="minorEastAsia" w:hAnsi="Cambria Math" w:cstheme="minorHAnsi"/>
                <w:sz w:val="22"/>
                <w:szCs w:val="22"/>
                <w:lang w:val="en-US"/>
              </w:rPr>
              <m:t>T</m:t>
            </m:r>
          </m:e>
          <m:sub>
            <m:r>
              <w:rPr>
                <w:rFonts w:ascii="Cambria Math" w:eastAsiaTheme="minorEastAsia" w:hAnsi="Cambria Math" w:cstheme="minorHAnsi"/>
                <w:sz w:val="22"/>
                <w:szCs w:val="22"/>
                <w:lang w:val="en-US"/>
              </w:rPr>
              <m:t>opt,j</m:t>
            </m:r>
          </m:sub>
        </m:sSub>
        <m:r>
          <w:rPr>
            <w:rFonts w:ascii="Cambria Math" w:eastAsiaTheme="minorEastAsia" w:hAnsi="Cambria Math" w:cstheme="minorHAnsi"/>
            <w:sz w:val="22"/>
            <w:szCs w:val="22"/>
            <w:lang w:val="en-US"/>
          </w:rPr>
          <m:t>-</m:t>
        </m:r>
        <m:acc>
          <m:accPr>
            <m:chr m:val="̃"/>
            <m:ctrlPr>
              <w:rPr>
                <w:rFonts w:ascii="Cambria Math" w:eastAsiaTheme="minorHAnsi" w:hAnsi="Cambria Math" w:cstheme="minorHAnsi"/>
                <w:i/>
                <w:sz w:val="22"/>
                <w:szCs w:val="22"/>
                <w:lang w:val="en-GB" w:eastAsia="en-US"/>
              </w:rPr>
            </m:ctrlPr>
          </m:accPr>
          <m:e>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env</m:t>
                </m:r>
                <m:r>
                  <w:rPr>
                    <w:rFonts w:ascii="Cambria Math" w:hAnsi="Cambria Math" w:cstheme="minorHAnsi"/>
                    <w:sz w:val="22"/>
                    <w:szCs w:val="22"/>
                    <w:lang w:val="en-US"/>
                  </w:rPr>
                  <m:t>,</m:t>
                </m:r>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j</m:t>
                </m:r>
              </m:sub>
            </m:sSub>
          </m:e>
        </m:acc>
      </m:oMath>
      <w:r w:rsidR="001A1BBF">
        <w:rPr>
          <w:rFonts w:eastAsiaTheme="minorEastAsia" w:cstheme="minorHAnsi"/>
          <w:sz w:val="22"/>
          <w:szCs w:val="22"/>
          <w:lang w:val="en-GB" w:eastAsia="en-US"/>
        </w:rPr>
        <w:t xml:space="preserve">, in </w:t>
      </w:r>
      <w:r w:rsidR="002C6951">
        <w:rPr>
          <w:rFonts w:eastAsiaTheme="minorEastAsia" w:cstheme="minorHAnsi"/>
          <w:sz w:val="22"/>
          <w:szCs w:val="22"/>
          <w:lang w:val="en-GB" w:eastAsia="en-US"/>
        </w:rPr>
        <w:t>Celsius</w:t>
      </w:r>
      <w:r w:rsidR="001A1BBF">
        <w:rPr>
          <w:rFonts w:eastAsiaTheme="minorEastAsia" w:cstheme="minorHAnsi"/>
          <w:sz w:val="22"/>
          <w:szCs w:val="22"/>
          <w:lang w:val="en-GB" w:eastAsia="en-US"/>
        </w:rPr>
        <w:t xml:space="preserve">). </w:t>
      </w:r>
      <w:r w:rsidR="002C6951">
        <w:rPr>
          <w:rFonts w:eastAsiaTheme="minorEastAsia" w:cstheme="minorHAnsi"/>
          <w:sz w:val="22"/>
          <w:szCs w:val="22"/>
          <w:lang w:val="en-GB" w:eastAsia="en-US"/>
        </w:rPr>
        <w:t xml:space="preserve">Across species, the mean in intraspecific </w:t>
      </w:r>
      <m:oMath>
        <m:sSub>
          <m:sSubPr>
            <m:ctrlPr>
              <w:rPr>
                <w:rFonts w:ascii="Cambria Math" w:eastAsiaTheme="minorEastAsia" w:hAnsi="Cambria Math" w:cstheme="minorHAnsi"/>
                <w:i/>
                <w:sz w:val="22"/>
                <w:szCs w:val="22"/>
                <w:lang w:val="en-US"/>
              </w:rPr>
            </m:ctrlPr>
          </m:sSubPr>
          <m:e>
            <m:r>
              <w:rPr>
                <w:rFonts w:ascii="Cambria Math" w:eastAsiaTheme="minorEastAsia" w:hAnsi="Cambria Math" w:cstheme="minorHAnsi"/>
                <w:sz w:val="22"/>
                <w:szCs w:val="22"/>
                <w:lang w:val="en-US"/>
              </w:rPr>
              <m:t>T</m:t>
            </m:r>
          </m:e>
          <m:sub>
            <m:r>
              <w:rPr>
                <w:rFonts w:ascii="Cambria Math" w:eastAsiaTheme="minorEastAsia" w:hAnsi="Cambria Math" w:cstheme="minorHAnsi"/>
                <w:sz w:val="22"/>
                <w:szCs w:val="22"/>
                <w:lang w:val="en-US"/>
              </w:rPr>
              <m:t>opt,j</m:t>
            </m:r>
          </m:sub>
        </m:sSub>
      </m:oMath>
      <w:r w:rsidR="002C6951">
        <w:rPr>
          <w:rFonts w:eastAsiaTheme="minorEastAsia" w:cstheme="minorHAnsi"/>
          <w:sz w:val="22"/>
          <w:szCs w:val="22"/>
          <w:lang w:val="en-US"/>
        </w:rPr>
        <w:t xml:space="preserve"> is </w:t>
      </w:r>
      <w:r w:rsidR="004E72C2">
        <w:rPr>
          <w:rFonts w:eastAsiaTheme="minorEastAsia" w:cstheme="minorHAnsi"/>
          <w:sz w:val="22"/>
          <w:szCs w:val="22"/>
          <w:lang w:val="en-US"/>
        </w:rPr>
        <w:t xml:space="preserve">6 </w:t>
      </w:r>
      <w:r w:rsidR="002C6951">
        <w:rPr>
          <w:rFonts w:eastAsiaTheme="minorEastAsia" w:cstheme="minorHAnsi"/>
          <w:sz w:val="22"/>
          <w:szCs w:val="22"/>
          <w:lang w:val="en-US"/>
        </w:rPr>
        <w:t>in the same unit</w:t>
      </w:r>
      <w:r w:rsidR="001437ED">
        <w:rPr>
          <w:rFonts w:eastAsiaTheme="minorEastAsia" w:cstheme="minorHAnsi"/>
          <w:sz w:val="22"/>
          <w:szCs w:val="22"/>
          <w:lang w:val="en-US"/>
        </w:rPr>
        <w:t xml:space="preserve"> (with a standard deviation of </w:t>
      </w:r>
      <w:r w:rsidR="001437ED" w:rsidRPr="002C6951">
        <w:rPr>
          <w:rFonts w:eastAsiaTheme="minorEastAsia" w:cstheme="minorHAnsi"/>
          <w:sz w:val="22"/>
          <w:szCs w:val="22"/>
          <w:lang w:val="en-US"/>
        </w:rPr>
        <w:t>6</w:t>
      </w:r>
      <w:r w:rsidR="001437ED">
        <w:rPr>
          <w:rFonts w:eastAsiaTheme="minorEastAsia" w:cstheme="minorHAnsi"/>
          <w:sz w:val="22"/>
          <w:szCs w:val="22"/>
          <w:lang w:val="en-US"/>
        </w:rPr>
        <w:t>).</w:t>
      </w:r>
    </w:p>
    <w:p w14:paraId="4A897CED"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36C3AEB1"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1A4C4E28"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67B144A4"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10C0986F"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12225DA5"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03960369"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7B0392A8"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4573F5FF"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017C558A"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48162E5B"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30B13F6F"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683E5536"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579BD3E1"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284E3970"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4212A588"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264DA851"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65EB33B4"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1E0B233D"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1FEC6E5A"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066CB936"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604A9806"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67CF0E56" w14:textId="028B4DCA" w:rsidR="00396716" w:rsidRDefault="002E4326" w:rsidP="002E4326">
      <w:pPr>
        <w:tabs>
          <w:tab w:val="left" w:pos="3309"/>
        </w:tabs>
        <w:spacing w:line="480" w:lineRule="auto"/>
        <w:contextualSpacing/>
        <w:jc w:val="both"/>
        <w:rPr>
          <w:rFonts w:eastAsiaTheme="minorEastAsia" w:cstheme="minorHAnsi"/>
          <w:sz w:val="22"/>
          <w:szCs w:val="22"/>
          <w:lang w:val="en-US"/>
        </w:rPr>
      </w:pPr>
      <w:r>
        <w:rPr>
          <w:rFonts w:eastAsiaTheme="minorEastAsia" w:cstheme="minorHAnsi"/>
          <w:sz w:val="22"/>
          <w:szCs w:val="22"/>
          <w:lang w:val="en-US"/>
        </w:rPr>
        <w:tab/>
      </w:r>
    </w:p>
    <w:p w14:paraId="3533E798" w14:textId="77777777" w:rsidR="00E13B38" w:rsidRPr="009B3967" w:rsidRDefault="00E13B38" w:rsidP="002E4326">
      <w:pPr>
        <w:tabs>
          <w:tab w:val="left" w:pos="3309"/>
        </w:tabs>
        <w:spacing w:line="480" w:lineRule="auto"/>
        <w:contextualSpacing/>
        <w:jc w:val="both"/>
        <w:rPr>
          <w:rFonts w:eastAsiaTheme="minorEastAsia" w:cstheme="minorHAnsi"/>
          <w:sz w:val="22"/>
          <w:szCs w:val="22"/>
          <w:lang w:val="en-US"/>
        </w:rPr>
      </w:pPr>
    </w:p>
    <w:p w14:paraId="52A9F2B4" w14:textId="777816E3" w:rsidR="00524113" w:rsidRPr="00CD224D" w:rsidRDefault="00524113" w:rsidP="00CD224D">
      <w:pPr>
        <w:spacing w:line="480" w:lineRule="auto"/>
        <w:jc w:val="both"/>
        <w:rPr>
          <w:sz w:val="22"/>
          <w:szCs w:val="22"/>
          <w:lang w:val="en-US"/>
        </w:rPr>
      </w:pPr>
      <w:r w:rsidRPr="007F66EC">
        <w:rPr>
          <w:b/>
          <w:bCs/>
          <w:sz w:val="22"/>
          <w:szCs w:val="22"/>
        </w:rPr>
        <w:lastRenderedPageBreak/>
        <w:t xml:space="preserve">Table </w:t>
      </w:r>
      <w:r w:rsidRPr="007F66EC">
        <w:rPr>
          <w:b/>
          <w:bCs/>
          <w:sz w:val="22"/>
          <w:szCs w:val="22"/>
        </w:rPr>
        <w:fldChar w:fldCharType="begin"/>
      </w:r>
      <w:r w:rsidRPr="007F66EC">
        <w:rPr>
          <w:b/>
          <w:bCs/>
          <w:sz w:val="22"/>
          <w:szCs w:val="22"/>
        </w:rPr>
        <w:instrText xml:space="preserve"> SEQ Table \* ARABIC </w:instrText>
      </w:r>
      <w:r w:rsidRPr="007F66EC">
        <w:rPr>
          <w:b/>
          <w:bCs/>
          <w:sz w:val="22"/>
          <w:szCs w:val="22"/>
        </w:rPr>
        <w:fldChar w:fldCharType="separate"/>
      </w:r>
      <w:r w:rsidRPr="007F66EC">
        <w:rPr>
          <w:b/>
          <w:bCs/>
          <w:noProof/>
          <w:sz w:val="22"/>
          <w:szCs w:val="22"/>
        </w:rPr>
        <w:t>2</w:t>
      </w:r>
      <w:r w:rsidRPr="007F66EC">
        <w:rPr>
          <w:b/>
          <w:bCs/>
          <w:sz w:val="22"/>
          <w:szCs w:val="22"/>
        </w:rPr>
        <w:fldChar w:fldCharType="end"/>
      </w:r>
      <w:r w:rsidR="008A564E" w:rsidRPr="00A20F7F">
        <w:rPr>
          <w:sz w:val="22"/>
          <w:szCs w:val="22"/>
        </w:rPr>
        <w:t>.</w:t>
      </w:r>
      <w:r w:rsidRPr="00A20F7F">
        <w:rPr>
          <w:sz w:val="22"/>
          <w:szCs w:val="22"/>
        </w:rPr>
        <w:t xml:space="preserve"> </w:t>
      </w:r>
      <w:r w:rsidRPr="004D4EEC">
        <w:rPr>
          <w:sz w:val="22"/>
          <w:szCs w:val="22"/>
          <w:lang w:val="en-US"/>
        </w:rPr>
        <w:t>Model</w:t>
      </w:r>
      <w:r w:rsidR="004D4EEC">
        <w:rPr>
          <w:sz w:val="22"/>
          <w:szCs w:val="22"/>
          <w:lang w:val="en-US"/>
        </w:rPr>
        <w:t xml:space="preserve"> comparison </w:t>
      </w:r>
      <w:r w:rsidRPr="004D4EEC">
        <w:rPr>
          <w:sz w:val="22"/>
          <w:szCs w:val="22"/>
          <w:lang w:val="en-US"/>
        </w:rPr>
        <w:t>for the log-linear regressions of how consumption</w:t>
      </w:r>
      <w:r w:rsidR="00F2174E" w:rsidRPr="004D4EEC">
        <w:rPr>
          <w:sz w:val="22"/>
          <w:szCs w:val="22"/>
          <w:lang w:val="en-US"/>
        </w:rPr>
        <w:t xml:space="preserve">, </w:t>
      </w:r>
      <w:r w:rsidRPr="004D4EEC">
        <w:rPr>
          <w:sz w:val="22"/>
          <w:szCs w:val="22"/>
          <w:lang w:val="en-US"/>
        </w:rPr>
        <w:t xml:space="preserve">metabolism </w:t>
      </w:r>
      <w:r w:rsidR="00F2174E" w:rsidRPr="004D4EEC">
        <w:rPr>
          <w:sz w:val="22"/>
          <w:szCs w:val="22"/>
          <w:lang w:val="en-US"/>
        </w:rPr>
        <w:t xml:space="preserve">and growth scale with </w:t>
      </w:r>
      <w:r w:rsidRPr="004D4EEC">
        <w:rPr>
          <w:sz w:val="22"/>
          <w:szCs w:val="22"/>
          <w:lang w:val="en-US"/>
        </w:rPr>
        <w:t xml:space="preserve">mass and temperature (below optimum temperature). </w:t>
      </w:r>
      <w:r w:rsidRPr="00A20F7F">
        <w:rPr>
          <w:sz w:val="22"/>
          <w:szCs w:val="22"/>
        </w:rPr>
        <w:t xml:space="preserve">M1 is the full model and is described in text (Eqns. 3-5). </w:t>
      </w:r>
      <w:r w:rsidR="00CD224D" w:rsidRPr="00CD224D">
        <w:rPr>
          <w:sz w:val="22"/>
          <w:szCs w:val="22"/>
          <w:lang w:val="en-US"/>
        </w:rPr>
        <w:t>The WAIC colum</w:t>
      </w:r>
      <w:r w:rsidR="00CD224D">
        <w:rPr>
          <w:sz w:val="22"/>
          <w:szCs w:val="22"/>
          <w:lang w:val="en-US"/>
        </w:rPr>
        <w:t xml:space="preserve">ns shows dWAIC (WAIC, SE), where </w:t>
      </w:r>
      <w:r w:rsidR="00CD224D">
        <w:rPr>
          <w:sz w:val="22"/>
          <w:szCs w:val="22"/>
          <w:lang w:val="en-US"/>
        </w:rPr>
        <w:t>dWAIC</w:t>
      </w:r>
      <w:r w:rsidR="00CD224D">
        <w:rPr>
          <w:sz w:val="22"/>
          <w:szCs w:val="22"/>
          <w:lang w:val="en-US"/>
        </w:rPr>
        <w:t xml:space="preserve"> is the difference between each models</w:t>
      </w:r>
      <w:r w:rsidR="006C537D">
        <w:rPr>
          <w:sz w:val="22"/>
          <w:szCs w:val="22"/>
          <w:lang w:val="en-US"/>
        </w:rPr>
        <w:t>’</w:t>
      </w:r>
      <w:r w:rsidR="00CD224D">
        <w:rPr>
          <w:sz w:val="22"/>
          <w:szCs w:val="22"/>
          <w:lang w:val="en-US"/>
        </w:rPr>
        <w:t xml:space="preserve"> WAIC and the lowest AIC across models, and SE is the standard error of the WAIC (calculated as the square root of the </w:t>
      </w:r>
      <w:r w:rsidR="00A225D7">
        <w:rPr>
          <w:sz w:val="22"/>
          <w:szCs w:val="22"/>
          <w:lang w:val="en-US"/>
        </w:rPr>
        <w:t xml:space="preserve">product </w:t>
      </w:r>
      <w:r w:rsidR="00CD224D">
        <w:rPr>
          <w:sz w:val="22"/>
          <w:szCs w:val="22"/>
          <w:lang w:val="en-US"/>
        </w:rPr>
        <w:t xml:space="preserve">number of observations </w:t>
      </w:r>
      <w:r w:rsidR="00DF72D8">
        <w:rPr>
          <w:sz w:val="22"/>
          <w:szCs w:val="22"/>
          <w:lang w:val="en-US"/>
        </w:rPr>
        <w:t xml:space="preserve">and </w:t>
      </w:r>
      <w:r w:rsidR="00CD224D">
        <w:rPr>
          <w:sz w:val="22"/>
          <w:szCs w:val="22"/>
          <w:lang w:val="en-US"/>
        </w:rPr>
        <w:t xml:space="preserve">the variance </w:t>
      </w:r>
      <w:r w:rsidR="00DD186B">
        <w:rPr>
          <w:sz w:val="22"/>
          <w:szCs w:val="22"/>
          <w:lang w:val="en-US"/>
        </w:rPr>
        <w:t xml:space="preserve">of individual </w:t>
      </w:r>
      <w:r w:rsidR="00701614">
        <w:rPr>
          <w:sz w:val="22"/>
          <w:szCs w:val="22"/>
          <w:lang w:val="en-US"/>
        </w:rPr>
        <w:t xml:space="preserve">observation’s </w:t>
      </w:r>
      <w:r w:rsidR="00DD186B">
        <w:rPr>
          <w:sz w:val="22"/>
          <w:szCs w:val="22"/>
          <w:lang w:val="en-US"/>
        </w:rPr>
        <w:t>WAIC).</w:t>
      </w:r>
      <w:r w:rsidR="00F53101">
        <w:rPr>
          <w:sz w:val="22"/>
          <w:szCs w:val="22"/>
          <w:lang w:val="en-US"/>
        </w:rPr>
        <w:t xml:space="preserve"> </w:t>
      </w:r>
      <w:r w:rsidR="00262944">
        <w:rPr>
          <w:sz w:val="22"/>
          <w:szCs w:val="22"/>
          <w:lang w:val="en-US"/>
        </w:rPr>
        <w:t>B</w:t>
      </w:r>
      <w:r w:rsidR="00F53101">
        <w:rPr>
          <w:sz w:val="22"/>
          <w:szCs w:val="22"/>
          <w:lang w:val="en-US"/>
        </w:rPr>
        <w:t xml:space="preserve">old </w:t>
      </w:r>
      <w:r w:rsidR="00262944">
        <w:rPr>
          <w:sz w:val="22"/>
          <w:szCs w:val="22"/>
          <w:lang w:val="en-US"/>
        </w:rPr>
        <w:t xml:space="preserve">indicates </w:t>
      </w:r>
      <w:r w:rsidR="002A2BD3">
        <w:rPr>
          <w:sz w:val="22"/>
          <w:szCs w:val="22"/>
          <w:lang w:val="en-US"/>
        </w:rPr>
        <w:t>best fitting model</w:t>
      </w:r>
      <w:r w:rsidR="00916A7C">
        <w:rPr>
          <w:sz w:val="22"/>
          <w:szCs w:val="22"/>
          <w:lang w:val="en-US"/>
        </w:rPr>
        <w:t xml:space="preserve"> (</w:t>
      </w:r>
      <w:r w:rsidR="00916A7C">
        <w:rPr>
          <w:sz w:val="22"/>
          <w:szCs w:val="22"/>
          <w:lang w:val="en-US"/>
        </w:rPr>
        <w:t>lowest WAIC</w:t>
      </w:r>
      <w:r w:rsidR="00916A7C">
        <w:rPr>
          <w:sz w:val="22"/>
          <w:szCs w:val="22"/>
          <w:lang w:val="en-US"/>
        </w:rPr>
        <w:t>)</w:t>
      </w:r>
      <w:r w:rsidR="002A2BD3">
        <w:rPr>
          <w:sz w:val="22"/>
          <w:szCs w:val="22"/>
          <w:lang w:val="en-US"/>
        </w:rPr>
        <w:t xml:space="preserve">. </w:t>
      </w:r>
    </w:p>
    <w:tbl>
      <w:tblPr>
        <w:tblStyle w:val="GridTable1Light"/>
        <w:tblW w:w="0" w:type="auto"/>
        <w:tblLayout w:type="fixed"/>
        <w:tblLook w:val="04A0" w:firstRow="1" w:lastRow="0" w:firstColumn="1" w:lastColumn="0" w:noHBand="0" w:noVBand="1"/>
      </w:tblPr>
      <w:tblGrid>
        <w:gridCol w:w="846"/>
        <w:gridCol w:w="709"/>
        <w:gridCol w:w="1559"/>
        <w:gridCol w:w="1984"/>
        <w:gridCol w:w="2268"/>
        <w:gridCol w:w="1650"/>
      </w:tblGrid>
      <w:tr w:rsidR="006814D8" w:rsidRPr="00A20F7F" w14:paraId="5895B700" w14:textId="3E6914F5" w:rsidTr="006814D8">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46" w:type="dxa"/>
          </w:tcPr>
          <w:p w14:paraId="5CD0C9E4" w14:textId="77777777" w:rsidR="00EF2408" w:rsidRPr="00A20F7F" w:rsidRDefault="00EF2408" w:rsidP="00904830">
            <w:pPr>
              <w:spacing w:line="480" w:lineRule="auto"/>
              <w:contextualSpacing/>
              <w:jc w:val="both"/>
              <w:rPr>
                <w:rFonts w:cstheme="minorHAnsi"/>
                <w:sz w:val="22"/>
                <w:szCs w:val="22"/>
              </w:rPr>
            </w:pPr>
            <w:r w:rsidRPr="00A20F7F">
              <w:rPr>
                <w:rFonts w:cstheme="minorHAnsi"/>
                <w:sz w:val="22"/>
                <w:szCs w:val="22"/>
              </w:rPr>
              <w:t>Model</w:t>
            </w:r>
          </w:p>
        </w:tc>
        <w:tc>
          <w:tcPr>
            <w:tcW w:w="709" w:type="dxa"/>
          </w:tcPr>
          <w:p w14:paraId="50DE1C40"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M*T</w:t>
            </w:r>
          </w:p>
        </w:tc>
        <w:tc>
          <w:tcPr>
            <w:tcW w:w="1559" w:type="dxa"/>
          </w:tcPr>
          <w:p w14:paraId="73EE96B8" w14:textId="28BA4DB0"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Species-varying parameter</w:t>
            </w:r>
            <w:r w:rsidR="00EA1AFC" w:rsidRPr="00A20F7F">
              <w:rPr>
                <w:rFonts w:cstheme="minorHAnsi"/>
                <w:sz w:val="22"/>
                <w:szCs w:val="22"/>
              </w:rPr>
              <w:t>(s)</w:t>
            </w:r>
          </w:p>
        </w:tc>
        <w:tc>
          <w:tcPr>
            <w:tcW w:w="1984" w:type="dxa"/>
          </w:tcPr>
          <w:p w14:paraId="2318F806"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WAIC consumption</w:t>
            </w:r>
          </w:p>
        </w:tc>
        <w:tc>
          <w:tcPr>
            <w:tcW w:w="2268" w:type="dxa"/>
          </w:tcPr>
          <w:p w14:paraId="0FEFB64E"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sz w:val="22"/>
                <w:szCs w:val="22"/>
              </w:rPr>
            </w:pPr>
            <w:commentRangeStart w:id="7"/>
            <w:commentRangeStart w:id="8"/>
            <w:commentRangeStart w:id="9"/>
            <w:r w:rsidRPr="00A20F7F">
              <w:rPr>
                <w:rFonts w:cstheme="minorHAnsi"/>
                <w:sz w:val="22"/>
                <w:szCs w:val="22"/>
              </w:rPr>
              <w:t>WAIC</w:t>
            </w:r>
            <w:commentRangeEnd w:id="7"/>
            <w:r w:rsidRPr="00A20F7F">
              <w:rPr>
                <w:rStyle w:val="CommentReference"/>
                <w:b w:val="0"/>
                <w:bCs w:val="0"/>
                <w:sz w:val="22"/>
                <w:szCs w:val="22"/>
              </w:rPr>
              <w:commentReference w:id="7"/>
            </w:r>
            <w:commentRangeEnd w:id="8"/>
            <w:r w:rsidRPr="00A20F7F">
              <w:rPr>
                <w:rStyle w:val="CommentReference"/>
                <w:b w:val="0"/>
                <w:bCs w:val="0"/>
                <w:sz w:val="22"/>
                <w:szCs w:val="22"/>
              </w:rPr>
              <w:commentReference w:id="8"/>
            </w:r>
            <w:commentRangeEnd w:id="9"/>
            <w:r w:rsidRPr="00A20F7F">
              <w:rPr>
                <w:rStyle w:val="CommentReference"/>
                <w:b w:val="0"/>
                <w:bCs w:val="0"/>
                <w:sz w:val="22"/>
                <w:szCs w:val="22"/>
              </w:rPr>
              <w:commentReference w:id="9"/>
            </w:r>
          </w:p>
          <w:p w14:paraId="7A3183AF"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metabolism</w:t>
            </w:r>
          </w:p>
        </w:tc>
        <w:tc>
          <w:tcPr>
            <w:tcW w:w="1650" w:type="dxa"/>
          </w:tcPr>
          <w:p w14:paraId="6055D1FE" w14:textId="320B00CD"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WAIC growth</w:t>
            </w:r>
          </w:p>
        </w:tc>
      </w:tr>
      <w:tr w:rsidR="006814D8" w:rsidRPr="00A20F7F" w14:paraId="3A6E2609" w14:textId="5765F90E"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029A6088"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 xml:space="preserve">M1 </w:t>
            </w:r>
          </w:p>
        </w:tc>
        <w:tc>
          <w:tcPr>
            <w:tcW w:w="709" w:type="dxa"/>
            <w:vMerge w:val="restart"/>
          </w:tcPr>
          <w:p w14:paraId="7775F999"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Yes</w:t>
            </w:r>
          </w:p>
        </w:tc>
        <w:tc>
          <w:tcPr>
            <w:tcW w:w="1559" w:type="dxa"/>
          </w:tcPr>
          <w:p w14:paraId="03F56BA2" w14:textId="5102367C"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1</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2</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3</m:t>
                    </m:r>
                  </m:sub>
                </m:sSub>
              </m:oMath>
            </m:oMathPara>
          </w:p>
        </w:tc>
        <w:tc>
          <w:tcPr>
            <w:tcW w:w="1984" w:type="dxa"/>
          </w:tcPr>
          <w:p w14:paraId="792ED26E" w14:textId="5A1392C4" w:rsidR="00EF2408" w:rsidRPr="006814D8" w:rsidRDefault="0034545E"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2.9 </w:t>
            </w:r>
            <w:r w:rsidR="00340B7B" w:rsidRPr="006814D8">
              <w:rPr>
                <w:rFonts w:cstheme="minorHAnsi"/>
                <w:sz w:val="20"/>
                <w:szCs w:val="20"/>
              </w:rPr>
              <w:t>(</w:t>
            </w:r>
            <w:r w:rsidR="00EF2408" w:rsidRPr="006814D8">
              <w:rPr>
                <w:rFonts w:cstheme="minorHAnsi"/>
                <w:sz w:val="20"/>
                <w:szCs w:val="20"/>
              </w:rPr>
              <w:t>530.9</w:t>
            </w:r>
            <w:r w:rsidR="00474099" w:rsidRPr="006814D8">
              <w:rPr>
                <w:rFonts w:cstheme="minorHAnsi"/>
                <w:sz w:val="20"/>
                <w:szCs w:val="20"/>
              </w:rPr>
              <w:t>, 103.</w:t>
            </w:r>
            <w:r w:rsidR="008C3EC9" w:rsidRPr="006814D8">
              <w:rPr>
                <w:rFonts w:cstheme="minorHAnsi"/>
                <w:sz w:val="20"/>
                <w:szCs w:val="20"/>
              </w:rPr>
              <w:t>3</w:t>
            </w:r>
            <w:r w:rsidR="00340B7B" w:rsidRPr="006814D8">
              <w:rPr>
                <w:rFonts w:cstheme="minorHAnsi"/>
                <w:sz w:val="20"/>
                <w:szCs w:val="20"/>
              </w:rPr>
              <w:t>)</w:t>
            </w:r>
          </w:p>
        </w:tc>
        <w:tc>
          <w:tcPr>
            <w:tcW w:w="2268" w:type="dxa"/>
          </w:tcPr>
          <w:p w14:paraId="144BC917" w14:textId="23735CEA" w:rsidR="00EF2408" w:rsidRPr="006814D8" w:rsidRDefault="005879D1"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0.7 </w:t>
            </w:r>
            <w:r w:rsidR="00F72F69" w:rsidRPr="006814D8">
              <w:rPr>
                <w:rFonts w:cstheme="minorHAnsi"/>
                <w:sz w:val="20"/>
                <w:szCs w:val="20"/>
              </w:rPr>
              <w:t>(</w:t>
            </w:r>
            <w:r w:rsidR="00EF2408" w:rsidRPr="006814D8">
              <w:rPr>
                <w:rFonts w:cstheme="minorHAnsi"/>
                <w:sz w:val="20"/>
                <w:szCs w:val="20"/>
              </w:rPr>
              <w:t>2</w:t>
            </w:r>
            <w:r w:rsidR="0029680D" w:rsidRPr="006814D8">
              <w:rPr>
                <w:rFonts w:cstheme="minorHAnsi"/>
                <w:sz w:val="20"/>
                <w:szCs w:val="20"/>
              </w:rPr>
              <w:t>8</w:t>
            </w:r>
            <w:r w:rsidR="00800EE7" w:rsidRPr="006814D8">
              <w:rPr>
                <w:rFonts w:cstheme="minorHAnsi"/>
                <w:sz w:val="20"/>
                <w:szCs w:val="20"/>
              </w:rPr>
              <w:t>9</w:t>
            </w:r>
            <w:r w:rsidR="0029680D" w:rsidRPr="006814D8">
              <w:rPr>
                <w:rFonts w:cstheme="minorHAnsi"/>
                <w:sz w:val="20"/>
                <w:szCs w:val="20"/>
              </w:rPr>
              <w:t>.</w:t>
            </w:r>
            <w:r w:rsidR="00800EE7" w:rsidRPr="006814D8">
              <w:rPr>
                <w:rFonts w:cstheme="minorHAnsi"/>
                <w:sz w:val="20"/>
                <w:szCs w:val="20"/>
              </w:rPr>
              <w:t>5</w:t>
            </w:r>
            <w:r w:rsidR="00BA1537" w:rsidRPr="006814D8">
              <w:rPr>
                <w:rFonts w:cstheme="minorHAnsi"/>
                <w:sz w:val="20"/>
                <w:szCs w:val="20"/>
              </w:rPr>
              <w:t xml:space="preserve">, </w:t>
            </w:r>
            <w:r w:rsidR="004A37AB" w:rsidRPr="006814D8">
              <w:rPr>
                <w:rFonts w:cstheme="minorHAnsi"/>
                <w:sz w:val="20"/>
                <w:szCs w:val="20"/>
              </w:rPr>
              <w:t>120</w:t>
            </w:r>
            <w:r w:rsidR="0046317A" w:rsidRPr="006814D8">
              <w:rPr>
                <w:rFonts w:cstheme="minorHAnsi"/>
                <w:sz w:val="20"/>
                <w:szCs w:val="20"/>
              </w:rPr>
              <w:t>.</w:t>
            </w:r>
            <w:r w:rsidR="00E61D61" w:rsidRPr="006814D8">
              <w:rPr>
                <w:rFonts w:cstheme="minorHAnsi"/>
                <w:sz w:val="20"/>
                <w:szCs w:val="20"/>
              </w:rPr>
              <w:t>4</w:t>
            </w:r>
            <w:r w:rsidR="00F72F69" w:rsidRPr="006814D8">
              <w:rPr>
                <w:rFonts w:cstheme="minorHAnsi"/>
                <w:sz w:val="20"/>
                <w:szCs w:val="20"/>
              </w:rPr>
              <w:t>)</w:t>
            </w:r>
          </w:p>
        </w:tc>
        <w:tc>
          <w:tcPr>
            <w:tcW w:w="1650" w:type="dxa"/>
          </w:tcPr>
          <w:p w14:paraId="7E106A9E" w14:textId="6E2E5CB0"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sz w:val="20"/>
                <w:szCs w:val="20"/>
              </w:rPr>
            </w:pPr>
            <w:r w:rsidRPr="006814D8">
              <w:rPr>
                <w:rFonts w:cstheme="minorHAnsi"/>
                <w:b/>
                <w:bCs/>
                <w:sz w:val="20"/>
                <w:szCs w:val="20"/>
              </w:rPr>
              <w:t xml:space="preserve">0 </w:t>
            </w:r>
            <w:r w:rsidR="00B911CD" w:rsidRPr="006814D8">
              <w:rPr>
                <w:rFonts w:cstheme="minorHAnsi"/>
                <w:b/>
                <w:bCs/>
                <w:sz w:val="20"/>
                <w:szCs w:val="20"/>
              </w:rPr>
              <w:t>(</w:t>
            </w:r>
            <w:r w:rsidR="00540CFB" w:rsidRPr="006814D8">
              <w:rPr>
                <w:rFonts w:cstheme="minorHAnsi"/>
                <w:b/>
                <w:bCs/>
                <w:sz w:val="20"/>
                <w:szCs w:val="20"/>
              </w:rPr>
              <w:t>3</w:t>
            </w:r>
            <w:r w:rsidR="00AB427F" w:rsidRPr="006814D8">
              <w:rPr>
                <w:rFonts w:cstheme="minorHAnsi"/>
                <w:b/>
                <w:bCs/>
                <w:sz w:val="20"/>
                <w:szCs w:val="20"/>
              </w:rPr>
              <w:t>5</w:t>
            </w:r>
            <w:r w:rsidR="00540CFB" w:rsidRPr="006814D8">
              <w:rPr>
                <w:rFonts w:cstheme="minorHAnsi"/>
                <w:b/>
                <w:bCs/>
                <w:sz w:val="20"/>
                <w:szCs w:val="20"/>
              </w:rPr>
              <w:t>.</w:t>
            </w:r>
            <w:r w:rsidR="00E836A4" w:rsidRPr="006814D8">
              <w:rPr>
                <w:rFonts w:cstheme="minorHAnsi"/>
                <w:b/>
                <w:bCs/>
                <w:sz w:val="20"/>
                <w:szCs w:val="20"/>
              </w:rPr>
              <w:t>5</w:t>
            </w:r>
            <w:r w:rsidR="001A4D07" w:rsidRPr="006814D8">
              <w:rPr>
                <w:rFonts w:cstheme="minorHAnsi"/>
                <w:b/>
                <w:bCs/>
                <w:sz w:val="20"/>
                <w:szCs w:val="20"/>
              </w:rPr>
              <w:t>, 31.5</w:t>
            </w:r>
            <w:r w:rsidR="00B911CD" w:rsidRPr="006814D8">
              <w:rPr>
                <w:rFonts w:cstheme="minorHAnsi"/>
                <w:b/>
                <w:bCs/>
                <w:sz w:val="20"/>
                <w:szCs w:val="20"/>
              </w:rPr>
              <w:t>)</w:t>
            </w:r>
          </w:p>
        </w:tc>
      </w:tr>
      <w:tr w:rsidR="006814D8" w:rsidRPr="00A20F7F" w14:paraId="1ADB542B" w14:textId="56D73C1D"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2EB60754"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2</w:t>
            </w:r>
          </w:p>
        </w:tc>
        <w:tc>
          <w:tcPr>
            <w:tcW w:w="709" w:type="dxa"/>
            <w:vMerge/>
          </w:tcPr>
          <w:p w14:paraId="1843F61D"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02456CCA" w14:textId="77777777"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1</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2</m:t>
                    </m:r>
                  </m:sub>
                </m:sSub>
              </m:oMath>
            </m:oMathPara>
          </w:p>
        </w:tc>
        <w:tc>
          <w:tcPr>
            <w:tcW w:w="1984" w:type="dxa"/>
          </w:tcPr>
          <w:p w14:paraId="3C6B21FA" w14:textId="1A46447B" w:rsidR="00EF2408" w:rsidRPr="006814D8" w:rsidRDefault="00F2579C"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0.9 </w:t>
            </w:r>
            <w:r w:rsidR="00340B7B" w:rsidRPr="006814D8">
              <w:rPr>
                <w:rFonts w:cstheme="minorHAnsi"/>
                <w:sz w:val="20"/>
                <w:szCs w:val="20"/>
              </w:rPr>
              <w:t>(</w:t>
            </w:r>
            <w:r w:rsidR="00EF2408" w:rsidRPr="006814D8">
              <w:rPr>
                <w:rFonts w:cstheme="minorHAnsi"/>
                <w:sz w:val="20"/>
                <w:szCs w:val="20"/>
              </w:rPr>
              <w:t>528.6</w:t>
            </w:r>
            <w:r w:rsidR="00313E5E" w:rsidRPr="006814D8">
              <w:rPr>
                <w:rFonts w:cstheme="minorHAnsi"/>
                <w:sz w:val="20"/>
                <w:szCs w:val="20"/>
              </w:rPr>
              <w:t>, 102.</w:t>
            </w:r>
            <w:r w:rsidR="00474099" w:rsidRPr="006814D8">
              <w:rPr>
                <w:rFonts w:cstheme="minorHAnsi"/>
                <w:sz w:val="20"/>
                <w:szCs w:val="20"/>
              </w:rPr>
              <w:t>3</w:t>
            </w:r>
            <w:r w:rsidR="00340B7B" w:rsidRPr="006814D8">
              <w:rPr>
                <w:rFonts w:cstheme="minorHAnsi"/>
                <w:sz w:val="20"/>
                <w:szCs w:val="20"/>
              </w:rPr>
              <w:t>)</w:t>
            </w:r>
          </w:p>
        </w:tc>
        <w:tc>
          <w:tcPr>
            <w:tcW w:w="2268" w:type="dxa"/>
          </w:tcPr>
          <w:p w14:paraId="75034E2F" w14:textId="1B07D894" w:rsidR="00EF2408" w:rsidRPr="006814D8" w:rsidRDefault="00081C5D"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6814D8">
              <w:rPr>
                <w:rFonts w:cstheme="minorHAnsi"/>
                <w:b/>
                <w:bCs/>
                <w:sz w:val="20"/>
                <w:szCs w:val="20"/>
              </w:rPr>
              <w:t xml:space="preserve">0 </w:t>
            </w:r>
            <w:r w:rsidR="00F72F69" w:rsidRPr="006814D8">
              <w:rPr>
                <w:rFonts w:cstheme="minorHAnsi"/>
                <w:b/>
                <w:bCs/>
                <w:sz w:val="20"/>
                <w:szCs w:val="20"/>
              </w:rPr>
              <w:t>(</w:t>
            </w:r>
            <w:r w:rsidR="00800EE7" w:rsidRPr="006814D8">
              <w:rPr>
                <w:rFonts w:cstheme="minorHAnsi"/>
                <w:b/>
                <w:bCs/>
                <w:sz w:val="20"/>
                <w:szCs w:val="20"/>
              </w:rPr>
              <w:t>288.8</w:t>
            </w:r>
            <w:r w:rsidR="00E61D61" w:rsidRPr="006814D8">
              <w:rPr>
                <w:rFonts w:cstheme="minorHAnsi"/>
                <w:b/>
                <w:bCs/>
                <w:sz w:val="20"/>
                <w:szCs w:val="20"/>
              </w:rPr>
              <w:t>, 120.5</w:t>
            </w:r>
            <w:r w:rsidR="00F72F69" w:rsidRPr="006814D8">
              <w:rPr>
                <w:rFonts w:cstheme="minorHAnsi"/>
                <w:b/>
                <w:bCs/>
                <w:sz w:val="20"/>
                <w:szCs w:val="20"/>
              </w:rPr>
              <w:t>)</w:t>
            </w:r>
          </w:p>
        </w:tc>
        <w:tc>
          <w:tcPr>
            <w:tcW w:w="1650" w:type="dxa"/>
          </w:tcPr>
          <w:p w14:paraId="1A2A032C" w14:textId="16D9E45C"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3.9 </w:t>
            </w:r>
            <w:r w:rsidR="00B911CD" w:rsidRPr="006814D8">
              <w:rPr>
                <w:rFonts w:cstheme="minorHAnsi"/>
                <w:sz w:val="20"/>
                <w:szCs w:val="20"/>
              </w:rPr>
              <w:t>(</w:t>
            </w:r>
            <w:r w:rsidR="00540CFB" w:rsidRPr="006814D8">
              <w:rPr>
                <w:rFonts w:cstheme="minorHAnsi"/>
                <w:sz w:val="20"/>
                <w:szCs w:val="20"/>
              </w:rPr>
              <w:t>3</w:t>
            </w:r>
            <w:r w:rsidR="00AB427F" w:rsidRPr="006814D8">
              <w:rPr>
                <w:rFonts w:cstheme="minorHAnsi"/>
                <w:sz w:val="20"/>
                <w:szCs w:val="20"/>
              </w:rPr>
              <w:t>9</w:t>
            </w:r>
            <w:r w:rsidR="00540CFB" w:rsidRPr="006814D8">
              <w:rPr>
                <w:rFonts w:cstheme="minorHAnsi"/>
                <w:sz w:val="20"/>
                <w:szCs w:val="20"/>
              </w:rPr>
              <w:t>.</w:t>
            </w:r>
            <w:r w:rsidR="00E836A4" w:rsidRPr="006814D8">
              <w:rPr>
                <w:rFonts w:cstheme="minorHAnsi"/>
                <w:sz w:val="20"/>
                <w:szCs w:val="20"/>
              </w:rPr>
              <w:t>4</w:t>
            </w:r>
            <w:r w:rsidR="00DF6C7C" w:rsidRPr="006814D8">
              <w:rPr>
                <w:rFonts w:cstheme="minorHAnsi"/>
                <w:sz w:val="20"/>
                <w:szCs w:val="20"/>
              </w:rPr>
              <w:t>, 32</w:t>
            </w:r>
            <w:r w:rsidR="007A0553" w:rsidRPr="006814D8">
              <w:rPr>
                <w:rFonts w:cstheme="minorHAnsi"/>
                <w:sz w:val="20"/>
                <w:szCs w:val="20"/>
              </w:rPr>
              <w:t>.1</w:t>
            </w:r>
            <w:r w:rsidR="00B911CD" w:rsidRPr="006814D8">
              <w:rPr>
                <w:rFonts w:cstheme="minorHAnsi"/>
                <w:sz w:val="20"/>
                <w:szCs w:val="20"/>
              </w:rPr>
              <w:t>)</w:t>
            </w:r>
          </w:p>
        </w:tc>
      </w:tr>
      <w:tr w:rsidR="006814D8" w:rsidRPr="00A20F7F" w14:paraId="79DBF2E8" w14:textId="58C87245"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6B38A918"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3a</w:t>
            </w:r>
          </w:p>
        </w:tc>
        <w:tc>
          <w:tcPr>
            <w:tcW w:w="709" w:type="dxa"/>
            <w:vMerge/>
          </w:tcPr>
          <w:p w14:paraId="77BBF5C0"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00CFC6A8" w14:textId="77777777"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1</m:t>
                    </m:r>
                  </m:sub>
                </m:sSub>
              </m:oMath>
            </m:oMathPara>
          </w:p>
        </w:tc>
        <w:tc>
          <w:tcPr>
            <w:tcW w:w="1984" w:type="dxa"/>
          </w:tcPr>
          <w:p w14:paraId="3E04D0E8" w14:textId="380D2F44" w:rsidR="00EF2408" w:rsidRPr="006814D8" w:rsidRDefault="00F2579C"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132.3</w:t>
            </w:r>
            <w:r w:rsidR="00A21DE5" w:rsidRPr="006814D8">
              <w:rPr>
                <w:rFonts w:cstheme="minorHAnsi"/>
                <w:sz w:val="20"/>
                <w:szCs w:val="20"/>
              </w:rPr>
              <w:t xml:space="preserve"> </w:t>
            </w:r>
            <w:r w:rsidR="00340B7B" w:rsidRPr="006814D8">
              <w:rPr>
                <w:rFonts w:cstheme="minorHAnsi"/>
                <w:sz w:val="20"/>
                <w:szCs w:val="20"/>
              </w:rPr>
              <w:t>(</w:t>
            </w:r>
            <w:r w:rsidR="00EF2408" w:rsidRPr="006814D8">
              <w:rPr>
                <w:rFonts w:cstheme="minorHAnsi"/>
                <w:sz w:val="20"/>
                <w:szCs w:val="20"/>
              </w:rPr>
              <w:t>674.</w:t>
            </w:r>
            <w:r w:rsidR="00B22B80" w:rsidRPr="006814D8">
              <w:rPr>
                <w:rFonts w:cstheme="minorHAnsi"/>
                <w:sz w:val="20"/>
                <w:szCs w:val="20"/>
              </w:rPr>
              <w:t>7</w:t>
            </w:r>
            <w:r w:rsidR="00A82BD0" w:rsidRPr="006814D8">
              <w:rPr>
                <w:rFonts w:cstheme="minorHAnsi"/>
                <w:sz w:val="20"/>
                <w:szCs w:val="20"/>
              </w:rPr>
              <w:t>, 101.7</w:t>
            </w:r>
            <w:r w:rsidR="00340B7B" w:rsidRPr="006814D8">
              <w:rPr>
                <w:rFonts w:cstheme="minorHAnsi"/>
                <w:sz w:val="20"/>
                <w:szCs w:val="20"/>
              </w:rPr>
              <w:t>)</w:t>
            </w:r>
          </w:p>
        </w:tc>
        <w:tc>
          <w:tcPr>
            <w:tcW w:w="2268" w:type="dxa"/>
          </w:tcPr>
          <w:p w14:paraId="59CF1EC3" w14:textId="4B1EAE2C" w:rsidR="00EF2408" w:rsidRPr="006814D8" w:rsidRDefault="002A7B9E"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298</w:t>
            </w:r>
            <w:r w:rsidR="00250758" w:rsidRPr="006814D8">
              <w:rPr>
                <w:rFonts w:cstheme="minorHAnsi"/>
                <w:sz w:val="20"/>
                <w:szCs w:val="20"/>
              </w:rPr>
              <w:t xml:space="preserve"> </w:t>
            </w:r>
            <w:r w:rsidR="00F72F69" w:rsidRPr="006814D8">
              <w:rPr>
                <w:rFonts w:cstheme="minorHAnsi"/>
                <w:sz w:val="20"/>
                <w:szCs w:val="20"/>
              </w:rPr>
              <w:t>(</w:t>
            </w:r>
            <w:r w:rsidR="00753168" w:rsidRPr="006814D8">
              <w:rPr>
                <w:rFonts w:cstheme="minorHAnsi"/>
                <w:sz w:val="20"/>
                <w:szCs w:val="20"/>
              </w:rPr>
              <w:t>586.9</w:t>
            </w:r>
            <w:r w:rsidR="009366A4" w:rsidRPr="006814D8">
              <w:rPr>
                <w:rFonts w:cstheme="minorHAnsi"/>
                <w:sz w:val="20"/>
                <w:szCs w:val="20"/>
              </w:rPr>
              <w:t>, 1</w:t>
            </w:r>
            <w:r w:rsidR="007003DE" w:rsidRPr="006814D8">
              <w:rPr>
                <w:rFonts w:cstheme="minorHAnsi"/>
                <w:sz w:val="20"/>
                <w:szCs w:val="20"/>
              </w:rPr>
              <w:t>1</w:t>
            </w:r>
            <w:r w:rsidR="009366A4" w:rsidRPr="006814D8">
              <w:rPr>
                <w:rFonts w:cstheme="minorHAnsi"/>
                <w:sz w:val="20"/>
                <w:szCs w:val="20"/>
              </w:rPr>
              <w:t>8</w:t>
            </w:r>
            <w:r w:rsidR="00F72F69" w:rsidRPr="006814D8">
              <w:rPr>
                <w:rFonts w:cstheme="minorHAnsi"/>
                <w:sz w:val="20"/>
                <w:szCs w:val="20"/>
              </w:rPr>
              <w:t>)</w:t>
            </w:r>
          </w:p>
        </w:tc>
        <w:tc>
          <w:tcPr>
            <w:tcW w:w="1650" w:type="dxa"/>
          </w:tcPr>
          <w:p w14:paraId="1CD49F41" w14:textId="488C61A4"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35.3 </w:t>
            </w:r>
            <w:r w:rsidR="00B911CD" w:rsidRPr="006814D8">
              <w:rPr>
                <w:rFonts w:cstheme="minorHAnsi"/>
                <w:sz w:val="20"/>
                <w:szCs w:val="20"/>
              </w:rPr>
              <w:t>(</w:t>
            </w:r>
            <w:r w:rsidR="00540CFB" w:rsidRPr="006814D8">
              <w:rPr>
                <w:rFonts w:cstheme="minorHAnsi"/>
                <w:sz w:val="20"/>
                <w:szCs w:val="20"/>
              </w:rPr>
              <w:t>7</w:t>
            </w:r>
            <w:r w:rsidR="00AB427F" w:rsidRPr="006814D8">
              <w:rPr>
                <w:rFonts w:cstheme="minorHAnsi"/>
                <w:sz w:val="20"/>
                <w:szCs w:val="20"/>
              </w:rPr>
              <w:t>0</w:t>
            </w:r>
            <w:r w:rsidR="00540CFB" w:rsidRPr="006814D8">
              <w:rPr>
                <w:rFonts w:cstheme="minorHAnsi"/>
                <w:sz w:val="20"/>
                <w:szCs w:val="20"/>
              </w:rPr>
              <w:t>.</w:t>
            </w:r>
            <w:r w:rsidR="00E836A4" w:rsidRPr="006814D8">
              <w:rPr>
                <w:rFonts w:cstheme="minorHAnsi"/>
                <w:sz w:val="20"/>
                <w:szCs w:val="20"/>
              </w:rPr>
              <w:t>8</w:t>
            </w:r>
            <w:r w:rsidR="00561C9E" w:rsidRPr="006814D8">
              <w:rPr>
                <w:rFonts w:cstheme="minorHAnsi"/>
                <w:sz w:val="20"/>
                <w:szCs w:val="20"/>
              </w:rPr>
              <w:t>, 31.4</w:t>
            </w:r>
            <w:r w:rsidR="00B911CD" w:rsidRPr="006814D8">
              <w:rPr>
                <w:rFonts w:cstheme="minorHAnsi"/>
                <w:sz w:val="20"/>
                <w:szCs w:val="20"/>
              </w:rPr>
              <w:t>)</w:t>
            </w:r>
          </w:p>
        </w:tc>
      </w:tr>
      <w:tr w:rsidR="006814D8" w:rsidRPr="00A20F7F" w14:paraId="2824BCB7" w14:textId="23EE4074"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0602A6D8"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3b</w:t>
            </w:r>
          </w:p>
        </w:tc>
        <w:tc>
          <w:tcPr>
            <w:tcW w:w="709" w:type="dxa"/>
            <w:vMerge/>
          </w:tcPr>
          <w:p w14:paraId="2EC769FC"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3339C742" w14:textId="77777777"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2</m:t>
                    </m:r>
                  </m:sub>
                </m:sSub>
              </m:oMath>
            </m:oMathPara>
          </w:p>
        </w:tc>
        <w:tc>
          <w:tcPr>
            <w:tcW w:w="1984" w:type="dxa"/>
          </w:tcPr>
          <w:p w14:paraId="4A9DF93B" w14:textId="6CDB2675" w:rsidR="00EF2408" w:rsidRPr="006814D8" w:rsidRDefault="00664B60"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60.5 </w:t>
            </w:r>
            <w:r w:rsidR="00340B7B" w:rsidRPr="006814D8">
              <w:rPr>
                <w:rFonts w:cstheme="minorHAnsi"/>
                <w:sz w:val="20"/>
                <w:szCs w:val="20"/>
              </w:rPr>
              <w:t>(</w:t>
            </w:r>
            <w:r w:rsidR="00EF2408" w:rsidRPr="006814D8">
              <w:rPr>
                <w:rFonts w:cstheme="minorHAnsi"/>
                <w:sz w:val="20"/>
                <w:szCs w:val="20"/>
              </w:rPr>
              <w:t>588.2</w:t>
            </w:r>
            <w:r w:rsidR="007F525A" w:rsidRPr="006814D8">
              <w:rPr>
                <w:rFonts w:cstheme="minorHAnsi"/>
                <w:sz w:val="20"/>
                <w:szCs w:val="20"/>
              </w:rPr>
              <w:t>, 88.8</w:t>
            </w:r>
            <w:r w:rsidR="00340B7B" w:rsidRPr="006814D8">
              <w:rPr>
                <w:rFonts w:cstheme="minorHAnsi"/>
                <w:sz w:val="20"/>
                <w:szCs w:val="20"/>
              </w:rPr>
              <w:t>)</w:t>
            </w:r>
          </w:p>
        </w:tc>
        <w:tc>
          <w:tcPr>
            <w:tcW w:w="2268" w:type="dxa"/>
          </w:tcPr>
          <w:p w14:paraId="296F2680" w14:textId="742C7D52" w:rsidR="00EF2408" w:rsidRPr="006814D8" w:rsidRDefault="002431E0"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392.4</w:t>
            </w:r>
            <w:r w:rsidR="00494DF5" w:rsidRPr="006814D8">
              <w:rPr>
                <w:rFonts w:cstheme="minorHAnsi"/>
                <w:sz w:val="20"/>
                <w:szCs w:val="20"/>
              </w:rPr>
              <w:t xml:space="preserve"> </w:t>
            </w:r>
            <w:r w:rsidR="00F72F69" w:rsidRPr="006814D8">
              <w:rPr>
                <w:rFonts w:cstheme="minorHAnsi"/>
                <w:sz w:val="20"/>
                <w:szCs w:val="20"/>
              </w:rPr>
              <w:t>(</w:t>
            </w:r>
            <w:r w:rsidR="00753168" w:rsidRPr="006814D8">
              <w:rPr>
                <w:rFonts w:cstheme="minorHAnsi"/>
                <w:sz w:val="20"/>
                <w:szCs w:val="20"/>
              </w:rPr>
              <w:t>681.2</w:t>
            </w:r>
            <w:r w:rsidR="00386766" w:rsidRPr="006814D8">
              <w:rPr>
                <w:rFonts w:cstheme="minorHAnsi"/>
                <w:sz w:val="20"/>
                <w:szCs w:val="20"/>
              </w:rPr>
              <w:t>, 110.3</w:t>
            </w:r>
            <w:r w:rsidR="00F72F69" w:rsidRPr="006814D8">
              <w:rPr>
                <w:rFonts w:cstheme="minorHAnsi"/>
                <w:sz w:val="20"/>
                <w:szCs w:val="20"/>
              </w:rPr>
              <w:t>)</w:t>
            </w:r>
          </w:p>
        </w:tc>
        <w:tc>
          <w:tcPr>
            <w:tcW w:w="1650" w:type="dxa"/>
          </w:tcPr>
          <w:p w14:paraId="062B72B1" w14:textId="0BB5719B"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43.8 </w:t>
            </w:r>
            <w:r w:rsidR="00B911CD" w:rsidRPr="006814D8">
              <w:rPr>
                <w:rFonts w:cstheme="minorHAnsi"/>
                <w:sz w:val="20"/>
                <w:szCs w:val="20"/>
              </w:rPr>
              <w:t>(</w:t>
            </w:r>
            <w:r w:rsidR="00540CFB" w:rsidRPr="006814D8">
              <w:rPr>
                <w:rFonts w:cstheme="minorHAnsi"/>
                <w:sz w:val="20"/>
                <w:szCs w:val="20"/>
              </w:rPr>
              <w:t>7</w:t>
            </w:r>
            <w:r w:rsidR="00AB427F" w:rsidRPr="006814D8">
              <w:rPr>
                <w:rFonts w:cstheme="minorHAnsi"/>
                <w:sz w:val="20"/>
                <w:szCs w:val="20"/>
              </w:rPr>
              <w:t>9</w:t>
            </w:r>
            <w:r w:rsidR="00540CFB" w:rsidRPr="006814D8">
              <w:rPr>
                <w:rFonts w:cstheme="minorHAnsi"/>
                <w:sz w:val="20"/>
                <w:szCs w:val="20"/>
              </w:rPr>
              <w:t>.</w:t>
            </w:r>
            <w:r w:rsidR="00AB427F" w:rsidRPr="006814D8">
              <w:rPr>
                <w:rFonts w:cstheme="minorHAnsi"/>
                <w:sz w:val="20"/>
                <w:szCs w:val="20"/>
              </w:rPr>
              <w:t>3</w:t>
            </w:r>
            <w:r w:rsidR="004A1FF2" w:rsidRPr="006814D8">
              <w:rPr>
                <w:rFonts w:cstheme="minorHAnsi"/>
                <w:sz w:val="20"/>
                <w:szCs w:val="20"/>
              </w:rPr>
              <w:t>, 31.3</w:t>
            </w:r>
            <w:r w:rsidR="00B911CD" w:rsidRPr="006814D8">
              <w:rPr>
                <w:rFonts w:cstheme="minorHAnsi"/>
                <w:sz w:val="20"/>
                <w:szCs w:val="20"/>
              </w:rPr>
              <w:t>)</w:t>
            </w:r>
          </w:p>
        </w:tc>
      </w:tr>
      <w:tr w:rsidR="006814D8" w:rsidRPr="00A20F7F" w14:paraId="470CF1EB" w14:textId="4BDBADE4"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24688582"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4</w:t>
            </w:r>
          </w:p>
        </w:tc>
        <w:tc>
          <w:tcPr>
            <w:tcW w:w="709" w:type="dxa"/>
            <w:vMerge/>
          </w:tcPr>
          <w:p w14:paraId="58D69B93"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3C1B3DF4" w14:textId="77777777"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oMath>
            </m:oMathPara>
          </w:p>
        </w:tc>
        <w:tc>
          <w:tcPr>
            <w:tcW w:w="1984" w:type="dxa"/>
          </w:tcPr>
          <w:p w14:paraId="7C249486" w14:textId="0B968F52" w:rsidR="00EF2408" w:rsidRPr="006814D8" w:rsidRDefault="00A349DE"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168 </w:t>
            </w:r>
            <w:r w:rsidR="00340B7B" w:rsidRPr="006814D8">
              <w:rPr>
                <w:rFonts w:cstheme="minorHAnsi"/>
                <w:sz w:val="20"/>
                <w:szCs w:val="20"/>
              </w:rPr>
              <w:t>(</w:t>
            </w:r>
            <w:r w:rsidR="00EF2408" w:rsidRPr="006814D8">
              <w:rPr>
                <w:rFonts w:cstheme="minorHAnsi"/>
                <w:sz w:val="20"/>
                <w:szCs w:val="20"/>
              </w:rPr>
              <w:t>710.</w:t>
            </w:r>
            <w:r w:rsidR="00B22B80" w:rsidRPr="006814D8">
              <w:rPr>
                <w:rFonts w:cstheme="minorHAnsi"/>
                <w:sz w:val="20"/>
                <w:szCs w:val="20"/>
              </w:rPr>
              <w:t>5</w:t>
            </w:r>
            <w:r w:rsidR="003F0827" w:rsidRPr="006814D8">
              <w:rPr>
                <w:rFonts w:cstheme="minorHAnsi"/>
                <w:sz w:val="20"/>
                <w:szCs w:val="20"/>
              </w:rPr>
              <w:t xml:space="preserve">, </w:t>
            </w:r>
            <w:r w:rsidR="007E353D" w:rsidRPr="006814D8">
              <w:rPr>
                <w:rFonts w:cstheme="minorHAnsi"/>
                <w:sz w:val="20"/>
                <w:szCs w:val="20"/>
              </w:rPr>
              <w:t>91</w:t>
            </w:r>
            <w:r w:rsidR="00340B7B" w:rsidRPr="006814D8">
              <w:rPr>
                <w:rFonts w:cstheme="minorHAnsi"/>
                <w:sz w:val="20"/>
                <w:szCs w:val="20"/>
              </w:rPr>
              <w:t>)</w:t>
            </w:r>
          </w:p>
        </w:tc>
        <w:tc>
          <w:tcPr>
            <w:tcW w:w="2268" w:type="dxa"/>
          </w:tcPr>
          <w:p w14:paraId="2262E58C" w14:textId="5C3364D9" w:rsidR="00EF2408" w:rsidRPr="006814D8" w:rsidRDefault="00205230"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646.3</w:t>
            </w:r>
            <w:r w:rsidR="00232046" w:rsidRPr="006814D8">
              <w:rPr>
                <w:rFonts w:cstheme="minorHAnsi"/>
                <w:sz w:val="20"/>
                <w:szCs w:val="20"/>
              </w:rPr>
              <w:t xml:space="preserve"> </w:t>
            </w:r>
            <w:r w:rsidR="00F72F69" w:rsidRPr="006814D8">
              <w:rPr>
                <w:rFonts w:cstheme="minorHAnsi"/>
                <w:sz w:val="20"/>
                <w:szCs w:val="20"/>
              </w:rPr>
              <w:t>(</w:t>
            </w:r>
            <w:r w:rsidR="00377740" w:rsidRPr="006814D8">
              <w:rPr>
                <w:rFonts w:cstheme="minorHAnsi"/>
                <w:sz w:val="20"/>
                <w:szCs w:val="20"/>
              </w:rPr>
              <w:t>935.2</w:t>
            </w:r>
            <w:r w:rsidR="00715717" w:rsidRPr="006814D8">
              <w:rPr>
                <w:rFonts w:cstheme="minorHAnsi"/>
                <w:sz w:val="20"/>
                <w:szCs w:val="20"/>
              </w:rPr>
              <w:t>, 109.2</w:t>
            </w:r>
            <w:r w:rsidR="00F72F69" w:rsidRPr="006814D8">
              <w:rPr>
                <w:rFonts w:cstheme="minorHAnsi"/>
                <w:sz w:val="20"/>
                <w:szCs w:val="20"/>
              </w:rPr>
              <w:t>)</w:t>
            </w:r>
          </w:p>
        </w:tc>
        <w:tc>
          <w:tcPr>
            <w:tcW w:w="1650" w:type="dxa"/>
          </w:tcPr>
          <w:p w14:paraId="45AAE981" w14:textId="693D6F10"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65.9 </w:t>
            </w:r>
            <w:r w:rsidR="00B911CD" w:rsidRPr="006814D8">
              <w:rPr>
                <w:rFonts w:cstheme="minorHAnsi"/>
                <w:sz w:val="20"/>
                <w:szCs w:val="20"/>
              </w:rPr>
              <w:t>(</w:t>
            </w:r>
            <w:r w:rsidR="00540CFB" w:rsidRPr="006814D8">
              <w:rPr>
                <w:rFonts w:cstheme="minorHAnsi"/>
                <w:sz w:val="20"/>
                <w:szCs w:val="20"/>
              </w:rPr>
              <w:t>10</w:t>
            </w:r>
            <w:r w:rsidR="00AB427F" w:rsidRPr="006814D8">
              <w:rPr>
                <w:rFonts w:cstheme="minorHAnsi"/>
                <w:sz w:val="20"/>
                <w:szCs w:val="20"/>
              </w:rPr>
              <w:t>1</w:t>
            </w:r>
            <w:r w:rsidR="00540CFB" w:rsidRPr="006814D8">
              <w:rPr>
                <w:rFonts w:cstheme="minorHAnsi"/>
                <w:sz w:val="20"/>
                <w:szCs w:val="20"/>
              </w:rPr>
              <w:t>.</w:t>
            </w:r>
            <w:r w:rsidR="00E836A4" w:rsidRPr="006814D8">
              <w:rPr>
                <w:rFonts w:cstheme="minorHAnsi"/>
                <w:sz w:val="20"/>
                <w:szCs w:val="20"/>
              </w:rPr>
              <w:t>2</w:t>
            </w:r>
            <w:r w:rsidR="00153495" w:rsidRPr="006814D8">
              <w:rPr>
                <w:rFonts w:cstheme="minorHAnsi"/>
                <w:sz w:val="20"/>
                <w:szCs w:val="20"/>
              </w:rPr>
              <w:t>, 31.9</w:t>
            </w:r>
            <w:r w:rsidR="00B911CD" w:rsidRPr="006814D8">
              <w:rPr>
                <w:rFonts w:cstheme="minorHAnsi"/>
                <w:sz w:val="20"/>
                <w:szCs w:val="20"/>
              </w:rPr>
              <w:t>)</w:t>
            </w:r>
          </w:p>
        </w:tc>
      </w:tr>
      <w:tr w:rsidR="006814D8" w:rsidRPr="00A20F7F" w14:paraId="5D52DDF3" w14:textId="48CCE65C"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56A997D7"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 xml:space="preserve">M5 </w:t>
            </w:r>
          </w:p>
        </w:tc>
        <w:tc>
          <w:tcPr>
            <w:tcW w:w="709" w:type="dxa"/>
            <w:vMerge w:val="restart"/>
          </w:tcPr>
          <w:p w14:paraId="4332FA48"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No</w:t>
            </w:r>
          </w:p>
        </w:tc>
        <w:tc>
          <w:tcPr>
            <w:tcW w:w="1559" w:type="dxa"/>
          </w:tcPr>
          <w:p w14:paraId="15B87A92" w14:textId="029D9550"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1</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2</m:t>
                    </m:r>
                  </m:sub>
                </m:sSub>
              </m:oMath>
            </m:oMathPara>
          </w:p>
        </w:tc>
        <w:tc>
          <w:tcPr>
            <w:tcW w:w="1984" w:type="dxa"/>
          </w:tcPr>
          <w:p w14:paraId="6142E16B" w14:textId="2A04E0FB" w:rsidR="00EF2408" w:rsidRPr="006814D8" w:rsidRDefault="00F8714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6814D8">
              <w:rPr>
                <w:rFonts w:cstheme="minorHAnsi"/>
                <w:b/>
                <w:bCs/>
                <w:sz w:val="20"/>
                <w:szCs w:val="20"/>
              </w:rPr>
              <w:t xml:space="preserve">0 </w:t>
            </w:r>
            <w:r w:rsidR="00340B7B" w:rsidRPr="006814D8">
              <w:rPr>
                <w:rFonts w:cstheme="minorHAnsi"/>
                <w:b/>
                <w:bCs/>
                <w:sz w:val="20"/>
                <w:szCs w:val="20"/>
              </w:rPr>
              <w:t>(</w:t>
            </w:r>
            <w:r w:rsidR="00EF2408" w:rsidRPr="006814D8">
              <w:rPr>
                <w:rFonts w:cstheme="minorHAnsi"/>
                <w:b/>
                <w:bCs/>
                <w:sz w:val="20"/>
                <w:szCs w:val="20"/>
              </w:rPr>
              <w:t>527.6</w:t>
            </w:r>
            <w:r w:rsidR="006B4BD8" w:rsidRPr="006814D8">
              <w:rPr>
                <w:rFonts w:cstheme="minorHAnsi"/>
                <w:b/>
                <w:bCs/>
                <w:sz w:val="20"/>
                <w:szCs w:val="20"/>
              </w:rPr>
              <w:t>, 102.</w:t>
            </w:r>
            <w:r w:rsidR="00D30D51" w:rsidRPr="006814D8">
              <w:rPr>
                <w:rFonts w:cstheme="minorHAnsi"/>
                <w:b/>
                <w:bCs/>
                <w:sz w:val="20"/>
                <w:szCs w:val="20"/>
              </w:rPr>
              <w:t>6</w:t>
            </w:r>
            <w:r w:rsidR="00340B7B" w:rsidRPr="006814D8">
              <w:rPr>
                <w:rFonts w:cstheme="minorHAnsi"/>
                <w:b/>
                <w:bCs/>
                <w:sz w:val="20"/>
                <w:szCs w:val="20"/>
              </w:rPr>
              <w:t>)</w:t>
            </w:r>
          </w:p>
        </w:tc>
        <w:tc>
          <w:tcPr>
            <w:tcW w:w="2268" w:type="dxa"/>
          </w:tcPr>
          <w:p w14:paraId="5DCEB06B" w14:textId="42D6AD34" w:rsidR="00EF2408" w:rsidRPr="006814D8" w:rsidRDefault="00AE7032"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6.1</w:t>
            </w:r>
            <w:r w:rsidR="00FE6EAD" w:rsidRPr="006814D8">
              <w:rPr>
                <w:rFonts w:cstheme="minorHAnsi"/>
                <w:sz w:val="20"/>
                <w:szCs w:val="20"/>
              </w:rPr>
              <w:t xml:space="preserve"> </w:t>
            </w:r>
            <w:r w:rsidR="00F72F69" w:rsidRPr="006814D8">
              <w:rPr>
                <w:rFonts w:cstheme="minorHAnsi"/>
                <w:sz w:val="20"/>
                <w:szCs w:val="20"/>
              </w:rPr>
              <w:t>(</w:t>
            </w:r>
            <w:r w:rsidR="00731318" w:rsidRPr="006814D8">
              <w:rPr>
                <w:rFonts w:cstheme="minorHAnsi"/>
                <w:sz w:val="20"/>
                <w:szCs w:val="20"/>
              </w:rPr>
              <w:t>294.9</w:t>
            </w:r>
            <w:r w:rsidR="00CA37FC" w:rsidRPr="006814D8">
              <w:rPr>
                <w:rFonts w:cstheme="minorHAnsi"/>
                <w:sz w:val="20"/>
                <w:szCs w:val="20"/>
              </w:rPr>
              <w:t>, 121.1</w:t>
            </w:r>
            <w:r w:rsidR="00F72F69" w:rsidRPr="006814D8">
              <w:rPr>
                <w:rFonts w:cstheme="minorHAnsi"/>
                <w:sz w:val="20"/>
                <w:szCs w:val="20"/>
              </w:rPr>
              <w:t>)</w:t>
            </w:r>
          </w:p>
        </w:tc>
        <w:tc>
          <w:tcPr>
            <w:tcW w:w="1650" w:type="dxa"/>
          </w:tcPr>
          <w:p w14:paraId="77AE31DB" w14:textId="0BDE7904"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0.9 </w:t>
            </w:r>
            <w:r w:rsidR="00B911CD" w:rsidRPr="006814D8">
              <w:rPr>
                <w:rFonts w:cstheme="minorHAnsi"/>
                <w:sz w:val="20"/>
                <w:szCs w:val="20"/>
              </w:rPr>
              <w:t>(</w:t>
            </w:r>
            <w:r w:rsidR="00C65C7F" w:rsidRPr="006814D8">
              <w:rPr>
                <w:rFonts w:cstheme="minorHAnsi"/>
                <w:sz w:val="20"/>
                <w:szCs w:val="20"/>
              </w:rPr>
              <w:t>3</w:t>
            </w:r>
            <w:r w:rsidR="00AB427F" w:rsidRPr="006814D8">
              <w:rPr>
                <w:rFonts w:cstheme="minorHAnsi"/>
                <w:sz w:val="20"/>
                <w:szCs w:val="20"/>
              </w:rPr>
              <w:t>6</w:t>
            </w:r>
            <w:r w:rsidR="00540CFB" w:rsidRPr="006814D8">
              <w:rPr>
                <w:rFonts w:cstheme="minorHAnsi"/>
                <w:sz w:val="20"/>
                <w:szCs w:val="20"/>
              </w:rPr>
              <w:t>.</w:t>
            </w:r>
            <w:r w:rsidR="00AB427F" w:rsidRPr="006814D8">
              <w:rPr>
                <w:rFonts w:cstheme="minorHAnsi"/>
                <w:sz w:val="20"/>
                <w:szCs w:val="20"/>
              </w:rPr>
              <w:t>3</w:t>
            </w:r>
            <w:r w:rsidR="00CF7703" w:rsidRPr="006814D8">
              <w:rPr>
                <w:rFonts w:cstheme="minorHAnsi"/>
                <w:sz w:val="20"/>
                <w:szCs w:val="20"/>
              </w:rPr>
              <w:t>, 32.3</w:t>
            </w:r>
            <w:r w:rsidR="00B911CD" w:rsidRPr="006814D8">
              <w:rPr>
                <w:rFonts w:cstheme="minorHAnsi"/>
                <w:sz w:val="20"/>
                <w:szCs w:val="20"/>
              </w:rPr>
              <w:t>)</w:t>
            </w:r>
          </w:p>
        </w:tc>
      </w:tr>
      <w:tr w:rsidR="006814D8" w:rsidRPr="00A20F7F" w14:paraId="32D42193" w14:textId="70BBA7F9"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4F198E64"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6</w:t>
            </w:r>
          </w:p>
        </w:tc>
        <w:tc>
          <w:tcPr>
            <w:tcW w:w="709" w:type="dxa"/>
            <w:vMerge/>
          </w:tcPr>
          <w:p w14:paraId="22786760"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00228793" w14:textId="77777777"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oMath>
            </m:oMathPara>
          </w:p>
        </w:tc>
        <w:tc>
          <w:tcPr>
            <w:tcW w:w="1984" w:type="dxa"/>
          </w:tcPr>
          <w:p w14:paraId="47B7C0A2" w14:textId="7B772CAA" w:rsidR="00EF2408" w:rsidRPr="006814D8" w:rsidRDefault="002D102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185 </w:t>
            </w:r>
            <w:r w:rsidR="00340B7B" w:rsidRPr="006814D8">
              <w:rPr>
                <w:rFonts w:cstheme="minorHAnsi"/>
                <w:sz w:val="20"/>
                <w:szCs w:val="20"/>
              </w:rPr>
              <w:t>(</w:t>
            </w:r>
            <w:r w:rsidR="00EF2408" w:rsidRPr="006814D8">
              <w:rPr>
                <w:rFonts w:cstheme="minorHAnsi"/>
                <w:sz w:val="20"/>
                <w:szCs w:val="20"/>
              </w:rPr>
              <w:t>712.1</w:t>
            </w:r>
            <w:r w:rsidR="00BC2A25" w:rsidRPr="006814D8">
              <w:rPr>
                <w:rFonts w:cstheme="minorHAnsi"/>
                <w:sz w:val="20"/>
                <w:szCs w:val="20"/>
              </w:rPr>
              <w:t>, 93.5</w:t>
            </w:r>
            <w:r w:rsidR="00340B7B" w:rsidRPr="006814D8">
              <w:rPr>
                <w:rFonts w:cstheme="minorHAnsi"/>
                <w:sz w:val="20"/>
                <w:szCs w:val="20"/>
              </w:rPr>
              <w:t>)</w:t>
            </w:r>
          </w:p>
        </w:tc>
        <w:tc>
          <w:tcPr>
            <w:tcW w:w="2268" w:type="dxa"/>
          </w:tcPr>
          <w:p w14:paraId="6F65E376" w14:textId="3C6FEF44" w:rsidR="00EF2408" w:rsidRPr="006814D8" w:rsidRDefault="00E17C5D"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682.2</w:t>
            </w:r>
            <w:r w:rsidR="00C41E48" w:rsidRPr="006814D8">
              <w:rPr>
                <w:rFonts w:cstheme="minorHAnsi"/>
                <w:sz w:val="20"/>
                <w:szCs w:val="20"/>
              </w:rPr>
              <w:t xml:space="preserve"> </w:t>
            </w:r>
            <w:r w:rsidR="00F72F69" w:rsidRPr="006814D8">
              <w:rPr>
                <w:rFonts w:cstheme="minorHAnsi"/>
                <w:sz w:val="20"/>
                <w:szCs w:val="20"/>
              </w:rPr>
              <w:t>(</w:t>
            </w:r>
            <w:r w:rsidR="001C7CBB" w:rsidRPr="006814D8">
              <w:rPr>
                <w:rFonts w:cstheme="minorHAnsi"/>
                <w:sz w:val="20"/>
                <w:szCs w:val="20"/>
              </w:rPr>
              <w:t>971.</w:t>
            </w:r>
            <w:r w:rsidR="00D85F85" w:rsidRPr="006814D8">
              <w:rPr>
                <w:rFonts w:cstheme="minorHAnsi"/>
                <w:sz w:val="20"/>
                <w:szCs w:val="20"/>
              </w:rPr>
              <w:t>1</w:t>
            </w:r>
            <w:r w:rsidR="00A41575" w:rsidRPr="006814D8">
              <w:rPr>
                <w:rFonts w:cstheme="minorHAnsi"/>
                <w:sz w:val="20"/>
                <w:szCs w:val="20"/>
              </w:rPr>
              <w:t xml:space="preserve">, </w:t>
            </w:r>
            <w:r w:rsidR="00F75882" w:rsidRPr="006814D8">
              <w:rPr>
                <w:rFonts w:cstheme="minorHAnsi"/>
                <w:sz w:val="20"/>
                <w:szCs w:val="20"/>
              </w:rPr>
              <w:t>109.7</w:t>
            </w:r>
            <w:r w:rsidR="00F72F69" w:rsidRPr="006814D8">
              <w:rPr>
                <w:rFonts w:cstheme="minorHAnsi"/>
                <w:sz w:val="20"/>
                <w:szCs w:val="20"/>
              </w:rPr>
              <w:t>)</w:t>
            </w:r>
          </w:p>
        </w:tc>
        <w:tc>
          <w:tcPr>
            <w:tcW w:w="1650" w:type="dxa"/>
          </w:tcPr>
          <w:p w14:paraId="6A2800C1" w14:textId="06302873"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63.1 </w:t>
            </w:r>
            <w:r w:rsidR="00B911CD" w:rsidRPr="006814D8">
              <w:rPr>
                <w:rFonts w:cstheme="minorHAnsi"/>
                <w:sz w:val="20"/>
                <w:szCs w:val="20"/>
              </w:rPr>
              <w:t>(</w:t>
            </w:r>
            <w:r w:rsidR="00540CFB" w:rsidRPr="006814D8">
              <w:rPr>
                <w:rFonts w:cstheme="minorHAnsi"/>
                <w:sz w:val="20"/>
                <w:szCs w:val="20"/>
              </w:rPr>
              <w:t>98.</w:t>
            </w:r>
            <w:r w:rsidR="00E836A4" w:rsidRPr="006814D8">
              <w:rPr>
                <w:rFonts w:cstheme="minorHAnsi"/>
                <w:sz w:val="20"/>
                <w:szCs w:val="20"/>
              </w:rPr>
              <w:t>6</w:t>
            </w:r>
            <w:r w:rsidR="002B7981" w:rsidRPr="006814D8">
              <w:rPr>
                <w:rFonts w:cstheme="minorHAnsi"/>
                <w:sz w:val="20"/>
                <w:szCs w:val="20"/>
              </w:rPr>
              <w:t>, 31.7</w:t>
            </w:r>
            <w:r w:rsidR="00B911CD" w:rsidRPr="006814D8">
              <w:rPr>
                <w:rFonts w:cstheme="minorHAnsi"/>
                <w:sz w:val="20"/>
                <w:szCs w:val="20"/>
              </w:rPr>
              <w:t>)</w:t>
            </w:r>
          </w:p>
        </w:tc>
      </w:tr>
      <w:tr w:rsidR="006814D8" w:rsidRPr="00A20F7F" w14:paraId="105C99B8" w14:textId="1BB1CB5A"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0F18DA0C"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7</w:t>
            </w:r>
          </w:p>
        </w:tc>
        <w:tc>
          <w:tcPr>
            <w:tcW w:w="709" w:type="dxa"/>
            <w:vMerge/>
          </w:tcPr>
          <w:p w14:paraId="4771C970"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7349A7AC" w14:textId="77777777"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1</m:t>
                    </m:r>
                  </m:sub>
                </m:sSub>
              </m:oMath>
            </m:oMathPara>
          </w:p>
        </w:tc>
        <w:tc>
          <w:tcPr>
            <w:tcW w:w="1984" w:type="dxa"/>
          </w:tcPr>
          <w:p w14:paraId="6BB27774" w14:textId="6506B3B5" w:rsidR="00EF2408" w:rsidRPr="006814D8" w:rsidRDefault="002D102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598.6 </w:t>
            </w:r>
            <w:r w:rsidR="00340B7B" w:rsidRPr="006814D8">
              <w:rPr>
                <w:rFonts w:cstheme="minorHAnsi"/>
                <w:sz w:val="20"/>
                <w:szCs w:val="20"/>
              </w:rPr>
              <w:t>(</w:t>
            </w:r>
            <w:r w:rsidR="00EF2408" w:rsidRPr="006814D8">
              <w:rPr>
                <w:rFonts w:cstheme="minorHAnsi"/>
                <w:sz w:val="20"/>
                <w:szCs w:val="20"/>
              </w:rPr>
              <w:t>1931.9</w:t>
            </w:r>
            <w:r w:rsidR="00F12A3A" w:rsidRPr="006814D8">
              <w:rPr>
                <w:rFonts w:cstheme="minorHAnsi"/>
                <w:sz w:val="20"/>
                <w:szCs w:val="20"/>
              </w:rPr>
              <w:t>, 59.1</w:t>
            </w:r>
            <w:r w:rsidR="00340B7B" w:rsidRPr="006814D8">
              <w:rPr>
                <w:rFonts w:cstheme="minorHAnsi"/>
                <w:sz w:val="20"/>
                <w:szCs w:val="20"/>
              </w:rPr>
              <w:t>)</w:t>
            </w:r>
          </w:p>
        </w:tc>
        <w:tc>
          <w:tcPr>
            <w:tcW w:w="2268" w:type="dxa"/>
          </w:tcPr>
          <w:p w14:paraId="389D94A7" w14:textId="38AC37CE" w:rsidR="00EF2408" w:rsidRPr="006814D8" w:rsidRDefault="00DB69C7"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4002.7</w:t>
            </w:r>
            <w:r w:rsidR="00E17C5D" w:rsidRPr="006814D8">
              <w:rPr>
                <w:rFonts w:cstheme="minorHAnsi"/>
                <w:sz w:val="20"/>
                <w:szCs w:val="20"/>
              </w:rPr>
              <w:t xml:space="preserve"> </w:t>
            </w:r>
            <w:r w:rsidR="00F72F69" w:rsidRPr="006814D8">
              <w:rPr>
                <w:rFonts w:cstheme="minorHAnsi"/>
                <w:sz w:val="20"/>
                <w:szCs w:val="20"/>
              </w:rPr>
              <w:t>(</w:t>
            </w:r>
            <w:r w:rsidR="00A26B2D" w:rsidRPr="006814D8">
              <w:rPr>
                <w:rFonts w:cstheme="minorHAnsi"/>
                <w:sz w:val="20"/>
                <w:szCs w:val="20"/>
              </w:rPr>
              <w:t>4291.6</w:t>
            </w:r>
            <w:r w:rsidR="00D61578" w:rsidRPr="006814D8">
              <w:rPr>
                <w:rFonts w:cstheme="minorHAnsi"/>
                <w:sz w:val="20"/>
                <w:szCs w:val="20"/>
              </w:rPr>
              <w:t>, 143</w:t>
            </w:r>
            <w:r w:rsidR="00D039EF" w:rsidRPr="006814D8">
              <w:rPr>
                <w:rFonts w:cstheme="minorHAnsi"/>
                <w:sz w:val="20"/>
                <w:szCs w:val="20"/>
              </w:rPr>
              <w:t>.2</w:t>
            </w:r>
            <w:r w:rsidR="00F72F69" w:rsidRPr="006814D8">
              <w:rPr>
                <w:rFonts w:cstheme="minorHAnsi"/>
                <w:sz w:val="20"/>
                <w:szCs w:val="20"/>
              </w:rPr>
              <w:t>)</w:t>
            </w:r>
          </w:p>
        </w:tc>
        <w:tc>
          <w:tcPr>
            <w:tcW w:w="1650" w:type="dxa"/>
          </w:tcPr>
          <w:p w14:paraId="0ED2EA01" w14:textId="26282A50"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171.5 </w:t>
            </w:r>
            <w:r w:rsidR="00B911CD" w:rsidRPr="006814D8">
              <w:rPr>
                <w:rFonts w:cstheme="minorHAnsi"/>
                <w:sz w:val="20"/>
                <w:szCs w:val="20"/>
              </w:rPr>
              <w:t>(</w:t>
            </w:r>
            <w:r w:rsidR="00AB427F" w:rsidRPr="006814D8">
              <w:rPr>
                <w:rFonts w:cstheme="minorHAnsi"/>
                <w:sz w:val="20"/>
                <w:szCs w:val="20"/>
              </w:rPr>
              <w:t>206.9</w:t>
            </w:r>
            <w:r w:rsidR="002B7981" w:rsidRPr="006814D8">
              <w:rPr>
                <w:rFonts w:cstheme="minorHAnsi"/>
                <w:sz w:val="20"/>
                <w:szCs w:val="20"/>
              </w:rPr>
              <w:t>, 25</w:t>
            </w:r>
            <w:r w:rsidR="00B911CD" w:rsidRPr="006814D8">
              <w:rPr>
                <w:rFonts w:cstheme="minorHAnsi"/>
                <w:sz w:val="20"/>
                <w:szCs w:val="20"/>
              </w:rPr>
              <w:t>)</w:t>
            </w:r>
          </w:p>
        </w:tc>
      </w:tr>
      <w:tr w:rsidR="006814D8" w:rsidRPr="00A20F7F" w14:paraId="5E66A2B3" w14:textId="4C67E594" w:rsidTr="006814D8">
        <w:trPr>
          <w:cantSplit/>
          <w:trHeight w:val="83"/>
        </w:trPr>
        <w:tc>
          <w:tcPr>
            <w:cnfStyle w:val="001000000000" w:firstRow="0" w:lastRow="0" w:firstColumn="1" w:lastColumn="0" w:oddVBand="0" w:evenVBand="0" w:oddHBand="0" w:evenHBand="0" w:firstRowFirstColumn="0" w:firstRowLastColumn="0" w:lastRowFirstColumn="0" w:lastRowLastColumn="0"/>
            <w:tcW w:w="846" w:type="dxa"/>
          </w:tcPr>
          <w:p w14:paraId="4B81F385"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8</w:t>
            </w:r>
          </w:p>
        </w:tc>
        <w:tc>
          <w:tcPr>
            <w:tcW w:w="709" w:type="dxa"/>
            <w:vMerge/>
          </w:tcPr>
          <w:p w14:paraId="536820B0"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5CBAE4F0" w14:textId="77777777"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2</m:t>
                    </m:r>
                  </m:sub>
                </m:sSub>
              </m:oMath>
            </m:oMathPara>
          </w:p>
        </w:tc>
        <w:tc>
          <w:tcPr>
            <w:tcW w:w="1984" w:type="dxa"/>
          </w:tcPr>
          <w:p w14:paraId="08EDC5B3" w14:textId="65FA47DB" w:rsidR="00EF2408" w:rsidRPr="006814D8" w:rsidRDefault="0046763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822.4 </w:t>
            </w:r>
            <w:r w:rsidR="00340B7B" w:rsidRPr="006814D8">
              <w:rPr>
                <w:rFonts w:cstheme="minorHAnsi"/>
                <w:sz w:val="20"/>
                <w:szCs w:val="20"/>
              </w:rPr>
              <w:t>(</w:t>
            </w:r>
            <w:r w:rsidR="00EF2408" w:rsidRPr="006814D8">
              <w:rPr>
                <w:rFonts w:cstheme="minorHAnsi"/>
                <w:sz w:val="20"/>
                <w:szCs w:val="20"/>
              </w:rPr>
              <w:t>2094.1</w:t>
            </w:r>
            <w:r w:rsidR="00340B7B" w:rsidRPr="006814D8">
              <w:rPr>
                <w:rFonts w:cstheme="minorHAnsi"/>
                <w:sz w:val="20"/>
                <w:szCs w:val="20"/>
              </w:rPr>
              <w:t>, 48.2)</w:t>
            </w:r>
          </w:p>
        </w:tc>
        <w:tc>
          <w:tcPr>
            <w:tcW w:w="2268" w:type="dxa"/>
          </w:tcPr>
          <w:p w14:paraId="24C616D5" w14:textId="6740F4F2" w:rsidR="00EF2408" w:rsidRPr="006814D8" w:rsidRDefault="009C2D3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10662.5</w:t>
            </w:r>
            <w:r w:rsidR="000D6CAB" w:rsidRPr="006814D8">
              <w:rPr>
                <w:rFonts w:cstheme="minorHAnsi"/>
                <w:sz w:val="20"/>
                <w:szCs w:val="20"/>
              </w:rPr>
              <w:t xml:space="preserve"> </w:t>
            </w:r>
            <w:r w:rsidR="00F72F69" w:rsidRPr="006814D8">
              <w:rPr>
                <w:rFonts w:cstheme="minorHAnsi"/>
                <w:sz w:val="20"/>
                <w:szCs w:val="20"/>
              </w:rPr>
              <w:t>(</w:t>
            </w:r>
            <w:r w:rsidR="00A26B2D" w:rsidRPr="006814D8">
              <w:rPr>
                <w:rFonts w:cstheme="minorHAnsi"/>
                <w:sz w:val="20"/>
                <w:szCs w:val="20"/>
              </w:rPr>
              <w:t>10951.3</w:t>
            </w:r>
            <w:r w:rsidR="00097224" w:rsidRPr="006814D8">
              <w:rPr>
                <w:rFonts w:cstheme="minorHAnsi"/>
                <w:sz w:val="20"/>
                <w:szCs w:val="20"/>
              </w:rPr>
              <w:t>, 111.</w:t>
            </w:r>
            <w:r w:rsidR="0096519A" w:rsidRPr="006814D8">
              <w:rPr>
                <w:rFonts w:cstheme="minorHAnsi"/>
                <w:sz w:val="20"/>
                <w:szCs w:val="20"/>
              </w:rPr>
              <w:t>4</w:t>
            </w:r>
            <w:r w:rsidR="00F72F69" w:rsidRPr="006814D8">
              <w:rPr>
                <w:rFonts w:cstheme="minorHAnsi"/>
                <w:sz w:val="20"/>
                <w:szCs w:val="20"/>
              </w:rPr>
              <w:t>)</w:t>
            </w:r>
          </w:p>
        </w:tc>
        <w:tc>
          <w:tcPr>
            <w:tcW w:w="1650" w:type="dxa"/>
          </w:tcPr>
          <w:p w14:paraId="48DF47F7" w14:textId="696A3AFD"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187.9 </w:t>
            </w:r>
            <w:r w:rsidR="00E836A4" w:rsidRPr="006814D8">
              <w:rPr>
                <w:rFonts w:cstheme="minorHAnsi"/>
                <w:sz w:val="20"/>
                <w:szCs w:val="20"/>
              </w:rPr>
              <w:t>(</w:t>
            </w:r>
            <w:r w:rsidR="00AB427F" w:rsidRPr="006814D8">
              <w:rPr>
                <w:rFonts w:cstheme="minorHAnsi"/>
                <w:sz w:val="20"/>
                <w:szCs w:val="20"/>
              </w:rPr>
              <w:t>223</w:t>
            </w:r>
            <w:r w:rsidR="00540CFB" w:rsidRPr="006814D8">
              <w:rPr>
                <w:rFonts w:cstheme="minorHAnsi"/>
                <w:sz w:val="20"/>
                <w:szCs w:val="20"/>
              </w:rPr>
              <w:t>.</w:t>
            </w:r>
            <w:r w:rsidR="00E836A4" w:rsidRPr="006814D8">
              <w:rPr>
                <w:rFonts w:cstheme="minorHAnsi"/>
                <w:sz w:val="20"/>
                <w:szCs w:val="20"/>
              </w:rPr>
              <w:t>4</w:t>
            </w:r>
            <w:r w:rsidR="009041EA" w:rsidRPr="006814D8">
              <w:rPr>
                <w:rFonts w:cstheme="minorHAnsi"/>
                <w:sz w:val="20"/>
                <w:szCs w:val="20"/>
              </w:rPr>
              <w:t>, 19</w:t>
            </w:r>
            <w:r w:rsidR="00E836A4" w:rsidRPr="006814D8">
              <w:rPr>
                <w:rFonts w:cstheme="minorHAnsi"/>
                <w:sz w:val="20"/>
                <w:szCs w:val="20"/>
              </w:rPr>
              <w:t>)</w:t>
            </w:r>
          </w:p>
        </w:tc>
      </w:tr>
    </w:tbl>
    <w:p w14:paraId="227C8525" w14:textId="7726EFDB" w:rsidR="00524113" w:rsidRDefault="00524113" w:rsidP="00904830">
      <w:pPr>
        <w:spacing w:line="480" w:lineRule="auto"/>
        <w:contextualSpacing/>
        <w:jc w:val="both"/>
        <w:rPr>
          <w:rFonts w:cstheme="minorHAnsi"/>
        </w:rPr>
      </w:pPr>
    </w:p>
    <w:p w14:paraId="2BCC9554" w14:textId="6289793A" w:rsidR="00524113" w:rsidRDefault="00524113" w:rsidP="00904830">
      <w:pPr>
        <w:spacing w:line="480" w:lineRule="auto"/>
        <w:contextualSpacing/>
        <w:jc w:val="both"/>
        <w:rPr>
          <w:rFonts w:cstheme="minorHAnsi"/>
        </w:rPr>
      </w:pPr>
    </w:p>
    <w:p w14:paraId="0DD93218" w14:textId="77777777" w:rsidR="00524113" w:rsidRPr="00771CB3" w:rsidRDefault="00524113" w:rsidP="00904830">
      <w:pPr>
        <w:spacing w:line="480" w:lineRule="auto"/>
        <w:contextualSpacing/>
        <w:jc w:val="both"/>
        <w:rPr>
          <w:rFonts w:cstheme="minorHAnsi"/>
          <w:b/>
        </w:rPr>
      </w:pPr>
    </w:p>
    <w:p w14:paraId="606385A1" w14:textId="5609B8D0" w:rsidR="00524113" w:rsidRDefault="0051209D" w:rsidP="003658DA">
      <w:pPr>
        <w:spacing w:line="480" w:lineRule="auto"/>
        <w:contextualSpacing/>
        <w:jc w:val="center"/>
        <w:rPr>
          <w:rFonts w:cstheme="minorHAnsi"/>
          <w:b/>
        </w:rPr>
      </w:pPr>
      <w:r>
        <w:rPr>
          <w:rFonts w:cstheme="minorHAnsi"/>
          <w:b/>
          <w:noProof/>
        </w:rPr>
        <w:lastRenderedPageBreak/>
        <w:drawing>
          <wp:inline distT="0" distB="0" distL="0" distR="0" wp14:anchorId="4E03E1E6" wp14:editId="4C054AE0">
            <wp:extent cx="3335867" cy="2697576"/>
            <wp:effectExtent l="0" t="0" r="4445" b="0"/>
            <wp:docPr id="19" name="Picture 1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opt_scatter.png"/>
                    <pic:cNvPicPr/>
                  </pic:nvPicPr>
                  <pic:blipFill rotWithShape="1">
                    <a:blip r:embed="rId19" cstate="print">
                      <a:extLst>
                        <a:ext uri="{28A0092B-C50C-407E-A947-70E740481C1C}">
                          <a14:useLocalDpi xmlns:a14="http://schemas.microsoft.com/office/drawing/2010/main" val="0"/>
                        </a:ext>
                      </a:extLst>
                    </a:blip>
                    <a:srcRect t="8333" b="10801"/>
                    <a:stretch/>
                  </pic:blipFill>
                  <pic:spPr bwMode="auto">
                    <a:xfrm>
                      <a:off x="0" y="0"/>
                      <a:ext cx="3352482" cy="2711012"/>
                    </a:xfrm>
                    <a:prstGeom prst="rect">
                      <a:avLst/>
                    </a:prstGeom>
                    <a:ln>
                      <a:noFill/>
                    </a:ln>
                    <a:extLst>
                      <a:ext uri="{53640926-AAD7-44D8-BBD7-CCE9431645EC}">
                        <a14:shadowObscured xmlns:a14="http://schemas.microsoft.com/office/drawing/2010/main"/>
                      </a:ext>
                    </a:extLst>
                  </pic:spPr>
                </pic:pic>
              </a:graphicData>
            </a:graphic>
          </wp:inline>
        </w:drawing>
      </w:r>
    </w:p>
    <w:p w14:paraId="142566F5" w14:textId="12848771" w:rsidR="00396716" w:rsidRPr="00981733" w:rsidRDefault="00396716" w:rsidP="002C1C08">
      <w:pPr>
        <w:spacing w:line="480" w:lineRule="auto"/>
        <w:contextualSpacing/>
        <w:jc w:val="both"/>
        <w:rPr>
          <w:rFonts w:cstheme="minorHAnsi"/>
          <w:i/>
          <w:sz w:val="22"/>
          <w:szCs w:val="22"/>
          <w:lang w:val="en-US"/>
        </w:rPr>
      </w:pPr>
      <w:r w:rsidRPr="003E4A29">
        <w:rPr>
          <w:rFonts w:cstheme="minorHAnsi"/>
          <w:b/>
          <w:bCs/>
          <w:sz w:val="22"/>
          <w:szCs w:val="22"/>
          <w:lang w:val="en-US"/>
        </w:rPr>
        <w:t>Fig. 1</w:t>
      </w:r>
      <w:r w:rsidRPr="00673F8A">
        <w:rPr>
          <w:rFonts w:cstheme="minorHAnsi"/>
          <w:sz w:val="22"/>
          <w:szCs w:val="22"/>
          <w:lang w:val="en-US"/>
        </w:rPr>
        <w:t xml:space="preserve">. </w:t>
      </w:r>
      <w:r w:rsidRPr="00673F8A">
        <w:rPr>
          <w:rFonts w:cstheme="minorHAnsi"/>
          <w:i/>
          <w:sz w:val="22"/>
          <w:szCs w:val="22"/>
          <w:lang w:val="en-US"/>
        </w:rPr>
        <w:t xml:space="preserve">Optimum temperature for growth </w:t>
      </w:r>
      <w:r w:rsidR="007F4956" w:rsidRPr="00673F8A">
        <w:rPr>
          <w:rFonts w:cstheme="minorHAnsi"/>
          <w:i/>
          <w:sz w:val="22"/>
          <w:szCs w:val="22"/>
          <w:lang w:val="en-US"/>
        </w:rPr>
        <w:t xml:space="preserve">(standardized to </w:t>
      </w:r>
      <w:r w:rsidR="00D75BEC" w:rsidRPr="00673F8A">
        <w:rPr>
          <w:rFonts w:cstheme="minorHAnsi"/>
          <w:i/>
          <w:sz w:val="22"/>
          <w:szCs w:val="22"/>
          <w:lang w:val="en-US"/>
        </w:rPr>
        <w:t>optimum</w:t>
      </w:r>
      <w:r w:rsidR="007F4956" w:rsidRPr="00673F8A">
        <w:rPr>
          <w:rFonts w:cstheme="minorHAnsi"/>
          <w:i/>
          <w:sz w:val="22"/>
          <w:szCs w:val="22"/>
          <w:lang w:val="en-US"/>
        </w:rPr>
        <w:t xml:space="preserve"> temperature within species and mean-centered) </w:t>
      </w:r>
      <w:r w:rsidR="007F59A9">
        <w:rPr>
          <w:rFonts w:cstheme="minorHAnsi"/>
          <w:i/>
          <w:sz w:val="22"/>
          <w:szCs w:val="22"/>
          <w:lang w:val="en-US"/>
        </w:rPr>
        <w:t>as a function</w:t>
      </w:r>
      <w:r w:rsidR="009C7D3B">
        <w:rPr>
          <w:rFonts w:cstheme="minorHAnsi"/>
          <w:i/>
          <w:sz w:val="22"/>
          <w:szCs w:val="22"/>
          <w:lang w:val="en-US"/>
        </w:rPr>
        <w:t xml:space="preserve"> of </w:t>
      </w:r>
      <w:r w:rsidR="00DD348E" w:rsidRPr="00673F8A">
        <w:rPr>
          <w:rFonts w:cstheme="minorHAnsi"/>
          <w:i/>
          <w:sz w:val="22"/>
          <w:szCs w:val="22"/>
          <w:lang w:val="en-US"/>
        </w:rPr>
        <w:t>natural log of standardized body mas</w:t>
      </w:r>
      <w:r w:rsidR="00BF4857" w:rsidRPr="00673F8A">
        <w:rPr>
          <w:rFonts w:cstheme="minorHAnsi"/>
          <w:i/>
          <w:sz w:val="22"/>
          <w:szCs w:val="22"/>
          <w:lang w:val="en-US"/>
        </w:rPr>
        <w:t>s (</w:t>
      </w:r>
      <w:r w:rsidR="003226DA" w:rsidRPr="00673F8A">
        <w:rPr>
          <w:rFonts w:cstheme="minorHAnsi"/>
          <w:i/>
          <w:sz w:val="22"/>
          <w:szCs w:val="22"/>
          <w:lang w:val="en-US"/>
        </w:rPr>
        <w:t>mass/maximum mass within species</w:t>
      </w:r>
      <w:r w:rsidR="00BF4857" w:rsidRPr="00673F8A">
        <w:rPr>
          <w:rFonts w:cstheme="minorHAnsi"/>
          <w:i/>
          <w:sz w:val="22"/>
          <w:szCs w:val="22"/>
          <w:lang w:val="en-US"/>
        </w:rPr>
        <w:t>)</w:t>
      </w:r>
      <w:r w:rsidRPr="00673F8A">
        <w:rPr>
          <w:rFonts w:cstheme="minorHAnsi"/>
          <w:i/>
          <w:sz w:val="22"/>
          <w:szCs w:val="22"/>
          <w:lang w:val="en-US"/>
        </w:rPr>
        <w:t xml:space="preserve">. Probability bands </w:t>
      </w:r>
      <w:r w:rsidR="001B7D64">
        <w:rPr>
          <w:rFonts w:cstheme="minorHAnsi"/>
          <w:i/>
          <w:sz w:val="22"/>
          <w:szCs w:val="22"/>
          <w:lang w:val="en-US"/>
        </w:rPr>
        <w:t xml:space="preserve">represent </w:t>
      </w:r>
      <w:r w:rsidR="002936A7" w:rsidRPr="00673F8A">
        <w:rPr>
          <w:rFonts w:cstheme="minorHAnsi"/>
          <w:i/>
          <w:sz w:val="22"/>
          <w:szCs w:val="22"/>
          <w:lang w:val="en-US"/>
        </w:rPr>
        <w:t>80% and 95% credible intervals</w:t>
      </w:r>
      <w:r w:rsidR="0042542B">
        <w:rPr>
          <w:rFonts w:cstheme="minorHAnsi"/>
          <w:i/>
          <w:sz w:val="22"/>
          <w:szCs w:val="22"/>
          <w:lang w:val="en-US"/>
        </w:rPr>
        <w:t xml:space="preserve"> and solid line represent</w:t>
      </w:r>
      <w:r w:rsidR="00EA4235">
        <w:rPr>
          <w:rFonts w:cstheme="minorHAnsi"/>
          <w:i/>
          <w:sz w:val="22"/>
          <w:szCs w:val="22"/>
          <w:lang w:val="en-US"/>
        </w:rPr>
        <w:t xml:space="preserve"> the median </w:t>
      </w:r>
      <w:r w:rsidR="009E2308">
        <w:rPr>
          <w:rFonts w:cstheme="minorHAnsi"/>
          <w:i/>
          <w:sz w:val="22"/>
          <w:szCs w:val="22"/>
          <w:lang w:val="en-US"/>
        </w:rPr>
        <w:t>prediction</w:t>
      </w:r>
      <w:r w:rsidR="003D568F">
        <w:rPr>
          <w:rFonts w:cstheme="minorHAnsi"/>
          <w:i/>
          <w:sz w:val="22"/>
          <w:szCs w:val="22"/>
          <w:lang w:val="en-US"/>
        </w:rPr>
        <w:t xml:space="preserve"> from</w:t>
      </w:r>
      <w:r w:rsidR="00603298">
        <w:rPr>
          <w:rFonts w:cstheme="minorHAnsi"/>
          <w:i/>
          <w:sz w:val="22"/>
          <w:szCs w:val="22"/>
          <w:lang w:val="en-US"/>
        </w:rPr>
        <w:t xml:space="preserve"> the average across-species effect</w:t>
      </w:r>
      <w:r w:rsidR="003D568F">
        <w:rPr>
          <w:rFonts w:cstheme="minorHAnsi"/>
          <w:i/>
          <w:sz w:val="22"/>
          <w:szCs w:val="22"/>
          <w:lang w:val="en-US"/>
        </w:rPr>
        <w:t xml:space="preserve"> </w:t>
      </w:r>
      <w:r w:rsidR="00603298">
        <w:rPr>
          <w:rFonts w:cstheme="minorHAnsi"/>
          <w:i/>
          <w:sz w:val="22"/>
          <w:szCs w:val="22"/>
          <w:lang w:val="en-US"/>
        </w:rPr>
        <w:t>(</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0</m:t>
                </m:r>
              </m:sub>
            </m:sSub>
          </m:sub>
        </m:sSub>
      </m:oMath>
      <w:r w:rsidR="003D568F" w:rsidRPr="003D568F">
        <w:rPr>
          <w:rFonts w:cstheme="minorHAnsi"/>
          <w:i/>
          <w:sz w:val="22"/>
          <w:szCs w:val="22"/>
          <w:lang w:val="en-US"/>
        </w:rPr>
        <w:t xml:space="preserve"> and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sub>
        </m:sSub>
      </m:oMath>
      <w:r w:rsidR="00603298" w:rsidRPr="00965ACD">
        <w:rPr>
          <w:rFonts w:cstheme="minorHAnsi"/>
          <w:i/>
          <w:sz w:val="22"/>
          <w:szCs w:val="22"/>
          <w:lang w:val="en-US"/>
        </w:rPr>
        <w:t>)</w:t>
      </w:r>
      <w:r w:rsidR="002936A7" w:rsidRPr="00673F8A">
        <w:rPr>
          <w:rFonts w:cstheme="minorHAnsi"/>
          <w:i/>
          <w:sz w:val="22"/>
          <w:szCs w:val="22"/>
          <w:lang w:val="en-US"/>
        </w:rPr>
        <w:t>.</w:t>
      </w:r>
      <w:r w:rsidR="007F5A68" w:rsidRPr="007F5A68">
        <w:rPr>
          <w:rFonts w:cstheme="minorHAnsi"/>
          <w:i/>
          <w:sz w:val="22"/>
          <w:szCs w:val="22"/>
          <w:lang w:val="en-US"/>
        </w:rPr>
        <w:t xml:space="preserve"> </w:t>
      </w:r>
    </w:p>
    <w:p w14:paraId="7BC98222" w14:textId="5FA84CAD" w:rsidR="00396716" w:rsidRPr="00396716" w:rsidRDefault="00200753" w:rsidP="00906915">
      <w:pPr>
        <w:spacing w:line="480" w:lineRule="auto"/>
        <w:ind w:firstLine="284"/>
        <w:contextualSpacing/>
        <w:jc w:val="center"/>
        <w:rPr>
          <w:rFonts w:cstheme="minorHAnsi"/>
          <w:lang w:val="en-US"/>
        </w:rPr>
      </w:pPr>
      <w:r>
        <w:rPr>
          <w:rFonts w:cstheme="minorHAnsi"/>
          <w:noProof/>
          <w:lang w:val="en-US"/>
        </w:rPr>
        <w:lastRenderedPageBreak/>
        <w:drawing>
          <wp:inline distT="0" distB="0" distL="0" distR="0" wp14:anchorId="569277BE" wp14:editId="19F6B205">
            <wp:extent cx="5731510" cy="5731510"/>
            <wp:effectExtent l="0" t="0" r="0" b="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red_warm_cold_gro.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C40B44B" w14:textId="4B52E289" w:rsidR="00DF4765" w:rsidRPr="008E7914" w:rsidRDefault="00DF4765" w:rsidP="00904830">
      <w:pPr>
        <w:spacing w:line="480" w:lineRule="auto"/>
        <w:contextualSpacing/>
        <w:jc w:val="both"/>
        <w:rPr>
          <w:rFonts w:cstheme="minorHAnsi"/>
          <w:i/>
          <w:sz w:val="22"/>
          <w:szCs w:val="22"/>
          <w:lang w:val="en-US"/>
        </w:rPr>
      </w:pPr>
      <w:r w:rsidRPr="00D276B0">
        <w:rPr>
          <w:rFonts w:cstheme="minorHAnsi"/>
          <w:b/>
          <w:bCs/>
          <w:sz w:val="22"/>
          <w:szCs w:val="22"/>
        </w:rPr>
        <w:t xml:space="preserve">Fig. </w:t>
      </w:r>
      <w:r w:rsidR="00876065" w:rsidRPr="00D276B0">
        <w:rPr>
          <w:rFonts w:cstheme="minorHAnsi"/>
          <w:b/>
          <w:bCs/>
          <w:sz w:val="22"/>
          <w:szCs w:val="22"/>
        </w:rPr>
        <w:t>2</w:t>
      </w:r>
      <w:r w:rsidRPr="008E7914">
        <w:rPr>
          <w:rFonts w:cstheme="minorHAnsi"/>
          <w:sz w:val="22"/>
          <w:szCs w:val="22"/>
        </w:rPr>
        <w:t>.</w:t>
      </w:r>
      <w:r w:rsidRPr="008E7914">
        <w:rPr>
          <w:rFonts w:cstheme="minorHAnsi"/>
          <w:i/>
          <w:sz w:val="22"/>
          <w:szCs w:val="22"/>
        </w:rPr>
        <w:t xml:space="preserve"> </w:t>
      </w:r>
      <w:r w:rsidR="00541B90" w:rsidRPr="008E7914">
        <w:rPr>
          <w:rFonts w:cstheme="minorHAnsi"/>
          <w:i/>
          <w:sz w:val="22"/>
          <w:szCs w:val="22"/>
          <w:lang w:val="en-US"/>
        </w:rPr>
        <w:t xml:space="preserve">Effects of temperature </w:t>
      </w:r>
      <w:r w:rsidR="008B2B24" w:rsidRPr="008E7914">
        <w:rPr>
          <w:rFonts w:cstheme="minorHAnsi"/>
          <w:i/>
          <w:sz w:val="22"/>
          <w:szCs w:val="22"/>
          <w:lang w:val="en-US"/>
        </w:rPr>
        <w:t xml:space="preserve">and body mass on </w:t>
      </w:r>
      <w:r w:rsidR="00541B90" w:rsidRPr="008E7914">
        <w:rPr>
          <w:rFonts w:cstheme="minorHAnsi"/>
          <w:i/>
          <w:sz w:val="22"/>
          <w:szCs w:val="22"/>
          <w:lang w:val="en-US"/>
        </w:rPr>
        <w:t xml:space="preserve">growth depends </w:t>
      </w:r>
      <w:r w:rsidR="00DE14F5" w:rsidRPr="008E7914">
        <w:rPr>
          <w:rFonts w:cstheme="minorHAnsi"/>
          <w:i/>
          <w:sz w:val="22"/>
          <w:szCs w:val="22"/>
          <w:lang w:val="en-US"/>
        </w:rPr>
        <w:t>A)</w:t>
      </w:r>
      <w:r w:rsidR="00885ECA" w:rsidRPr="008E7914">
        <w:rPr>
          <w:rFonts w:cstheme="minorHAnsi"/>
          <w:i/>
          <w:sz w:val="22"/>
          <w:szCs w:val="22"/>
          <w:lang w:val="en-US"/>
        </w:rPr>
        <w:t xml:space="preserve"> </w:t>
      </w:r>
      <w:r w:rsidR="004742A8" w:rsidRPr="008E7914">
        <w:rPr>
          <w:rFonts w:cstheme="minorHAnsi"/>
          <w:i/>
          <w:sz w:val="22"/>
          <w:szCs w:val="22"/>
          <w:lang w:val="en-US"/>
        </w:rPr>
        <w:t>G</w:t>
      </w:r>
      <w:r w:rsidR="00885ECA" w:rsidRPr="008E7914">
        <w:rPr>
          <w:rFonts w:cstheme="minorHAnsi"/>
          <w:i/>
          <w:sz w:val="22"/>
          <w:szCs w:val="22"/>
          <w:lang w:val="en-US"/>
        </w:rPr>
        <w:t>rowth rate [% day</w:t>
      </w:r>
      <w:r w:rsidR="00885ECA" w:rsidRPr="008E7914">
        <w:rPr>
          <w:rFonts w:cstheme="minorHAnsi"/>
          <w:i/>
          <w:sz w:val="22"/>
          <w:szCs w:val="22"/>
          <w:vertAlign w:val="superscript"/>
          <w:lang w:val="en-US"/>
        </w:rPr>
        <w:t>-1</w:t>
      </w:r>
      <w:r w:rsidR="00885ECA" w:rsidRPr="008E7914">
        <w:rPr>
          <w:rFonts w:cstheme="minorHAnsi"/>
          <w:i/>
          <w:sz w:val="22"/>
          <w:szCs w:val="22"/>
          <w:lang w:val="en-US"/>
        </w:rPr>
        <w:t xml:space="preserve">] </w:t>
      </w:r>
      <w:r w:rsidR="004742A8" w:rsidRPr="008E7914">
        <w:rPr>
          <w:rFonts w:cstheme="minorHAnsi"/>
          <w:i/>
          <w:sz w:val="22"/>
          <w:szCs w:val="22"/>
          <w:lang w:val="en-US"/>
        </w:rPr>
        <w:t xml:space="preserve">as a function of </w:t>
      </w:r>
      <w:r w:rsidR="00DF7897" w:rsidRPr="008E7914">
        <w:rPr>
          <w:rFonts w:cstheme="minorHAnsi"/>
          <w:i/>
          <w:sz w:val="22"/>
          <w:szCs w:val="22"/>
          <w:lang w:val="en-US"/>
        </w:rPr>
        <w:t xml:space="preserve">body </w:t>
      </w:r>
      <w:r w:rsidR="004742A8" w:rsidRPr="008E7914">
        <w:rPr>
          <w:rFonts w:cstheme="minorHAnsi"/>
          <w:i/>
          <w:sz w:val="22"/>
          <w:szCs w:val="22"/>
          <w:lang w:val="en-US"/>
        </w:rPr>
        <w:t>mass, both on natural log scale</w:t>
      </w:r>
      <w:r w:rsidRPr="008E7914">
        <w:rPr>
          <w:rFonts w:cstheme="minorHAnsi"/>
          <w:i/>
          <w:sz w:val="22"/>
          <w:szCs w:val="22"/>
          <w:lang w:val="en-US"/>
        </w:rPr>
        <w:t>.</w:t>
      </w:r>
      <w:r w:rsidR="00C80991" w:rsidRPr="008E7914">
        <w:rPr>
          <w:rFonts w:cstheme="minorHAnsi"/>
          <w:i/>
          <w:sz w:val="22"/>
          <w:szCs w:val="22"/>
          <w:lang w:val="en-US"/>
        </w:rPr>
        <w:t xml:space="preserve"> </w:t>
      </w:r>
      <w:r w:rsidR="009E3408" w:rsidRPr="008E7914">
        <w:rPr>
          <w:rFonts w:cstheme="minorHAnsi"/>
          <w:i/>
          <w:sz w:val="22"/>
          <w:szCs w:val="22"/>
          <w:lang w:val="en-US"/>
        </w:rPr>
        <w:t>L</w:t>
      </w:r>
      <w:r w:rsidR="00DE31C9" w:rsidRPr="008E7914">
        <w:rPr>
          <w:rFonts w:cstheme="minorHAnsi"/>
          <w:i/>
          <w:sz w:val="22"/>
          <w:szCs w:val="22"/>
          <w:lang w:val="en-US"/>
        </w:rPr>
        <w:t xml:space="preserve">ines are </w:t>
      </w:r>
      <w:r w:rsidR="007642DC" w:rsidRPr="008E7914">
        <w:rPr>
          <w:rFonts w:cstheme="minorHAnsi"/>
          <w:i/>
          <w:sz w:val="22"/>
          <w:szCs w:val="22"/>
          <w:lang w:val="en-US"/>
        </w:rPr>
        <w:t xml:space="preserve">mean </w:t>
      </w:r>
      <w:r w:rsidR="00DE31C9" w:rsidRPr="008E7914">
        <w:rPr>
          <w:rFonts w:cstheme="minorHAnsi"/>
          <w:i/>
          <w:sz w:val="22"/>
          <w:szCs w:val="22"/>
          <w:lang w:val="en-US"/>
        </w:rPr>
        <w:t>marginal predictions</w:t>
      </w:r>
      <w:r w:rsidR="00CF192F" w:rsidRPr="008E7914">
        <w:rPr>
          <w:rFonts w:cstheme="minorHAnsi"/>
          <w:i/>
          <w:sz w:val="22"/>
          <w:szCs w:val="22"/>
          <w:lang w:val="en-US"/>
        </w:rPr>
        <w:t xml:space="preserve"> </w:t>
      </w:r>
      <w:r w:rsidR="00E3610D" w:rsidRPr="008E7914">
        <w:rPr>
          <w:rFonts w:cstheme="minorHAnsi"/>
          <w:i/>
          <w:sz w:val="22"/>
          <w:szCs w:val="22"/>
          <w:lang w:val="en-US"/>
        </w:rPr>
        <w:t>at temperatures -</w:t>
      </w:r>
      <w:r w:rsidR="00CC2894">
        <w:rPr>
          <w:rFonts w:cstheme="minorHAnsi"/>
          <w:i/>
          <w:sz w:val="22"/>
          <w:szCs w:val="22"/>
          <w:lang w:val="en-US"/>
        </w:rPr>
        <w:t>0.75</w:t>
      </w:r>
      <w:r w:rsidR="00E3610D" w:rsidRPr="008E7914">
        <w:rPr>
          <w:rFonts w:cstheme="minorHAnsi"/>
          <w:i/>
          <w:sz w:val="22"/>
          <w:szCs w:val="22"/>
          <w:lang w:val="en-US"/>
        </w:rPr>
        <w:t xml:space="preserve"> and </w:t>
      </w:r>
      <w:r w:rsidR="00CC2894">
        <w:rPr>
          <w:rFonts w:cstheme="minorHAnsi"/>
          <w:i/>
          <w:sz w:val="22"/>
          <w:szCs w:val="22"/>
          <w:lang w:val="en-US"/>
        </w:rPr>
        <w:t>0</w:t>
      </w:r>
      <w:r w:rsidR="00E94D9C" w:rsidRPr="008E7914">
        <w:rPr>
          <w:rFonts w:cstheme="minorHAnsi"/>
          <w:i/>
          <w:sz w:val="22"/>
          <w:szCs w:val="22"/>
          <w:lang w:val="en-US"/>
        </w:rPr>
        <w:t xml:space="preserve"> </w:t>
      </w:r>
      <w:r w:rsidR="00E3610D" w:rsidRPr="008E7914">
        <w:rPr>
          <w:rFonts w:cstheme="minorHAnsi"/>
          <w:i/>
          <w:sz w:val="22"/>
          <w:szCs w:val="22"/>
          <w:lang w:val="en-US"/>
        </w:rPr>
        <w:t xml:space="preserve">in unit </w:t>
      </w:r>
      <w:r w:rsidR="00326581" w:rsidRPr="008E7914">
        <w:rPr>
          <w:rFonts w:cstheme="minorHAnsi"/>
          <w:i/>
          <w:sz w:val="22"/>
          <w:szCs w:val="22"/>
          <w:lang w:val="en-US"/>
        </w:rPr>
        <w:t xml:space="preserve">mean-centered </w:t>
      </w:r>
      <w:r w:rsidR="00D6642E" w:rsidRPr="008E7914">
        <w:rPr>
          <w:rFonts w:cstheme="minorHAnsi"/>
          <w:i/>
          <w:sz w:val="22"/>
          <w:szCs w:val="22"/>
          <w:lang w:val="en-US"/>
        </w:rPr>
        <w:t xml:space="preserve">Arrhenius </w:t>
      </w:r>
      <w:r w:rsidR="00DE31C9" w:rsidRPr="008E7914">
        <w:rPr>
          <w:rFonts w:cstheme="minorHAnsi"/>
          <w:i/>
          <w:sz w:val="22"/>
          <w:szCs w:val="22"/>
          <w:lang w:val="en-US"/>
        </w:rPr>
        <w:t xml:space="preserve">temperature </w:t>
      </w:r>
      <w:r w:rsidR="00326581" w:rsidRPr="008E7914">
        <w:rPr>
          <w:rFonts w:cstheme="minorHAnsi"/>
          <w:i/>
          <w:sz w:val="22"/>
          <w:szCs w:val="22"/>
          <w:lang w:val="en-US"/>
        </w:rPr>
        <w:t>standardize</w:t>
      </w:r>
      <w:r w:rsidR="00AF42E0" w:rsidRPr="008E7914">
        <w:rPr>
          <w:rFonts w:cstheme="minorHAnsi"/>
          <w:i/>
          <w:sz w:val="22"/>
          <w:szCs w:val="22"/>
          <w:lang w:val="en-US"/>
        </w:rPr>
        <w:t>d</w:t>
      </w:r>
      <w:r w:rsidR="00326581" w:rsidRPr="008E7914">
        <w:rPr>
          <w:rFonts w:cstheme="minorHAnsi"/>
          <w:i/>
          <w:sz w:val="22"/>
          <w:szCs w:val="22"/>
          <w:lang w:val="en-US"/>
        </w:rPr>
        <w:t xml:space="preserve"> to </w:t>
      </w:r>
      <w:r w:rsidR="00AF42E0" w:rsidRPr="008E7914">
        <w:rPr>
          <w:rFonts w:cstheme="minorHAnsi"/>
          <w:i/>
          <w:sz w:val="22"/>
          <w:szCs w:val="22"/>
          <w:lang w:val="en-US"/>
        </w:rPr>
        <w:t>median environmental temperature</w:t>
      </w:r>
      <w:r w:rsidR="00AE6C47">
        <w:rPr>
          <w:rFonts w:cstheme="minorHAnsi"/>
          <w:i/>
          <w:sz w:val="22"/>
          <w:szCs w:val="22"/>
          <w:lang w:val="en-US"/>
        </w:rPr>
        <w:t xml:space="preserve">, which </w:t>
      </w:r>
      <w:r w:rsidR="00494F81">
        <w:rPr>
          <w:rFonts w:cstheme="minorHAnsi"/>
          <w:i/>
          <w:sz w:val="22"/>
          <w:szCs w:val="22"/>
          <w:lang w:val="en-US"/>
        </w:rPr>
        <w:t xml:space="preserve">is </w:t>
      </w:r>
      <w:r w:rsidR="00AE6C47">
        <w:rPr>
          <w:rFonts w:cstheme="minorHAnsi"/>
          <w:i/>
          <w:iCs/>
          <w:sz w:val="22"/>
          <w:szCs w:val="22"/>
          <w:lang w:val="en-US"/>
        </w:rPr>
        <w:t>approximately</w:t>
      </w:r>
      <w:r w:rsidR="0040111E">
        <w:rPr>
          <w:rFonts w:cstheme="minorHAnsi"/>
          <w:i/>
          <w:iCs/>
          <w:sz w:val="22"/>
          <w:szCs w:val="22"/>
          <w:lang w:val="en-US"/>
        </w:rPr>
        <w:t xml:space="preserve"> median environment </w:t>
      </w:r>
      <w:r w:rsidR="00AC5A06">
        <w:rPr>
          <w:rFonts w:cstheme="minorHAnsi"/>
          <w:i/>
          <w:iCs/>
          <w:sz w:val="22"/>
          <w:szCs w:val="22"/>
          <w:lang w:val="en-US"/>
        </w:rPr>
        <w:t>temperature</w:t>
      </w:r>
      <w:r w:rsidR="00AE6C47">
        <w:rPr>
          <w:rFonts w:cstheme="minorHAnsi"/>
          <w:i/>
          <w:iCs/>
          <w:sz w:val="22"/>
          <w:szCs w:val="22"/>
          <w:lang w:val="en-US"/>
        </w:rPr>
        <w:t xml:space="preserve"> </w:t>
      </w:r>
      <w:r w:rsidR="00FE0C65">
        <w:rPr>
          <w:rFonts w:cstheme="minorHAnsi"/>
          <w:i/>
          <w:iCs/>
          <w:sz w:val="22"/>
          <w:szCs w:val="22"/>
          <w:lang w:val="en-US"/>
        </w:rPr>
        <w:t>+</w:t>
      </w:r>
      <w:r w:rsidR="00EF38C0">
        <w:rPr>
          <w:rFonts w:cstheme="minorHAnsi"/>
          <w:i/>
          <w:iCs/>
          <w:sz w:val="22"/>
          <w:szCs w:val="22"/>
          <w:lang w:val="en-US"/>
        </w:rPr>
        <w:t>10</w:t>
      </w:r>
      <m:oMath>
        <m:r>
          <w:rPr>
            <w:rFonts w:ascii="Cambria Math" w:hAnsi="Cambria Math" w:cstheme="minorHAnsi"/>
            <w:sz w:val="22"/>
            <w:szCs w:val="22"/>
            <w:lang w:val="en-US"/>
          </w:rPr>
          <m:t>℃</m:t>
        </m:r>
      </m:oMath>
      <w:r w:rsidR="00EF38C0">
        <w:rPr>
          <w:rFonts w:cstheme="minorHAnsi"/>
          <w:i/>
          <w:iCs/>
          <w:sz w:val="22"/>
          <w:szCs w:val="22"/>
          <w:lang w:val="en-US"/>
        </w:rPr>
        <w:t xml:space="preserve"> and </w:t>
      </w:r>
      <w:r w:rsidR="00FE0C65">
        <w:rPr>
          <w:rFonts w:cstheme="minorHAnsi"/>
          <w:i/>
          <w:iCs/>
          <w:sz w:val="22"/>
          <w:szCs w:val="22"/>
          <w:lang w:val="en-US"/>
        </w:rPr>
        <w:t>+</w:t>
      </w:r>
      <w:r w:rsidR="009F7FDF">
        <w:rPr>
          <w:rFonts w:cstheme="minorHAnsi"/>
          <w:i/>
          <w:iCs/>
          <w:sz w:val="22"/>
          <w:szCs w:val="22"/>
          <w:lang w:val="en-US"/>
        </w:rPr>
        <w:t>5</w:t>
      </w:r>
      <m:oMath>
        <m:r>
          <w:rPr>
            <w:rFonts w:ascii="Cambria Math" w:hAnsi="Cambria Math" w:cstheme="minorHAnsi"/>
            <w:sz w:val="22"/>
            <w:szCs w:val="22"/>
            <w:lang w:val="en-US"/>
          </w:rPr>
          <m:t>℃</m:t>
        </m:r>
      </m:oMath>
      <w:r w:rsidR="00EF38C0">
        <w:rPr>
          <w:rFonts w:cstheme="minorHAnsi"/>
          <w:i/>
          <w:iCs/>
          <w:sz w:val="22"/>
          <w:szCs w:val="22"/>
          <w:lang w:val="en-US"/>
        </w:rPr>
        <w:t xml:space="preserve"> respectively</w:t>
      </w:r>
      <w:r w:rsidR="00AE6C47">
        <w:rPr>
          <w:rFonts w:cstheme="minorHAnsi"/>
          <w:i/>
          <w:iCs/>
          <w:sz w:val="22"/>
          <w:szCs w:val="22"/>
          <w:lang w:val="en-US"/>
        </w:rPr>
        <w:t>.</w:t>
      </w:r>
      <w:r w:rsidR="00AC14A2">
        <w:rPr>
          <w:rFonts w:cstheme="minorHAnsi"/>
          <w:i/>
          <w:iCs/>
          <w:sz w:val="22"/>
          <w:szCs w:val="22"/>
          <w:lang w:val="en-US"/>
        </w:rPr>
        <w:t xml:space="preserve"> </w:t>
      </w:r>
      <w:r w:rsidR="00C709CF">
        <w:rPr>
          <w:rFonts w:cstheme="minorHAnsi"/>
          <w:i/>
          <w:iCs/>
          <w:sz w:val="22"/>
          <w:szCs w:val="22"/>
          <w:lang w:val="en-US"/>
        </w:rPr>
        <w:t>S</w:t>
      </w:r>
      <w:r w:rsidR="00350005" w:rsidRPr="008E7914">
        <w:rPr>
          <w:rFonts w:cstheme="minorHAnsi"/>
          <w:i/>
          <w:sz w:val="22"/>
          <w:szCs w:val="22"/>
          <w:lang w:val="en-US"/>
        </w:rPr>
        <w:t>haded areas correspond to 80% and 95% credible interval</w:t>
      </w:r>
      <w:r w:rsidR="00293034" w:rsidRPr="008E7914">
        <w:rPr>
          <w:rFonts w:cstheme="minorHAnsi"/>
          <w:i/>
          <w:sz w:val="22"/>
          <w:szCs w:val="22"/>
          <w:lang w:val="en-US"/>
        </w:rPr>
        <w:t xml:space="preserve"> </w:t>
      </w:r>
      <w:r w:rsidR="00293034" w:rsidRPr="003F46C6">
        <w:rPr>
          <w:rFonts w:cstheme="minorHAnsi"/>
          <w:i/>
          <w:sz w:val="22"/>
          <w:szCs w:val="22"/>
          <w:lang w:val="en-US"/>
        </w:rPr>
        <w:t>and the solid line is the</w:t>
      </w:r>
      <w:r w:rsidR="00D3672B" w:rsidRPr="003F46C6">
        <w:rPr>
          <w:rFonts w:cstheme="minorHAnsi"/>
          <w:i/>
          <w:sz w:val="22"/>
          <w:szCs w:val="22"/>
          <w:lang w:val="en-US"/>
        </w:rPr>
        <w:t xml:space="preserve"> median prediction from the average across-species effect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0</m:t>
                </m:r>
              </m:sub>
            </m:sSub>
          </m:sub>
        </m:sSub>
      </m:oMath>
      <w:r w:rsidR="00D3672B" w:rsidRPr="003F46C6">
        <w:rPr>
          <w:rFonts w:cstheme="minorHAnsi"/>
          <w:i/>
          <w:sz w:val="22"/>
          <w:szCs w:val="22"/>
          <w:lang w:val="en-US"/>
        </w:rPr>
        <w:t xml:space="preserve"> and </w:t>
      </w: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oMath>
      <w:r w:rsidR="00D3672B" w:rsidRPr="003F46C6">
        <w:rPr>
          <w:rFonts w:cstheme="minorHAnsi"/>
          <w:i/>
          <w:sz w:val="22"/>
          <w:szCs w:val="22"/>
          <w:lang w:val="en-US"/>
        </w:rPr>
        <w:t xml:space="preserve">). </w:t>
      </w:r>
      <w:r w:rsidR="0029037C" w:rsidRPr="003F46C6">
        <w:rPr>
          <w:rFonts w:cstheme="minorHAnsi"/>
          <w:i/>
          <w:sz w:val="22"/>
          <w:szCs w:val="22"/>
          <w:lang w:val="en-US"/>
        </w:rPr>
        <w:t>The slope corresponds to the mass-scaling exponent.</w:t>
      </w:r>
      <w:r w:rsidR="00FA489A" w:rsidRPr="003F46C6">
        <w:rPr>
          <w:rFonts w:cstheme="minorHAnsi"/>
          <w:i/>
          <w:sz w:val="22"/>
          <w:szCs w:val="22"/>
          <w:lang w:val="en-US"/>
        </w:rPr>
        <w:t xml:space="preserve"> </w:t>
      </w:r>
      <w:r w:rsidR="00BD390E" w:rsidRPr="003F46C6">
        <w:rPr>
          <w:rFonts w:cstheme="minorHAnsi"/>
          <w:i/>
          <w:sz w:val="22"/>
          <w:szCs w:val="22"/>
          <w:lang w:val="en-US"/>
        </w:rPr>
        <w:t>P</w:t>
      </w:r>
      <w:r w:rsidR="00577B25" w:rsidRPr="003F46C6">
        <w:rPr>
          <w:rFonts w:cstheme="minorHAnsi"/>
          <w:i/>
          <w:sz w:val="22"/>
          <w:szCs w:val="22"/>
          <w:lang w:val="en-US"/>
        </w:rPr>
        <w:t>osterior distributions of mass-scaling exponent</w:t>
      </w:r>
      <w:r w:rsidR="002E391B" w:rsidRPr="003F46C6">
        <w:rPr>
          <w:rFonts w:cstheme="minorHAnsi"/>
          <w:i/>
          <w:sz w:val="22"/>
          <w:szCs w:val="22"/>
          <w:lang w:val="en-US"/>
        </w:rPr>
        <w:t xml:space="preserve"> </w:t>
      </w:r>
      <w:r w:rsidR="002E391B" w:rsidRPr="008E7914">
        <w:rPr>
          <w:rFonts w:cstheme="minorHAnsi"/>
          <w:i/>
          <w:sz w:val="22"/>
          <w:szCs w:val="22"/>
          <w:lang w:val="en-US"/>
        </w:rPr>
        <w:t>(B)</w:t>
      </w:r>
      <w:r w:rsidR="00200753">
        <w:rPr>
          <w:rFonts w:cstheme="minorHAnsi"/>
          <w:i/>
          <w:sz w:val="22"/>
          <w:szCs w:val="22"/>
          <w:lang w:val="en-US"/>
        </w:rPr>
        <w:t xml:space="preserve"> and </w:t>
      </w:r>
      <w:r w:rsidR="00BD390E" w:rsidRPr="008E7914">
        <w:rPr>
          <w:rFonts w:cstheme="minorHAnsi"/>
          <w:i/>
          <w:sz w:val="22"/>
          <w:szCs w:val="22"/>
          <w:lang w:val="en-US"/>
        </w:rPr>
        <w:t xml:space="preserve">activation energy </w:t>
      </w:r>
      <w:r w:rsidR="00FD65EF" w:rsidRPr="008E7914">
        <w:rPr>
          <w:rFonts w:cstheme="minorHAnsi"/>
          <w:i/>
          <w:sz w:val="22"/>
          <w:szCs w:val="22"/>
          <w:lang w:val="en-US"/>
        </w:rPr>
        <w:t xml:space="preserve">(C) </w:t>
      </w:r>
      <w:r w:rsidR="00BD390E" w:rsidRPr="008E7914">
        <w:rPr>
          <w:rFonts w:cstheme="minorHAnsi"/>
          <w:i/>
          <w:sz w:val="22"/>
          <w:szCs w:val="22"/>
          <w:lang w:val="en-US"/>
        </w:rPr>
        <w:t>are shown in the bottom row</w:t>
      </w:r>
      <w:r w:rsidR="00577B25" w:rsidRPr="008E7914">
        <w:rPr>
          <w:rFonts w:cstheme="minorHAnsi"/>
          <w:i/>
          <w:sz w:val="22"/>
          <w:szCs w:val="22"/>
          <w:lang w:val="en-US"/>
        </w:rPr>
        <w:t xml:space="preserve">. </w:t>
      </w:r>
      <w:r w:rsidR="00DD187A" w:rsidRPr="008E7914">
        <w:rPr>
          <w:rFonts w:cstheme="minorHAnsi"/>
          <w:i/>
          <w:sz w:val="22"/>
          <w:szCs w:val="22"/>
          <w:lang w:val="en-US"/>
        </w:rPr>
        <w:t xml:space="preserve">The </w:t>
      </w:r>
      <w:r w:rsidR="00DD47ED" w:rsidRPr="008E7914">
        <w:rPr>
          <w:rFonts w:cstheme="minorHAnsi"/>
          <w:i/>
          <w:sz w:val="22"/>
          <w:szCs w:val="22"/>
          <w:lang w:val="en-US"/>
        </w:rPr>
        <w:t xml:space="preserve">dashed </w:t>
      </w:r>
      <w:r w:rsidR="00DD187A" w:rsidRPr="008E7914">
        <w:rPr>
          <w:rFonts w:cstheme="minorHAnsi"/>
          <w:i/>
          <w:sz w:val="22"/>
          <w:szCs w:val="22"/>
          <w:lang w:val="en-US"/>
        </w:rPr>
        <w:t xml:space="preserve">white </w:t>
      </w:r>
      <w:r w:rsidR="00F8107D" w:rsidRPr="008E7914">
        <w:rPr>
          <w:rFonts w:cstheme="minorHAnsi"/>
          <w:i/>
          <w:sz w:val="22"/>
          <w:szCs w:val="22"/>
          <w:lang w:val="en-US"/>
        </w:rPr>
        <w:t xml:space="preserve">line </w:t>
      </w:r>
      <w:r w:rsidR="00DD187A" w:rsidRPr="008E7914">
        <w:rPr>
          <w:rFonts w:cstheme="minorHAnsi"/>
          <w:i/>
          <w:sz w:val="22"/>
          <w:szCs w:val="22"/>
          <w:lang w:val="en-US"/>
        </w:rPr>
        <w:t xml:space="preserve">shows </w:t>
      </w:r>
      <w:r w:rsidR="00F8107D" w:rsidRPr="008E7914">
        <w:rPr>
          <w:rFonts w:cstheme="minorHAnsi"/>
          <w:i/>
          <w:sz w:val="22"/>
          <w:szCs w:val="22"/>
          <w:lang w:val="en-US"/>
        </w:rPr>
        <w:t>the posterior median</w:t>
      </w:r>
      <w:r w:rsidR="003D16A4" w:rsidRPr="008E7914">
        <w:rPr>
          <w:rFonts w:cstheme="minorHAnsi"/>
          <w:i/>
          <w:sz w:val="22"/>
          <w:szCs w:val="22"/>
          <w:lang w:val="en-US"/>
        </w:rPr>
        <w:t>.</w:t>
      </w:r>
    </w:p>
    <w:p w14:paraId="792B7252" w14:textId="7F158B33" w:rsidR="00005029" w:rsidRDefault="00B10214" w:rsidP="00606130">
      <w:pPr>
        <w:spacing w:line="480" w:lineRule="auto"/>
        <w:contextualSpacing/>
        <w:jc w:val="center"/>
        <w:rPr>
          <w:rFonts w:cstheme="minorHAnsi"/>
        </w:rPr>
      </w:pPr>
      <w:r>
        <w:rPr>
          <w:rFonts w:cstheme="minorHAnsi"/>
          <w:noProof/>
        </w:rPr>
        <w:lastRenderedPageBreak/>
        <w:drawing>
          <wp:inline distT="0" distB="0" distL="0" distR="0" wp14:anchorId="788A1BB6" wp14:editId="7308606D">
            <wp:extent cx="5731510" cy="5731510"/>
            <wp:effectExtent l="0" t="0" r="0" b="0"/>
            <wp:docPr id="28" name="Picture 2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red_warm_cold_metco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6C9A16" w14:textId="4A7C4701" w:rsidR="004D63B8" w:rsidRPr="008A2CC5" w:rsidRDefault="004D63B8" w:rsidP="009471F5">
      <w:pPr>
        <w:spacing w:line="480" w:lineRule="auto"/>
        <w:contextualSpacing/>
        <w:jc w:val="both"/>
        <w:rPr>
          <w:rFonts w:cstheme="minorHAnsi"/>
          <w:i/>
          <w:sz w:val="22"/>
          <w:szCs w:val="22"/>
          <w:lang w:val="en-US"/>
        </w:rPr>
      </w:pPr>
      <w:r w:rsidRPr="00C659AB">
        <w:rPr>
          <w:rFonts w:cstheme="minorHAnsi"/>
          <w:b/>
          <w:bCs/>
          <w:i/>
          <w:iCs/>
          <w:sz w:val="22"/>
          <w:szCs w:val="22"/>
          <w:lang w:val="en-US"/>
        </w:rPr>
        <w:t xml:space="preserve">Fig </w:t>
      </w:r>
      <w:r w:rsidR="00B90C7C" w:rsidRPr="00C659AB">
        <w:rPr>
          <w:rFonts w:cstheme="minorHAnsi"/>
          <w:b/>
          <w:bCs/>
          <w:i/>
          <w:iCs/>
          <w:sz w:val="22"/>
          <w:szCs w:val="22"/>
          <w:lang w:val="en-US"/>
        </w:rPr>
        <w:t>3</w:t>
      </w:r>
      <w:r w:rsidRPr="005A6388">
        <w:rPr>
          <w:rFonts w:cstheme="minorHAnsi"/>
          <w:i/>
          <w:iCs/>
          <w:sz w:val="22"/>
          <w:szCs w:val="22"/>
          <w:lang w:val="en-US"/>
        </w:rPr>
        <w:t>. Natural log of metabolic rate (A) and</w:t>
      </w:r>
      <w:r w:rsidR="005A6388">
        <w:rPr>
          <w:rFonts w:cstheme="minorHAnsi"/>
          <w:i/>
          <w:iCs/>
          <w:sz w:val="22"/>
          <w:szCs w:val="22"/>
          <w:lang w:val="en-US"/>
        </w:rPr>
        <w:t xml:space="preserve"> </w:t>
      </w:r>
      <w:r w:rsidRPr="005A6388">
        <w:rPr>
          <w:rFonts w:cstheme="minorHAnsi"/>
          <w:i/>
          <w:iCs/>
          <w:sz w:val="22"/>
          <w:szCs w:val="22"/>
          <w:lang w:val="en-US"/>
        </w:rPr>
        <w:t>maximum consumption rates (B) vs. natural log of standardized mass.</w:t>
      </w:r>
      <w:r w:rsidRPr="00473BE6">
        <w:rPr>
          <w:rFonts w:cstheme="minorHAnsi"/>
          <w:i/>
          <w:iCs/>
          <w:sz w:val="22"/>
          <w:szCs w:val="22"/>
          <w:lang w:val="en-US"/>
        </w:rPr>
        <w:t xml:space="preserve"> </w:t>
      </w:r>
      <w:r w:rsidRPr="0056015C">
        <w:rPr>
          <w:rFonts w:cstheme="minorHAnsi"/>
          <w:i/>
          <w:iCs/>
          <w:sz w:val="22"/>
          <w:szCs w:val="22"/>
          <w:lang w:val="en-US"/>
        </w:rPr>
        <w:t xml:space="preserve">Shaded areas correspond to 80% and 95% </w:t>
      </w:r>
      <w:commentRangeStart w:id="10"/>
      <w:commentRangeStart w:id="11"/>
      <w:r w:rsidRPr="0056015C">
        <w:rPr>
          <w:rFonts w:cstheme="minorHAnsi"/>
          <w:i/>
          <w:iCs/>
          <w:sz w:val="22"/>
          <w:szCs w:val="22"/>
          <w:lang w:val="en-US"/>
        </w:rPr>
        <w:t xml:space="preserve">credible </w:t>
      </w:r>
      <w:commentRangeEnd w:id="10"/>
      <w:r w:rsidRPr="0056015C">
        <w:rPr>
          <w:rStyle w:val="CommentReference"/>
          <w:i/>
          <w:iCs/>
          <w:sz w:val="22"/>
          <w:szCs w:val="22"/>
        </w:rPr>
        <w:commentReference w:id="10"/>
      </w:r>
      <w:commentRangeEnd w:id="11"/>
      <w:r w:rsidRPr="0056015C">
        <w:rPr>
          <w:rStyle w:val="CommentReference"/>
          <w:i/>
          <w:iCs/>
          <w:sz w:val="22"/>
          <w:szCs w:val="22"/>
        </w:rPr>
        <w:commentReference w:id="11"/>
      </w:r>
      <w:r w:rsidRPr="0056015C">
        <w:rPr>
          <w:rFonts w:cstheme="minorHAnsi"/>
          <w:i/>
          <w:iCs/>
          <w:sz w:val="22"/>
          <w:szCs w:val="22"/>
          <w:lang w:val="en-US"/>
        </w:rPr>
        <w:t>interval</w:t>
      </w:r>
      <w:r w:rsidR="00A43117" w:rsidRPr="0056015C">
        <w:rPr>
          <w:rFonts w:cstheme="minorHAnsi"/>
          <w:i/>
          <w:iCs/>
          <w:sz w:val="22"/>
          <w:szCs w:val="22"/>
          <w:lang w:val="en-US"/>
        </w:rPr>
        <w:t xml:space="preserve"> and the solid line is the </w:t>
      </w:r>
      <w:r w:rsidR="00F01A70" w:rsidRPr="0056015C">
        <w:rPr>
          <w:rFonts w:cstheme="minorHAnsi"/>
          <w:i/>
          <w:iCs/>
          <w:sz w:val="22"/>
          <w:szCs w:val="22"/>
          <w:lang w:val="en-US"/>
        </w:rPr>
        <w:t>median prediction from the average across-species effect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0</m:t>
                </m:r>
              </m:sub>
            </m:sSub>
          </m:sub>
        </m:sSub>
      </m:oMath>
      <w:r w:rsidR="00F01A70" w:rsidRPr="0056015C">
        <w:rPr>
          <w:rFonts w:cstheme="minorHAnsi"/>
          <w:i/>
          <w:iCs/>
          <w:sz w:val="22"/>
          <w:szCs w:val="22"/>
          <w:lang w:val="en-US"/>
        </w:rPr>
        <w:t xml:space="preserve"> and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sub>
        </m:sSub>
      </m:oMath>
      <w:r w:rsidR="00F01A70" w:rsidRPr="0056015C">
        <w:rPr>
          <w:rFonts w:cstheme="minorHAnsi"/>
          <w:i/>
          <w:iCs/>
          <w:sz w:val="22"/>
          <w:szCs w:val="22"/>
          <w:lang w:val="en-US"/>
        </w:rPr>
        <w:t>)</w:t>
      </w:r>
      <w:r w:rsidR="00601481">
        <w:rPr>
          <w:rFonts w:cstheme="minorHAnsi"/>
          <w:i/>
          <w:iCs/>
          <w:sz w:val="22"/>
          <w:szCs w:val="22"/>
          <w:lang w:val="en-US"/>
        </w:rPr>
        <w:t xml:space="preserve"> for two temperatures</w:t>
      </w:r>
      <w:r w:rsidR="00203EEB">
        <w:rPr>
          <w:rFonts w:cstheme="minorHAnsi"/>
          <w:i/>
          <w:iCs/>
          <w:sz w:val="22"/>
          <w:szCs w:val="22"/>
          <w:lang w:val="en-US"/>
        </w:rPr>
        <w:t xml:space="preserve"> on Arrhenius scale</w:t>
      </w:r>
      <w:r w:rsidR="00601481">
        <w:rPr>
          <w:rFonts w:cstheme="minorHAnsi"/>
          <w:i/>
          <w:iCs/>
          <w:sz w:val="22"/>
          <w:szCs w:val="22"/>
          <w:lang w:val="en-US"/>
        </w:rPr>
        <w:t xml:space="preserve">: </w:t>
      </w:r>
      <w:r w:rsidR="00601481" w:rsidRPr="00473BE6">
        <w:rPr>
          <w:rFonts w:cstheme="minorHAnsi"/>
          <w:i/>
          <w:iCs/>
          <w:sz w:val="22"/>
          <w:szCs w:val="22"/>
          <w:lang w:val="en-US"/>
        </w:rPr>
        <w:t>warm (red) and cold (blue)</w:t>
      </w:r>
      <w:r w:rsidR="000C5FDA">
        <w:rPr>
          <w:rFonts w:cstheme="minorHAnsi"/>
          <w:i/>
          <w:iCs/>
          <w:sz w:val="22"/>
          <w:szCs w:val="22"/>
          <w:lang w:val="en-US"/>
        </w:rPr>
        <w:t xml:space="preserve">, </w:t>
      </w:r>
      <w:r w:rsidR="008A2CC5">
        <w:rPr>
          <w:rFonts w:cstheme="minorHAnsi"/>
          <w:i/>
          <w:sz w:val="22"/>
          <w:szCs w:val="22"/>
          <w:lang w:val="en-US"/>
        </w:rPr>
        <w:t xml:space="preserve"> which is </w:t>
      </w:r>
      <w:r w:rsidR="008A2CC5">
        <w:rPr>
          <w:rFonts w:cstheme="minorHAnsi"/>
          <w:i/>
          <w:iCs/>
          <w:sz w:val="22"/>
          <w:szCs w:val="22"/>
          <w:lang w:val="en-US"/>
        </w:rPr>
        <w:t xml:space="preserve">approximately </w:t>
      </w:r>
      <w:r w:rsidR="0035286B">
        <w:rPr>
          <w:rFonts w:cstheme="minorHAnsi"/>
          <w:i/>
          <w:iCs/>
          <w:sz w:val="22"/>
          <w:szCs w:val="22"/>
          <w:lang w:val="en-US"/>
        </w:rPr>
        <w:t xml:space="preserve">the </w:t>
      </w:r>
      <w:r w:rsidR="008A2CC5">
        <w:rPr>
          <w:rFonts w:cstheme="minorHAnsi"/>
          <w:i/>
          <w:iCs/>
          <w:sz w:val="22"/>
          <w:szCs w:val="22"/>
          <w:lang w:val="en-US"/>
        </w:rPr>
        <w:t>median environment temperature +10</w:t>
      </w:r>
      <m:oMath>
        <m:r>
          <w:rPr>
            <w:rFonts w:ascii="Cambria Math" w:hAnsi="Cambria Math" w:cstheme="minorHAnsi"/>
            <w:sz w:val="22"/>
            <w:szCs w:val="22"/>
            <w:lang w:val="en-US"/>
          </w:rPr>
          <m:t>℃</m:t>
        </m:r>
      </m:oMath>
      <w:r w:rsidR="008A2CC5">
        <w:rPr>
          <w:rFonts w:cstheme="minorHAnsi"/>
          <w:i/>
          <w:iCs/>
          <w:sz w:val="22"/>
          <w:szCs w:val="22"/>
          <w:lang w:val="en-US"/>
        </w:rPr>
        <w:t xml:space="preserve"> and +</w:t>
      </w:r>
      <w:r w:rsidR="00CB42A7">
        <w:rPr>
          <w:rFonts w:cstheme="minorHAnsi"/>
          <w:i/>
          <w:iCs/>
          <w:sz w:val="22"/>
          <w:szCs w:val="22"/>
          <w:lang w:val="en-US"/>
        </w:rPr>
        <w:t>2.</w:t>
      </w:r>
      <w:r w:rsidR="008A2CC5">
        <w:rPr>
          <w:rFonts w:cstheme="minorHAnsi"/>
          <w:i/>
          <w:iCs/>
          <w:sz w:val="22"/>
          <w:szCs w:val="22"/>
          <w:lang w:val="en-US"/>
        </w:rPr>
        <w:t>5</w:t>
      </w:r>
      <m:oMath>
        <m:r>
          <w:rPr>
            <w:rFonts w:ascii="Cambria Math" w:hAnsi="Cambria Math" w:cstheme="minorHAnsi"/>
            <w:sz w:val="22"/>
            <w:szCs w:val="22"/>
            <w:lang w:val="en-US"/>
          </w:rPr>
          <m:t>℃</m:t>
        </m:r>
      </m:oMath>
      <w:r w:rsidR="008A2CC5">
        <w:rPr>
          <w:rFonts w:cstheme="minorHAnsi"/>
          <w:i/>
          <w:iCs/>
          <w:sz w:val="22"/>
          <w:szCs w:val="22"/>
          <w:lang w:val="en-US"/>
        </w:rPr>
        <w:t xml:space="preserve"> respectively</w:t>
      </w:r>
    </w:p>
    <w:p w14:paraId="45B17F9E" w14:textId="77777777" w:rsidR="000528C4" w:rsidRPr="005356A3" w:rsidRDefault="000528C4" w:rsidP="00904830">
      <w:pPr>
        <w:spacing w:line="480" w:lineRule="auto"/>
        <w:contextualSpacing/>
        <w:jc w:val="both"/>
        <w:rPr>
          <w:rFonts w:cstheme="minorHAnsi"/>
          <w:lang w:val="en-US"/>
        </w:rPr>
      </w:pPr>
    </w:p>
    <w:p w14:paraId="67201C5B" w14:textId="77777777" w:rsidR="000528C4" w:rsidRPr="005356A3" w:rsidRDefault="000528C4" w:rsidP="00904830">
      <w:pPr>
        <w:spacing w:line="480" w:lineRule="auto"/>
        <w:contextualSpacing/>
        <w:jc w:val="both"/>
        <w:rPr>
          <w:rFonts w:cstheme="minorHAnsi"/>
          <w:lang w:val="en-US"/>
        </w:rPr>
      </w:pPr>
    </w:p>
    <w:p w14:paraId="77653FB1" w14:textId="77777777" w:rsidR="000528C4" w:rsidRPr="005356A3" w:rsidRDefault="000528C4" w:rsidP="00904830">
      <w:pPr>
        <w:spacing w:line="480" w:lineRule="auto"/>
        <w:contextualSpacing/>
        <w:jc w:val="both"/>
        <w:rPr>
          <w:rFonts w:cstheme="minorHAnsi"/>
          <w:lang w:val="en-US"/>
        </w:rPr>
      </w:pPr>
    </w:p>
    <w:p w14:paraId="547E35C0" w14:textId="24598F4F" w:rsidR="000528C4" w:rsidRPr="005356A3" w:rsidRDefault="007A21AD" w:rsidP="003E0368">
      <w:pPr>
        <w:spacing w:line="480" w:lineRule="auto"/>
        <w:contextualSpacing/>
        <w:jc w:val="center"/>
        <w:rPr>
          <w:rFonts w:cstheme="minorHAnsi"/>
          <w:lang w:val="en-US"/>
        </w:rPr>
      </w:pPr>
      <w:r>
        <w:rPr>
          <w:rFonts w:cstheme="minorHAnsi"/>
          <w:noProof/>
          <w:lang w:val="en-US"/>
        </w:rPr>
        <w:lastRenderedPageBreak/>
        <w:drawing>
          <wp:inline distT="0" distB="0" distL="0" distR="0" wp14:anchorId="1ADB8EDC" wp14:editId="686B3DE0">
            <wp:extent cx="5492424" cy="5401733"/>
            <wp:effectExtent l="0" t="0" r="0" b="0"/>
            <wp:docPr id="26" name="Picture 2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pecies_b_ea.png"/>
                    <pic:cNvPicPr/>
                  </pic:nvPicPr>
                  <pic:blipFill rotWithShape="1">
                    <a:blip r:embed="rId22" cstate="print">
                      <a:extLst>
                        <a:ext uri="{28A0092B-C50C-407E-A947-70E740481C1C}">
                          <a14:useLocalDpi xmlns:a14="http://schemas.microsoft.com/office/drawing/2010/main" val="0"/>
                        </a:ext>
                      </a:extLst>
                    </a:blip>
                    <a:srcRect b="1651"/>
                    <a:stretch/>
                  </pic:blipFill>
                  <pic:spPr bwMode="auto">
                    <a:xfrm>
                      <a:off x="0" y="0"/>
                      <a:ext cx="5497881" cy="5407099"/>
                    </a:xfrm>
                    <a:prstGeom prst="rect">
                      <a:avLst/>
                    </a:prstGeom>
                    <a:ln>
                      <a:noFill/>
                    </a:ln>
                    <a:extLst>
                      <a:ext uri="{53640926-AAD7-44D8-BBD7-CCE9431645EC}">
                        <a14:shadowObscured xmlns:a14="http://schemas.microsoft.com/office/drawing/2010/main"/>
                      </a:ext>
                    </a:extLst>
                  </pic:spPr>
                </pic:pic>
              </a:graphicData>
            </a:graphic>
          </wp:inline>
        </w:drawing>
      </w:r>
    </w:p>
    <w:p w14:paraId="6A0B48CD" w14:textId="4E182145" w:rsidR="000528C4" w:rsidRPr="00E32739" w:rsidRDefault="000528C4" w:rsidP="0025737A">
      <w:pPr>
        <w:spacing w:line="480" w:lineRule="auto"/>
        <w:contextualSpacing/>
        <w:jc w:val="both"/>
        <w:rPr>
          <w:rFonts w:cstheme="minorHAnsi"/>
          <w:i/>
          <w:iCs/>
          <w:sz w:val="22"/>
          <w:szCs w:val="22"/>
          <w:lang w:val="en-US"/>
        </w:rPr>
      </w:pPr>
      <w:r w:rsidRPr="002804F7">
        <w:rPr>
          <w:rFonts w:cstheme="minorHAnsi"/>
          <w:b/>
          <w:bCs/>
          <w:i/>
          <w:iCs/>
          <w:sz w:val="22"/>
          <w:szCs w:val="22"/>
          <w:lang w:val="en-US"/>
        </w:rPr>
        <w:t>Fig</w:t>
      </w:r>
      <w:r w:rsidR="00B637F1" w:rsidRPr="002804F7">
        <w:rPr>
          <w:rFonts w:cstheme="minorHAnsi"/>
          <w:b/>
          <w:bCs/>
          <w:i/>
          <w:iCs/>
          <w:sz w:val="22"/>
          <w:szCs w:val="22"/>
          <w:lang w:val="en-US"/>
        </w:rPr>
        <w:t>.</w:t>
      </w:r>
      <w:r w:rsidRPr="002804F7">
        <w:rPr>
          <w:rFonts w:cstheme="minorHAnsi"/>
          <w:b/>
          <w:bCs/>
          <w:i/>
          <w:iCs/>
          <w:sz w:val="22"/>
          <w:szCs w:val="22"/>
          <w:lang w:val="en-US"/>
        </w:rPr>
        <w:t xml:space="preserve"> </w:t>
      </w:r>
      <w:r w:rsidR="00B637F1" w:rsidRPr="002804F7">
        <w:rPr>
          <w:rFonts w:cstheme="minorHAnsi"/>
          <w:b/>
          <w:bCs/>
          <w:i/>
          <w:iCs/>
          <w:sz w:val="22"/>
          <w:szCs w:val="22"/>
          <w:lang w:val="en-US"/>
        </w:rPr>
        <w:t>4</w:t>
      </w:r>
      <w:r w:rsidRPr="007A21AD">
        <w:rPr>
          <w:rFonts w:cstheme="minorHAnsi"/>
          <w:i/>
          <w:iCs/>
          <w:sz w:val="22"/>
          <w:szCs w:val="22"/>
          <w:lang w:val="en-US"/>
        </w:rPr>
        <w:t>. Posterior medians of species-varying activation energies and mass-</w:t>
      </w:r>
      <w:r w:rsidR="006D3632" w:rsidRPr="007A21AD">
        <w:rPr>
          <w:rFonts w:cstheme="minorHAnsi"/>
          <w:i/>
          <w:iCs/>
          <w:sz w:val="22"/>
          <w:szCs w:val="22"/>
          <w:lang w:val="en-US"/>
        </w:rPr>
        <w:t>coefficients</w:t>
      </w:r>
      <w:r w:rsidRPr="007A21AD">
        <w:rPr>
          <w:rFonts w:cstheme="minorHAnsi"/>
          <w:i/>
          <w:iCs/>
          <w:sz w:val="22"/>
          <w:szCs w:val="22"/>
          <w:lang w:val="en-US"/>
        </w:rPr>
        <w:t xml:space="preserve"> from the hierarchical model</w:t>
      </w:r>
      <w:r w:rsidR="00B948DE" w:rsidRPr="007A21AD">
        <w:rPr>
          <w:rFonts w:cstheme="minorHAnsi"/>
          <w:i/>
          <w:iCs/>
          <w:sz w:val="22"/>
          <w:szCs w:val="22"/>
          <w:lang w:val="en-US"/>
        </w:rPr>
        <w:t xml:space="preserve"> </w:t>
      </w:r>
      <w:r w:rsidRPr="007A21AD">
        <w:rPr>
          <w:rFonts w:cstheme="minorHAnsi"/>
          <w:i/>
          <w:iCs/>
          <w:sz w:val="22"/>
          <w:szCs w:val="22"/>
          <w:lang w:val="en-US"/>
        </w:rPr>
        <w:t xml:space="preserve">fitted to below temperature optimum data, and their 80% and 95% credible interval. </w:t>
      </w:r>
      <w:r w:rsidRPr="00E32739">
        <w:rPr>
          <w:rFonts w:cstheme="minorHAnsi"/>
          <w:i/>
          <w:iCs/>
          <w:sz w:val="22"/>
          <w:szCs w:val="22"/>
          <w:lang w:val="en-US"/>
        </w:rPr>
        <w:t xml:space="preserve">Vertical dashed lines correspond to the </w:t>
      </w:r>
      <w:r w:rsidR="005664D4" w:rsidRPr="00E32739">
        <w:rPr>
          <w:rFonts w:cstheme="minorHAnsi"/>
          <w:i/>
          <w:iCs/>
          <w:sz w:val="22"/>
          <w:szCs w:val="22"/>
          <w:lang w:val="en-US"/>
        </w:rPr>
        <w:t>median</w:t>
      </w:r>
      <w:r w:rsidRPr="00E32739">
        <w:rPr>
          <w:rFonts w:cstheme="minorHAnsi"/>
          <w:i/>
          <w:iCs/>
          <w:sz w:val="22"/>
          <w:szCs w:val="22"/>
          <w:lang w:val="en-US"/>
        </w:rPr>
        <w:t xml:space="preserve"> prediction for a general species</w:t>
      </w:r>
      <w:r w:rsidR="0025737A" w:rsidRPr="00E32739">
        <w:rPr>
          <w:rFonts w:cstheme="minorHAnsi"/>
          <w:i/>
          <w:iCs/>
          <w:sz w:val="22"/>
          <w:szCs w:val="22"/>
          <w:lang w:val="en-US"/>
        </w:rPr>
        <w:t xml:space="preserve"> (</w:t>
      </w:r>
      <w:r w:rsidR="00B71BB9">
        <w:rPr>
          <w:rFonts w:cstheme="minorHAnsi"/>
          <w:i/>
          <w:iCs/>
          <w:sz w:val="22"/>
          <w:szCs w:val="22"/>
          <w:lang w:val="en-US"/>
        </w:rPr>
        <w:t xml:space="preserve">i.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sub>
        </m:sSub>
      </m:oMath>
      <w:r w:rsidR="0025737A" w:rsidRPr="00E32739">
        <w:rPr>
          <w:rFonts w:cstheme="minorHAnsi"/>
          <w:i/>
          <w:iCs/>
          <w:sz w:val="22"/>
          <w:szCs w:val="22"/>
          <w:lang w:val="en-US"/>
        </w:rPr>
        <w:t xml:space="preserve"> and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2</m:t>
                </m:r>
              </m:sub>
            </m:sSub>
          </m:sub>
        </m:sSub>
      </m:oMath>
      <w:r w:rsidR="00B71BB9" w:rsidRPr="00B71BB9">
        <w:rPr>
          <w:rFonts w:cstheme="minorHAnsi"/>
          <w:i/>
          <w:iCs/>
          <w:sz w:val="22"/>
          <w:szCs w:val="22"/>
          <w:lang w:val="en-US"/>
        </w:rPr>
        <w:t xml:space="preserve"> </w:t>
      </w:r>
      <w:r w:rsidR="00B71BB9">
        <w:rPr>
          <w:rFonts w:cstheme="minorHAnsi"/>
          <w:i/>
          <w:iCs/>
          <w:sz w:val="22"/>
          <w:szCs w:val="22"/>
          <w:lang w:val="en-US"/>
        </w:rPr>
        <w:t xml:space="preserve">for the mass and temperature </w:t>
      </w:r>
      <w:r w:rsidR="00FC6551">
        <w:rPr>
          <w:rFonts w:cstheme="minorHAnsi"/>
          <w:i/>
          <w:iCs/>
          <w:sz w:val="22"/>
          <w:szCs w:val="22"/>
          <w:lang w:val="en-US"/>
        </w:rPr>
        <w:t xml:space="preserve">coefficient, </w:t>
      </w:r>
      <w:r w:rsidR="00DE6CC4">
        <w:rPr>
          <w:rFonts w:cstheme="minorHAnsi"/>
          <w:i/>
          <w:iCs/>
          <w:sz w:val="22"/>
          <w:szCs w:val="22"/>
          <w:lang w:val="en-US"/>
        </w:rPr>
        <w:t>respectively</w:t>
      </w:r>
      <w:r w:rsidR="0025737A" w:rsidRPr="00E32739">
        <w:rPr>
          <w:rFonts w:cstheme="minorHAnsi"/>
          <w:i/>
          <w:iCs/>
          <w:sz w:val="22"/>
          <w:szCs w:val="22"/>
          <w:lang w:val="en-US"/>
        </w:rPr>
        <w:t>)</w:t>
      </w:r>
      <w:r w:rsidR="00EA25F2">
        <w:rPr>
          <w:rFonts w:cstheme="minorHAnsi"/>
          <w:i/>
          <w:iCs/>
          <w:sz w:val="22"/>
          <w:szCs w:val="22"/>
          <w:lang w:val="en-US"/>
        </w:rPr>
        <w:t xml:space="preserve">. The shaded vertical area </w:t>
      </w:r>
      <w:r w:rsidR="00B52B9C">
        <w:rPr>
          <w:rFonts w:cstheme="minorHAnsi"/>
          <w:i/>
          <w:iCs/>
          <w:sz w:val="22"/>
          <w:szCs w:val="22"/>
          <w:lang w:val="en-US"/>
        </w:rPr>
        <w:t xml:space="preserve">corresponds to posterior </w:t>
      </w:r>
      <w:r w:rsidR="00B71BB9">
        <w:rPr>
          <w:rFonts w:cstheme="minorHAnsi"/>
          <w:i/>
          <w:iCs/>
          <w:sz w:val="22"/>
          <w:szCs w:val="22"/>
          <w:lang w:val="en-US"/>
        </w:rPr>
        <w:t xml:space="preserve">median </w:t>
      </w:r>
      <m:oMath>
        <m:r>
          <w:rPr>
            <w:rFonts w:ascii="Cambria Math" w:hAnsi="Cambria Math" w:cstheme="minorHAnsi"/>
            <w:sz w:val="22"/>
            <w:szCs w:val="22"/>
            <w:lang w:val="en-US"/>
          </w:rPr>
          <m:t>±2×standard deviation</m:t>
        </m:r>
      </m:oMath>
      <w:r w:rsidR="00294A11">
        <w:rPr>
          <w:rFonts w:cstheme="minorHAnsi"/>
          <w:i/>
          <w:iCs/>
          <w:sz w:val="22"/>
          <w:szCs w:val="22"/>
          <w:lang w:val="en-US"/>
        </w:rPr>
        <w:t xml:space="preserve"> of the posterior </w:t>
      </w:r>
      <w:r w:rsidR="00C0209B">
        <w:rPr>
          <w:rFonts w:cstheme="minorHAnsi"/>
          <w:i/>
          <w:iCs/>
          <w:sz w:val="22"/>
          <w:szCs w:val="22"/>
          <w:lang w:val="en-US"/>
        </w:rPr>
        <w:t>media</w:t>
      </w:r>
      <w:r w:rsidR="00362C04">
        <w:rPr>
          <w:rFonts w:cstheme="minorHAnsi"/>
          <w:i/>
          <w:iCs/>
          <w:sz w:val="22"/>
          <w:szCs w:val="22"/>
          <w:lang w:val="en-US"/>
        </w:rPr>
        <w:t>n</w:t>
      </w:r>
      <w:r w:rsidRPr="00E32739">
        <w:rPr>
          <w:rFonts w:cstheme="minorHAnsi"/>
          <w:i/>
          <w:iCs/>
          <w:sz w:val="22"/>
          <w:szCs w:val="22"/>
          <w:lang w:val="en-US"/>
        </w:rPr>
        <w:t xml:space="preserve">. </w:t>
      </w:r>
    </w:p>
    <w:p w14:paraId="4DF4C686" w14:textId="32F22383" w:rsidR="000528C4" w:rsidRDefault="000528C4" w:rsidP="00904830">
      <w:pPr>
        <w:pStyle w:val="ListParagraph"/>
        <w:spacing w:line="480" w:lineRule="auto"/>
        <w:ind w:left="360"/>
        <w:jc w:val="both"/>
        <w:rPr>
          <w:rFonts w:cstheme="minorHAnsi"/>
        </w:rPr>
      </w:pPr>
    </w:p>
    <w:p w14:paraId="0E492D30" w14:textId="3D6BCA2D" w:rsidR="00D36475" w:rsidRDefault="00D36475" w:rsidP="00D36475">
      <w:pPr>
        <w:pStyle w:val="ListParagraph"/>
        <w:spacing w:line="480" w:lineRule="auto"/>
        <w:ind w:left="360"/>
        <w:jc w:val="center"/>
        <w:rPr>
          <w:rFonts w:cstheme="minorHAnsi"/>
        </w:rPr>
      </w:pPr>
      <w:r>
        <w:rPr>
          <w:rFonts w:cstheme="minorHAnsi"/>
          <w:noProof/>
        </w:rPr>
        <w:lastRenderedPageBreak/>
        <w:drawing>
          <wp:inline distT="0" distB="0" distL="0" distR="0" wp14:anchorId="6B37F9CF" wp14:editId="26D1232A">
            <wp:extent cx="5461000" cy="5461000"/>
            <wp:effectExtent l="0" t="0" r="0" b="0"/>
            <wp:docPr id="27" name="Picture 2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osterior_mte_parameter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63077" cy="5463077"/>
                    </a:xfrm>
                    <a:prstGeom prst="rect">
                      <a:avLst/>
                    </a:prstGeom>
                  </pic:spPr>
                </pic:pic>
              </a:graphicData>
            </a:graphic>
          </wp:inline>
        </w:drawing>
      </w:r>
    </w:p>
    <w:p w14:paraId="4270EBA8" w14:textId="69C9E5A7" w:rsidR="000528C4" w:rsidRPr="001159E5" w:rsidRDefault="000528C4" w:rsidP="00904830">
      <w:pPr>
        <w:pStyle w:val="ListParagraph"/>
        <w:spacing w:line="480" w:lineRule="auto"/>
        <w:ind w:left="0"/>
        <w:jc w:val="both"/>
        <w:rPr>
          <w:rFonts w:cstheme="minorHAnsi"/>
          <w:i/>
          <w:iCs/>
          <w:sz w:val="22"/>
          <w:szCs w:val="22"/>
          <w:lang w:val="en-US"/>
        </w:rPr>
      </w:pPr>
      <w:commentRangeStart w:id="12"/>
      <w:commentRangeStart w:id="13"/>
      <w:r w:rsidRPr="00BB5AE2">
        <w:rPr>
          <w:rFonts w:cstheme="minorHAnsi"/>
          <w:b/>
          <w:bCs/>
          <w:i/>
          <w:iCs/>
          <w:sz w:val="22"/>
          <w:szCs w:val="22"/>
          <w:lang w:val="en-US"/>
        </w:rPr>
        <w:t>Fig</w:t>
      </w:r>
      <w:r w:rsidR="004C5D6E" w:rsidRPr="00BB5AE2">
        <w:rPr>
          <w:rFonts w:cstheme="minorHAnsi"/>
          <w:b/>
          <w:bCs/>
          <w:i/>
          <w:iCs/>
          <w:sz w:val="22"/>
          <w:szCs w:val="22"/>
          <w:lang w:val="en-US"/>
        </w:rPr>
        <w:t>.</w:t>
      </w:r>
      <w:r w:rsidRPr="00BB5AE2">
        <w:rPr>
          <w:rFonts w:cstheme="minorHAnsi"/>
          <w:b/>
          <w:bCs/>
          <w:i/>
          <w:iCs/>
          <w:sz w:val="22"/>
          <w:szCs w:val="22"/>
          <w:lang w:val="en-US"/>
        </w:rPr>
        <w:t xml:space="preserve"> </w:t>
      </w:r>
      <w:r w:rsidR="00FD30B1" w:rsidRPr="00BB5AE2">
        <w:rPr>
          <w:rFonts w:cstheme="minorHAnsi"/>
          <w:b/>
          <w:bCs/>
          <w:i/>
          <w:iCs/>
          <w:sz w:val="22"/>
          <w:szCs w:val="22"/>
          <w:lang w:val="en-US"/>
        </w:rPr>
        <w:t>5</w:t>
      </w:r>
      <w:r w:rsidRPr="00BB5AE2">
        <w:rPr>
          <w:rFonts w:cstheme="minorHAnsi"/>
          <w:i/>
          <w:iCs/>
          <w:sz w:val="22"/>
          <w:szCs w:val="22"/>
          <w:lang w:val="en-US"/>
        </w:rPr>
        <w:t xml:space="preserve"> </w:t>
      </w:r>
      <w:commentRangeEnd w:id="12"/>
      <w:r w:rsidRPr="003146EB">
        <w:rPr>
          <w:rStyle w:val="CommentReference"/>
          <w:i/>
          <w:iCs/>
          <w:sz w:val="22"/>
          <w:szCs w:val="22"/>
        </w:rPr>
        <w:commentReference w:id="12"/>
      </w:r>
      <w:commentRangeEnd w:id="13"/>
      <w:r w:rsidRPr="003146EB">
        <w:rPr>
          <w:rStyle w:val="CommentReference"/>
          <w:i/>
          <w:iCs/>
          <w:sz w:val="22"/>
          <w:szCs w:val="22"/>
        </w:rPr>
        <w:commentReference w:id="13"/>
      </w:r>
      <w:r w:rsidRPr="00BB5AE2">
        <w:rPr>
          <w:rFonts w:cstheme="minorHAnsi"/>
          <w:i/>
          <w:iCs/>
          <w:sz w:val="22"/>
          <w:szCs w:val="22"/>
          <w:lang w:val="en-US"/>
        </w:rPr>
        <w:t>Posterior distributions of the</w:t>
      </w:r>
      <w:r w:rsidR="00AC79AA" w:rsidRPr="00BB5AE2">
        <w:rPr>
          <w:rFonts w:cstheme="minorHAnsi"/>
          <w:i/>
          <w:iCs/>
          <w:sz w:val="22"/>
          <w:szCs w:val="22"/>
          <w:lang w:val="en-US"/>
        </w:rPr>
        <w:t xml:space="preserve"> </w:t>
      </w:r>
      <w:r w:rsidR="005550B2">
        <w:rPr>
          <w:rFonts w:cstheme="minorHAnsi"/>
          <w:i/>
          <w:iCs/>
          <w:sz w:val="22"/>
          <w:szCs w:val="22"/>
          <w:lang w:val="en-US"/>
        </w:rPr>
        <w:t xml:space="preserve">between-species </w:t>
      </w:r>
      <w:r w:rsidR="00386CE4" w:rsidRPr="00BB5AE2">
        <w:rPr>
          <w:rFonts w:cstheme="minorHAnsi"/>
          <w:i/>
          <w:iCs/>
          <w:sz w:val="22"/>
          <w:szCs w:val="22"/>
          <w:lang w:val="en-US"/>
        </w:rPr>
        <w:t xml:space="preserve">average </w:t>
      </w:r>
      <w:r w:rsidR="005550B2">
        <w:rPr>
          <w:rFonts w:cstheme="minorHAnsi"/>
          <w:i/>
          <w:iCs/>
          <w:sz w:val="22"/>
          <w:szCs w:val="22"/>
          <w:lang w:val="en-US"/>
        </w:rPr>
        <w:t xml:space="preserve">intraspecific </w:t>
      </w:r>
      <w:r w:rsidRPr="00BB5AE2">
        <w:rPr>
          <w:rFonts w:cstheme="minorHAnsi"/>
          <w:i/>
          <w:iCs/>
          <w:sz w:val="22"/>
          <w:szCs w:val="22"/>
          <w:lang w:val="en-US"/>
        </w:rPr>
        <w:t xml:space="preserve">parameters </w:t>
      </w:r>
      <w:r w:rsidR="00BE37B2" w:rsidRPr="00BB5AE2">
        <w:rPr>
          <w:rFonts w:cstheme="minorHAnsi"/>
          <w:i/>
          <w:iCs/>
          <w:sz w:val="22"/>
          <w:szCs w:val="22"/>
          <w:lang w:val="en-US"/>
        </w:rPr>
        <w:t>(</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2,3</m:t>
                </m:r>
              </m:sub>
            </m:sSub>
          </m:sub>
        </m:sSub>
      </m:oMath>
      <w:r w:rsidR="00BE37B2" w:rsidRPr="00BB5AE2">
        <w:rPr>
          <w:rFonts w:cstheme="minorHAnsi"/>
          <w:i/>
          <w:iCs/>
          <w:sz w:val="22"/>
          <w:szCs w:val="22"/>
          <w:lang w:val="en-US"/>
        </w:rPr>
        <w:t xml:space="preserve">) </w:t>
      </w:r>
      <w:r w:rsidRPr="00BB5AE2">
        <w:rPr>
          <w:rFonts w:cstheme="minorHAnsi"/>
          <w:i/>
          <w:iCs/>
          <w:sz w:val="22"/>
          <w:szCs w:val="22"/>
          <w:lang w:val="en-US"/>
        </w:rPr>
        <w:t>for metabolic rate (top row) and maximum consumption rate (bottom row)</w:t>
      </w:r>
      <w:r w:rsidR="00831E87" w:rsidRPr="00BB5AE2">
        <w:rPr>
          <w:rFonts w:cstheme="minorHAnsi"/>
          <w:i/>
          <w:iCs/>
          <w:sz w:val="22"/>
          <w:szCs w:val="22"/>
          <w:lang w:val="en-US"/>
        </w:rPr>
        <w:t>.</w:t>
      </w:r>
      <w:r w:rsidRPr="00BB5AE2">
        <w:rPr>
          <w:rFonts w:cstheme="minorHAnsi"/>
          <w:i/>
          <w:iCs/>
          <w:sz w:val="22"/>
          <w:szCs w:val="22"/>
          <w:lang w:val="en-US"/>
        </w:rPr>
        <w:t xml:space="preserve"> </w:t>
      </w:r>
      <w:r w:rsidRPr="003146EB">
        <w:rPr>
          <w:rFonts w:cstheme="minorHAnsi"/>
          <w:i/>
          <w:iCs/>
          <w:sz w:val="22"/>
          <w:szCs w:val="22"/>
        </w:rPr>
        <w:t xml:space="preserve">Text in top left corner corresponds to the </w:t>
      </w:r>
      <w:r w:rsidR="00A123B4" w:rsidRPr="003146EB">
        <w:rPr>
          <w:rFonts w:cstheme="minorHAnsi"/>
          <w:i/>
          <w:iCs/>
          <w:sz w:val="22"/>
          <w:szCs w:val="22"/>
        </w:rPr>
        <w:t xml:space="preserve">posterior </w:t>
      </w:r>
      <w:r w:rsidRPr="003146EB">
        <w:rPr>
          <w:rFonts w:cstheme="minorHAnsi"/>
          <w:i/>
          <w:iCs/>
          <w:sz w:val="22"/>
          <w:szCs w:val="22"/>
        </w:rPr>
        <w:t xml:space="preserve">median. </w:t>
      </w:r>
      <w:r w:rsidRPr="006F44F4">
        <w:rPr>
          <w:rFonts w:cstheme="minorHAnsi"/>
          <w:i/>
          <w:iCs/>
          <w:sz w:val="22"/>
          <w:szCs w:val="22"/>
          <w:lang w:val="en-US"/>
        </w:rPr>
        <w:t>Note that the final model for maximum consumption rate did not include a mass-temperature interaction term</w:t>
      </w:r>
      <w:r w:rsidR="0037401F" w:rsidRPr="006F44F4">
        <w:rPr>
          <w:rFonts w:cstheme="minorHAnsi"/>
          <w:i/>
          <w:iCs/>
          <w:sz w:val="22"/>
          <w:szCs w:val="22"/>
          <w:lang w:val="en-US"/>
        </w:rPr>
        <w:t xml:space="preserve">. </w:t>
      </w:r>
      <w:r w:rsidR="0037401F" w:rsidRPr="001159E5">
        <w:rPr>
          <w:rFonts w:cstheme="minorHAnsi"/>
          <w:i/>
          <w:iCs/>
          <w:sz w:val="22"/>
          <w:szCs w:val="22"/>
          <w:lang w:val="en-US"/>
        </w:rPr>
        <w:t>T</w:t>
      </w:r>
      <w:r w:rsidR="00C15623" w:rsidRPr="001159E5">
        <w:rPr>
          <w:rFonts w:cstheme="minorHAnsi"/>
          <w:i/>
          <w:iCs/>
          <w:sz w:val="22"/>
          <w:szCs w:val="22"/>
          <w:lang w:val="en-US"/>
        </w:rPr>
        <w:t>he scale is the same within parameters across rates</w:t>
      </w:r>
      <w:r w:rsidR="0096072A" w:rsidRPr="001159E5">
        <w:rPr>
          <w:rFonts w:cstheme="minorHAnsi"/>
          <w:i/>
          <w:iCs/>
          <w:sz w:val="22"/>
          <w:szCs w:val="22"/>
          <w:lang w:val="en-US"/>
        </w:rPr>
        <w:t xml:space="preserve"> for comparison</w:t>
      </w:r>
      <w:commentRangeStart w:id="14"/>
      <w:commentRangeStart w:id="15"/>
      <w:r w:rsidRPr="001159E5">
        <w:rPr>
          <w:rFonts w:cstheme="minorHAnsi"/>
          <w:i/>
          <w:iCs/>
          <w:sz w:val="22"/>
          <w:szCs w:val="22"/>
          <w:lang w:val="en-US"/>
        </w:rPr>
        <w:t>.</w:t>
      </w:r>
      <w:commentRangeEnd w:id="14"/>
      <w:r w:rsidRPr="003146EB">
        <w:rPr>
          <w:rStyle w:val="CommentReference"/>
          <w:i/>
          <w:iCs/>
          <w:sz w:val="22"/>
          <w:szCs w:val="22"/>
        </w:rPr>
        <w:commentReference w:id="14"/>
      </w:r>
      <w:commentRangeEnd w:id="15"/>
      <w:r w:rsidRPr="003146EB">
        <w:rPr>
          <w:rStyle w:val="CommentReference"/>
          <w:i/>
          <w:iCs/>
          <w:sz w:val="22"/>
          <w:szCs w:val="22"/>
        </w:rPr>
        <w:commentReference w:id="15"/>
      </w:r>
    </w:p>
    <w:p w14:paraId="010D51DE" w14:textId="4CBC7888" w:rsidR="000528C4" w:rsidRPr="001159E5" w:rsidRDefault="000528C4" w:rsidP="00904830">
      <w:pPr>
        <w:pStyle w:val="ListParagraph"/>
        <w:spacing w:line="480" w:lineRule="auto"/>
        <w:ind w:left="360"/>
        <w:jc w:val="both"/>
        <w:rPr>
          <w:rFonts w:cstheme="minorHAnsi"/>
          <w:lang w:val="en-US"/>
        </w:rPr>
      </w:pPr>
    </w:p>
    <w:p w14:paraId="7568CA41" w14:textId="50241014" w:rsidR="008802D5" w:rsidRPr="001159E5" w:rsidRDefault="008802D5" w:rsidP="00904830">
      <w:pPr>
        <w:pStyle w:val="ListParagraph"/>
        <w:spacing w:line="480" w:lineRule="auto"/>
        <w:ind w:left="360"/>
        <w:jc w:val="both"/>
        <w:rPr>
          <w:rFonts w:cstheme="minorHAnsi"/>
          <w:lang w:val="en-US"/>
        </w:rPr>
      </w:pPr>
    </w:p>
    <w:p w14:paraId="1289C1D6" w14:textId="62209957" w:rsidR="008802D5" w:rsidRPr="001159E5" w:rsidRDefault="008802D5" w:rsidP="00904830">
      <w:pPr>
        <w:pStyle w:val="ListParagraph"/>
        <w:spacing w:line="480" w:lineRule="auto"/>
        <w:ind w:left="360"/>
        <w:jc w:val="both"/>
        <w:rPr>
          <w:rFonts w:cstheme="minorHAnsi"/>
          <w:lang w:val="en-US"/>
        </w:rPr>
      </w:pPr>
    </w:p>
    <w:p w14:paraId="17A78F4D" w14:textId="1F5392F2" w:rsidR="00673F8A" w:rsidRPr="001159E5" w:rsidRDefault="00673F8A" w:rsidP="00904830">
      <w:pPr>
        <w:pStyle w:val="ListParagraph"/>
        <w:spacing w:line="480" w:lineRule="auto"/>
        <w:ind w:left="360"/>
        <w:jc w:val="both"/>
        <w:rPr>
          <w:rFonts w:cstheme="minorHAnsi"/>
          <w:lang w:val="en-US"/>
        </w:rPr>
      </w:pPr>
    </w:p>
    <w:p w14:paraId="64390150" w14:textId="79F44B20" w:rsidR="009A573D" w:rsidRPr="001159E5" w:rsidRDefault="009A573D" w:rsidP="00904830">
      <w:pPr>
        <w:pStyle w:val="ListParagraph"/>
        <w:spacing w:line="480" w:lineRule="auto"/>
        <w:ind w:left="360"/>
        <w:jc w:val="both"/>
        <w:rPr>
          <w:rFonts w:cstheme="minorHAnsi"/>
          <w:lang w:val="en-US"/>
        </w:rPr>
      </w:pPr>
    </w:p>
    <w:p w14:paraId="38029B00" w14:textId="67FC6965" w:rsidR="000D1A5F" w:rsidRDefault="00394251" w:rsidP="00EF304B">
      <w:pPr>
        <w:spacing w:line="480" w:lineRule="auto"/>
        <w:contextualSpacing/>
        <w:jc w:val="center"/>
        <w:rPr>
          <w:rFonts w:cstheme="minorHAnsi"/>
          <w:sz w:val="22"/>
          <w:szCs w:val="22"/>
          <w:lang w:val="en-US"/>
        </w:rPr>
      </w:pPr>
      <w:r>
        <w:rPr>
          <w:rFonts w:cstheme="minorHAnsi"/>
          <w:noProof/>
          <w:sz w:val="22"/>
          <w:szCs w:val="22"/>
          <w:lang w:val="en-US"/>
        </w:rPr>
        <w:lastRenderedPageBreak/>
        <w:drawing>
          <wp:inline distT="0" distB="0" distL="0" distR="0" wp14:anchorId="596426D9" wp14:editId="25A0BDF1">
            <wp:extent cx="4887913" cy="3708400"/>
            <wp:effectExtent l="0" t="0" r="1905" b="0"/>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l_model.png"/>
                    <pic:cNvPicPr/>
                  </pic:nvPicPr>
                  <pic:blipFill rotWithShape="1">
                    <a:blip r:embed="rId24" cstate="print">
                      <a:extLst>
                        <a:ext uri="{28A0092B-C50C-407E-A947-70E740481C1C}">
                          <a14:useLocalDpi xmlns:a14="http://schemas.microsoft.com/office/drawing/2010/main" val="0"/>
                        </a:ext>
                      </a:extLst>
                    </a:blip>
                    <a:srcRect t="11541" b="12591"/>
                    <a:stretch/>
                  </pic:blipFill>
                  <pic:spPr bwMode="auto">
                    <a:xfrm>
                      <a:off x="0" y="0"/>
                      <a:ext cx="4902716" cy="3719631"/>
                    </a:xfrm>
                    <a:prstGeom prst="rect">
                      <a:avLst/>
                    </a:prstGeom>
                    <a:ln>
                      <a:noFill/>
                    </a:ln>
                    <a:extLst>
                      <a:ext uri="{53640926-AAD7-44D8-BBD7-CCE9431645EC}">
                        <a14:shadowObscured xmlns:a14="http://schemas.microsoft.com/office/drawing/2010/main"/>
                      </a:ext>
                    </a:extLst>
                  </pic:spPr>
                </pic:pic>
              </a:graphicData>
            </a:graphic>
          </wp:inline>
        </w:drawing>
      </w:r>
    </w:p>
    <w:p w14:paraId="27349F9A" w14:textId="6D63C5FE" w:rsidR="0035160C" w:rsidRPr="00535A57" w:rsidRDefault="0035160C" w:rsidP="0035160C">
      <w:pPr>
        <w:spacing w:line="480" w:lineRule="auto"/>
        <w:contextualSpacing/>
        <w:jc w:val="both"/>
        <w:rPr>
          <w:rFonts w:cstheme="minorHAnsi"/>
          <w:i/>
          <w:iCs/>
          <w:sz w:val="22"/>
          <w:szCs w:val="22"/>
          <w:lang w:val="en-US"/>
        </w:rPr>
      </w:pPr>
      <w:r w:rsidRPr="003D1620">
        <w:rPr>
          <w:rFonts w:cstheme="minorHAnsi"/>
          <w:b/>
          <w:bCs/>
          <w:i/>
          <w:iCs/>
          <w:sz w:val="22"/>
          <w:szCs w:val="22"/>
          <w:lang w:val="en-US"/>
        </w:rPr>
        <w:t>Fig</w:t>
      </w:r>
      <w:r w:rsidR="004C5D6E" w:rsidRPr="003D1620">
        <w:rPr>
          <w:rFonts w:cstheme="minorHAnsi"/>
          <w:b/>
          <w:bCs/>
          <w:i/>
          <w:iCs/>
          <w:sz w:val="22"/>
          <w:szCs w:val="22"/>
          <w:lang w:val="en-US"/>
        </w:rPr>
        <w:t>.</w:t>
      </w:r>
      <w:r w:rsidRPr="003D1620">
        <w:rPr>
          <w:rFonts w:cstheme="minorHAnsi"/>
          <w:b/>
          <w:bCs/>
          <w:i/>
          <w:iCs/>
          <w:sz w:val="22"/>
          <w:szCs w:val="22"/>
          <w:lang w:val="en-US"/>
        </w:rPr>
        <w:t xml:space="preserve"> 6</w:t>
      </w:r>
      <w:r w:rsidRPr="00535A57">
        <w:rPr>
          <w:rFonts w:cstheme="minorHAnsi"/>
          <w:i/>
          <w:iCs/>
          <w:sz w:val="22"/>
          <w:szCs w:val="22"/>
          <w:lang w:val="en-US"/>
        </w:rPr>
        <w:t xml:space="preserve">. </w:t>
      </w:r>
      <w:r w:rsidR="00DB62B2">
        <w:rPr>
          <w:rFonts w:cstheme="minorHAnsi"/>
          <w:i/>
          <w:iCs/>
          <w:sz w:val="22"/>
          <w:szCs w:val="22"/>
          <w:lang w:val="en-US"/>
        </w:rPr>
        <w:t xml:space="preserve">Standardized maximum consumption rates </w:t>
      </w:r>
      <w:r w:rsidR="00053054">
        <w:rPr>
          <w:rFonts w:cstheme="minorHAnsi"/>
          <w:i/>
          <w:iCs/>
          <w:sz w:val="22"/>
          <w:szCs w:val="22"/>
          <w:lang w:val="en-US"/>
        </w:rPr>
        <w:t>(relative to mean within species)</w:t>
      </w:r>
      <w:r w:rsidR="004577C7">
        <w:rPr>
          <w:rFonts w:cstheme="minorHAnsi"/>
          <w:i/>
          <w:iCs/>
          <w:sz w:val="22"/>
          <w:szCs w:val="22"/>
          <w:lang w:val="en-US"/>
        </w:rPr>
        <w:t xml:space="preserve"> </w:t>
      </w:r>
      <w:r w:rsidR="007470BE">
        <w:rPr>
          <w:rFonts w:cstheme="minorHAnsi"/>
          <w:i/>
          <w:iCs/>
          <w:sz w:val="22"/>
          <w:szCs w:val="22"/>
          <w:lang w:val="en-US"/>
        </w:rPr>
        <w:t>as a function of temperature</w:t>
      </w:r>
      <w:r w:rsidR="00FC1C39">
        <w:rPr>
          <w:rFonts w:cstheme="minorHAnsi"/>
          <w:i/>
          <w:iCs/>
          <w:sz w:val="22"/>
          <w:szCs w:val="22"/>
          <w:lang w:val="en-US"/>
        </w:rPr>
        <w:t xml:space="preserve"> from the data subset </w:t>
      </w:r>
      <w:r w:rsidR="00717345">
        <w:rPr>
          <w:rFonts w:cstheme="minorHAnsi"/>
          <w:i/>
          <w:iCs/>
          <w:sz w:val="22"/>
          <w:szCs w:val="22"/>
          <w:lang w:val="en-US"/>
        </w:rPr>
        <w:t>containing</w:t>
      </w:r>
      <w:r w:rsidR="00FC1C39">
        <w:rPr>
          <w:rFonts w:cstheme="minorHAnsi"/>
          <w:i/>
          <w:iCs/>
          <w:sz w:val="22"/>
          <w:szCs w:val="22"/>
          <w:lang w:val="en-US"/>
        </w:rPr>
        <w:t xml:space="preserve"> only species with data points at temperatures higher than where the rate is maximized (“optimum”).</w:t>
      </w:r>
      <w:r w:rsidR="00604BEA">
        <w:rPr>
          <w:rFonts w:cstheme="minorHAnsi"/>
          <w:i/>
          <w:iCs/>
          <w:sz w:val="22"/>
          <w:szCs w:val="22"/>
          <w:lang w:val="en-US"/>
        </w:rPr>
        <w:t xml:space="preserve"> Points show data and lines are predictions </w:t>
      </w:r>
      <w:r w:rsidR="009846DC">
        <w:rPr>
          <w:rFonts w:cstheme="minorHAnsi"/>
          <w:i/>
          <w:iCs/>
          <w:sz w:val="22"/>
          <w:szCs w:val="22"/>
          <w:lang w:val="en-US"/>
        </w:rPr>
        <w:t xml:space="preserve">from the </w:t>
      </w:r>
      <w:r w:rsidR="00EB0AAA">
        <w:rPr>
          <w:rFonts w:cstheme="minorHAnsi"/>
          <w:i/>
          <w:iCs/>
          <w:sz w:val="22"/>
          <w:szCs w:val="22"/>
          <w:lang w:val="en-US"/>
        </w:rPr>
        <w:t>polynomial model</w:t>
      </w:r>
      <w:r w:rsidR="005B4C49">
        <w:rPr>
          <w:rFonts w:cstheme="minorHAnsi"/>
          <w:i/>
          <w:iCs/>
          <w:sz w:val="22"/>
          <w:szCs w:val="22"/>
          <w:lang w:val="en-US"/>
        </w:rPr>
        <w:t xml:space="preserve"> where the centered body mass is held at 0</w:t>
      </w:r>
      <w:r w:rsidR="001209AD">
        <w:rPr>
          <w:rFonts w:cstheme="minorHAnsi"/>
          <w:i/>
          <w:iCs/>
          <w:sz w:val="22"/>
          <w:szCs w:val="22"/>
          <w:lang w:val="en-US"/>
        </w:rPr>
        <w:t xml:space="preserve"> (corresponding to mean mass within species)</w:t>
      </w:r>
      <w:r w:rsidR="00A0573F">
        <w:rPr>
          <w:rFonts w:cstheme="minorHAnsi"/>
          <w:i/>
          <w:iCs/>
          <w:sz w:val="22"/>
          <w:szCs w:val="22"/>
          <w:lang w:val="en-US"/>
        </w:rPr>
        <w:t>, by species (indicated by color)</w:t>
      </w:r>
      <w:r w:rsidR="00F2008F">
        <w:rPr>
          <w:rFonts w:cstheme="minorHAnsi"/>
          <w:i/>
          <w:iCs/>
          <w:sz w:val="22"/>
          <w:szCs w:val="22"/>
          <w:lang w:val="en-US"/>
        </w:rPr>
        <w:t xml:space="preserve">. The shaded areas show 80% credible interval for the </w:t>
      </w:r>
      <w:r w:rsidR="00AE3157">
        <w:rPr>
          <w:rFonts w:cstheme="minorHAnsi"/>
          <w:i/>
          <w:iCs/>
          <w:sz w:val="22"/>
          <w:szCs w:val="22"/>
          <w:lang w:val="en-US"/>
        </w:rPr>
        <w:t xml:space="preserve">median </w:t>
      </w:r>
      <w:r w:rsidR="00F2008F">
        <w:rPr>
          <w:rFonts w:cstheme="minorHAnsi"/>
          <w:i/>
          <w:iCs/>
          <w:sz w:val="22"/>
          <w:szCs w:val="22"/>
          <w:lang w:val="en-US"/>
        </w:rPr>
        <w:t xml:space="preserve">prediction. </w:t>
      </w:r>
      <w:r w:rsidR="0046062E">
        <w:rPr>
          <w:rFonts w:cstheme="minorHAnsi"/>
          <w:i/>
          <w:iCs/>
          <w:sz w:val="22"/>
          <w:szCs w:val="22"/>
          <w:lang w:val="en-US"/>
        </w:rPr>
        <w:t xml:space="preserve">Arrows depict the optimum temperature </w:t>
      </w:r>
      <w:r w:rsidR="007D37A1">
        <w:rPr>
          <w:rFonts w:cstheme="minorHAnsi"/>
          <w:i/>
          <w:iCs/>
          <w:sz w:val="22"/>
          <w:szCs w:val="22"/>
          <w:lang w:val="en-US"/>
        </w:rPr>
        <w:t>for each species</w:t>
      </w:r>
      <w:r w:rsidR="008912B4">
        <w:rPr>
          <w:rFonts w:cstheme="minorHAnsi"/>
          <w:i/>
          <w:iCs/>
          <w:sz w:val="22"/>
          <w:szCs w:val="22"/>
          <w:lang w:val="en-US"/>
        </w:rPr>
        <w:t xml:space="preserve">, in units “difference from </w:t>
      </w:r>
      <w:r w:rsidR="007D051E">
        <w:rPr>
          <w:rFonts w:cstheme="minorHAnsi"/>
          <w:i/>
          <w:iCs/>
          <w:sz w:val="22"/>
          <w:szCs w:val="22"/>
          <w:lang w:val="en-US"/>
        </w:rPr>
        <w:t>median environmental temperature”</w:t>
      </w:r>
      <w:r w:rsidR="00FA76E5">
        <w:rPr>
          <w:rFonts w:cstheme="minorHAnsi"/>
          <w:i/>
          <w:iCs/>
          <w:sz w:val="22"/>
          <w:szCs w:val="22"/>
          <w:lang w:val="en-US"/>
        </w:rPr>
        <w:t xml:space="preserve">, </w:t>
      </w:r>
      <w:r w:rsidR="003C2F1A">
        <w:rPr>
          <w:rFonts w:cstheme="minorHAnsi"/>
          <w:i/>
          <w:iCs/>
          <w:sz w:val="22"/>
          <w:szCs w:val="22"/>
          <w:lang w:val="en-US"/>
        </w:rPr>
        <w:t xml:space="preserve">and the vertical </w:t>
      </w:r>
      <w:r w:rsidR="00643A3B">
        <w:rPr>
          <w:rFonts w:cstheme="minorHAnsi"/>
          <w:i/>
          <w:iCs/>
          <w:sz w:val="22"/>
          <w:szCs w:val="22"/>
          <w:lang w:val="en-US"/>
        </w:rPr>
        <w:t xml:space="preserve">dashed and dotted lines correspond to the mean optimum temperature </w:t>
      </w:r>
      <m:oMath>
        <m:r>
          <w:rPr>
            <w:rFonts w:ascii="Cambria Math" w:hAnsi="Cambria Math" w:cstheme="minorHAnsi"/>
            <w:sz w:val="22"/>
            <w:szCs w:val="22"/>
            <w:lang w:val="en-US"/>
          </w:rPr>
          <m:t>±</m:t>
        </m:r>
      </m:oMath>
      <w:r w:rsidR="009409DD">
        <w:rPr>
          <w:rFonts w:cstheme="minorHAnsi"/>
          <w:i/>
          <w:iCs/>
          <w:sz w:val="22"/>
          <w:szCs w:val="22"/>
          <w:lang w:val="en-US"/>
        </w:rPr>
        <w:t xml:space="preserve"> 1 </w:t>
      </w:r>
      <w:r w:rsidR="00643A3B">
        <w:rPr>
          <w:rFonts w:cstheme="minorHAnsi"/>
          <w:i/>
          <w:iCs/>
          <w:sz w:val="22"/>
          <w:szCs w:val="22"/>
          <w:lang w:val="en-US"/>
        </w:rPr>
        <w:t>standard deviation.</w:t>
      </w:r>
    </w:p>
    <w:p w14:paraId="2BF30E80" w14:textId="77777777" w:rsidR="009A573D" w:rsidRPr="00611DC4" w:rsidRDefault="009A573D" w:rsidP="00904830">
      <w:pPr>
        <w:pStyle w:val="ListParagraph"/>
        <w:spacing w:line="480" w:lineRule="auto"/>
        <w:ind w:left="360"/>
        <w:jc w:val="both"/>
        <w:rPr>
          <w:rFonts w:cstheme="minorHAnsi"/>
          <w:lang w:val="en-US"/>
        </w:rPr>
      </w:pPr>
    </w:p>
    <w:p w14:paraId="16AF2BE1" w14:textId="41BA26F1" w:rsidR="00B142AE" w:rsidRDefault="00B142AE" w:rsidP="00904830">
      <w:pPr>
        <w:pStyle w:val="ListParagraph"/>
        <w:spacing w:line="480" w:lineRule="auto"/>
        <w:ind w:left="360"/>
        <w:jc w:val="both"/>
        <w:rPr>
          <w:rFonts w:cstheme="minorHAnsi"/>
        </w:rPr>
      </w:pPr>
    </w:p>
    <w:p w14:paraId="3D67807F" w14:textId="09D87BCA" w:rsidR="00A83370" w:rsidRDefault="00A83370" w:rsidP="003130F0">
      <w:pPr>
        <w:spacing w:line="480" w:lineRule="auto"/>
        <w:jc w:val="both"/>
        <w:rPr>
          <w:rFonts w:eastAsiaTheme="minorEastAsia"/>
          <w:iCs/>
          <w:sz w:val="22"/>
          <w:szCs w:val="22"/>
          <w:lang w:val="en-US"/>
        </w:rPr>
      </w:pPr>
    </w:p>
    <w:p w14:paraId="288EA570" w14:textId="5111A769" w:rsidR="00523A73" w:rsidRDefault="00523A73" w:rsidP="003130F0">
      <w:pPr>
        <w:spacing w:line="480" w:lineRule="auto"/>
        <w:jc w:val="both"/>
        <w:rPr>
          <w:rFonts w:eastAsiaTheme="minorEastAsia"/>
          <w:iCs/>
          <w:sz w:val="22"/>
          <w:szCs w:val="22"/>
          <w:lang w:val="en-US"/>
        </w:rPr>
      </w:pPr>
    </w:p>
    <w:p w14:paraId="2D50355F" w14:textId="50899E48" w:rsidR="00C009B1" w:rsidRDefault="00C009B1" w:rsidP="003130F0">
      <w:pPr>
        <w:spacing w:line="480" w:lineRule="auto"/>
        <w:jc w:val="both"/>
        <w:rPr>
          <w:rFonts w:eastAsiaTheme="minorEastAsia"/>
          <w:iCs/>
          <w:sz w:val="22"/>
          <w:szCs w:val="22"/>
          <w:lang w:val="en-US"/>
        </w:rPr>
      </w:pPr>
    </w:p>
    <w:p w14:paraId="4A8A1E4D" w14:textId="79AAA4F8" w:rsidR="00AF628F" w:rsidRDefault="00AF628F" w:rsidP="003130F0">
      <w:pPr>
        <w:spacing w:line="480" w:lineRule="auto"/>
        <w:jc w:val="both"/>
        <w:rPr>
          <w:rFonts w:eastAsiaTheme="minorEastAsia"/>
          <w:iCs/>
          <w:sz w:val="22"/>
          <w:szCs w:val="22"/>
          <w:lang w:val="en-US"/>
        </w:rPr>
      </w:pPr>
    </w:p>
    <w:p w14:paraId="2287C830" w14:textId="77777777" w:rsidR="008D6EBC" w:rsidRDefault="008D6EBC" w:rsidP="003130F0">
      <w:pPr>
        <w:spacing w:line="480" w:lineRule="auto"/>
        <w:jc w:val="both"/>
        <w:rPr>
          <w:rFonts w:eastAsiaTheme="minorEastAsia"/>
          <w:iCs/>
          <w:sz w:val="22"/>
          <w:szCs w:val="22"/>
          <w:lang w:val="en-US"/>
        </w:rPr>
      </w:pPr>
    </w:p>
    <w:p w14:paraId="02FC7410" w14:textId="1EAB493E" w:rsidR="00F53EDC" w:rsidRDefault="00F53EDC" w:rsidP="00904830">
      <w:pPr>
        <w:spacing w:line="480" w:lineRule="auto"/>
        <w:contextualSpacing/>
        <w:jc w:val="both"/>
        <w:rPr>
          <w:rFonts w:cstheme="minorHAnsi"/>
          <w:b/>
          <w:lang w:val="en-US"/>
        </w:rPr>
      </w:pPr>
      <w:commentRangeStart w:id="16"/>
      <w:r w:rsidRPr="00660D1C">
        <w:rPr>
          <w:rFonts w:cstheme="minorHAnsi"/>
          <w:b/>
          <w:lang w:val="en-US"/>
        </w:rPr>
        <w:lastRenderedPageBreak/>
        <w:t>Discussion</w:t>
      </w:r>
      <w:commentRangeEnd w:id="16"/>
      <w:r w:rsidR="005E48A8">
        <w:rPr>
          <w:rStyle w:val="CommentReference"/>
        </w:rPr>
        <w:commentReference w:id="16"/>
      </w:r>
    </w:p>
    <w:p w14:paraId="37009CBB" w14:textId="40836D60" w:rsidR="003B3003" w:rsidRDefault="0005535E" w:rsidP="00904830">
      <w:pPr>
        <w:spacing w:line="480" w:lineRule="auto"/>
        <w:contextualSpacing/>
        <w:jc w:val="both"/>
        <w:rPr>
          <w:rFonts w:eastAsiaTheme="minorEastAsia" w:cstheme="minorHAnsi"/>
          <w:sz w:val="22"/>
          <w:szCs w:val="22"/>
          <w:lang w:val="en-US"/>
        </w:rPr>
      </w:pPr>
      <w:r>
        <w:rPr>
          <w:rFonts w:eastAsiaTheme="minorEastAsia" w:cstheme="minorHAnsi"/>
          <w:sz w:val="22"/>
          <w:szCs w:val="22"/>
          <w:lang w:val="en-US"/>
        </w:rPr>
        <w:t>The scaling of individual growth, consumption and metabolic rate</w:t>
      </w:r>
      <w:r w:rsidR="00256148">
        <w:rPr>
          <w:rFonts w:eastAsiaTheme="minorEastAsia" w:cstheme="minorHAnsi"/>
          <w:sz w:val="22"/>
          <w:szCs w:val="22"/>
          <w:lang w:val="en-US"/>
        </w:rPr>
        <w:t xml:space="preserve"> with mass and temperature</w:t>
      </w:r>
      <w:r w:rsidR="00462EEE">
        <w:rPr>
          <w:rFonts w:eastAsiaTheme="minorEastAsia" w:cstheme="minorHAnsi"/>
          <w:sz w:val="22"/>
          <w:szCs w:val="22"/>
          <w:lang w:val="en-US"/>
        </w:rPr>
        <w:t xml:space="preserve"> is used to predict the effects of warming </w:t>
      </w:r>
      <w:r w:rsidR="008B643C">
        <w:rPr>
          <w:rFonts w:eastAsiaTheme="minorEastAsia" w:cstheme="minorHAnsi"/>
          <w:sz w:val="22"/>
          <w:szCs w:val="22"/>
          <w:lang w:val="en-US"/>
        </w:rPr>
        <w:t xml:space="preserve">on </w:t>
      </w:r>
      <w:r w:rsidR="006C0311">
        <w:rPr>
          <w:rFonts w:eastAsiaTheme="minorEastAsia" w:cstheme="minorHAnsi"/>
          <w:sz w:val="22"/>
          <w:szCs w:val="22"/>
          <w:lang w:val="en-US"/>
        </w:rPr>
        <w:t>indi</w:t>
      </w:r>
      <w:r w:rsidR="00641D73">
        <w:rPr>
          <w:rFonts w:eastAsiaTheme="minorEastAsia" w:cstheme="minorHAnsi"/>
          <w:sz w:val="22"/>
          <w:szCs w:val="22"/>
          <w:lang w:val="en-US"/>
        </w:rPr>
        <w:t>vidual growth</w:t>
      </w:r>
      <w:r w:rsidR="00E646EF">
        <w:rPr>
          <w:rFonts w:eastAsiaTheme="minorEastAsia" w:cstheme="minorHAnsi"/>
          <w:sz w:val="22"/>
          <w:szCs w:val="22"/>
          <w:lang w:val="en-US"/>
        </w:rPr>
        <w:t>, population and community dynamics using mechanistic models</w:t>
      </w:r>
      <w:r w:rsidR="00787B01">
        <w:rPr>
          <w:rFonts w:eastAsiaTheme="minorEastAsia" w:cstheme="minorHAnsi"/>
          <w:sz w:val="22"/>
          <w:szCs w:val="22"/>
          <w:lang w:val="en-US"/>
        </w:rPr>
        <w:t xml:space="preserve"> </w:t>
      </w:r>
      <w:r w:rsidR="00862F0C">
        <w:rPr>
          <w:rFonts w:eastAsiaTheme="minorEastAsia" w:cstheme="minorHAnsi"/>
          <w:sz w:val="22"/>
          <w:szCs w:val="22"/>
          <w:lang w:val="en-US"/>
        </w:rPr>
        <w:fldChar w:fldCharType="begin"/>
      </w:r>
      <w:r w:rsidR="00BA44FB">
        <w:rPr>
          <w:rFonts w:eastAsiaTheme="minorEastAsia" w:cstheme="minorHAnsi"/>
          <w:sz w:val="22"/>
          <w:szCs w:val="22"/>
          <w:lang w:val="en-US"/>
        </w:rPr>
        <w:instrText xml:space="preserve"> ADDIN ZOTERO_ITEM CSL_CITATION {"citationID":"NlLLAwsu","properties":{"formattedCitation":"(Vasseur &amp; McCann 2005; Rall {\\i{}et al.} 2010; Cheung {\\i{}et al.} 2013)","plainCitation":"(Vasseur &amp; McCann 2005; Rall et al. 2010; Cheung et al. 2013)","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219,"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Pr>
          <w:rFonts w:eastAsiaTheme="minorEastAsia" w:cstheme="minorHAnsi"/>
          <w:sz w:val="22"/>
          <w:szCs w:val="22"/>
          <w:lang w:val="en-US"/>
        </w:rPr>
        <w:fldChar w:fldCharType="separate"/>
      </w:r>
      <w:r w:rsidR="00BA44FB" w:rsidRPr="00BA44FB">
        <w:rPr>
          <w:sz w:val="22"/>
          <w:lang w:val="en-GB"/>
        </w:rPr>
        <w:t xml:space="preserve">(Vasseur &amp; McCann 2005; Rall </w:t>
      </w:r>
      <w:r w:rsidR="00BA44FB" w:rsidRPr="00BA44FB">
        <w:rPr>
          <w:i/>
          <w:iCs/>
          <w:sz w:val="22"/>
          <w:lang w:val="en-GB"/>
        </w:rPr>
        <w:t>et al.</w:t>
      </w:r>
      <w:r w:rsidR="00BA44FB" w:rsidRPr="00BA44FB">
        <w:rPr>
          <w:sz w:val="22"/>
          <w:lang w:val="en-GB"/>
        </w:rPr>
        <w:t xml:space="preserve"> 2010; Cheung </w:t>
      </w:r>
      <w:r w:rsidR="00BA44FB" w:rsidRPr="00BA44FB">
        <w:rPr>
          <w:i/>
          <w:iCs/>
          <w:sz w:val="22"/>
          <w:lang w:val="en-GB"/>
        </w:rPr>
        <w:t>et al.</w:t>
      </w:r>
      <w:r w:rsidR="00BA44FB" w:rsidRPr="00BA44FB">
        <w:rPr>
          <w:sz w:val="22"/>
          <w:lang w:val="en-GB"/>
        </w:rPr>
        <w:t xml:space="preserve"> 2013)</w:t>
      </w:r>
      <w:r w:rsidR="00862F0C">
        <w:rPr>
          <w:rFonts w:eastAsiaTheme="minorEastAsia" w:cstheme="minorHAnsi"/>
          <w:sz w:val="22"/>
          <w:szCs w:val="22"/>
          <w:lang w:val="en-US"/>
        </w:rPr>
        <w:fldChar w:fldCharType="end"/>
      </w:r>
      <w:r w:rsidR="00E646EF">
        <w:rPr>
          <w:rFonts w:eastAsiaTheme="minorEastAsia" w:cstheme="minorHAnsi"/>
          <w:sz w:val="22"/>
          <w:szCs w:val="22"/>
          <w:lang w:val="en-US"/>
        </w:rPr>
        <w:t xml:space="preserve">. </w:t>
      </w:r>
      <w:r w:rsidR="00B0437D">
        <w:rPr>
          <w:rFonts w:eastAsiaTheme="minorEastAsia" w:cstheme="minorHAnsi"/>
          <w:sz w:val="22"/>
          <w:szCs w:val="22"/>
          <w:lang w:val="en-US"/>
        </w:rPr>
        <w:t>It is common to inform</w:t>
      </w:r>
      <w:r w:rsidR="00471109">
        <w:rPr>
          <w:rFonts w:eastAsiaTheme="minorEastAsia" w:cstheme="minorHAnsi"/>
          <w:sz w:val="22"/>
          <w:szCs w:val="22"/>
          <w:lang w:val="en-US"/>
        </w:rPr>
        <w:t xml:space="preserve"> scaling relationships from </w:t>
      </w:r>
      <w:r w:rsidR="00B00A9A">
        <w:rPr>
          <w:rFonts w:eastAsiaTheme="minorEastAsia" w:cstheme="minorHAnsi"/>
          <w:sz w:val="22"/>
          <w:szCs w:val="22"/>
          <w:lang w:val="en-US"/>
        </w:rPr>
        <w:t xml:space="preserve">either </w:t>
      </w:r>
      <w:r w:rsidR="00CD1F98">
        <w:rPr>
          <w:rFonts w:eastAsiaTheme="minorEastAsia" w:cstheme="minorHAnsi"/>
          <w:sz w:val="22"/>
          <w:szCs w:val="22"/>
          <w:lang w:val="en-US"/>
        </w:rPr>
        <w:t xml:space="preserve">single-species studies </w:t>
      </w:r>
      <w:r w:rsidR="005B4852">
        <w:rPr>
          <w:rFonts w:eastAsiaTheme="minorEastAsia" w:cstheme="minorHAnsi"/>
          <w:sz w:val="22"/>
          <w:szCs w:val="22"/>
          <w:lang w:val="en-US"/>
        </w:rPr>
        <w:t xml:space="preserve">or </w:t>
      </w:r>
      <w:r w:rsidR="00473983">
        <w:rPr>
          <w:rFonts w:eastAsiaTheme="minorEastAsia" w:cstheme="minorHAnsi"/>
          <w:sz w:val="22"/>
          <w:szCs w:val="22"/>
          <w:lang w:val="en-US"/>
        </w:rPr>
        <w:t>interspecific relationship</w:t>
      </w:r>
      <w:r w:rsidR="00706253">
        <w:rPr>
          <w:rFonts w:eastAsiaTheme="minorEastAsia" w:cstheme="minorHAnsi"/>
          <w:sz w:val="22"/>
          <w:szCs w:val="22"/>
          <w:lang w:val="en-US"/>
        </w:rPr>
        <w:t>. H</w:t>
      </w:r>
      <w:r w:rsidR="00AF40A3">
        <w:rPr>
          <w:rFonts w:eastAsiaTheme="minorEastAsia" w:cstheme="minorHAnsi"/>
          <w:sz w:val="22"/>
          <w:szCs w:val="22"/>
          <w:lang w:val="en-US"/>
        </w:rPr>
        <w:t>owever,</w:t>
      </w:r>
      <w:r w:rsidR="00706253">
        <w:rPr>
          <w:rFonts w:eastAsiaTheme="minorEastAsia" w:cstheme="minorHAnsi"/>
          <w:sz w:val="22"/>
          <w:szCs w:val="22"/>
          <w:lang w:val="en-US"/>
        </w:rPr>
        <w:t xml:space="preserve"> </w:t>
      </w:r>
      <w:r w:rsidR="00684F05">
        <w:rPr>
          <w:rFonts w:eastAsiaTheme="minorEastAsia" w:cstheme="minorHAnsi"/>
          <w:sz w:val="22"/>
          <w:szCs w:val="22"/>
          <w:lang w:val="en-US"/>
        </w:rPr>
        <w:t>meta-analy</w:t>
      </w:r>
      <w:r w:rsidR="00B95A17">
        <w:rPr>
          <w:rFonts w:eastAsiaTheme="minorEastAsia" w:cstheme="minorHAnsi"/>
          <w:sz w:val="22"/>
          <w:szCs w:val="22"/>
          <w:lang w:val="en-US"/>
        </w:rPr>
        <w:t>tical approaches</w:t>
      </w:r>
      <w:r w:rsidR="00CB0FB5">
        <w:rPr>
          <w:rFonts w:eastAsiaTheme="minorEastAsia" w:cstheme="minorHAnsi"/>
          <w:sz w:val="22"/>
          <w:szCs w:val="22"/>
          <w:lang w:val="en-US"/>
        </w:rPr>
        <w:t xml:space="preserve"> of multiple single species studies can reveal</w:t>
      </w:r>
      <w:r w:rsidR="000808C7">
        <w:rPr>
          <w:rFonts w:eastAsiaTheme="minorEastAsia" w:cstheme="minorHAnsi"/>
          <w:sz w:val="22"/>
          <w:szCs w:val="22"/>
          <w:lang w:val="en-US"/>
        </w:rPr>
        <w:t xml:space="preserve"> large variation in intraspecific scaling parameters, and </w:t>
      </w:r>
      <w:bookmarkStart w:id="17" w:name="_GoBack"/>
      <w:bookmarkEnd w:id="17"/>
      <w:r w:rsidR="007A1347">
        <w:rPr>
          <w:rFonts w:eastAsiaTheme="minorEastAsia" w:cstheme="minorHAnsi"/>
          <w:sz w:val="22"/>
          <w:szCs w:val="22"/>
          <w:lang w:val="en-US"/>
        </w:rPr>
        <w:t xml:space="preserve">former </w:t>
      </w:r>
      <w:r w:rsidR="008828CD">
        <w:rPr>
          <w:rFonts w:eastAsiaTheme="minorEastAsia" w:cstheme="minorHAnsi"/>
          <w:sz w:val="22"/>
          <w:szCs w:val="22"/>
          <w:lang w:val="en-US"/>
        </w:rPr>
        <w:t>can</w:t>
      </w:r>
      <w:r w:rsidR="00440F2E">
        <w:rPr>
          <w:rFonts w:eastAsiaTheme="minorEastAsia" w:cstheme="minorHAnsi"/>
          <w:sz w:val="22"/>
          <w:szCs w:val="22"/>
          <w:lang w:val="en-US"/>
        </w:rPr>
        <w:t xml:space="preserve">, </w:t>
      </w:r>
      <w:r w:rsidR="00565AC3">
        <w:rPr>
          <w:rFonts w:eastAsiaTheme="minorEastAsia" w:cstheme="minorHAnsi"/>
          <w:sz w:val="22"/>
          <w:szCs w:val="22"/>
          <w:lang w:val="en-US"/>
        </w:rPr>
        <w:t>and the latter</w:t>
      </w:r>
      <w:r w:rsidR="007D4898">
        <w:rPr>
          <w:rFonts w:eastAsiaTheme="minorEastAsia" w:cstheme="minorHAnsi"/>
          <w:sz w:val="22"/>
          <w:szCs w:val="22"/>
          <w:lang w:val="en-US"/>
        </w:rPr>
        <w:t xml:space="preserve"> relies on the assumption that rates scale identically within and between species, which </w:t>
      </w:r>
      <w:r w:rsidR="00B713B0">
        <w:rPr>
          <w:rFonts w:eastAsiaTheme="minorEastAsia" w:cstheme="minorHAnsi"/>
          <w:sz w:val="22"/>
          <w:szCs w:val="22"/>
          <w:lang w:val="en-US"/>
        </w:rPr>
        <w:t>is often found not to be the case</w:t>
      </w:r>
      <w:r w:rsidR="00C51BA1">
        <w:rPr>
          <w:rFonts w:eastAsiaTheme="minorEastAsia" w:cstheme="minorHAnsi"/>
          <w:sz w:val="22"/>
          <w:szCs w:val="22"/>
          <w:lang w:val="en-US"/>
        </w:rPr>
        <w:t xml:space="preserve"> </w:t>
      </w:r>
      <w:r w:rsidR="00FF1F2B">
        <w:rPr>
          <w:rFonts w:eastAsiaTheme="minorEastAsia" w:cstheme="minorHAnsi"/>
          <w:sz w:val="22"/>
          <w:szCs w:val="22"/>
          <w:lang w:val="en-US"/>
        </w:rPr>
        <w:fldChar w:fldCharType="begin"/>
      </w:r>
      <w:r w:rsidR="00FF1F2B">
        <w:rPr>
          <w:rFonts w:eastAsiaTheme="minorEastAsia" w:cstheme="minorHAnsi"/>
          <w:sz w:val="22"/>
          <w:szCs w:val="22"/>
          <w:lang w:val="en-US"/>
        </w:rPr>
        <w:instrText xml:space="preserve"> ADDIN ZOTERO_ITEM CSL_CITATION {"citationID":"auGn3YKR","properties":{"formattedCitation":"(Rall {\\i{}et al.} 2012; Jerde {\\i{}et al.} 2019)","plainCitation":"(Rall et al. 2012; Jerde et al. 2019)","noteIndex":0},"citationItems":[{"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FF1F2B">
        <w:rPr>
          <w:rFonts w:eastAsiaTheme="minorEastAsia" w:cstheme="minorHAnsi"/>
          <w:sz w:val="22"/>
          <w:szCs w:val="22"/>
          <w:lang w:val="en-US"/>
        </w:rPr>
        <w:fldChar w:fldCharType="separate"/>
      </w:r>
      <w:r w:rsidR="00FF1F2B" w:rsidRPr="00FF1F2B">
        <w:rPr>
          <w:sz w:val="22"/>
          <w:lang w:val="en-GB"/>
        </w:rPr>
        <w:t xml:space="preserve">(Rall </w:t>
      </w:r>
      <w:r w:rsidR="00FF1F2B" w:rsidRPr="00FF1F2B">
        <w:rPr>
          <w:i/>
          <w:iCs/>
          <w:sz w:val="22"/>
          <w:lang w:val="en-GB"/>
        </w:rPr>
        <w:t>et al.</w:t>
      </w:r>
      <w:r w:rsidR="00FF1F2B" w:rsidRPr="00FF1F2B">
        <w:rPr>
          <w:sz w:val="22"/>
          <w:lang w:val="en-GB"/>
        </w:rPr>
        <w:t xml:space="preserve"> 2012; Jerde </w:t>
      </w:r>
      <w:r w:rsidR="00FF1F2B" w:rsidRPr="00FF1F2B">
        <w:rPr>
          <w:i/>
          <w:iCs/>
          <w:sz w:val="22"/>
          <w:lang w:val="en-GB"/>
        </w:rPr>
        <w:t>et al.</w:t>
      </w:r>
      <w:r w:rsidR="00FF1F2B" w:rsidRPr="00FF1F2B">
        <w:rPr>
          <w:sz w:val="22"/>
          <w:lang w:val="en-GB"/>
        </w:rPr>
        <w:t xml:space="preserve"> 2019)</w:t>
      </w:r>
      <w:r w:rsidR="00FF1F2B">
        <w:rPr>
          <w:rFonts w:eastAsiaTheme="minorEastAsia" w:cstheme="minorHAnsi"/>
          <w:sz w:val="22"/>
          <w:szCs w:val="22"/>
          <w:lang w:val="en-US"/>
        </w:rPr>
        <w:fldChar w:fldCharType="end"/>
      </w:r>
      <w:r w:rsidR="00B713B0">
        <w:rPr>
          <w:rFonts w:eastAsiaTheme="minorEastAsia" w:cstheme="minorHAnsi"/>
          <w:sz w:val="22"/>
          <w:szCs w:val="22"/>
          <w:lang w:val="en-US"/>
        </w:rPr>
        <w:t>.</w:t>
      </w:r>
      <w:r w:rsidR="007349E2">
        <w:rPr>
          <w:rFonts w:eastAsiaTheme="minorEastAsia" w:cstheme="minorHAnsi"/>
          <w:sz w:val="22"/>
          <w:szCs w:val="22"/>
          <w:lang w:val="en-US"/>
        </w:rPr>
        <w:t xml:space="preserve"> </w:t>
      </w:r>
    </w:p>
    <w:p w14:paraId="5AE8B891" w14:textId="77777777" w:rsidR="00757772" w:rsidRDefault="00757772" w:rsidP="00904830">
      <w:pPr>
        <w:spacing w:line="480" w:lineRule="auto"/>
        <w:contextualSpacing/>
        <w:jc w:val="both"/>
        <w:rPr>
          <w:rFonts w:eastAsiaTheme="minorEastAsia"/>
          <w:color w:val="FF0000"/>
          <w:sz w:val="22"/>
          <w:szCs w:val="22"/>
          <w:lang w:val="en-US"/>
        </w:rPr>
      </w:pPr>
    </w:p>
    <w:p w14:paraId="7BEBD744" w14:textId="2EF6394A" w:rsidR="00D7076A" w:rsidRPr="0002382F" w:rsidRDefault="00D7076A" w:rsidP="00904830">
      <w:pPr>
        <w:spacing w:line="480" w:lineRule="auto"/>
        <w:contextualSpacing/>
        <w:jc w:val="both"/>
        <w:rPr>
          <w:rFonts w:eastAsiaTheme="minorEastAsia" w:cstheme="minorHAnsi"/>
          <w:sz w:val="22"/>
          <w:szCs w:val="22"/>
          <w:lang w:val="en-US"/>
        </w:rPr>
      </w:pPr>
      <w:r w:rsidRPr="0002382F">
        <w:rPr>
          <w:rFonts w:eastAsiaTheme="minorEastAsia"/>
          <w:color w:val="FF0000"/>
          <w:sz w:val="22"/>
          <w:szCs w:val="22"/>
          <w:lang w:val="en-US"/>
        </w:rPr>
        <w:t>While s</w:t>
      </w:r>
      <w:r w:rsidRPr="0002382F">
        <w:rPr>
          <w:rFonts w:cstheme="minorHAnsi"/>
          <w:color w:val="FF0000"/>
          <w:sz w:val="22"/>
          <w:szCs w:val="22"/>
          <w:lang w:val="en-US"/>
        </w:rPr>
        <w:t xml:space="preserve">uboptimum temperatures likely reflect average conditions for ecological processes, and thus in general would fit the MTE equation </w:t>
      </w:r>
      <w:r w:rsidRPr="0002382F">
        <w:rPr>
          <w:rFonts w:cstheme="minorHAnsi"/>
          <w:color w:val="FF0000"/>
          <w:sz w:val="22"/>
          <w:szCs w:val="22"/>
        </w:rPr>
        <w:fldChar w:fldCharType="begin"/>
      </w:r>
      <w:r w:rsidRPr="0002382F">
        <w:rPr>
          <w:rFonts w:cstheme="minorHAnsi"/>
          <w:color w:val="FF0000"/>
          <w:sz w:val="22"/>
          <w:szCs w:val="22"/>
          <w:lang w:val="en-US"/>
        </w:rPr>
        <w:instrText xml:space="preserve"> ADDIN ZOTERO_ITEM CSL_CITATION {"citationID":"a2g9cmb6mav","properties":{"formattedCitation":"(Dell {\\i{}et al.} 2014)","plainCitation":"(Dell et al. 2014)","noteIndex":0},"citationItems":[{"id":49,"uris":["http://zotero.org/users/6116610/items/FNJLU2ZY"],"uri":["http://zotero.org/users/6116610/items/FNJLU2ZY"],"itemData":{"id":49,"type":"article-journal","abstract":"Environmental temperature has systematic effects on rates of species interactions, primarily through its influence on organismal physiology. We present a mechanistic model for the thermal response of consumer-resource interactions. We focus on how temperature affects species interactions via key traits - body velocity, detection distance, search rate and handling time - that underlie per capita consumption rate. The model is general because it applies to all foraging strategies: active-capture (both consumer and resource body velocity are important), sit-and-wait (resource velocity dominates) and grazing (consumer velocity dominates). The model predicts that temperature influences consumer-resource interactions primarily through its effects on body velocity (either of the consumer, resource or both), which determines how often consumers and resources encounter each other, and that asymmetries in the thermal responses of interacting species can introduce qualitative, not just quantitative, changes in consumer-resource dynamics. We illustrate this by showing how asymmetries in thermal responses determine equilibrium population densities in interacting consumer-resource pairs. We test for the existence of asymmetries in consumer-resource thermal responses by analysing an extensive database on thermal response curves of ecological traits for 309 species spanning 15 orders of magnitude in body size from terrestrial, marine and freshwater habitats. We find that asymmetries in consumer-resource thermal responses are likely to be a common occurrence. Overall, our study reveals the importance of asymmetric thermal responses in consumer-resource dynamics. In particular, we identify three general types of asymmetries: (i) different levels of performance of the response, (ii) different rates of response (e.g. activation energies) and (iii) different peak or optimal temperatures. Such asymmetries should occur more frequently as the climate changes and species' geographical distributions and phenologies are altered, such that previously noninteracting species come into contact. 6. By using characteristics of trophic interactions that are often well known, such as body size, foraging strategy, thermy and environmental temperature, our framework should allow more accurate predictions about the thermal dependence of consumer-resource interactions. Ultimately, integration of our theory into models of food web and ecosystem dynamics should be useful in understanding how natural systems will respond to current and future temperature change.","container-title":"Journal of Animal Ecology","DOI":"10.1111/1365-2656.12081","issue":"1","note":"PMID: 23692182","page":"70–84","title":"Temperature dependence of trophic interactions are driven by asymmetry of species responses and foraging strategy","volume":"83","author":[{"family":"Dell","given":"A I"},{"family":"Pawar","given":"S"},{"family":"Savage","given":"V M"}],"issued":{"date-parts":[["2014"]]}}}],"schema":"https://github.com/citation-style-language/schema/raw/master/csl-citation.json"} </w:instrText>
      </w:r>
      <w:r w:rsidRPr="0002382F">
        <w:rPr>
          <w:rFonts w:cstheme="minorHAnsi"/>
          <w:color w:val="FF0000"/>
          <w:sz w:val="22"/>
          <w:szCs w:val="22"/>
        </w:rPr>
        <w:fldChar w:fldCharType="separate"/>
      </w:r>
      <w:r w:rsidRPr="0002382F">
        <w:rPr>
          <w:color w:val="FF0000"/>
          <w:sz w:val="22"/>
          <w:szCs w:val="22"/>
          <w:lang w:val="en-US"/>
        </w:rPr>
        <w:t xml:space="preserve">(Dell </w:t>
      </w:r>
      <w:r w:rsidRPr="0002382F">
        <w:rPr>
          <w:i/>
          <w:iCs/>
          <w:color w:val="FF0000"/>
          <w:sz w:val="22"/>
          <w:szCs w:val="22"/>
          <w:lang w:val="en-US"/>
        </w:rPr>
        <w:t>et al.</w:t>
      </w:r>
      <w:r w:rsidRPr="0002382F">
        <w:rPr>
          <w:color w:val="FF0000"/>
          <w:sz w:val="22"/>
          <w:szCs w:val="22"/>
          <w:lang w:val="en-US"/>
        </w:rPr>
        <w:t xml:space="preserve"> 2014)</w:t>
      </w:r>
      <w:r w:rsidRPr="0002382F">
        <w:rPr>
          <w:rFonts w:cstheme="minorHAnsi"/>
          <w:color w:val="FF0000"/>
          <w:sz w:val="22"/>
          <w:szCs w:val="22"/>
        </w:rPr>
        <w:fldChar w:fldCharType="end"/>
      </w:r>
      <w:r w:rsidRPr="0002382F">
        <w:rPr>
          <w:rFonts w:cstheme="minorHAnsi"/>
          <w:color w:val="FF0000"/>
          <w:sz w:val="22"/>
          <w:szCs w:val="22"/>
          <w:lang w:val="en-US"/>
        </w:rPr>
        <w:t>, there are potentially important exceptions. First, even below optimum, thermal performance curves (TPCs) may not always be log-linear, which the Arrhenius-equation assumes (Englund, 2011). Second, it has been shown that sub-optimum temperatures are in fact optimal in varying environments, which makes it challenging to define the ascending part of a thermal response curve (Bernhardt et al 2019). Lastly, climate change is already causing populations at the edge of their distributions to experience lethal heat waves (Pörtner &amp; Knust, 2007).</w:t>
      </w:r>
    </w:p>
    <w:p w14:paraId="68924006" w14:textId="1040DE80" w:rsidR="00990128" w:rsidRPr="0002382F" w:rsidRDefault="00897DB6" w:rsidP="00904830">
      <w:pPr>
        <w:spacing w:line="480" w:lineRule="auto"/>
        <w:contextualSpacing/>
        <w:jc w:val="both"/>
        <w:rPr>
          <w:rFonts w:eastAsiaTheme="minorEastAsia" w:cstheme="minorHAnsi"/>
          <w:sz w:val="22"/>
          <w:szCs w:val="22"/>
          <w:lang w:val="en-US"/>
        </w:rPr>
      </w:pPr>
      <w:r w:rsidRPr="0002382F">
        <w:rPr>
          <w:rFonts w:eastAsiaTheme="minorEastAsia" w:cstheme="minorHAnsi"/>
          <w:sz w:val="22"/>
          <w:szCs w:val="22"/>
          <w:lang w:val="en-US"/>
        </w:rPr>
        <w:t xml:space="preserve">This estimate is very similar to the </w:t>
      </w:r>
      <m:oMath>
        <m:r>
          <w:rPr>
            <w:rFonts w:ascii="Cambria Math" w:eastAsiaTheme="minorEastAsia" w:hAnsi="Cambria Math" w:cstheme="minorHAnsi"/>
            <w:sz w:val="22"/>
            <w:szCs w:val="22"/>
            <w:lang w:val="en-US"/>
          </w:rPr>
          <m:t>-0.22</m:t>
        </m:r>
      </m:oMath>
      <w:r w:rsidRPr="0002382F">
        <w:rPr>
          <w:rFonts w:eastAsiaTheme="minorEastAsia" w:cstheme="minorHAnsi"/>
          <w:sz w:val="22"/>
          <w:szCs w:val="22"/>
          <w:lang w:val="en-US"/>
        </w:rPr>
        <w:t xml:space="preserve"> estimated in </w:t>
      </w:r>
      <w:r w:rsidRPr="0002382F">
        <w:rPr>
          <w:rFonts w:eastAsiaTheme="minorEastAsia" w:cstheme="minorHAnsi"/>
          <w:sz w:val="22"/>
          <w:szCs w:val="22"/>
          <w:lang w:val="en-US"/>
        </w:rPr>
        <w:fldChar w:fldCharType="begin"/>
      </w:r>
      <w:r w:rsidRPr="0002382F">
        <w:rPr>
          <w:rFonts w:eastAsiaTheme="minorEastAsia" w:cstheme="minorHAnsi"/>
          <w:sz w:val="22"/>
          <w:szCs w:val="22"/>
          <w:lang w:val="en-US"/>
        </w:rPr>
        <w:instrText xml:space="preserve"> ADDIN ZOTERO_ITEM CSL_CITATION {"citationID":"FYaKwFFa","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Pr="0002382F">
        <w:rPr>
          <w:rFonts w:eastAsiaTheme="minorEastAsia" w:cstheme="minorHAnsi"/>
          <w:sz w:val="22"/>
          <w:szCs w:val="22"/>
          <w:lang w:val="en-US"/>
        </w:rPr>
        <w:fldChar w:fldCharType="separate"/>
      </w:r>
      <w:r w:rsidRPr="0002382F">
        <w:rPr>
          <w:sz w:val="22"/>
          <w:szCs w:val="22"/>
          <w:lang w:val="en-GB"/>
        </w:rPr>
        <w:t xml:space="preserve">(Barneche </w:t>
      </w:r>
      <w:r w:rsidRPr="0002382F">
        <w:rPr>
          <w:i/>
          <w:iCs/>
          <w:sz w:val="22"/>
          <w:szCs w:val="22"/>
          <w:lang w:val="en-GB"/>
        </w:rPr>
        <w:t>et al.</w:t>
      </w:r>
      <w:r w:rsidRPr="0002382F">
        <w:rPr>
          <w:sz w:val="22"/>
          <w:szCs w:val="22"/>
          <w:lang w:val="en-GB"/>
        </w:rPr>
        <w:t xml:space="preserve"> 2019)</w:t>
      </w:r>
      <w:r w:rsidRPr="0002382F">
        <w:rPr>
          <w:rFonts w:eastAsiaTheme="minorEastAsia" w:cstheme="minorHAnsi"/>
          <w:sz w:val="22"/>
          <w:szCs w:val="22"/>
          <w:lang w:val="en-US"/>
        </w:rPr>
        <w:fldChar w:fldCharType="end"/>
      </w:r>
      <w:r w:rsidRPr="0002382F">
        <w:rPr>
          <w:rFonts w:eastAsiaTheme="minorEastAsia" w:cstheme="minorHAnsi"/>
          <w:sz w:val="22"/>
          <w:szCs w:val="22"/>
        </w:rPr>
        <w:fldChar w:fldCharType="begin"/>
      </w:r>
      <w:r w:rsidR="006E1D8D" w:rsidRPr="0002382F">
        <w:rPr>
          <w:rFonts w:eastAsiaTheme="minorEastAsia" w:cstheme="minorHAnsi"/>
          <w:sz w:val="22"/>
          <w:szCs w:val="22"/>
          <w:lang w:val="en-US"/>
        </w:rPr>
        <w:instrText xml:space="preserve"> ADDIN ZOTERO_ITEM CSL_CITATION {"citationID":"a64nqaLi","properties":{"formattedCitation":"(Sibly {\\i{}et al.} 2015; Barneche {\\i{}et al.} 2019)","plainCitation":"(Sibly et al. 2015; Barneche et al. 2019)","dontUpdate":true,"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Pr="0002382F">
        <w:rPr>
          <w:rFonts w:eastAsiaTheme="minorEastAsia" w:cstheme="minorHAnsi"/>
          <w:sz w:val="22"/>
          <w:szCs w:val="22"/>
        </w:rPr>
        <w:fldChar w:fldCharType="separate"/>
      </w:r>
      <w:r w:rsidRPr="0002382F">
        <w:rPr>
          <w:rFonts w:eastAsiaTheme="minorEastAsia" w:cstheme="minorHAnsi"/>
          <w:sz w:val="22"/>
          <w:szCs w:val="22"/>
        </w:rPr>
        <w:fldChar w:fldCharType="end"/>
      </w:r>
      <w:commentRangeStart w:id="18"/>
      <w:commentRangeStart w:id="19"/>
      <w:r w:rsidRPr="0002382F">
        <w:rPr>
          <w:rFonts w:eastAsiaTheme="minorEastAsia" w:cstheme="minorHAnsi"/>
          <w:sz w:val="22"/>
          <w:szCs w:val="22"/>
          <w:lang w:val="en-US"/>
        </w:rPr>
        <w:t>.</w:t>
      </w:r>
      <w:commentRangeEnd w:id="18"/>
      <w:r w:rsidRPr="0002382F">
        <w:rPr>
          <w:rStyle w:val="CommentReference"/>
          <w:sz w:val="22"/>
          <w:szCs w:val="22"/>
        </w:rPr>
        <w:commentReference w:id="18"/>
      </w:r>
      <w:commentRangeEnd w:id="19"/>
    </w:p>
    <w:p w14:paraId="4DAF062A" w14:textId="03137D49" w:rsidR="00990128" w:rsidRPr="0002382F" w:rsidRDefault="00897DB6" w:rsidP="00990128">
      <w:pPr>
        <w:spacing w:line="480" w:lineRule="auto"/>
        <w:ind w:firstLine="284"/>
        <w:contextualSpacing/>
        <w:jc w:val="both"/>
        <w:rPr>
          <w:rFonts w:eastAsiaTheme="minorEastAsia" w:cstheme="minorHAnsi"/>
          <w:sz w:val="22"/>
          <w:szCs w:val="22"/>
          <w:lang w:val="en-US"/>
        </w:rPr>
      </w:pPr>
      <w:r w:rsidRPr="0002382F">
        <w:rPr>
          <w:rStyle w:val="CommentReference"/>
          <w:rFonts w:asciiTheme="minorHAnsi" w:eastAsiaTheme="minorHAnsi" w:hAnsiTheme="minorHAnsi" w:cstheme="minorBidi"/>
          <w:sz w:val="22"/>
          <w:szCs w:val="22"/>
          <w:lang w:val="en-GB" w:eastAsia="en-US"/>
        </w:rPr>
        <w:commentReference w:id="19"/>
      </w:r>
      <w:r w:rsidR="00990128" w:rsidRPr="0002382F">
        <w:rPr>
          <w:rFonts w:eastAsiaTheme="minorEastAsia" w:cstheme="minorHAnsi"/>
          <w:sz w:val="22"/>
          <w:szCs w:val="22"/>
          <w:lang w:val="en-US"/>
        </w:rPr>
        <w:t xml:space="preserve"> Rall, Dell Englund and Ecology paper – what do they say about scaling? What do I say that differs? What does it mean for growth?</w:t>
      </w:r>
    </w:p>
    <w:p w14:paraId="07FE4861" w14:textId="77777777" w:rsidR="006D70AE" w:rsidRPr="0002382F" w:rsidRDefault="006D70AE" w:rsidP="006D70AE">
      <w:pPr>
        <w:spacing w:line="480" w:lineRule="auto"/>
        <w:ind w:firstLine="284"/>
        <w:jc w:val="both"/>
        <w:rPr>
          <w:rFonts w:cstheme="minorHAnsi"/>
          <w:b/>
          <w:sz w:val="22"/>
          <w:szCs w:val="22"/>
          <w:lang w:val="en-US"/>
        </w:rPr>
      </w:pPr>
      <w:r w:rsidRPr="0002382F">
        <w:rPr>
          <w:rFonts w:cstheme="minorHAnsi"/>
          <w:sz w:val="22"/>
          <w:szCs w:val="22"/>
          <w:lang w:val="en-US"/>
        </w:rPr>
        <w:t xml:space="preserve">Another observed deviation from scaling theories (including the MTE) is that body mass can affect the temperature scaling on physiological rates, both within </w:t>
      </w:r>
      <w:r w:rsidRPr="0002382F">
        <w:rPr>
          <w:rFonts w:cstheme="minorHAnsi"/>
          <w:sz w:val="22"/>
          <w:szCs w:val="22"/>
        </w:rPr>
        <w:fldChar w:fldCharType="begin"/>
      </w:r>
      <w:r w:rsidRPr="0002382F">
        <w:rPr>
          <w:rFonts w:cstheme="minorHAnsi"/>
          <w:sz w:val="22"/>
          <w:szCs w:val="22"/>
          <w:lang w:val="en-US"/>
        </w:rPr>
        <w:instrText xml:space="preserve"> ADDIN ZOTERO_ITEM CSL_CITATION {"citationID":"avem0pbn1k","properties":{"formattedCitation":"(Beamish 1964; Xie &amp; Sun 1990; Ohlberger {\\i{}et al.} 2012; Fossen {\\i{}et al.} 2019)","plainCitation":"(Beamish 1964; Xie &amp; Sun 1990; Ohlberger et al. 2012; Fossen et al. 2019)","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1555,"uris":["http://zotero.org/users/6116610/items/RGMVV8ME"],"uri":["http://zotero.org/users/6116610/items/RGMVV8ME"],"itemData":{"id":1555,"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Pr="0002382F">
        <w:rPr>
          <w:rFonts w:cstheme="minorHAnsi"/>
          <w:sz w:val="22"/>
          <w:szCs w:val="22"/>
        </w:rPr>
        <w:fldChar w:fldCharType="separate"/>
      </w:r>
      <w:r w:rsidRPr="0002382F">
        <w:rPr>
          <w:sz w:val="22"/>
          <w:szCs w:val="22"/>
          <w:lang w:val="en-US"/>
        </w:rPr>
        <w:t xml:space="preserve">(Beamish 1964; Xie &amp; Sun 1990; Ohlberger </w:t>
      </w:r>
      <w:r w:rsidRPr="0002382F">
        <w:rPr>
          <w:i/>
          <w:iCs/>
          <w:sz w:val="22"/>
          <w:szCs w:val="22"/>
          <w:lang w:val="en-US"/>
        </w:rPr>
        <w:t>et al.</w:t>
      </w:r>
      <w:r w:rsidRPr="0002382F">
        <w:rPr>
          <w:sz w:val="22"/>
          <w:szCs w:val="22"/>
          <w:lang w:val="en-US"/>
        </w:rPr>
        <w:t xml:space="preserve"> 2012; Fossen </w:t>
      </w:r>
      <w:r w:rsidRPr="0002382F">
        <w:rPr>
          <w:i/>
          <w:iCs/>
          <w:sz w:val="22"/>
          <w:szCs w:val="22"/>
          <w:lang w:val="en-US"/>
        </w:rPr>
        <w:t>et al.</w:t>
      </w:r>
      <w:r w:rsidRPr="0002382F">
        <w:rPr>
          <w:sz w:val="22"/>
          <w:szCs w:val="22"/>
          <w:lang w:val="en-US"/>
        </w:rPr>
        <w:t xml:space="preserve"> 2019)</w:t>
      </w:r>
      <w:r w:rsidRPr="0002382F">
        <w:rPr>
          <w:rFonts w:cstheme="minorHAnsi"/>
          <w:sz w:val="22"/>
          <w:szCs w:val="22"/>
        </w:rPr>
        <w:fldChar w:fldCharType="end"/>
      </w:r>
      <w:r w:rsidRPr="0002382F">
        <w:rPr>
          <w:rFonts w:cstheme="minorHAnsi"/>
          <w:sz w:val="22"/>
          <w:szCs w:val="22"/>
          <w:lang w:val="en-US"/>
        </w:rPr>
        <w:t xml:space="preserve"> and between species </w:t>
      </w:r>
      <w:r w:rsidRPr="0002382F">
        <w:rPr>
          <w:rFonts w:cstheme="minorHAnsi"/>
          <w:sz w:val="22"/>
          <w:szCs w:val="22"/>
        </w:rPr>
        <w:fldChar w:fldCharType="begin"/>
      </w:r>
      <w:r w:rsidRPr="0002382F">
        <w:rPr>
          <w:rFonts w:cstheme="minorHAnsi"/>
          <w:sz w:val="22"/>
          <w:szCs w:val="22"/>
          <w:lang w:val="en-US"/>
        </w:rPr>
        <w:instrText xml:space="preserve"> ADDIN ZOTERO_ITEM CSL_CITATION {"citationID":"a2grugecd0h","properties":{"formattedCitation":"(Killen {\\i{}et al.} 2010)","plainCitation":"(Killen et al. 2010)","noteIndex":0},"citationItems":[{"id":117,"uris":["http://zotero.org/users/6116610/items/P34W2PVG"],"uri":["http://zotero.org/users/6116610/items/P34W2PVG"],"itemData":{"id":117,"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Pr="0002382F">
        <w:rPr>
          <w:rFonts w:cstheme="minorHAnsi"/>
          <w:sz w:val="22"/>
          <w:szCs w:val="22"/>
        </w:rPr>
        <w:fldChar w:fldCharType="separate"/>
      </w:r>
      <w:r w:rsidRPr="0002382F">
        <w:rPr>
          <w:sz w:val="22"/>
          <w:szCs w:val="22"/>
          <w:lang w:val="en-US"/>
        </w:rPr>
        <w:t xml:space="preserve">(Killen </w:t>
      </w:r>
      <w:r w:rsidRPr="0002382F">
        <w:rPr>
          <w:i/>
          <w:iCs/>
          <w:sz w:val="22"/>
          <w:szCs w:val="22"/>
          <w:lang w:val="en-US"/>
        </w:rPr>
        <w:t>et al.</w:t>
      </w:r>
      <w:r w:rsidRPr="0002382F">
        <w:rPr>
          <w:sz w:val="22"/>
          <w:szCs w:val="22"/>
          <w:lang w:val="en-US"/>
        </w:rPr>
        <w:t xml:space="preserve"> 2010)</w:t>
      </w:r>
      <w:r w:rsidRPr="0002382F">
        <w:rPr>
          <w:rFonts w:cstheme="minorHAnsi"/>
          <w:sz w:val="22"/>
          <w:szCs w:val="22"/>
        </w:rPr>
        <w:fldChar w:fldCharType="end"/>
      </w:r>
      <w:r w:rsidRPr="0002382F">
        <w:rPr>
          <w:rFonts w:cstheme="minorHAnsi"/>
          <w:sz w:val="22"/>
          <w:szCs w:val="22"/>
          <w:lang w:val="en-US"/>
        </w:rPr>
        <w:t>. This could lead to size-dependent thermal performance curves (e.g. body growth), with important effects on individuals and populations.</w:t>
      </w:r>
    </w:p>
    <w:p w14:paraId="2C258E2A" w14:textId="4E8C46E2" w:rsidR="00897DB6" w:rsidRPr="0002382F" w:rsidRDefault="00897DB6" w:rsidP="00904830">
      <w:pPr>
        <w:spacing w:line="480" w:lineRule="auto"/>
        <w:contextualSpacing/>
        <w:jc w:val="both"/>
        <w:rPr>
          <w:rFonts w:cstheme="minorHAnsi"/>
          <w:b/>
          <w:sz w:val="22"/>
          <w:szCs w:val="22"/>
          <w:lang w:val="en-US"/>
        </w:rPr>
      </w:pPr>
    </w:p>
    <w:p w14:paraId="77254AC7" w14:textId="46B5100B" w:rsidR="00CB08F3" w:rsidRPr="0002382F" w:rsidRDefault="00B86388" w:rsidP="00904830">
      <w:pPr>
        <w:spacing w:line="480" w:lineRule="auto"/>
        <w:contextualSpacing/>
        <w:jc w:val="both"/>
        <w:rPr>
          <w:rFonts w:eastAsiaTheme="minorEastAsia" w:cstheme="minorHAnsi"/>
          <w:color w:val="FF0000"/>
          <w:sz w:val="22"/>
          <w:szCs w:val="22"/>
          <w:lang w:val="en-US"/>
        </w:rPr>
      </w:pPr>
      <w:r w:rsidRPr="0002382F">
        <w:rPr>
          <w:rFonts w:eastAsiaTheme="minorEastAsia" w:cstheme="minorHAnsi"/>
          <w:color w:val="FF0000"/>
          <w:sz w:val="22"/>
          <w:szCs w:val="22"/>
          <w:lang w:val="en-US"/>
        </w:rPr>
        <w:lastRenderedPageBreak/>
        <w:t>W</w:t>
      </w:r>
      <w:r w:rsidR="00830731" w:rsidRPr="0002382F">
        <w:rPr>
          <w:rFonts w:eastAsiaTheme="minorEastAsia" w:cstheme="minorHAnsi"/>
          <w:color w:val="FF0000"/>
          <w:sz w:val="22"/>
          <w:szCs w:val="22"/>
          <w:lang w:val="en-US"/>
        </w:rPr>
        <w:t xml:space="preserve">e have shown that temperature affects body growth rates of fishes differently depending on their body mass, </w:t>
      </w:r>
      <w:r w:rsidR="00B30B8D" w:rsidRPr="0002382F">
        <w:rPr>
          <w:rFonts w:eastAsiaTheme="minorEastAsia" w:cstheme="minorHAnsi"/>
          <w:color w:val="FF0000"/>
          <w:sz w:val="22"/>
          <w:szCs w:val="22"/>
          <w:lang w:val="en-US"/>
        </w:rPr>
        <w:t xml:space="preserve">through 1) small changes in the mass-scaling exponent 2) clear declines in </w:t>
      </w:r>
      <w:r w:rsidR="00830731" w:rsidRPr="0002382F">
        <w:rPr>
          <w:rFonts w:eastAsiaTheme="minorEastAsia" w:cstheme="minorHAnsi"/>
          <w:color w:val="FF0000"/>
          <w:sz w:val="22"/>
          <w:szCs w:val="22"/>
          <w:lang w:val="en-US"/>
        </w:rPr>
        <w:t xml:space="preserve">optimum </w:t>
      </w:r>
      <w:r w:rsidR="00B30B8D" w:rsidRPr="0002382F">
        <w:rPr>
          <w:rFonts w:eastAsiaTheme="minorEastAsia" w:cstheme="minorHAnsi"/>
          <w:color w:val="FF0000"/>
          <w:sz w:val="22"/>
          <w:szCs w:val="22"/>
          <w:lang w:val="en-US"/>
        </w:rPr>
        <w:t xml:space="preserve">growth </w:t>
      </w:r>
      <w:r w:rsidR="00830731" w:rsidRPr="0002382F">
        <w:rPr>
          <w:rFonts w:eastAsiaTheme="minorEastAsia" w:cstheme="minorHAnsi"/>
          <w:color w:val="FF0000"/>
          <w:sz w:val="22"/>
          <w:szCs w:val="22"/>
          <w:lang w:val="en-US"/>
        </w:rPr>
        <w:t>temperature</w:t>
      </w:r>
      <w:r w:rsidR="008D1B2D" w:rsidRPr="0002382F">
        <w:rPr>
          <w:rFonts w:eastAsiaTheme="minorEastAsia" w:cstheme="minorHAnsi"/>
          <w:color w:val="FF0000"/>
          <w:sz w:val="22"/>
          <w:szCs w:val="22"/>
          <w:lang w:val="en-US"/>
        </w:rPr>
        <w:t>s</w:t>
      </w:r>
      <w:r w:rsidR="00830731" w:rsidRPr="0002382F">
        <w:rPr>
          <w:rFonts w:eastAsiaTheme="minorEastAsia" w:cstheme="minorHAnsi"/>
          <w:color w:val="FF0000"/>
          <w:sz w:val="22"/>
          <w:szCs w:val="22"/>
          <w:lang w:val="en-US"/>
        </w:rPr>
        <w:t xml:space="preserve"> </w:t>
      </w:r>
      <w:r w:rsidRPr="0002382F">
        <w:rPr>
          <w:rFonts w:eastAsiaTheme="minorEastAsia" w:cstheme="minorHAnsi"/>
          <w:color w:val="FF0000"/>
          <w:sz w:val="22"/>
          <w:szCs w:val="22"/>
          <w:lang w:val="en-US"/>
        </w:rPr>
        <w:t>with body size</w:t>
      </w:r>
      <w:commentRangeStart w:id="20"/>
      <w:r w:rsidR="00A17DF8" w:rsidRPr="0002382F">
        <w:rPr>
          <w:rFonts w:eastAsiaTheme="minorEastAsia" w:cstheme="minorHAnsi"/>
          <w:color w:val="FF0000"/>
          <w:sz w:val="22"/>
          <w:szCs w:val="22"/>
          <w:lang w:val="en-US"/>
        </w:rPr>
        <w:t>.</w:t>
      </w:r>
      <w:r w:rsidR="000C5410" w:rsidRPr="0002382F">
        <w:rPr>
          <w:rFonts w:eastAsiaTheme="minorEastAsia" w:cstheme="minorHAnsi"/>
          <w:color w:val="FF0000"/>
          <w:sz w:val="22"/>
          <w:szCs w:val="22"/>
          <w:lang w:val="en-US"/>
        </w:rPr>
        <w:t xml:space="preserve"> </w:t>
      </w:r>
      <w:commentRangeEnd w:id="20"/>
      <w:r w:rsidR="00BC77C8" w:rsidRPr="0002382F">
        <w:rPr>
          <w:rStyle w:val="CommentReference"/>
          <w:color w:val="FF0000"/>
          <w:sz w:val="22"/>
          <w:szCs w:val="22"/>
        </w:rPr>
        <w:commentReference w:id="20"/>
      </w:r>
      <w:r w:rsidR="000C5410" w:rsidRPr="0002382F">
        <w:rPr>
          <w:rFonts w:eastAsiaTheme="minorEastAsia" w:cstheme="minorHAnsi"/>
          <w:color w:val="FF0000"/>
          <w:sz w:val="22"/>
          <w:szCs w:val="22"/>
          <w:lang w:val="en-US"/>
        </w:rPr>
        <w:t xml:space="preserve">These results </w:t>
      </w:r>
      <w:r w:rsidR="00AC57B5" w:rsidRPr="0002382F">
        <w:rPr>
          <w:rFonts w:eastAsiaTheme="minorEastAsia" w:cstheme="minorHAnsi"/>
          <w:color w:val="FF0000"/>
          <w:sz w:val="22"/>
          <w:szCs w:val="22"/>
          <w:lang w:val="en-US"/>
        </w:rPr>
        <w:t>mean</w:t>
      </w:r>
      <w:r w:rsidR="00010628" w:rsidRPr="0002382F">
        <w:rPr>
          <w:rFonts w:eastAsiaTheme="minorEastAsia" w:cstheme="minorHAnsi"/>
          <w:color w:val="FF0000"/>
          <w:sz w:val="22"/>
          <w:szCs w:val="22"/>
          <w:lang w:val="en-US"/>
        </w:rPr>
        <w:t xml:space="preserve"> </w:t>
      </w:r>
      <w:r w:rsidR="000C5410" w:rsidRPr="0002382F">
        <w:rPr>
          <w:rFonts w:eastAsiaTheme="minorEastAsia" w:cstheme="minorHAnsi"/>
          <w:color w:val="FF0000"/>
          <w:sz w:val="22"/>
          <w:szCs w:val="22"/>
          <w:lang w:val="en-US"/>
        </w:rPr>
        <w:t xml:space="preserve">that </w:t>
      </w:r>
      <w:del w:id="21" w:author="Jan Ohlberger" w:date="2019-09-19T15:58:00Z">
        <w:r w:rsidR="000C5410" w:rsidRPr="0002382F" w:rsidDel="004D5769">
          <w:rPr>
            <w:rFonts w:eastAsiaTheme="minorEastAsia" w:cstheme="minorHAnsi"/>
            <w:color w:val="FF0000"/>
            <w:sz w:val="22"/>
            <w:szCs w:val="22"/>
            <w:lang w:val="en-US"/>
          </w:rPr>
          <w:delText xml:space="preserve">the </w:delText>
        </w:r>
      </w:del>
      <w:r w:rsidR="00840938" w:rsidRPr="0002382F">
        <w:rPr>
          <w:rFonts w:eastAsiaTheme="minorEastAsia" w:cstheme="minorHAnsi"/>
          <w:color w:val="FF0000"/>
          <w:sz w:val="22"/>
          <w:szCs w:val="22"/>
          <w:lang w:val="en-US"/>
        </w:rPr>
        <w:t xml:space="preserve">smaller individuals within a population may </w:t>
      </w:r>
      <w:r w:rsidR="006417DC" w:rsidRPr="0002382F">
        <w:rPr>
          <w:rFonts w:eastAsiaTheme="minorEastAsia" w:cstheme="minorHAnsi"/>
          <w:color w:val="FF0000"/>
          <w:sz w:val="22"/>
          <w:szCs w:val="22"/>
          <w:lang w:val="en-US"/>
        </w:rPr>
        <w:t xml:space="preserve">benefit more in terms of </w:t>
      </w:r>
      <w:r w:rsidR="006F1360" w:rsidRPr="0002382F">
        <w:rPr>
          <w:rFonts w:eastAsiaTheme="minorEastAsia" w:cstheme="minorHAnsi"/>
          <w:color w:val="FF0000"/>
          <w:sz w:val="22"/>
          <w:szCs w:val="22"/>
          <w:lang w:val="en-US"/>
        </w:rPr>
        <w:t xml:space="preserve">faster growth rates </w:t>
      </w:r>
      <w:r w:rsidR="00CB08F3" w:rsidRPr="0002382F">
        <w:rPr>
          <w:rFonts w:eastAsiaTheme="minorEastAsia" w:cstheme="minorHAnsi"/>
          <w:color w:val="FF0000"/>
          <w:sz w:val="22"/>
          <w:szCs w:val="22"/>
          <w:lang w:val="en-US"/>
        </w:rPr>
        <w:t>with</w:t>
      </w:r>
      <w:del w:id="22" w:author="Jan Ohlberger" w:date="2019-09-19T15:59:00Z">
        <w:r w:rsidR="00CB08F3" w:rsidRPr="0002382F" w:rsidDel="00F1318D">
          <w:rPr>
            <w:rFonts w:eastAsiaTheme="minorEastAsia" w:cstheme="minorHAnsi"/>
            <w:color w:val="FF0000"/>
            <w:sz w:val="22"/>
            <w:szCs w:val="22"/>
            <w:lang w:val="en-US"/>
          </w:rPr>
          <w:delText xml:space="preserve"> warming</w:delText>
        </w:r>
      </w:del>
      <w:r w:rsidR="00E96061" w:rsidRPr="0002382F">
        <w:rPr>
          <w:rFonts w:eastAsiaTheme="minorEastAsia" w:cstheme="minorHAnsi"/>
          <w:color w:val="FF0000"/>
          <w:sz w:val="22"/>
          <w:szCs w:val="22"/>
          <w:lang w:val="en-US"/>
        </w:rPr>
        <w:t xml:space="preserve">, but this potential to capitalize </w:t>
      </w:r>
      <w:del w:id="23" w:author="Jan Ohlberger" w:date="2019-09-19T15:58:00Z">
        <w:r w:rsidR="00E96061" w:rsidRPr="0002382F" w:rsidDel="004D5769">
          <w:rPr>
            <w:rFonts w:eastAsiaTheme="minorEastAsia" w:cstheme="minorHAnsi"/>
            <w:color w:val="FF0000"/>
            <w:sz w:val="22"/>
            <w:szCs w:val="22"/>
            <w:lang w:val="en-US"/>
          </w:rPr>
          <w:delText xml:space="preserve">from </w:delText>
        </w:r>
      </w:del>
      <w:ins w:id="24" w:author="Jan Ohlberger" w:date="2019-09-19T15:58:00Z">
        <w:r w:rsidR="004D5769" w:rsidRPr="0002382F">
          <w:rPr>
            <w:rFonts w:eastAsiaTheme="minorEastAsia" w:cstheme="minorHAnsi"/>
            <w:color w:val="FF0000"/>
            <w:sz w:val="22"/>
            <w:szCs w:val="22"/>
            <w:lang w:val="en-US"/>
          </w:rPr>
          <w:t xml:space="preserve">on </w:t>
        </w:r>
      </w:ins>
      <w:r w:rsidR="00E96061" w:rsidRPr="0002382F">
        <w:rPr>
          <w:rFonts w:eastAsiaTheme="minorEastAsia" w:cstheme="minorHAnsi"/>
          <w:color w:val="FF0000"/>
          <w:sz w:val="22"/>
          <w:szCs w:val="22"/>
          <w:lang w:val="en-US"/>
        </w:rPr>
        <w:t xml:space="preserve">warming </w:t>
      </w:r>
      <w:r w:rsidR="00CB08F3" w:rsidRPr="0002382F">
        <w:rPr>
          <w:rFonts w:eastAsiaTheme="minorEastAsia" w:cstheme="minorHAnsi"/>
          <w:color w:val="FF0000"/>
          <w:sz w:val="22"/>
          <w:szCs w:val="22"/>
          <w:lang w:val="en-US"/>
        </w:rPr>
        <w:t>declines with body size</w:t>
      </w:r>
      <w:commentRangeStart w:id="25"/>
      <w:r w:rsidR="00AC57B5" w:rsidRPr="0002382F">
        <w:rPr>
          <w:rFonts w:eastAsiaTheme="minorEastAsia" w:cstheme="minorHAnsi"/>
          <w:color w:val="FF0000"/>
          <w:sz w:val="22"/>
          <w:szCs w:val="22"/>
          <w:lang w:val="en-US"/>
        </w:rPr>
        <w:t>.</w:t>
      </w:r>
      <w:commentRangeEnd w:id="25"/>
      <w:r w:rsidR="00F1318D" w:rsidRPr="0002382F">
        <w:rPr>
          <w:rStyle w:val="CommentReference"/>
          <w:color w:val="FF0000"/>
          <w:sz w:val="22"/>
          <w:szCs w:val="22"/>
        </w:rPr>
        <w:commentReference w:id="25"/>
      </w:r>
      <w:r w:rsidR="00AC57B5" w:rsidRPr="0002382F">
        <w:rPr>
          <w:rFonts w:eastAsiaTheme="minorEastAsia" w:cstheme="minorHAnsi"/>
          <w:color w:val="FF0000"/>
          <w:sz w:val="22"/>
          <w:szCs w:val="22"/>
          <w:lang w:val="en-US"/>
        </w:rPr>
        <w:t xml:space="preserve"> </w:t>
      </w:r>
    </w:p>
    <w:p w14:paraId="08D2FE0B" w14:textId="304C6673" w:rsidR="007664CB" w:rsidRPr="0002382F" w:rsidRDefault="005832FF" w:rsidP="00904830">
      <w:pPr>
        <w:spacing w:line="480" w:lineRule="auto"/>
        <w:ind w:firstLine="284"/>
        <w:contextualSpacing/>
        <w:jc w:val="both"/>
        <w:rPr>
          <w:rFonts w:eastAsiaTheme="minorEastAsia" w:cstheme="minorHAnsi"/>
          <w:color w:val="FF0000"/>
          <w:sz w:val="22"/>
          <w:szCs w:val="22"/>
          <w:lang w:val="en-US"/>
        </w:rPr>
      </w:pPr>
      <w:r w:rsidRPr="0002382F">
        <w:rPr>
          <w:rFonts w:eastAsiaTheme="minorEastAsia" w:cstheme="minorHAnsi"/>
          <w:color w:val="FF0000"/>
          <w:sz w:val="22"/>
          <w:szCs w:val="22"/>
          <w:lang w:val="en-US"/>
        </w:rPr>
        <w:t xml:space="preserve">The empirical observation that higher temperatures lead to </w:t>
      </w:r>
      <w:r w:rsidR="00D73300" w:rsidRPr="0002382F">
        <w:rPr>
          <w:rFonts w:eastAsiaTheme="minorEastAsia" w:cstheme="minorHAnsi"/>
          <w:color w:val="FF0000"/>
          <w:sz w:val="22"/>
          <w:szCs w:val="22"/>
          <w:lang w:val="en-US"/>
        </w:rPr>
        <w:t xml:space="preserve">faster development and </w:t>
      </w:r>
      <w:r w:rsidRPr="0002382F">
        <w:rPr>
          <w:rFonts w:eastAsiaTheme="minorEastAsia" w:cstheme="minorHAnsi"/>
          <w:color w:val="FF0000"/>
          <w:sz w:val="22"/>
          <w:szCs w:val="22"/>
          <w:lang w:val="en-US"/>
        </w:rPr>
        <w:t>smaller adult body sizes within species</w:t>
      </w:r>
      <w:r w:rsidR="00400863" w:rsidRPr="0002382F">
        <w:rPr>
          <w:rFonts w:eastAsiaTheme="minorEastAsia" w:cstheme="minorHAnsi"/>
          <w:color w:val="FF0000"/>
          <w:sz w:val="22"/>
          <w:szCs w:val="22"/>
          <w:lang w:val="en-US"/>
        </w:rPr>
        <w:t xml:space="preserve"> (“temperature-size rule”, TSR)</w:t>
      </w:r>
      <w:r w:rsidRPr="0002382F">
        <w:rPr>
          <w:rFonts w:eastAsiaTheme="minorEastAsia" w:cstheme="minorHAnsi"/>
          <w:color w:val="FF0000"/>
          <w:sz w:val="22"/>
          <w:szCs w:val="22"/>
          <w:lang w:val="en-US"/>
        </w:rPr>
        <w:t xml:space="preserve"> </w:t>
      </w:r>
      <w:r w:rsidRPr="0002382F">
        <w:rPr>
          <w:rFonts w:eastAsiaTheme="minorEastAsia" w:cstheme="minorHAnsi"/>
          <w:color w:val="FF0000"/>
          <w:sz w:val="22"/>
          <w:szCs w:val="22"/>
        </w:rPr>
        <w:fldChar w:fldCharType="begin"/>
      </w:r>
      <w:r w:rsidR="003D314E" w:rsidRPr="0002382F">
        <w:rPr>
          <w:rFonts w:eastAsiaTheme="minorEastAsia" w:cstheme="minorHAnsi"/>
          <w:color w:val="FF0000"/>
          <w:sz w:val="22"/>
          <w:szCs w:val="22"/>
          <w:lang w:val="en-US"/>
        </w:rPr>
        <w:instrText xml:space="preserve"> ADDIN ZOTERO_ITEM CSL_CITATION {"citationID":"sbOAqa9a","properties":{"formattedCitation":"(Atkinson 1994; Daufresne {\\i{}et al.} 2009)","plainCitation":"(Atkinson 1994; Daufresne et al. 2009)","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schema":"https://github.com/citation-style-language/schema/raw/master/csl-citation.json"} </w:instrText>
      </w:r>
      <w:r w:rsidRPr="0002382F">
        <w:rPr>
          <w:rFonts w:eastAsiaTheme="minorEastAsia" w:cstheme="minorHAnsi"/>
          <w:color w:val="FF0000"/>
          <w:sz w:val="22"/>
          <w:szCs w:val="22"/>
        </w:rPr>
        <w:fldChar w:fldCharType="separate"/>
      </w:r>
      <w:r w:rsidR="00BD6EA2" w:rsidRPr="0002382F">
        <w:rPr>
          <w:color w:val="FF0000"/>
          <w:sz w:val="22"/>
          <w:szCs w:val="22"/>
          <w:lang w:val="en-US"/>
        </w:rPr>
        <w:t xml:space="preserve">(Atkinson 1994; Daufresne </w:t>
      </w:r>
      <w:r w:rsidR="00BD6EA2" w:rsidRPr="0002382F">
        <w:rPr>
          <w:i/>
          <w:iCs/>
          <w:color w:val="FF0000"/>
          <w:sz w:val="22"/>
          <w:szCs w:val="22"/>
          <w:lang w:val="en-US"/>
        </w:rPr>
        <w:t>et al.</w:t>
      </w:r>
      <w:r w:rsidR="00BD6EA2" w:rsidRPr="0002382F">
        <w:rPr>
          <w:color w:val="FF0000"/>
          <w:sz w:val="22"/>
          <w:szCs w:val="22"/>
          <w:lang w:val="en-US"/>
        </w:rPr>
        <w:t xml:space="preserve"> 2009)</w:t>
      </w:r>
      <w:r w:rsidRPr="0002382F">
        <w:rPr>
          <w:rFonts w:eastAsiaTheme="minorEastAsia" w:cstheme="minorHAnsi"/>
          <w:color w:val="FF0000"/>
          <w:sz w:val="22"/>
          <w:szCs w:val="22"/>
        </w:rPr>
        <w:fldChar w:fldCharType="end"/>
      </w:r>
      <w:r w:rsidRPr="0002382F">
        <w:rPr>
          <w:rFonts w:eastAsiaTheme="minorEastAsia" w:cstheme="minorHAnsi"/>
          <w:color w:val="FF0000"/>
          <w:sz w:val="22"/>
          <w:szCs w:val="22"/>
          <w:lang w:val="en-US"/>
        </w:rPr>
        <w:t xml:space="preserve">, has fueled research into climate-driven changes </w:t>
      </w:r>
      <w:r w:rsidR="004633DE" w:rsidRPr="0002382F">
        <w:rPr>
          <w:rFonts w:eastAsiaTheme="minorEastAsia" w:cstheme="minorHAnsi"/>
          <w:color w:val="FF0000"/>
          <w:sz w:val="22"/>
          <w:szCs w:val="22"/>
          <w:lang w:val="en-US"/>
        </w:rPr>
        <w:t>in growth trajectories of also fish</w:t>
      </w:r>
      <w:r w:rsidR="00A951F0" w:rsidRPr="0002382F">
        <w:rPr>
          <w:rFonts w:eastAsiaTheme="minorEastAsia" w:cstheme="minorHAnsi"/>
          <w:color w:val="FF0000"/>
          <w:sz w:val="22"/>
          <w:szCs w:val="22"/>
          <w:lang w:val="en-US"/>
        </w:rPr>
        <w:t xml:space="preserve"> - e</w:t>
      </w:r>
      <w:r w:rsidR="00DD541B" w:rsidRPr="0002382F">
        <w:rPr>
          <w:rFonts w:eastAsiaTheme="minorEastAsia" w:cstheme="minorHAnsi"/>
          <w:color w:val="FF0000"/>
          <w:sz w:val="22"/>
          <w:szCs w:val="22"/>
          <w:lang w:val="en-US"/>
        </w:rPr>
        <w:t>specially since TSR-effects are predicted to</w:t>
      </w:r>
      <w:r w:rsidR="007D4D51" w:rsidRPr="0002382F">
        <w:rPr>
          <w:rFonts w:eastAsiaTheme="minorEastAsia" w:cstheme="minorHAnsi"/>
          <w:color w:val="FF0000"/>
          <w:sz w:val="22"/>
          <w:szCs w:val="22"/>
          <w:lang w:val="en-US"/>
        </w:rPr>
        <w:t xml:space="preserve"> be stronger in aquatic systems </w:t>
      </w:r>
      <w:r w:rsidR="007D4D51" w:rsidRPr="0002382F">
        <w:rPr>
          <w:rFonts w:eastAsiaTheme="minorEastAsia" w:cstheme="minorHAnsi"/>
          <w:color w:val="FF0000"/>
          <w:sz w:val="22"/>
          <w:szCs w:val="22"/>
        </w:rPr>
        <w:fldChar w:fldCharType="begin"/>
      </w:r>
      <w:r w:rsidR="0009026F" w:rsidRPr="0002382F">
        <w:rPr>
          <w:rFonts w:eastAsiaTheme="minorEastAsia" w:cstheme="minorHAnsi"/>
          <w:color w:val="FF0000"/>
          <w:sz w:val="22"/>
          <w:szCs w:val="22"/>
          <w:lang w:val="en-US"/>
        </w:rPr>
        <w:instrText xml:space="preserve"> ADDIN ZOTERO_ITEM CSL_CITATION {"citationID":"c3XBGykn","properties":{"formattedCitation":"(Forster {\\i{}et al.} 2012b; Horne {\\i{}et al.} 2015)","plainCitation":"(Forster et al. 2012b; Horne et al. 2015)","noteIndex":0},"citationItems":[{"id":"9c20ZvMu/JRayo13Y","uris":["http://zotero.org/users/6116610/items/4RD47BDW"],"uri":["http://zotero.org/users/6116610/items/4RD47BDW"],"itemData":{"id":782,"type":"article-journal","issue":"47","page":"19310–19314","source":"Zotero","title":"Warming-induced reductions in body size are greater in aquatic than terrestrial species","volume":"109","author":[{"family":"Forster","given":"Jack"},{"family":"Hirst","given":"Andrew G"},{"family":"Atkinson","given":"David"}],"issued":{"date-parts":[["2012"]]}}},{"id":795,"uris":["http://zotero.org/users/6116610/items/PDRYQAXM"],"uri":["http://zotero.org/users/6116610/items/PDRYQAXM"],"itemData":{"id":795,"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7D4D51" w:rsidRPr="0002382F">
        <w:rPr>
          <w:rFonts w:eastAsiaTheme="minorEastAsia" w:cstheme="minorHAnsi"/>
          <w:color w:val="FF0000"/>
          <w:sz w:val="22"/>
          <w:szCs w:val="22"/>
        </w:rPr>
        <w:fldChar w:fldCharType="separate"/>
      </w:r>
      <w:r w:rsidR="0009026F" w:rsidRPr="0002382F">
        <w:rPr>
          <w:color w:val="FF0000"/>
          <w:sz w:val="22"/>
          <w:szCs w:val="22"/>
          <w:lang w:val="en-GB"/>
        </w:rPr>
        <w:t xml:space="preserve">(Forster </w:t>
      </w:r>
      <w:r w:rsidR="0009026F" w:rsidRPr="0002382F">
        <w:rPr>
          <w:i/>
          <w:iCs/>
          <w:color w:val="FF0000"/>
          <w:sz w:val="22"/>
          <w:szCs w:val="22"/>
          <w:lang w:val="en-GB"/>
        </w:rPr>
        <w:t>et al.</w:t>
      </w:r>
      <w:r w:rsidR="0009026F" w:rsidRPr="0002382F">
        <w:rPr>
          <w:color w:val="FF0000"/>
          <w:sz w:val="22"/>
          <w:szCs w:val="22"/>
          <w:lang w:val="en-GB"/>
        </w:rPr>
        <w:t xml:space="preserve"> 2012b; Horne </w:t>
      </w:r>
      <w:r w:rsidR="0009026F" w:rsidRPr="0002382F">
        <w:rPr>
          <w:i/>
          <w:iCs/>
          <w:color w:val="FF0000"/>
          <w:sz w:val="22"/>
          <w:szCs w:val="22"/>
          <w:lang w:val="en-GB"/>
        </w:rPr>
        <w:t>et al.</w:t>
      </w:r>
      <w:r w:rsidR="0009026F" w:rsidRPr="0002382F">
        <w:rPr>
          <w:color w:val="FF0000"/>
          <w:sz w:val="22"/>
          <w:szCs w:val="22"/>
          <w:lang w:val="en-GB"/>
        </w:rPr>
        <w:t xml:space="preserve"> 2015)</w:t>
      </w:r>
      <w:r w:rsidR="007D4D51" w:rsidRPr="0002382F">
        <w:rPr>
          <w:rFonts w:eastAsiaTheme="minorEastAsia" w:cstheme="minorHAnsi"/>
          <w:color w:val="FF0000"/>
          <w:sz w:val="22"/>
          <w:szCs w:val="22"/>
        </w:rPr>
        <w:fldChar w:fldCharType="end"/>
      </w:r>
      <w:r w:rsidR="006F55E1" w:rsidRPr="0002382F">
        <w:rPr>
          <w:rFonts w:eastAsiaTheme="minorEastAsia" w:cstheme="minorHAnsi"/>
          <w:color w:val="FF0000"/>
          <w:sz w:val="22"/>
          <w:szCs w:val="22"/>
          <w:lang w:val="en-US"/>
        </w:rPr>
        <w:t xml:space="preserve">. </w:t>
      </w:r>
      <w:r w:rsidR="00D54E46" w:rsidRPr="0002382F">
        <w:rPr>
          <w:rFonts w:eastAsiaTheme="minorEastAsia" w:cstheme="minorHAnsi"/>
          <w:color w:val="FF0000"/>
          <w:sz w:val="22"/>
          <w:szCs w:val="22"/>
          <w:lang w:val="en-US"/>
        </w:rPr>
        <w:t>S</w:t>
      </w:r>
      <w:r w:rsidR="00C52BA2" w:rsidRPr="0002382F">
        <w:rPr>
          <w:rFonts w:eastAsiaTheme="minorEastAsia" w:cstheme="minorHAnsi"/>
          <w:color w:val="FF0000"/>
          <w:sz w:val="22"/>
          <w:szCs w:val="22"/>
          <w:lang w:val="en-US"/>
        </w:rPr>
        <w:t xml:space="preserve">tudies on </w:t>
      </w:r>
      <w:r w:rsidR="00D90CF8" w:rsidRPr="0002382F">
        <w:rPr>
          <w:rFonts w:eastAsiaTheme="minorEastAsia" w:cstheme="minorHAnsi"/>
          <w:color w:val="FF0000"/>
          <w:sz w:val="22"/>
          <w:szCs w:val="22"/>
          <w:lang w:val="en-US"/>
        </w:rPr>
        <w:t>changes in individual growth trajectories</w:t>
      </w:r>
      <w:r w:rsidR="00336EDA" w:rsidRPr="0002382F">
        <w:rPr>
          <w:rFonts w:eastAsiaTheme="minorEastAsia" w:cstheme="minorHAnsi"/>
          <w:color w:val="FF0000"/>
          <w:sz w:val="22"/>
          <w:szCs w:val="22"/>
          <w:lang w:val="en-US"/>
        </w:rPr>
        <w:t xml:space="preserve"> t</w:t>
      </w:r>
      <w:r w:rsidR="00B3678B" w:rsidRPr="0002382F">
        <w:rPr>
          <w:color w:val="FF0000"/>
          <w:sz w:val="22"/>
          <w:szCs w:val="22"/>
          <w:lang w:val="en-US"/>
        </w:rPr>
        <w:t>ypically utilize time series</w:t>
      </w:r>
      <w:r w:rsidR="00D54E46" w:rsidRPr="0002382F">
        <w:rPr>
          <w:color w:val="FF0000"/>
          <w:sz w:val="22"/>
          <w:szCs w:val="22"/>
          <w:lang w:val="en-US"/>
        </w:rPr>
        <w:t xml:space="preserve"> of age-at-length or </w:t>
      </w:r>
      <w:r w:rsidR="00B7262C" w:rsidRPr="0002382F">
        <w:rPr>
          <w:color w:val="FF0000"/>
          <w:sz w:val="22"/>
          <w:szCs w:val="22"/>
          <w:lang w:val="en-US"/>
        </w:rPr>
        <w:t>catch</w:t>
      </w:r>
      <w:r w:rsidR="00D54E46" w:rsidRPr="0002382F">
        <w:rPr>
          <w:color w:val="FF0000"/>
          <w:sz w:val="22"/>
          <w:szCs w:val="22"/>
          <w:lang w:val="en-US"/>
        </w:rPr>
        <w:t xml:space="preserve"> data </w:t>
      </w:r>
      <w:r w:rsidR="00336EDA" w:rsidRPr="0002382F">
        <w:rPr>
          <w:rFonts w:eastAsiaTheme="minorEastAsia" w:cstheme="minorHAnsi"/>
          <w:color w:val="FF0000"/>
          <w:sz w:val="22"/>
          <w:szCs w:val="22"/>
        </w:rPr>
        <w:fldChar w:fldCharType="begin"/>
      </w:r>
      <w:r w:rsidR="006E1D8D" w:rsidRPr="0002382F">
        <w:rPr>
          <w:rFonts w:eastAsiaTheme="minorEastAsia" w:cstheme="minorHAnsi"/>
          <w:color w:val="FF0000"/>
          <w:sz w:val="22"/>
          <w:szCs w:val="22"/>
          <w:lang w:val="en-US"/>
        </w:rPr>
        <w:instrText xml:space="preserve"> ADDIN ZOTERO_ITEM CSL_CITATION {"citationID":"TPyzTNWJ","properties":{"formattedCitation":"(Thresher {\\i{}et al.} 2007; Baudron {\\i{}et al.} 2014; van Rijn {\\i{}et al.} 2017; Huss {\\i{}et al.} 2019)","plainCitation":"(Thresher et al. 2007; Baudron et al. 2014; van Rijn et al. 2017;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id":"9c20ZvMu/3NuqMovo","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6E1D8D" w:rsidRPr="0002382F">
        <w:rPr>
          <w:rFonts w:eastAsiaTheme="minorEastAsia" w:cstheme="minorHAnsi"/>
          <w:color w:val="FF0000"/>
          <w:sz w:val="22"/>
          <w:szCs w:val="22"/>
        </w:rPr>
        <w:instrText xml:space="preserve">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336EDA" w:rsidRPr="0002382F">
        <w:rPr>
          <w:rFonts w:eastAsiaTheme="minorEastAsia" w:cstheme="minorHAnsi"/>
          <w:color w:val="FF0000"/>
          <w:sz w:val="22"/>
          <w:szCs w:val="22"/>
        </w:rPr>
        <w:fldChar w:fldCharType="separate"/>
      </w:r>
      <w:r w:rsidR="00D54E46" w:rsidRPr="0002382F">
        <w:rPr>
          <w:color w:val="FF0000"/>
          <w:sz w:val="22"/>
          <w:szCs w:val="22"/>
        </w:rPr>
        <w:t xml:space="preserve">(Thresher </w:t>
      </w:r>
      <w:r w:rsidR="00D54E46" w:rsidRPr="0002382F">
        <w:rPr>
          <w:i/>
          <w:iCs/>
          <w:color w:val="FF0000"/>
          <w:sz w:val="22"/>
          <w:szCs w:val="22"/>
        </w:rPr>
        <w:t>et al.</w:t>
      </w:r>
      <w:r w:rsidR="00D54E46" w:rsidRPr="0002382F">
        <w:rPr>
          <w:color w:val="FF0000"/>
          <w:sz w:val="22"/>
          <w:szCs w:val="22"/>
        </w:rPr>
        <w:t xml:space="preserve"> 2007; Baudron </w:t>
      </w:r>
      <w:r w:rsidR="00D54E46" w:rsidRPr="0002382F">
        <w:rPr>
          <w:i/>
          <w:iCs/>
          <w:color w:val="FF0000"/>
          <w:sz w:val="22"/>
          <w:szCs w:val="22"/>
        </w:rPr>
        <w:t>et al.</w:t>
      </w:r>
      <w:r w:rsidR="00D54E46" w:rsidRPr="0002382F">
        <w:rPr>
          <w:color w:val="FF0000"/>
          <w:sz w:val="22"/>
          <w:szCs w:val="22"/>
        </w:rPr>
        <w:t xml:space="preserve"> 2014; van Rijn </w:t>
      </w:r>
      <w:r w:rsidR="00D54E46" w:rsidRPr="0002382F">
        <w:rPr>
          <w:i/>
          <w:iCs/>
          <w:color w:val="FF0000"/>
          <w:sz w:val="22"/>
          <w:szCs w:val="22"/>
        </w:rPr>
        <w:t>et al.</w:t>
      </w:r>
      <w:r w:rsidR="00D54E46" w:rsidRPr="0002382F">
        <w:rPr>
          <w:color w:val="FF0000"/>
          <w:sz w:val="22"/>
          <w:szCs w:val="22"/>
        </w:rPr>
        <w:t xml:space="preserve"> 2017; Huss </w:t>
      </w:r>
      <w:r w:rsidR="00D54E46" w:rsidRPr="0002382F">
        <w:rPr>
          <w:i/>
          <w:iCs/>
          <w:color w:val="FF0000"/>
          <w:sz w:val="22"/>
          <w:szCs w:val="22"/>
        </w:rPr>
        <w:t>et al.</w:t>
      </w:r>
      <w:r w:rsidR="00D54E46" w:rsidRPr="0002382F">
        <w:rPr>
          <w:color w:val="FF0000"/>
          <w:sz w:val="22"/>
          <w:szCs w:val="22"/>
        </w:rPr>
        <w:t xml:space="preserve"> 2019)</w:t>
      </w:r>
      <w:r w:rsidR="00336EDA" w:rsidRPr="0002382F">
        <w:rPr>
          <w:rFonts w:eastAsiaTheme="minorEastAsia" w:cstheme="minorHAnsi"/>
          <w:color w:val="FF0000"/>
          <w:sz w:val="22"/>
          <w:szCs w:val="22"/>
        </w:rPr>
        <w:fldChar w:fldCharType="end"/>
      </w:r>
      <w:r w:rsidR="00AD7F68" w:rsidRPr="0002382F">
        <w:rPr>
          <w:color w:val="FF0000"/>
          <w:sz w:val="22"/>
          <w:szCs w:val="22"/>
        </w:rPr>
        <w:t xml:space="preserve">. </w:t>
      </w:r>
      <w:r w:rsidR="00D54E46" w:rsidRPr="0002382F">
        <w:rPr>
          <w:color w:val="FF0000"/>
          <w:sz w:val="22"/>
          <w:szCs w:val="22"/>
          <w:lang w:val="en-US"/>
        </w:rPr>
        <w:t xml:space="preserve">In most cases </w:t>
      </w:r>
      <w:r w:rsidR="00B3678B" w:rsidRPr="0002382F">
        <w:rPr>
          <w:rFonts w:eastAsiaTheme="minorEastAsia" w:cstheme="minorHAnsi"/>
          <w:color w:val="FF0000"/>
          <w:sz w:val="22"/>
          <w:szCs w:val="22"/>
          <w:lang w:val="en-US"/>
        </w:rPr>
        <w:t xml:space="preserve">such data are only available species with a long history of </w:t>
      </w:r>
      <w:r w:rsidR="00B550C3" w:rsidRPr="0002382F">
        <w:rPr>
          <w:rFonts w:eastAsiaTheme="minorEastAsia" w:cstheme="minorHAnsi"/>
          <w:color w:val="FF0000"/>
          <w:sz w:val="22"/>
          <w:szCs w:val="22"/>
          <w:lang w:val="en-US"/>
        </w:rPr>
        <w:t>commercial exploitation</w:t>
      </w:r>
      <w:r w:rsidR="00BD6EA2" w:rsidRPr="0002382F">
        <w:rPr>
          <w:rFonts w:eastAsiaTheme="minorEastAsia" w:cstheme="minorHAnsi"/>
          <w:color w:val="FF0000"/>
          <w:sz w:val="22"/>
          <w:szCs w:val="22"/>
          <w:lang w:val="en-US"/>
        </w:rPr>
        <w:t xml:space="preserve"> and time-varying population </w:t>
      </w:r>
      <w:r w:rsidR="0099434F" w:rsidRPr="0002382F">
        <w:rPr>
          <w:rFonts w:eastAsiaTheme="minorEastAsia" w:cstheme="minorHAnsi"/>
          <w:color w:val="FF0000"/>
          <w:sz w:val="22"/>
          <w:szCs w:val="22"/>
          <w:lang w:val="en-US"/>
        </w:rPr>
        <w:t>abundance</w:t>
      </w:r>
      <w:r w:rsidR="00BD6EA2" w:rsidRPr="0002382F">
        <w:rPr>
          <w:rFonts w:eastAsiaTheme="minorEastAsia" w:cstheme="minorHAnsi"/>
          <w:color w:val="FF0000"/>
          <w:sz w:val="22"/>
          <w:szCs w:val="22"/>
          <w:lang w:val="en-US"/>
        </w:rPr>
        <w:t>s</w:t>
      </w:r>
      <w:r w:rsidR="0099434F" w:rsidRPr="0002382F">
        <w:rPr>
          <w:rFonts w:eastAsiaTheme="minorEastAsia" w:cstheme="minorHAnsi"/>
          <w:color w:val="FF0000"/>
          <w:sz w:val="22"/>
          <w:szCs w:val="22"/>
          <w:lang w:val="en-US"/>
        </w:rPr>
        <w:t xml:space="preserve"> and food productivity</w:t>
      </w:r>
      <w:r w:rsidR="008C7959" w:rsidRPr="0002382F">
        <w:rPr>
          <w:rFonts w:eastAsiaTheme="minorEastAsia" w:cstheme="minorHAnsi"/>
          <w:color w:val="FF0000"/>
          <w:sz w:val="22"/>
          <w:szCs w:val="22"/>
          <w:lang w:val="en-US"/>
        </w:rPr>
        <w:t xml:space="preserve">, </w:t>
      </w:r>
      <w:r w:rsidR="00BD6EA2" w:rsidRPr="0002382F">
        <w:rPr>
          <w:rFonts w:eastAsiaTheme="minorEastAsia" w:cstheme="minorHAnsi"/>
          <w:color w:val="FF0000"/>
          <w:sz w:val="22"/>
          <w:szCs w:val="22"/>
          <w:lang w:val="en-US"/>
        </w:rPr>
        <w:t xml:space="preserve">which </w:t>
      </w:r>
      <w:r w:rsidR="008C7959" w:rsidRPr="0002382F">
        <w:rPr>
          <w:rFonts w:eastAsiaTheme="minorEastAsia" w:cstheme="minorHAnsi"/>
          <w:color w:val="FF0000"/>
          <w:sz w:val="22"/>
          <w:szCs w:val="22"/>
          <w:lang w:val="en-US"/>
        </w:rPr>
        <w:t xml:space="preserve">could </w:t>
      </w:r>
      <w:r w:rsidR="0099434F" w:rsidRPr="0002382F">
        <w:rPr>
          <w:rFonts w:eastAsiaTheme="minorEastAsia" w:cstheme="minorHAnsi"/>
          <w:color w:val="FF0000"/>
          <w:sz w:val="22"/>
          <w:szCs w:val="22"/>
          <w:lang w:val="en-US"/>
        </w:rPr>
        <w:t xml:space="preserve">confound or dilute </w:t>
      </w:r>
      <w:r w:rsidR="008C7959" w:rsidRPr="0002382F">
        <w:rPr>
          <w:rFonts w:eastAsiaTheme="minorEastAsia" w:cstheme="minorHAnsi"/>
          <w:color w:val="FF0000"/>
          <w:sz w:val="22"/>
          <w:szCs w:val="22"/>
          <w:lang w:val="en-US"/>
        </w:rPr>
        <w:t xml:space="preserve">any </w:t>
      </w:r>
      <w:r w:rsidR="0099434F" w:rsidRPr="0002382F">
        <w:rPr>
          <w:rFonts w:eastAsiaTheme="minorEastAsia" w:cstheme="minorHAnsi"/>
          <w:color w:val="FF0000"/>
          <w:sz w:val="22"/>
          <w:szCs w:val="22"/>
          <w:lang w:val="en-US"/>
        </w:rPr>
        <w:t xml:space="preserve">climate </w:t>
      </w:r>
      <w:r w:rsidR="00B649ED" w:rsidRPr="0002382F">
        <w:rPr>
          <w:rFonts w:eastAsiaTheme="minorEastAsia" w:cstheme="minorHAnsi"/>
          <w:color w:val="FF0000"/>
          <w:sz w:val="22"/>
          <w:szCs w:val="22"/>
          <w:lang w:val="en-US"/>
        </w:rPr>
        <w:t xml:space="preserve">change </w:t>
      </w:r>
      <w:r w:rsidR="0099434F" w:rsidRPr="0002382F">
        <w:rPr>
          <w:rFonts w:eastAsiaTheme="minorEastAsia" w:cstheme="minorHAnsi"/>
          <w:color w:val="FF0000"/>
          <w:sz w:val="22"/>
          <w:szCs w:val="22"/>
          <w:lang w:val="en-US"/>
        </w:rPr>
        <w:t>signal</w:t>
      </w:r>
      <w:r w:rsidR="00B649ED" w:rsidRPr="0002382F">
        <w:rPr>
          <w:rFonts w:eastAsiaTheme="minorEastAsia" w:cstheme="minorHAnsi"/>
          <w:color w:val="FF0000"/>
          <w:sz w:val="22"/>
          <w:szCs w:val="22"/>
          <w:lang w:val="en-US"/>
        </w:rPr>
        <w:t>s</w:t>
      </w:r>
      <w:r w:rsidR="00C32925" w:rsidRPr="0002382F">
        <w:rPr>
          <w:rFonts w:eastAsiaTheme="minorEastAsia" w:cstheme="minorHAnsi"/>
          <w:color w:val="FF0000"/>
          <w:sz w:val="22"/>
          <w:szCs w:val="22"/>
          <w:lang w:val="en-US"/>
        </w:rPr>
        <w:t xml:space="preserve"> in individual growth data</w:t>
      </w:r>
      <w:r w:rsidR="0099434F" w:rsidRPr="0002382F">
        <w:rPr>
          <w:rFonts w:eastAsiaTheme="minorEastAsia" w:cstheme="minorHAnsi"/>
          <w:color w:val="FF0000"/>
          <w:sz w:val="22"/>
          <w:szCs w:val="22"/>
          <w:lang w:val="en-US"/>
        </w:rPr>
        <w:t xml:space="preserve">. </w:t>
      </w:r>
      <w:r w:rsidR="00FD7C1C" w:rsidRPr="0002382F">
        <w:rPr>
          <w:rFonts w:eastAsiaTheme="minorEastAsia" w:cstheme="minorHAnsi"/>
          <w:color w:val="FF0000"/>
          <w:sz w:val="22"/>
          <w:szCs w:val="22"/>
          <w:lang w:val="en-US"/>
        </w:rPr>
        <w:t xml:space="preserve">Therefore, it is important to </w:t>
      </w:r>
      <w:r w:rsidR="00D54E46" w:rsidRPr="0002382F">
        <w:rPr>
          <w:rFonts w:eastAsiaTheme="minorEastAsia" w:cstheme="minorHAnsi"/>
          <w:color w:val="FF0000"/>
          <w:sz w:val="22"/>
          <w:szCs w:val="22"/>
          <w:lang w:val="en-US"/>
        </w:rPr>
        <w:t>compare</w:t>
      </w:r>
      <w:r w:rsidR="00CF6B94" w:rsidRPr="0002382F">
        <w:rPr>
          <w:rFonts w:eastAsiaTheme="minorEastAsia" w:cstheme="minorHAnsi"/>
          <w:color w:val="FF0000"/>
          <w:sz w:val="22"/>
          <w:szCs w:val="22"/>
          <w:lang w:val="en-US"/>
        </w:rPr>
        <w:t xml:space="preserve"> field </w:t>
      </w:r>
      <w:r w:rsidR="00590C7A" w:rsidRPr="0002382F">
        <w:rPr>
          <w:rFonts w:eastAsiaTheme="minorEastAsia" w:cstheme="minorHAnsi"/>
          <w:color w:val="FF0000"/>
          <w:sz w:val="22"/>
          <w:szCs w:val="22"/>
          <w:lang w:val="en-US"/>
        </w:rPr>
        <w:t xml:space="preserve">studies </w:t>
      </w:r>
      <w:r w:rsidR="00FD7C1C" w:rsidRPr="0002382F">
        <w:rPr>
          <w:rFonts w:eastAsiaTheme="minorEastAsia" w:cstheme="minorHAnsi"/>
          <w:color w:val="FF0000"/>
          <w:sz w:val="22"/>
          <w:szCs w:val="22"/>
          <w:lang w:val="en-US"/>
        </w:rPr>
        <w:t xml:space="preserve">with </w:t>
      </w:r>
      <w:r w:rsidR="00BD6EA2" w:rsidRPr="0002382F">
        <w:rPr>
          <w:rFonts w:eastAsiaTheme="minorEastAsia" w:cstheme="minorHAnsi"/>
          <w:color w:val="FF0000"/>
          <w:sz w:val="22"/>
          <w:szCs w:val="22"/>
          <w:lang w:val="en-US"/>
        </w:rPr>
        <w:t>controlled environments</w:t>
      </w:r>
      <w:r w:rsidR="001041C9" w:rsidRPr="0002382F">
        <w:rPr>
          <w:rFonts w:eastAsiaTheme="minorEastAsia" w:cstheme="minorHAnsi"/>
          <w:color w:val="FF0000"/>
          <w:sz w:val="22"/>
          <w:szCs w:val="22"/>
          <w:lang w:val="en-US"/>
        </w:rPr>
        <w:t xml:space="preserve">. </w:t>
      </w:r>
      <w:r w:rsidR="00BD6EA2" w:rsidRPr="0002382F">
        <w:rPr>
          <w:rFonts w:eastAsiaTheme="minorEastAsia" w:cstheme="minorHAnsi"/>
          <w:color w:val="FF0000"/>
          <w:sz w:val="22"/>
          <w:szCs w:val="22"/>
          <w:lang w:val="en-US"/>
        </w:rPr>
        <w:t>Our</w:t>
      </w:r>
      <w:r w:rsidR="00D95CF1" w:rsidRPr="0002382F">
        <w:rPr>
          <w:rFonts w:eastAsiaTheme="minorEastAsia" w:cstheme="minorHAnsi"/>
          <w:color w:val="FF0000"/>
          <w:sz w:val="22"/>
          <w:szCs w:val="22"/>
          <w:lang w:val="en-US"/>
        </w:rPr>
        <w:t xml:space="preserve"> finding that growth rates increase </w:t>
      </w:r>
      <w:r w:rsidR="008B5A42" w:rsidRPr="0002382F">
        <w:rPr>
          <w:rFonts w:eastAsiaTheme="minorEastAsia" w:cstheme="minorHAnsi"/>
          <w:color w:val="FF0000"/>
          <w:sz w:val="22"/>
          <w:szCs w:val="22"/>
          <w:lang w:val="en-US"/>
        </w:rPr>
        <w:t xml:space="preserve">with temperature is </w:t>
      </w:r>
      <w:r w:rsidR="002F39E7" w:rsidRPr="0002382F">
        <w:rPr>
          <w:rFonts w:eastAsiaTheme="minorEastAsia" w:cstheme="minorHAnsi"/>
          <w:color w:val="FF0000"/>
          <w:sz w:val="22"/>
          <w:szCs w:val="22"/>
          <w:lang w:val="en-US"/>
        </w:rPr>
        <w:t xml:space="preserve">similar to finding </w:t>
      </w:r>
      <w:r w:rsidR="008B5A42" w:rsidRPr="0002382F">
        <w:rPr>
          <w:rFonts w:eastAsiaTheme="minorEastAsia" w:cstheme="minorHAnsi"/>
          <w:color w:val="FF0000"/>
          <w:sz w:val="22"/>
          <w:szCs w:val="22"/>
          <w:lang w:val="en-US"/>
        </w:rPr>
        <w:t xml:space="preserve">positive correlations between </w:t>
      </w:r>
      <m:oMath>
        <m:r>
          <w:rPr>
            <w:rFonts w:ascii="Cambria Math" w:eastAsiaTheme="minorEastAsia" w:hAnsi="Cambria Math" w:cstheme="minorHAnsi"/>
            <w:color w:val="FF0000"/>
            <w:sz w:val="22"/>
            <w:szCs w:val="22"/>
          </w:rPr>
          <m:t>K</m:t>
        </m:r>
      </m:oMath>
      <w:r w:rsidR="008B5A42" w:rsidRPr="0002382F">
        <w:rPr>
          <w:rFonts w:eastAsiaTheme="minorEastAsia" w:cstheme="minorHAnsi"/>
          <w:color w:val="FF0000"/>
          <w:sz w:val="22"/>
          <w:szCs w:val="22"/>
          <w:lang w:val="en-US"/>
        </w:rPr>
        <w:t xml:space="preserve"> and temperature, as was</w:t>
      </w:r>
      <w:r w:rsidR="007157A0" w:rsidRPr="0002382F">
        <w:rPr>
          <w:rFonts w:eastAsiaTheme="minorEastAsia" w:cstheme="minorHAnsi"/>
          <w:color w:val="FF0000"/>
          <w:sz w:val="22"/>
          <w:szCs w:val="22"/>
          <w:lang w:val="en-US"/>
        </w:rPr>
        <w:t xml:space="preserve"> many have </w:t>
      </w:r>
      <w:r w:rsidR="008B5A42" w:rsidRPr="0002382F">
        <w:rPr>
          <w:rFonts w:eastAsiaTheme="minorEastAsia" w:cstheme="minorHAnsi"/>
          <w:color w:val="FF0000"/>
          <w:sz w:val="22"/>
          <w:szCs w:val="22"/>
          <w:lang w:val="en-US"/>
        </w:rPr>
        <w:t xml:space="preserve">found </w:t>
      </w:r>
      <w:r w:rsidR="007157A0" w:rsidRPr="0002382F">
        <w:rPr>
          <w:rFonts w:eastAsiaTheme="minorEastAsia" w:cstheme="minorHAnsi"/>
          <w:color w:val="FF0000"/>
          <w:sz w:val="22"/>
          <w:szCs w:val="22"/>
          <w:lang w:val="en-US"/>
        </w:rPr>
        <w:t>also in field data</w:t>
      </w:r>
      <w:r w:rsidR="008B5A42" w:rsidRPr="0002382F">
        <w:rPr>
          <w:rFonts w:eastAsiaTheme="minorEastAsia" w:cstheme="minorHAnsi"/>
          <w:color w:val="FF0000"/>
          <w:sz w:val="22"/>
          <w:szCs w:val="22"/>
          <w:lang w:val="en-US"/>
        </w:rPr>
        <w:t xml:space="preserve">. </w:t>
      </w:r>
    </w:p>
    <w:p w14:paraId="771E26AE" w14:textId="5CF4F353" w:rsidR="009A3C78" w:rsidRPr="0002382F" w:rsidRDefault="00B55ABF" w:rsidP="00904830">
      <w:pPr>
        <w:spacing w:line="480" w:lineRule="auto"/>
        <w:ind w:firstLine="284"/>
        <w:contextualSpacing/>
        <w:jc w:val="both"/>
        <w:rPr>
          <w:rFonts w:eastAsiaTheme="minorEastAsia" w:cstheme="minorHAnsi"/>
          <w:color w:val="FF0000"/>
          <w:sz w:val="22"/>
          <w:szCs w:val="22"/>
          <w:lang w:val="en-US"/>
        </w:rPr>
      </w:pPr>
      <w:r w:rsidRPr="0002382F">
        <w:rPr>
          <w:rFonts w:eastAsiaTheme="minorEastAsia" w:cstheme="minorHAnsi"/>
          <w:color w:val="FF0000"/>
          <w:sz w:val="22"/>
          <w:szCs w:val="22"/>
          <w:lang w:val="en-US"/>
        </w:rPr>
        <w:t>While our data do not contain individuals that are close to their predicted asymptotic body sizes, we do s</w:t>
      </w:r>
      <w:r w:rsidR="002F2D81" w:rsidRPr="0002382F">
        <w:rPr>
          <w:rFonts w:eastAsiaTheme="minorEastAsia" w:cstheme="minorHAnsi"/>
          <w:color w:val="FF0000"/>
          <w:sz w:val="22"/>
          <w:szCs w:val="22"/>
          <w:lang w:val="en-US"/>
        </w:rPr>
        <w:t>ee</w:t>
      </w:r>
      <w:r w:rsidRPr="0002382F">
        <w:rPr>
          <w:rFonts w:eastAsiaTheme="minorEastAsia" w:cstheme="minorHAnsi"/>
          <w:color w:val="FF0000"/>
          <w:sz w:val="22"/>
          <w:szCs w:val="22"/>
          <w:lang w:val="en-US"/>
        </w:rPr>
        <w:t xml:space="preserve"> </w:t>
      </w:r>
      <w:r w:rsidR="00153DAF" w:rsidRPr="0002382F">
        <w:rPr>
          <w:rFonts w:eastAsiaTheme="minorEastAsia" w:cstheme="minorHAnsi"/>
          <w:color w:val="FF0000"/>
          <w:sz w:val="22"/>
          <w:szCs w:val="22"/>
          <w:lang w:val="en-US"/>
        </w:rPr>
        <w:t xml:space="preserve">weak </w:t>
      </w:r>
      <w:r w:rsidRPr="0002382F">
        <w:rPr>
          <w:rFonts w:eastAsiaTheme="minorEastAsia" w:cstheme="minorHAnsi"/>
          <w:color w:val="FF0000"/>
          <w:sz w:val="22"/>
          <w:szCs w:val="22"/>
          <w:lang w:val="en-US"/>
        </w:rPr>
        <w:t xml:space="preserve">evidence of </w:t>
      </w:r>
      <w:r w:rsidR="00E978BB" w:rsidRPr="0002382F">
        <w:rPr>
          <w:rFonts w:eastAsiaTheme="minorEastAsia" w:cstheme="minorHAnsi"/>
          <w:color w:val="FF0000"/>
          <w:sz w:val="22"/>
          <w:szCs w:val="22"/>
          <w:lang w:val="en-US"/>
        </w:rPr>
        <w:t xml:space="preserve">the </w:t>
      </w:r>
      <w:r w:rsidRPr="0002382F">
        <w:rPr>
          <w:rFonts w:eastAsiaTheme="minorEastAsia" w:cstheme="minorHAnsi"/>
          <w:color w:val="FF0000"/>
          <w:sz w:val="22"/>
          <w:szCs w:val="22"/>
          <w:lang w:val="en-US"/>
        </w:rPr>
        <w:t>positive effects of warming on growth leveling off over onto</w:t>
      </w:r>
      <w:r w:rsidR="00E978BB" w:rsidRPr="0002382F">
        <w:rPr>
          <w:rFonts w:eastAsiaTheme="minorEastAsia" w:cstheme="minorHAnsi"/>
          <w:color w:val="FF0000"/>
          <w:sz w:val="22"/>
          <w:szCs w:val="22"/>
          <w:lang w:val="en-US"/>
        </w:rPr>
        <w:t>geny</w:t>
      </w:r>
      <w:r w:rsidR="00172DE9" w:rsidRPr="0002382F">
        <w:rPr>
          <w:rFonts w:eastAsiaTheme="minorEastAsia" w:cstheme="minorHAnsi"/>
          <w:color w:val="FF0000"/>
          <w:sz w:val="22"/>
          <w:szCs w:val="22"/>
          <w:lang w:val="en-US"/>
        </w:rPr>
        <w:t xml:space="preserve">. </w:t>
      </w:r>
      <w:r w:rsidRPr="0002382F">
        <w:rPr>
          <w:rFonts w:eastAsiaTheme="minorEastAsia" w:cstheme="minorHAnsi"/>
          <w:color w:val="FF0000"/>
          <w:sz w:val="22"/>
          <w:szCs w:val="22"/>
          <w:lang w:val="en-US"/>
        </w:rPr>
        <w:t xml:space="preserve">This </w:t>
      </w:r>
      <w:r w:rsidR="002F2D81" w:rsidRPr="0002382F">
        <w:rPr>
          <w:rFonts w:eastAsiaTheme="minorEastAsia" w:cstheme="minorHAnsi"/>
          <w:color w:val="FF0000"/>
          <w:sz w:val="22"/>
          <w:szCs w:val="22"/>
          <w:lang w:val="en-US"/>
        </w:rPr>
        <w:t>would be</w:t>
      </w:r>
      <w:r w:rsidRPr="0002382F">
        <w:rPr>
          <w:rFonts w:eastAsiaTheme="minorEastAsia" w:cstheme="minorHAnsi"/>
          <w:color w:val="FF0000"/>
          <w:sz w:val="22"/>
          <w:szCs w:val="22"/>
          <w:lang w:val="en-US"/>
        </w:rPr>
        <w:t xml:space="preserve"> analogous to </w:t>
      </w:r>
      <w:r w:rsidR="00B05288" w:rsidRPr="0002382F">
        <w:rPr>
          <w:rFonts w:eastAsiaTheme="minorEastAsia" w:cstheme="minorHAnsi"/>
          <w:color w:val="FF0000"/>
          <w:sz w:val="22"/>
          <w:szCs w:val="22"/>
          <w:lang w:val="en-US"/>
        </w:rPr>
        <w:t xml:space="preserve">declines in maximum body size, or </w:t>
      </w:r>
      <m:oMath>
        <m:sSub>
          <m:sSubPr>
            <m:ctrlPr>
              <w:rPr>
                <w:rFonts w:ascii="Cambria Math" w:eastAsiaTheme="minorEastAsia" w:hAnsi="Cambria Math" w:cstheme="minorHAnsi"/>
                <w:i/>
                <w:color w:val="FF0000"/>
                <w:sz w:val="22"/>
                <w:szCs w:val="22"/>
              </w:rPr>
            </m:ctrlPr>
          </m:sSubPr>
          <m:e>
            <m:r>
              <w:rPr>
                <w:rFonts w:ascii="Cambria Math" w:eastAsiaTheme="minorEastAsia" w:hAnsi="Cambria Math" w:cstheme="minorHAnsi"/>
                <w:color w:val="FF0000"/>
                <w:sz w:val="22"/>
                <w:szCs w:val="22"/>
              </w:rPr>
              <m:t>L</m:t>
            </m:r>
          </m:e>
          <m:sub>
            <m:r>
              <w:rPr>
                <w:rFonts w:ascii="Cambria Math" w:eastAsiaTheme="minorEastAsia" w:hAnsi="Cambria Math" w:cstheme="minorHAnsi"/>
                <w:color w:val="FF0000"/>
                <w:sz w:val="22"/>
                <w:szCs w:val="22"/>
                <w:lang w:val="en-US"/>
              </w:rPr>
              <m:t>∞</m:t>
            </m:r>
          </m:sub>
        </m:sSub>
      </m:oMath>
      <w:r w:rsidR="00B05288" w:rsidRPr="0002382F">
        <w:rPr>
          <w:rFonts w:eastAsiaTheme="minorEastAsia" w:cstheme="minorHAnsi"/>
          <w:color w:val="FF0000"/>
          <w:sz w:val="22"/>
          <w:szCs w:val="22"/>
          <w:lang w:val="en-US"/>
        </w:rPr>
        <w:t xml:space="preserve"> in time series </w:t>
      </w:r>
      <w:r w:rsidR="00B05288" w:rsidRPr="0002382F">
        <w:rPr>
          <w:rFonts w:eastAsiaTheme="minorEastAsia" w:cstheme="minorHAnsi"/>
          <w:color w:val="FF0000"/>
          <w:sz w:val="22"/>
          <w:szCs w:val="22"/>
        </w:rPr>
        <w:fldChar w:fldCharType="begin"/>
      </w:r>
      <w:r w:rsidR="003D314E" w:rsidRPr="0002382F">
        <w:rPr>
          <w:rFonts w:eastAsiaTheme="minorEastAsia" w:cstheme="minorHAnsi"/>
          <w:color w:val="FF0000"/>
          <w:sz w:val="22"/>
          <w:szCs w:val="22"/>
          <w:lang w:val="en-US"/>
        </w:rPr>
        <w:instrText xml:space="preserve"> ADDIN ZOTERO_ITEM CSL_CITATION {"citationID":"oBXAL4a2","properties":{"formattedCitation":"(Baudron {\\i{}et al.} 2014; van Rijn {\\i{}et al.} 2017)","plainCitation":"(Baudron et al. 2014; van Rijn et al. 2017)","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B05288" w:rsidRPr="0002382F">
        <w:rPr>
          <w:rFonts w:eastAsiaTheme="minorEastAsia" w:cstheme="minorHAnsi"/>
          <w:color w:val="FF0000"/>
          <w:sz w:val="22"/>
          <w:szCs w:val="22"/>
        </w:rPr>
        <w:fldChar w:fldCharType="separate"/>
      </w:r>
      <w:r w:rsidR="00B05288" w:rsidRPr="0002382F">
        <w:rPr>
          <w:color w:val="FF0000"/>
          <w:sz w:val="22"/>
          <w:szCs w:val="22"/>
          <w:lang w:val="en-US"/>
        </w:rPr>
        <w:t xml:space="preserve">(Baudron </w:t>
      </w:r>
      <w:r w:rsidR="00B05288" w:rsidRPr="0002382F">
        <w:rPr>
          <w:i/>
          <w:iCs/>
          <w:color w:val="FF0000"/>
          <w:sz w:val="22"/>
          <w:szCs w:val="22"/>
          <w:lang w:val="en-US"/>
        </w:rPr>
        <w:t>et al.</w:t>
      </w:r>
      <w:r w:rsidR="00B05288" w:rsidRPr="0002382F">
        <w:rPr>
          <w:color w:val="FF0000"/>
          <w:sz w:val="22"/>
          <w:szCs w:val="22"/>
          <w:lang w:val="en-US"/>
        </w:rPr>
        <w:t xml:space="preserve"> 2014; van Rijn </w:t>
      </w:r>
      <w:r w:rsidR="00B05288" w:rsidRPr="0002382F">
        <w:rPr>
          <w:i/>
          <w:iCs/>
          <w:color w:val="FF0000"/>
          <w:sz w:val="22"/>
          <w:szCs w:val="22"/>
          <w:lang w:val="en-US"/>
        </w:rPr>
        <w:t>et al.</w:t>
      </w:r>
      <w:r w:rsidR="00B05288" w:rsidRPr="0002382F">
        <w:rPr>
          <w:color w:val="FF0000"/>
          <w:sz w:val="22"/>
          <w:szCs w:val="22"/>
          <w:lang w:val="en-US"/>
        </w:rPr>
        <w:t xml:space="preserve"> 2017)</w:t>
      </w:r>
      <w:r w:rsidR="00B05288" w:rsidRPr="0002382F">
        <w:rPr>
          <w:rFonts w:eastAsiaTheme="minorEastAsia" w:cstheme="minorHAnsi"/>
          <w:color w:val="FF0000"/>
          <w:sz w:val="22"/>
          <w:szCs w:val="22"/>
        </w:rPr>
        <w:fldChar w:fldCharType="end"/>
      </w:r>
      <w:r w:rsidR="005C02FE" w:rsidRPr="0002382F">
        <w:rPr>
          <w:rFonts w:eastAsiaTheme="minorEastAsia" w:cstheme="minorHAnsi"/>
          <w:color w:val="FF0000"/>
          <w:sz w:val="22"/>
          <w:szCs w:val="22"/>
          <w:lang w:val="en-US"/>
        </w:rPr>
        <w:t>. However</w:t>
      </w:r>
      <w:r w:rsidR="00D30532" w:rsidRPr="0002382F">
        <w:rPr>
          <w:rFonts w:eastAsiaTheme="minorEastAsia" w:cstheme="minorHAnsi"/>
          <w:color w:val="FF0000"/>
          <w:sz w:val="22"/>
          <w:szCs w:val="22"/>
          <w:lang w:val="en-US"/>
        </w:rPr>
        <w:t xml:space="preserve">, </w:t>
      </w:r>
      <w:r w:rsidR="00E42643" w:rsidRPr="0002382F">
        <w:rPr>
          <w:rFonts w:eastAsiaTheme="minorEastAsia" w:cstheme="minorHAnsi"/>
          <w:color w:val="FF0000"/>
          <w:sz w:val="22"/>
          <w:szCs w:val="22"/>
          <w:lang w:val="en-US"/>
        </w:rPr>
        <w:t xml:space="preserve">we estimate a relative small interaction-effect, meaning notable impacts on growth only manifest </w:t>
      </w:r>
      <w:r w:rsidR="003B0EA7" w:rsidRPr="0002382F">
        <w:rPr>
          <w:rFonts w:eastAsiaTheme="minorEastAsia" w:cstheme="minorHAnsi"/>
          <w:color w:val="FF0000"/>
          <w:sz w:val="22"/>
          <w:szCs w:val="22"/>
          <w:lang w:val="en-US"/>
        </w:rPr>
        <w:t>over large temperature and body mass ranges</w:t>
      </w:r>
      <w:r w:rsidR="009A2C4C" w:rsidRPr="0002382F">
        <w:rPr>
          <w:rFonts w:eastAsiaTheme="minorEastAsia" w:cstheme="minorHAnsi"/>
          <w:color w:val="FF0000"/>
          <w:sz w:val="22"/>
          <w:szCs w:val="22"/>
          <w:lang w:val="en-US"/>
        </w:rPr>
        <w:t xml:space="preserve"> (see Fig. 3)</w:t>
      </w:r>
      <w:r w:rsidR="00E4571C" w:rsidRPr="0002382F">
        <w:rPr>
          <w:rFonts w:eastAsiaTheme="minorEastAsia" w:cstheme="minorHAnsi"/>
          <w:color w:val="FF0000"/>
          <w:sz w:val="22"/>
          <w:szCs w:val="22"/>
          <w:lang w:val="en-US"/>
        </w:rPr>
        <w:t xml:space="preserve"> </w:t>
      </w:r>
      <w:r w:rsidR="001E6743" w:rsidRPr="0002382F">
        <w:rPr>
          <w:rFonts w:eastAsiaTheme="minorEastAsia" w:cstheme="minorHAnsi"/>
          <w:color w:val="FF0000"/>
          <w:sz w:val="22"/>
          <w:szCs w:val="22"/>
          <w:lang w:val="en-US"/>
        </w:rPr>
        <w:t>(</w:t>
      </w:r>
      <w:r w:rsidR="00E4571C" w:rsidRPr="0002382F">
        <w:rPr>
          <w:rFonts w:eastAsiaTheme="minorEastAsia" w:cstheme="minorHAnsi"/>
          <w:color w:val="FF0000"/>
          <w:sz w:val="22"/>
          <w:szCs w:val="22"/>
          <w:lang w:val="en-US"/>
        </w:rPr>
        <w:t xml:space="preserve">but we also note that this estimate is almost an order of magnitude lower than what has been reported for some </w:t>
      </w:r>
      <w:r w:rsidR="00B7262C" w:rsidRPr="0002382F">
        <w:rPr>
          <w:rFonts w:eastAsiaTheme="minorEastAsia" w:cstheme="minorHAnsi"/>
          <w:color w:val="FF0000"/>
          <w:sz w:val="22"/>
          <w:szCs w:val="22"/>
          <w:lang w:val="en-US"/>
        </w:rPr>
        <w:t xml:space="preserve">single </w:t>
      </w:r>
      <w:r w:rsidR="00E4571C" w:rsidRPr="0002382F">
        <w:rPr>
          <w:rFonts w:eastAsiaTheme="minorEastAsia" w:cstheme="minorHAnsi"/>
          <w:color w:val="FF0000"/>
          <w:sz w:val="22"/>
          <w:szCs w:val="22"/>
          <w:lang w:val="en-US"/>
        </w:rPr>
        <w:t>species</w:t>
      </w:r>
      <w:r w:rsidR="00B44EF8" w:rsidRPr="0002382F">
        <w:rPr>
          <w:rFonts w:eastAsiaTheme="minorEastAsia" w:cstheme="minorHAnsi"/>
          <w:color w:val="FF0000"/>
          <w:sz w:val="22"/>
          <w:szCs w:val="22"/>
          <w:lang w:val="en-US"/>
        </w:rPr>
        <w:t xml:space="preserve"> studies</w:t>
      </w:r>
      <w:r w:rsidR="00D254EC" w:rsidRPr="0002382F">
        <w:rPr>
          <w:rFonts w:eastAsiaTheme="minorEastAsia" w:cstheme="minorHAnsi"/>
          <w:color w:val="FF0000"/>
          <w:sz w:val="22"/>
          <w:szCs w:val="22"/>
          <w:lang w:val="en-US"/>
        </w:rPr>
        <w:t>, e.g.</w:t>
      </w:r>
      <w:r w:rsidR="00B44EF8" w:rsidRPr="0002382F">
        <w:rPr>
          <w:rFonts w:eastAsiaTheme="minorEastAsia" w:cstheme="minorHAnsi"/>
          <w:color w:val="FF0000"/>
          <w:sz w:val="22"/>
          <w:szCs w:val="22"/>
          <w:lang w:val="en-US"/>
        </w:rPr>
        <w:t xml:space="preserve"> Björnsson </w:t>
      </w:r>
      <w:r w:rsidR="00B44EF8" w:rsidRPr="0002382F">
        <w:rPr>
          <w:rFonts w:eastAsiaTheme="minorEastAsia" w:cstheme="minorHAnsi"/>
          <w:i/>
          <w:color w:val="FF0000"/>
          <w:sz w:val="22"/>
          <w:szCs w:val="22"/>
          <w:lang w:val="en-US"/>
        </w:rPr>
        <w:t>et al</w:t>
      </w:r>
      <w:r w:rsidR="00B44EF8" w:rsidRPr="0002382F">
        <w:rPr>
          <w:rFonts w:eastAsiaTheme="minorEastAsia" w:cstheme="minorHAnsi"/>
          <w:color w:val="FF0000"/>
          <w:sz w:val="22"/>
          <w:szCs w:val="22"/>
          <w:lang w:val="en-US"/>
        </w:rPr>
        <w:t>. (2007)</w:t>
      </w:r>
      <w:r w:rsidR="001E6743" w:rsidRPr="0002382F">
        <w:rPr>
          <w:rFonts w:eastAsiaTheme="minorEastAsia" w:cstheme="minorHAnsi"/>
          <w:color w:val="FF0000"/>
          <w:sz w:val="22"/>
          <w:szCs w:val="22"/>
          <w:lang w:val="en-US"/>
        </w:rPr>
        <w:t>)</w:t>
      </w:r>
      <w:r w:rsidR="003B0EA7" w:rsidRPr="0002382F">
        <w:rPr>
          <w:rFonts w:eastAsiaTheme="minorEastAsia" w:cstheme="minorHAnsi"/>
          <w:color w:val="FF0000"/>
          <w:sz w:val="22"/>
          <w:szCs w:val="22"/>
          <w:lang w:val="en-US"/>
        </w:rPr>
        <w:t>.</w:t>
      </w:r>
      <w:r w:rsidR="001E6743" w:rsidRPr="0002382F">
        <w:rPr>
          <w:rFonts w:eastAsiaTheme="minorEastAsia" w:cstheme="minorHAnsi"/>
          <w:color w:val="FF0000"/>
          <w:sz w:val="22"/>
          <w:szCs w:val="22"/>
          <w:lang w:val="en-US"/>
        </w:rPr>
        <w:t xml:space="preserve"> </w:t>
      </w:r>
      <w:r w:rsidR="00162F58" w:rsidRPr="0002382F">
        <w:rPr>
          <w:rFonts w:eastAsiaTheme="minorEastAsia" w:cstheme="minorHAnsi"/>
          <w:color w:val="FF0000"/>
          <w:sz w:val="22"/>
          <w:szCs w:val="22"/>
          <w:lang w:val="en-US"/>
        </w:rPr>
        <w:t xml:space="preserve">On the contrary, </w:t>
      </w:r>
      <w:r w:rsidR="007D4F7C" w:rsidRPr="0002382F">
        <w:rPr>
          <w:rFonts w:eastAsiaTheme="minorEastAsia" w:cstheme="minorHAnsi"/>
          <w:color w:val="FF0000"/>
          <w:sz w:val="22"/>
          <w:szCs w:val="22"/>
          <w:lang w:val="en-US"/>
        </w:rPr>
        <w:t xml:space="preserve">we find </w:t>
      </w:r>
      <w:r w:rsidR="00E426C7" w:rsidRPr="0002382F">
        <w:rPr>
          <w:rFonts w:eastAsiaTheme="minorEastAsia" w:cstheme="minorHAnsi"/>
          <w:color w:val="FF0000"/>
          <w:sz w:val="22"/>
          <w:szCs w:val="22"/>
          <w:lang w:val="en-US"/>
        </w:rPr>
        <w:t xml:space="preserve">clear </w:t>
      </w:r>
      <w:r w:rsidR="00941CF8" w:rsidRPr="0002382F">
        <w:rPr>
          <w:rFonts w:eastAsiaTheme="minorEastAsia" w:cstheme="minorHAnsi"/>
          <w:color w:val="FF0000"/>
          <w:sz w:val="22"/>
          <w:szCs w:val="22"/>
          <w:lang w:val="en-US"/>
        </w:rPr>
        <w:t>effects of body mass on optimal growth temperatures</w:t>
      </w:r>
      <w:r w:rsidR="00261377" w:rsidRPr="0002382F">
        <w:rPr>
          <w:rFonts w:eastAsiaTheme="minorEastAsia" w:cstheme="minorHAnsi"/>
          <w:color w:val="FF0000"/>
          <w:sz w:val="22"/>
          <w:szCs w:val="22"/>
          <w:lang w:val="en-US"/>
        </w:rPr>
        <w:t xml:space="preserve">. Assuming that fish exhibit </w:t>
      </w:r>
      <w:r w:rsidR="00F12FC2" w:rsidRPr="0002382F">
        <w:rPr>
          <w:rFonts w:eastAsiaTheme="minorEastAsia" w:cstheme="minorHAnsi"/>
          <w:color w:val="FF0000"/>
          <w:sz w:val="22"/>
          <w:szCs w:val="22"/>
          <w:lang w:val="en-US"/>
        </w:rPr>
        <w:t xml:space="preserve">similar temperatures in the environment over ontogeny, </w:t>
      </w:r>
      <w:r w:rsidR="00AC2F7F" w:rsidRPr="0002382F">
        <w:rPr>
          <w:rFonts w:eastAsiaTheme="minorEastAsia" w:cstheme="minorHAnsi"/>
          <w:color w:val="FF0000"/>
          <w:sz w:val="22"/>
          <w:szCs w:val="22"/>
          <w:lang w:val="en-US"/>
        </w:rPr>
        <w:t>this would lead to warming lowering growth performance of the largest fish in a population first (we estimate roughly a 4</w:t>
      </w:r>
      <m:oMath>
        <m:r>
          <w:rPr>
            <w:rFonts w:ascii="Cambria Math" w:eastAsiaTheme="minorEastAsia" w:hAnsi="Cambria Math" w:cstheme="minorHAnsi"/>
            <w:color w:val="FF0000"/>
            <w:sz w:val="22"/>
            <w:szCs w:val="22"/>
            <w:lang w:val="en-US"/>
          </w:rPr>
          <m:t>℃</m:t>
        </m:r>
      </m:oMath>
      <w:r w:rsidR="00AC2F7F" w:rsidRPr="0002382F">
        <w:rPr>
          <w:rFonts w:eastAsiaTheme="minorEastAsia" w:cstheme="minorHAnsi"/>
          <w:color w:val="FF0000"/>
          <w:sz w:val="22"/>
          <w:szCs w:val="22"/>
          <w:lang w:val="en-US"/>
        </w:rPr>
        <w:t xml:space="preserve"> change in optimum </w:t>
      </w:r>
      <m:oMath>
        <m:r>
          <w:rPr>
            <w:rFonts w:ascii="Cambria Math" w:eastAsiaTheme="minorEastAsia" w:hAnsi="Cambria Math" w:cstheme="minorHAnsi"/>
            <w:color w:val="FF0000"/>
            <w:sz w:val="22"/>
            <w:szCs w:val="22"/>
          </w:rPr>
          <m:t>T</m:t>
        </m:r>
      </m:oMath>
      <w:r w:rsidR="00AC2F7F" w:rsidRPr="0002382F">
        <w:rPr>
          <w:rFonts w:eastAsiaTheme="minorEastAsia" w:cstheme="minorHAnsi"/>
          <w:color w:val="FF0000"/>
          <w:sz w:val="22"/>
          <w:szCs w:val="22"/>
          <w:lang w:val="en-US"/>
        </w:rPr>
        <w:t xml:space="preserve"> over ontogeny). </w:t>
      </w:r>
      <w:r w:rsidR="00EE5B78" w:rsidRPr="0002382F">
        <w:rPr>
          <w:rFonts w:eastAsiaTheme="minorEastAsia" w:cstheme="minorHAnsi"/>
          <w:color w:val="FF0000"/>
          <w:sz w:val="22"/>
          <w:szCs w:val="22"/>
          <w:lang w:val="en-US"/>
        </w:rPr>
        <w:t>However, this may not always be the case, as for instance Heincke’s law states that</w:t>
      </w:r>
      <w:r w:rsidR="000E214D" w:rsidRPr="0002382F">
        <w:rPr>
          <w:rFonts w:eastAsiaTheme="minorEastAsia" w:cstheme="minorHAnsi"/>
          <w:color w:val="FF0000"/>
          <w:sz w:val="22"/>
          <w:szCs w:val="22"/>
          <w:lang w:val="en-US"/>
        </w:rPr>
        <w:t xml:space="preserve"> individuals move to deeper habitats over ontogeny</w:t>
      </w:r>
      <w:r w:rsidR="00EE5B78" w:rsidRPr="0002382F">
        <w:rPr>
          <w:rFonts w:eastAsiaTheme="minorEastAsia" w:cstheme="minorHAnsi"/>
          <w:color w:val="FF0000"/>
          <w:sz w:val="22"/>
          <w:szCs w:val="22"/>
          <w:lang w:val="en-US"/>
        </w:rPr>
        <w:t xml:space="preserve"> </w:t>
      </w:r>
      <w:r w:rsidR="00EE5B78" w:rsidRPr="0002382F">
        <w:rPr>
          <w:rFonts w:eastAsiaTheme="minorEastAsia" w:cstheme="minorHAnsi"/>
          <w:color w:val="FF0000"/>
          <w:sz w:val="22"/>
          <w:szCs w:val="22"/>
        </w:rPr>
        <w:fldChar w:fldCharType="begin"/>
      </w:r>
      <w:r w:rsidR="003D314E" w:rsidRPr="0002382F">
        <w:rPr>
          <w:rFonts w:eastAsiaTheme="minorEastAsia" w:cstheme="minorHAnsi"/>
          <w:color w:val="FF0000"/>
          <w:sz w:val="22"/>
          <w:szCs w:val="22"/>
          <w:lang w:val="en-US"/>
        </w:rPr>
        <w:instrText xml:space="preserve"> ADDIN ZOTERO_ITEM CSL_CITATION {"citationID":"k4eBQiA8","properties":{"formattedCitation":"(Heincke 1913; Audzijonyte &amp; Pecl 2018)","plainCitation":"(Heincke 1913; Audzijonyte &amp; Pecl 2018)","noteIndex":0},"citationItems":[{"id":550,"uris":["http://zotero.org/users/6116610/items/R4H8NZVA"],"uri":["http://zotero.org/users/6116610/items/R4H8NZVA"],"itemData":{"id":550,"type":"article-journal","title":"Rapp. Proc. Verb. Réun. ICES 16, 1–70.","author":[{"family":"Heincke","given":"","suffix":"F"}],"issued":{"date-parts":[["1913"]]}}},{"id":677,"uris":["http://zotero.org/users/6116610/items/NAS2GPLS"],"uri":["http://zotero.org/users/6116610/items/NAS2GPLS"],"itemData":{"id":67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EE5B78" w:rsidRPr="0002382F">
        <w:rPr>
          <w:rFonts w:eastAsiaTheme="minorEastAsia" w:cstheme="minorHAnsi"/>
          <w:color w:val="FF0000"/>
          <w:sz w:val="22"/>
          <w:szCs w:val="22"/>
        </w:rPr>
        <w:fldChar w:fldCharType="separate"/>
      </w:r>
      <w:r w:rsidR="000E214D" w:rsidRPr="0002382F">
        <w:rPr>
          <w:color w:val="FF0000"/>
          <w:sz w:val="22"/>
          <w:szCs w:val="22"/>
          <w:lang w:val="en-US"/>
        </w:rPr>
        <w:t>(Heincke 1913; Audzijonyte &amp; Pecl 2018)</w:t>
      </w:r>
      <w:r w:rsidR="00EE5B78" w:rsidRPr="0002382F">
        <w:rPr>
          <w:rFonts w:eastAsiaTheme="minorEastAsia" w:cstheme="minorHAnsi"/>
          <w:color w:val="FF0000"/>
          <w:sz w:val="22"/>
          <w:szCs w:val="22"/>
        </w:rPr>
        <w:fldChar w:fldCharType="end"/>
      </w:r>
      <w:r w:rsidR="0063701C" w:rsidRPr="0002382F">
        <w:rPr>
          <w:rFonts w:eastAsiaTheme="minorEastAsia" w:cstheme="minorHAnsi"/>
          <w:color w:val="FF0000"/>
          <w:sz w:val="22"/>
          <w:szCs w:val="22"/>
          <w:lang w:val="en-US"/>
        </w:rPr>
        <w:t xml:space="preserve">, and other type of ontogenetic habitat shifts are well </w:t>
      </w:r>
      <w:r w:rsidR="0063701C" w:rsidRPr="0002382F">
        <w:rPr>
          <w:rFonts w:eastAsiaTheme="minorEastAsia" w:cstheme="minorHAnsi"/>
          <w:color w:val="FF0000"/>
          <w:sz w:val="22"/>
          <w:szCs w:val="22"/>
          <w:lang w:val="en-US"/>
        </w:rPr>
        <w:lastRenderedPageBreak/>
        <w:t xml:space="preserve">documented, e.g. </w:t>
      </w:r>
      <w:r w:rsidR="0063701C" w:rsidRPr="0002382F">
        <w:rPr>
          <w:rFonts w:eastAsiaTheme="minorEastAsia" w:cstheme="minorHAnsi"/>
          <w:color w:val="FF0000"/>
          <w:sz w:val="22"/>
          <w:szCs w:val="22"/>
        </w:rPr>
        <w:fldChar w:fldCharType="begin"/>
      </w:r>
      <w:r w:rsidR="003D314E" w:rsidRPr="0002382F">
        <w:rPr>
          <w:rFonts w:eastAsiaTheme="minorEastAsia" w:cstheme="minorHAnsi"/>
          <w:color w:val="FF0000"/>
          <w:sz w:val="22"/>
          <w:szCs w:val="22"/>
          <w:lang w:val="en-US"/>
        </w:rPr>
        <w:instrText xml:space="preserve"> ADDIN ZOTERO_ITEM CSL_CITATION {"citationID":"dSwkKuyz","properties":{"formattedCitation":"(Werner &amp; Hall 1988)","plainCitation":"(Werner &amp; Hall 1988)","noteIndex":0},"citationItems":[{"id":551,"uris":["http://zotero.org/users/6116610/items/DFGXN47I"],"uri":["http://zotero.org/users/6116610/items/DFGXN47I"],"itemData":{"id":551,"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0063701C" w:rsidRPr="0002382F">
        <w:rPr>
          <w:rFonts w:eastAsiaTheme="minorEastAsia" w:cstheme="minorHAnsi"/>
          <w:color w:val="FF0000"/>
          <w:sz w:val="22"/>
          <w:szCs w:val="22"/>
        </w:rPr>
        <w:fldChar w:fldCharType="separate"/>
      </w:r>
      <w:r w:rsidR="0063701C" w:rsidRPr="0002382F">
        <w:rPr>
          <w:color w:val="FF0000"/>
          <w:sz w:val="22"/>
          <w:szCs w:val="22"/>
          <w:lang w:val="en-US"/>
        </w:rPr>
        <w:t>(Werner &amp; Hall 1988)</w:t>
      </w:r>
      <w:r w:rsidR="0063701C" w:rsidRPr="0002382F">
        <w:rPr>
          <w:rFonts w:eastAsiaTheme="minorEastAsia" w:cstheme="minorHAnsi"/>
          <w:color w:val="FF0000"/>
          <w:sz w:val="22"/>
          <w:szCs w:val="22"/>
        </w:rPr>
        <w:fldChar w:fldCharType="end"/>
      </w:r>
      <w:r w:rsidR="00B81D85" w:rsidRPr="0002382F">
        <w:rPr>
          <w:rFonts w:eastAsiaTheme="minorEastAsia" w:cstheme="minorHAnsi"/>
          <w:color w:val="FF0000"/>
          <w:sz w:val="22"/>
          <w:szCs w:val="22"/>
          <w:lang w:val="en-US"/>
        </w:rPr>
        <w:t>.</w:t>
      </w:r>
      <w:r w:rsidR="007664CB" w:rsidRPr="0002382F">
        <w:rPr>
          <w:rFonts w:eastAsiaTheme="minorEastAsia" w:cstheme="minorHAnsi"/>
          <w:color w:val="FF0000"/>
          <w:sz w:val="22"/>
          <w:szCs w:val="22"/>
          <w:lang w:val="en-US"/>
        </w:rPr>
        <w:t xml:space="preserve"> </w:t>
      </w:r>
      <w:r w:rsidR="00762BEA" w:rsidRPr="0002382F">
        <w:rPr>
          <w:rFonts w:eastAsiaTheme="minorEastAsia" w:cstheme="minorHAnsi"/>
          <w:color w:val="FF0000"/>
          <w:sz w:val="22"/>
          <w:szCs w:val="22"/>
          <w:lang w:val="en-US"/>
        </w:rPr>
        <w:t>For i</w:t>
      </w:r>
      <w:r w:rsidR="007664CB" w:rsidRPr="0002382F">
        <w:rPr>
          <w:rFonts w:eastAsiaTheme="minorEastAsia" w:cstheme="minorHAnsi"/>
          <w:color w:val="FF0000"/>
          <w:sz w:val="22"/>
          <w:szCs w:val="22"/>
          <w:lang w:val="en-US"/>
        </w:rPr>
        <w:t xml:space="preserve">nferences about impacts of climate change, the change in optimum growth temperature that we report here should be viewed in relation to size-dependent habitat temperatures if those change over ontogeny. That said, there are already empirical evidence of the largest individuals being the first to suffer negative impacts of warming from e.g. heatwaves </w:t>
      </w:r>
      <w:r w:rsidR="007664CB" w:rsidRPr="0002382F">
        <w:rPr>
          <w:rFonts w:eastAsiaTheme="minorEastAsia" w:cstheme="minorHAnsi"/>
          <w:color w:val="FF0000"/>
          <w:sz w:val="22"/>
          <w:szCs w:val="22"/>
        </w:rPr>
        <w:fldChar w:fldCharType="begin"/>
      </w:r>
      <w:r w:rsidR="003D314E" w:rsidRPr="0002382F">
        <w:rPr>
          <w:rFonts w:eastAsiaTheme="minorEastAsia" w:cstheme="minorHAnsi"/>
          <w:color w:val="FF0000"/>
          <w:sz w:val="22"/>
          <w:szCs w:val="22"/>
          <w:lang w:val="en-US"/>
        </w:rPr>
        <w:instrText xml:space="preserve"> ADDIN ZOTERO_ITEM CSL_CITATION {"citationID":"RAF4XUYq","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7664CB" w:rsidRPr="0002382F">
        <w:rPr>
          <w:rFonts w:eastAsiaTheme="minorEastAsia" w:cstheme="minorHAnsi"/>
          <w:color w:val="FF0000"/>
          <w:sz w:val="22"/>
          <w:szCs w:val="22"/>
        </w:rPr>
        <w:fldChar w:fldCharType="separate"/>
      </w:r>
      <w:r w:rsidR="007664CB" w:rsidRPr="0002382F">
        <w:rPr>
          <w:color w:val="FF0000"/>
          <w:sz w:val="22"/>
          <w:szCs w:val="22"/>
          <w:lang w:val="en-US"/>
        </w:rPr>
        <w:t>(Pörtner &amp; Knust 2007)</w:t>
      </w:r>
      <w:r w:rsidR="007664CB" w:rsidRPr="0002382F">
        <w:rPr>
          <w:rFonts w:eastAsiaTheme="minorEastAsia" w:cstheme="minorHAnsi"/>
          <w:color w:val="FF0000"/>
          <w:sz w:val="22"/>
          <w:szCs w:val="22"/>
        </w:rPr>
        <w:fldChar w:fldCharType="end"/>
      </w:r>
      <w:r w:rsidR="007664CB" w:rsidRPr="0002382F">
        <w:rPr>
          <w:rFonts w:eastAsiaTheme="minorEastAsia" w:cstheme="minorHAnsi"/>
          <w:color w:val="FF0000"/>
          <w:sz w:val="22"/>
          <w:szCs w:val="22"/>
          <w:lang w:val="en-US"/>
        </w:rPr>
        <w:t>.</w:t>
      </w:r>
      <w:r w:rsidR="00957D60" w:rsidRPr="0002382F">
        <w:rPr>
          <w:rFonts w:eastAsiaTheme="minorEastAsia" w:cstheme="minorHAnsi"/>
          <w:color w:val="FF0000"/>
          <w:sz w:val="22"/>
          <w:szCs w:val="22"/>
          <w:lang w:val="en-US"/>
        </w:rPr>
        <w:t xml:space="preserve"> Taken together, </w:t>
      </w:r>
      <w:r w:rsidR="005D1CE5" w:rsidRPr="0002382F">
        <w:rPr>
          <w:rFonts w:eastAsiaTheme="minorEastAsia" w:cstheme="minorHAnsi"/>
          <w:color w:val="FF0000"/>
          <w:sz w:val="22"/>
          <w:szCs w:val="22"/>
          <w:lang w:val="en-US"/>
        </w:rPr>
        <w:t xml:space="preserve">while </w:t>
      </w:r>
      <w:r w:rsidR="00034317" w:rsidRPr="0002382F">
        <w:rPr>
          <w:rFonts w:eastAsiaTheme="minorEastAsia" w:cstheme="minorHAnsi"/>
          <w:color w:val="FF0000"/>
          <w:sz w:val="22"/>
          <w:szCs w:val="22"/>
          <w:lang w:val="en-US"/>
        </w:rPr>
        <w:t xml:space="preserve">temperature has a </w:t>
      </w:r>
      <w:r w:rsidR="005D1CE5" w:rsidRPr="0002382F">
        <w:rPr>
          <w:rFonts w:eastAsiaTheme="minorEastAsia" w:cstheme="minorHAnsi"/>
          <w:color w:val="FF0000"/>
          <w:sz w:val="22"/>
          <w:szCs w:val="22"/>
          <w:lang w:val="en-US"/>
        </w:rPr>
        <w:t xml:space="preserve">clear </w:t>
      </w:r>
      <w:r w:rsidR="00034317" w:rsidRPr="0002382F">
        <w:rPr>
          <w:rFonts w:eastAsiaTheme="minorEastAsia" w:cstheme="minorHAnsi"/>
          <w:color w:val="FF0000"/>
          <w:sz w:val="22"/>
          <w:szCs w:val="22"/>
          <w:lang w:val="en-US"/>
        </w:rPr>
        <w:t>positive effect</w:t>
      </w:r>
      <w:r w:rsidR="00870F88" w:rsidRPr="0002382F">
        <w:rPr>
          <w:rFonts w:eastAsiaTheme="minorEastAsia" w:cstheme="minorHAnsi"/>
          <w:color w:val="FF0000"/>
          <w:sz w:val="22"/>
          <w:szCs w:val="22"/>
          <w:lang w:val="en-US"/>
        </w:rPr>
        <w:t xml:space="preserve"> o</w:t>
      </w:r>
      <w:r w:rsidR="00034317" w:rsidRPr="0002382F">
        <w:rPr>
          <w:rFonts w:eastAsiaTheme="minorEastAsia" w:cstheme="minorHAnsi"/>
          <w:color w:val="FF0000"/>
          <w:sz w:val="22"/>
          <w:szCs w:val="22"/>
          <w:lang w:val="en-US"/>
        </w:rPr>
        <w:t>n</w:t>
      </w:r>
      <w:r w:rsidR="00870F88" w:rsidRPr="0002382F">
        <w:rPr>
          <w:rFonts w:eastAsiaTheme="minorEastAsia" w:cstheme="minorHAnsi"/>
          <w:color w:val="FF0000"/>
          <w:sz w:val="22"/>
          <w:szCs w:val="22"/>
          <w:lang w:val="en-US"/>
        </w:rPr>
        <w:t xml:space="preserve"> growth at </w:t>
      </w:r>
      <w:r w:rsidR="008C61C0" w:rsidRPr="0002382F">
        <w:rPr>
          <w:rFonts w:eastAsiaTheme="minorEastAsia" w:cstheme="minorHAnsi"/>
          <w:color w:val="FF0000"/>
          <w:sz w:val="22"/>
          <w:szCs w:val="22"/>
          <w:lang w:val="en-US"/>
        </w:rPr>
        <w:t xml:space="preserve">for small fish in a </w:t>
      </w:r>
      <w:r w:rsidR="00520AB1" w:rsidRPr="0002382F">
        <w:rPr>
          <w:rFonts w:eastAsiaTheme="minorEastAsia" w:cstheme="minorHAnsi"/>
          <w:color w:val="FF0000"/>
          <w:sz w:val="22"/>
          <w:szCs w:val="22"/>
          <w:lang w:val="en-US"/>
        </w:rPr>
        <w:t>population</w:t>
      </w:r>
      <w:r w:rsidR="00870F88" w:rsidRPr="0002382F">
        <w:rPr>
          <w:rFonts w:eastAsiaTheme="minorEastAsia" w:cstheme="minorHAnsi"/>
          <w:color w:val="FF0000"/>
          <w:sz w:val="22"/>
          <w:szCs w:val="22"/>
          <w:lang w:val="en-US"/>
        </w:rPr>
        <w:t xml:space="preserve">, in line with empirical findings, the effect of temperature on </w:t>
      </w:r>
      <w:r w:rsidR="0021092E" w:rsidRPr="0002382F">
        <w:rPr>
          <w:rFonts w:eastAsiaTheme="minorEastAsia" w:cstheme="minorHAnsi"/>
          <w:color w:val="FF0000"/>
          <w:sz w:val="22"/>
          <w:szCs w:val="22"/>
          <w:lang w:val="en-US"/>
        </w:rPr>
        <w:t xml:space="preserve">the large fish within a species </w:t>
      </w:r>
      <w:r w:rsidR="00870F88" w:rsidRPr="0002382F">
        <w:rPr>
          <w:rFonts w:eastAsiaTheme="minorEastAsia" w:cstheme="minorHAnsi"/>
          <w:color w:val="FF0000"/>
          <w:sz w:val="22"/>
          <w:szCs w:val="22"/>
          <w:lang w:val="en-US"/>
        </w:rPr>
        <w:t xml:space="preserve">is still not properly understood. </w:t>
      </w:r>
      <w:r w:rsidR="00A17690" w:rsidRPr="0002382F">
        <w:rPr>
          <w:rFonts w:eastAsiaTheme="minorEastAsia" w:cstheme="minorHAnsi"/>
          <w:color w:val="FF0000"/>
          <w:sz w:val="22"/>
          <w:szCs w:val="22"/>
          <w:lang w:val="en-US"/>
        </w:rPr>
        <w:t>This was also mirrored in a recent experimental study</w:t>
      </w:r>
      <w:r w:rsidR="002C3B62" w:rsidRPr="0002382F">
        <w:rPr>
          <w:rFonts w:eastAsiaTheme="minorEastAsia" w:cstheme="minorHAnsi"/>
          <w:color w:val="FF0000"/>
          <w:sz w:val="22"/>
          <w:szCs w:val="22"/>
          <w:lang w:val="en-US"/>
        </w:rPr>
        <w:t xml:space="preserve"> by Barneche </w:t>
      </w:r>
      <w:r w:rsidR="002C3B62" w:rsidRPr="0002382F">
        <w:rPr>
          <w:rFonts w:eastAsiaTheme="minorEastAsia" w:cstheme="minorHAnsi"/>
          <w:i/>
          <w:color w:val="FF0000"/>
          <w:sz w:val="22"/>
          <w:szCs w:val="22"/>
          <w:lang w:val="en-US"/>
        </w:rPr>
        <w:t>et al</w:t>
      </w:r>
      <w:r w:rsidR="002C3B62" w:rsidRPr="0002382F">
        <w:rPr>
          <w:rFonts w:eastAsiaTheme="minorEastAsia" w:cstheme="minorHAnsi"/>
          <w:color w:val="FF0000"/>
          <w:sz w:val="22"/>
          <w:szCs w:val="22"/>
          <w:lang w:val="en-US"/>
        </w:rPr>
        <w:t>. (2019)</w:t>
      </w:r>
      <w:r w:rsidR="00A17690" w:rsidRPr="0002382F">
        <w:rPr>
          <w:rFonts w:eastAsiaTheme="minorEastAsia" w:cstheme="minorHAnsi"/>
          <w:color w:val="FF0000"/>
          <w:sz w:val="22"/>
          <w:szCs w:val="22"/>
          <w:lang w:val="en-US"/>
        </w:rPr>
        <w:t xml:space="preserve">, </w:t>
      </w:r>
      <w:r w:rsidR="00525CFC" w:rsidRPr="0002382F">
        <w:rPr>
          <w:rFonts w:eastAsiaTheme="minorEastAsia" w:cstheme="minorHAnsi"/>
          <w:color w:val="FF0000"/>
          <w:sz w:val="22"/>
          <w:szCs w:val="22"/>
          <w:lang w:val="en-US"/>
        </w:rPr>
        <w:t xml:space="preserve">where </w:t>
      </w:r>
      <w:r w:rsidR="00430DD5" w:rsidRPr="0002382F">
        <w:rPr>
          <w:rFonts w:eastAsiaTheme="minorEastAsia" w:cstheme="minorHAnsi"/>
          <w:color w:val="FF0000"/>
          <w:sz w:val="22"/>
          <w:szCs w:val="22"/>
          <w:lang w:val="en-US"/>
        </w:rPr>
        <w:t xml:space="preserve">a </w:t>
      </w:r>
      <w:r w:rsidR="00A17690" w:rsidRPr="0002382F">
        <w:rPr>
          <w:rFonts w:eastAsiaTheme="minorEastAsia" w:cstheme="minorHAnsi"/>
          <w:color w:val="FF0000"/>
          <w:sz w:val="22"/>
          <w:szCs w:val="22"/>
          <w:lang w:val="en-US"/>
        </w:rPr>
        <w:t xml:space="preserve">negative relationship between asymptotic body size and temperature </w:t>
      </w:r>
      <w:r w:rsidR="00430DD5" w:rsidRPr="0002382F">
        <w:rPr>
          <w:rFonts w:eastAsiaTheme="minorEastAsia" w:cstheme="minorHAnsi"/>
          <w:color w:val="FF0000"/>
          <w:sz w:val="22"/>
          <w:szCs w:val="22"/>
          <w:lang w:val="en-US"/>
        </w:rPr>
        <w:t xml:space="preserve">was </w:t>
      </w:r>
      <w:r w:rsidR="00A17690" w:rsidRPr="0002382F">
        <w:rPr>
          <w:rFonts w:eastAsiaTheme="minorEastAsia" w:cstheme="minorHAnsi"/>
          <w:color w:val="FF0000"/>
          <w:sz w:val="22"/>
          <w:szCs w:val="22"/>
          <w:lang w:val="en-US"/>
        </w:rPr>
        <w:t>evident</w:t>
      </w:r>
      <w:r w:rsidR="00430DD5" w:rsidRPr="0002382F">
        <w:rPr>
          <w:rFonts w:eastAsiaTheme="minorEastAsia" w:cstheme="minorHAnsi"/>
          <w:color w:val="FF0000"/>
          <w:sz w:val="22"/>
          <w:szCs w:val="22"/>
          <w:lang w:val="en-US"/>
        </w:rPr>
        <w:t xml:space="preserve"> only at high temperatures</w:t>
      </w:r>
      <w:commentRangeStart w:id="26"/>
      <w:r w:rsidR="00A17690" w:rsidRPr="0002382F">
        <w:rPr>
          <w:rFonts w:eastAsiaTheme="minorEastAsia" w:cstheme="minorHAnsi"/>
          <w:color w:val="FF0000"/>
          <w:sz w:val="22"/>
          <w:szCs w:val="22"/>
          <w:lang w:val="en-US"/>
        </w:rPr>
        <w:t>.</w:t>
      </w:r>
      <w:commentRangeEnd w:id="26"/>
      <w:r w:rsidR="00AE0308" w:rsidRPr="0002382F">
        <w:rPr>
          <w:rStyle w:val="CommentReference"/>
          <w:color w:val="FF0000"/>
          <w:sz w:val="22"/>
          <w:szCs w:val="22"/>
        </w:rPr>
        <w:commentReference w:id="26"/>
      </w:r>
      <w:r w:rsidR="004D537D" w:rsidRPr="0002382F">
        <w:rPr>
          <w:rFonts w:eastAsiaTheme="minorEastAsia" w:cstheme="minorHAnsi"/>
          <w:color w:val="FF0000"/>
          <w:sz w:val="22"/>
          <w:szCs w:val="22"/>
          <w:lang w:val="en-US"/>
        </w:rPr>
        <w:t xml:space="preserve"> The inability to capture clear temperature-effects on asymptotic size over </w:t>
      </w:r>
      <w:r w:rsidR="00B50037" w:rsidRPr="0002382F">
        <w:rPr>
          <w:rFonts w:eastAsiaTheme="minorEastAsia" w:cstheme="minorHAnsi"/>
          <w:color w:val="FF0000"/>
          <w:sz w:val="22"/>
          <w:szCs w:val="22"/>
          <w:lang w:val="en-US"/>
        </w:rPr>
        <w:t xml:space="preserve">a </w:t>
      </w:r>
      <w:r w:rsidR="004D537D" w:rsidRPr="0002382F">
        <w:rPr>
          <w:rFonts w:eastAsiaTheme="minorEastAsia" w:cstheme="minorHAnsi"/>
          <w:color w:val="FF0000"/>
          <w:sz w:val="22"/>
          <w:szCs w:val="22"/>
          <w:lang w:val="en-US"/>
        </w:rPr>
        <w:t>realistic temperature-range</w:t>
      </w:r>
      <w:r w:rsidR="0064066A" w:rsidRPr="0002382F">
        <w:rPr>
          <w:rFonts w:eastAsiaTheme="minorEastAsia" w:cstheme="minorHAnsi"/>
          <w:color w:val="FF0000"/>
          <w:sz w:val="22"/>
          <w:szCs w:val="22"/>
          <w:lang w:val="en-US"/>
        </w:rPr>
        <w:t xml:space="preserve"> experimentally could mean other factors are involved in </w:t>
      </w:r>
      <w:r w:rsidR="0069381B" w:rsidRPr="0002382F">
        <w:rPr>
          <w:rFonts w:eastAsiaTheme="minorEastAsia" w:cstheme="minorHAnsi"/>
          <w:color w:val="FF0000"/>
          <w:sz w:val="22"/>
          <w:szCs w:val="22"/>
          <w:lang w:val="en-US"/>
        </w:rPr>
        <w:t>time series of field-sampled fish</w:t>
      </w:r>
      <w:r w:rsidR="00631956" w:rsidRPr="0002382F">
        <w:rPr>
          <w:rFonts w:eastAsiaTheme="minorEastAsia" w:cstheme="minorHAnsi"/>
          <w:color w:val="FF0000"/>
          <w:sz w:val="22"/>
          <w:szCs w:val="22"/>
          <w:lang w:val="en-US"/>
        </w:rPr>
        <w:t>, e.g. life history evolution</w:t>
      </w:r>
      <w:r w:rsidR="00313E1A" w:rsidRPr="0002382F">
        <w:rPr>
          <w:rFonts w:eastAsiaTheme="minorEastAsia" w:cstheme="minorHAnsi"/>
          <w:color w:val="FF0000"/>
          <w:sz w:val="22"/>
          <w:szCs w:val="22"/>
          <w:lang w:val="en-US"/>
        </w:rPr>
        <w:t xml:space="preserve"> in response to intensive fishing</w:t>
      </w:r>
      <w:commentRangeStart w:id="27"/>
      <w:r w:rsidR="0069381B" w:rsidRPr="0002382F">
        <w:rPr>
          <w:rFonts w:eastAsiaTheme="minorEastAsia" w:cstheme="minorHAnsi"/>
          <w:color w:val="FF0000"/>
          <w:sz w:val="22"/>
          <w:szCs w:val="22"/>
          <w:lang w:val="en-US"/>
        </w:rPr>
        <w:t xml:space="preserve">. </w:t>
      </w:r>
      <w:commentRangeEnd w:id="27"/>
      <w:r w:rsidR="0011277E" w:rsidRPr="0002382F">
        <w:rPr>
          <w:rStyle w:val="CommentReference"/>
          <w:color w:val="FF0000"/>
          <w:sz w:val="22"/>
          <w:szCs w:val="22"/>
        </w:rPr>
        <w:commentReference w:id="27"/>
      </w:r>
      <w:r w:rsidR="00F40F6D" w:rsidRPr="0002382F">
        <w:rPr>
          <w:rFonts w:eastAsiaTheme="minorEastAsia" w:cstheme="minorHAnsi"/>
          <w:color w:val="FF0000"/>
          <w:sz w:val="22"/>
          <w:szCs w:val="22"/>
          <w:lang w:val="en-US"/>
        </w:rPr>
        <w:t xml:space="preserve">However, we are not really able to make that conclusion since </w:t>
      </w:r>
      <w:r w:rsidR="004D2C89" w:rsidRPr="0002382F">
        <w:rPr>
          <w:rFonts w:eastAsiaTheme="minorEastAsia" w:cstheme="minorHAnsi"/>
          <w:color w:val="FF0000"/>
          <w:sz w:val="22"/>
          <w:szCs w:val="22"/>
          <w:lang w:val="en-US"/>
        </w:rPr>
        <w:t xml:space="preserve">large individuals </w:t>
      </w:r>
      <w:r w:rsidR="00E63965" w:rsidRPr="0002382F">
        <w:rPr>
          <w:rFonts w:eastAsiaTheme="minorEastAsia" w:cstheme="minorHAnsi"/>
          <w:color w:val="FF0000"/>
          <w:sz w:val="22"/>
          <w:szCs w:val="22"/>
          <w:lang w:val="en-US"/>
        </w:rPr>
        <w:t xml:space="preserve">are generally not covered </w:t>
      </w:r>
      <w:r w:rsidR="004D2C89" w:rsidRPr="0002382F">
        <w:rPr>
          <w:rFonts w:eastAsiaTheme="minorEastAsia" w:cstheme="minorHAnsi"/>
          <w:color w:val="FF0000"/>
          <w:sz w:val="22"/>
          <w:szCs w:val="22"/>
          <w:lang w:val="en-US"/>
        </w:rPr>
        <w:t xml:space="preserve">in experimental studies, including </w:t>
      </w:r>
      <w:r w:rsidR="003E41BF" w:rsidRPr="0002382F">
        <w:rPr>
          <w:rFonts w:eastAsiaTheme="minorEastAsia" w:cstheme="minorHAnsi"/>
          <w:color w:val="FF0000"/>
          <w:sz w:val="22"/>
          <w:szCs w:val="22"/>
          <w:lang w:val="en-US"/>
        </w:rPr>
        <w:t xml:space="preserve">those </w:t>
      </w:r>
      <w:r w:rsidR="00F72456" w:rsidRPr="0002382F">
        <w:rPr>
          <w:rFonts w:eastAsiaTheme="minorEastAsia" w:cstheme="minorHAnsi"/>
          <w:color w:val="FF0000"/>
          <w:sz w:val="22"/>
          <w:szCs w:val="22"/>
          <w:lang w:val="en-US"/>
        </w:rPr>
        <w:t>compiled in this study</w:t>
      </w:r>
      <w:r w:rsidR="00C03F2D" w:rsidRPr="0002382F">
        <w:rPr>
          <w:rFonts w:eastAsiaTheme="minorEastAsia" w:cstheme="minorHAnsi"/>
          <w:color w:val="FF0000"/>
          <w:sz w:val="22"/>
          <w:szCs w:val="22"/>
          <w:lang w:val="en-US"/>
        </w:rPr>
        <w:t>, and large fish may still find direct negati</w:t>
      </w:r>
      <w:r w:rsidR="00935EDB" w:rsidRPr="0002382F">
        <w:rPr>
          <w:rFonts w:eastAsiaTheme="minorEastAsia" w:cstheme="minorHAnsi"/>
          <w:color w:val="FF0000"/>
          <w:sz w:val="22"/>
          <w:szCs w:val="22"/>
          <w:lang w:val="en-US"/>
        </w:rPr>
        <w:t>ve impacts of warming on body growth</w:t>
      </w:r>
      <w:r w:rsidR="00DD5BF0" w:rsidRPr="0002382F">
        <w:rPr>
          <w:rFonts w:eastAsiaTheme="minorEastAsia" w:cstheme="minorHAnsi"/>
          <w:color w:val="FF0000"/>
          <w:sz w:val="22"/>
          <w:szCs w:val="22"/>
          <w:lang w:val="en-US"/>
        </w:rPr>
        <w:t xml:space="preserve">. </w:t>
      </w:r>
    </w:p>
    <w:p w14:paraId="4CEB77A3" w14:textId="19A8008B" w:rsidR="00BA4E1B" w:rsidRPr="0002382F" w:rsidRDefault="00D77E21" w:rsidP="00904830">
      <w:pPr>
        <w:spacing w:line="480" w:lineRule="auto"/>
        <w:ind w:firstLine="284"/>
        <w:contextualSpacing/>
        <w:jc w:val="both"/>
        <w:rPr>
          <w:rFonts w:eastAsiaTheme="minorEastAsia" w:cstheme="minorHAnsi"/>
          <w:color w:val="FF0000"/>
          <w:sz w:val="22"/>
          <w:szCs w:val="22"/>
          <w:lang w:val="en-US"/>
        </w:rPr>
      </w:pPr>
      <w:r w:rsidRPr="0002382F">
        <w:rPr>
          <w:rFonts w:eastAsiaTheme="minorEastAsia" w:cstheme="minorHAnsi"/>
          <w:color w:val="FF0000"/>
          <w:sz w:val="22"/>
          <w:szCs w:val="22"/>
          <w:lang w:val="en-US"/>
        </w:rPr>
        <w:t>W</w:t>
      </w:r>
      <w:r w:rsidR="00220A3B" w:rsidRPr="0002382F">
        <w:rPr>
          <w:rFonts w:eastAsiaTheme="minorEastAsia" w:cstheme="minorHAnsi"/>
          <w:color w:val="FF0000"/>
          <w:sz w:val="22"/>
          <w:szCs w:val="22"/>
          <w:lang w:val="en-US"/>
        </w:rPr>
        <w:t>e still lack mechanistic understanding and theoretical models for the causes of TSR</w:t>
      </w:r>
      <w:r w:rsidR="00F10BF8" w:rsidRPr="0002382F">
        <w:rPr>
          <w:rFonts w:eastAsiaTheme="minorEastAsia" w:cstheme="minorHAnsi"/>
          <w:color w:val="FF0000"/>
          <w:sz w:val="22"/>
          <w:szCs w:val="22"/>
          <w:lang w:val="en-US"/>
        </w:rPr>
        <w:t xml:space="preserve"> </w:t>
      </w:r>
      <w:r w:rsidR="00F10BF8" w:rsidRPr="0002382F">
        <w:rPr>
          <w:rFonts w:eastAsiaTheme="minorEastAsia" w:cstheme="minorHAnsi"/>
          <w:color w:val="FF0000"/>
          <w:sz w:val="22"/>
          <w:szCs w:val="22"/>
        </w:rPr>
        <w:fldChar w:fldCharType="begin"/>
      </w:r>
      <w:r w:rsidR="003D314E" w:rsidRPr="0002382F">
        <w:rPr>
          <w:rFonts w:eastAsiaTheme="minorEastAsia" w:cstheme="minorHAnsi"/>
          <w:color w:val="FF0000"/>
          <w:sz w:val="22"/>
          <w:szCs w:val="22"/>
          <w:lang w:val="en-US"/>
        </w:rPr>
        <w:instrText xml:space="preserve"> ADDIN ZOTERO_ITEM CSL_CITATION {"citationID":"kJ47qn9n","properties":{"formattedCitation":"(Marshall &amp; White 2019a; Pauly 2019)","plainCitation":"(Marshall &amp; White 2019a; Pauly 2019)","noteIndex":0},"citationItems":[{"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id":653,"uris":["http://zotero.org/users/6116610/items/7ZZHE9MB"],"uri":["http://zotero.org/users/6116610/items/7ZZHE9MB"],"itemData":{"id":653,"type":"article-journal","container-title":"Trends in Ecology &amp; Evolution","DOI":"10.1016/j.tree.2018.12.007","ISSN":"01695347","language":"en","source":"Crossref","title":"Female Fish Grow Bigger – Let’s Deal with It","URL":"https://linkinghub.elsevier.com/retrieve/pii/S0169534718302994","author":[{"family":"Pauly","given":"Daniel"}],"accessed":{"date-parts":[["2019",2,13]]},"issued":{"date-parts":[["2019",1]]}}}],"schema":"https://github.com/citation-style-language/schema/raw/master/csl-citation.json"} </w:instrText>
      </w:r>
      <w:r w:rsidR="00F10BF8" w:rsidRPr="0002382F">
        <w:rPr>
          <w:rFonts w:eastAsiaTheme="minorEastAsia" w:cstheme="minorHAnsi"/>
          <w:color w:val="FF0000"/>
          <w:sz w:val="22"/>
          <w:szCs w:val="22"/>
        </w:rPr>
        <w:fldChar w:fldCharType="separate"/>
      </w:r>
      <w:r w:rsidR="003D314E" w:rsidRPr="0002382F">
        <w:rPr>
          <w:color w:val="FF0000"/>
          <w:sz w:val="22"/>
          <w:szCs w:val="22"/>
          <w:lang w:val="en-US"/>
        </w:rPr>
        <w:t>(Marshall &amp; White 2019a; Pauly 2019)</w:t>
      </w:r>
      <w:r w:rsidR="00F10BF8" w:rsidRPr="0002382F">
        <w:rPr>
          <w:rFonts w:eastAsiaTheme="minorEastAsia" w:cstheme="minorHAnsi"/>
          <w:color w:val="FF0000"/>
          <w:sz w:val="22"/>
          <w:szCs w:val="22"/>
        </w:rPr>
        <w:fldChar w:fldCharType="end"/>
      </w:r>
      <w:commentRangeStart w:id="28"/>
      <w:r w:rsidR="000E1122" w:rsidRPr="0002382F">
        <w:rPr>
          <w:rFonts w:eastAsiaTheme="minorEastAsia" w:cstheme="minorHAnsi"/>
          <w:color w:val="FF0000"/>
          <w:sz w:val="22"/>
          <w:szCs w:val="22"/>
          <w:lang w:val="en-US"/>
        </w:rPr>
        <w:t>.</w:t>
      </w:r>
      <w:commentRangeEnd w:id="28"/>
      <w:r w:rsidR="006A1E67" w:rsidRPr="0002382F">
        <w:rPr>
          <w:rStyle w:val="CommentReference"/>
          <w:color w:val="FF0000"/>
          <w:sz w:val="22"/>
          <w:szCs w:val="22"/>
        </w:rPr>
        <w:commentReference w:id="28"/>
      </w:r>
      <w:r w:rsidR="000E1122" w:rsidRPr="0002382F">
        <w:rPr>
          <w:rFonts w:eastAsiaTheme="minorEastAsia" w:cstheme="minorHAnsi"/>
          <w:color w:val="FF0000"/>
          <w:sz w:val="22"/>
          <w:szCs w:val="22"/>
          <w:lang w:val="en-US"/>
        </w:rPr>
        <w:t xml:space="preserve"> This is likely</w:t>
      </w:r>
      <w:r w:rsidR="00220A3B" w:rsidRPr="0002382F">
        <w:rPr>
          <w:rFonts w:eastAsiaTheme="minorEastAsia" w:cstheme="minorHAnsi"/>
          <w:color w:val="FF0000"/>
          <w:sz w:val="22"/>
          <w:szCs w:val="22"/>
          <w:lang w:val="en-US"/>
        </w:rPr>
        <w:t xml:space="preserve"> because it appears to be a response to several co-varying mechanisms at different levels of biological organization </w:t>
      </w:r>
      <w:r w:rsidR="00220A3B" w:rsidRPr="0002382F">
        <w:rPr>
          <w:rFonts w:eastAsiaTheme="minorEastAsia" w:cstheme="minorHAnsi"/>
          <w:color w:val="FF0000"/>
          <w:sz w:val="22"/>
          <w:szCs w:val="22"/>
        </w:rPr>
        <w:fldChar w:fldCharType="begin"/>
      </w:r>
      <w:r w:rsidR="0018748E" w:rsidRPr="0002382F">
        <w:rPr>
          <w:rFonts w:eastAsiaTheme="minorEastAsia" w:cstheme="minorHAnsi"/>
          <w:color w:val="FF0000"/>
          <w:sz w:val="22"/>
          <w:szCs w:val="22"/>
          <w:lang w:val="en-US"/>
        </w:rPr>
        <w:instrText xml:space="preserve"> ADDIN ZOTERO_ITEM CSL_CITATION {"citationID":"HmfUYGfB","properties":{"formattedCitation":"(Ohlberger 2013b; Audzijonyte {\\i{}et al.} 2018)","plainCitation":"(Ohlberger 2013b; Audzijonyte et al. 2018)","noteIndex":0},"citationItems":[{"id":"9c20ZvMu/6573ODQg","uris":["http://zotero.org/users/local/FTg3Qpza/items/ZRQZX8M2"],"uri":["http://zotero.org/users/local/FTg3Qpza/items/ZRQZX8M2"],"itemData":{"id":174,"type":"article-journal","title":"Climate warming and ectotherm body size - from individual physiology to community ecology","container-title":"Functional Ecology","page":"991–1001","volume":"27","issue":"4","DOI":"10.1111/1365-2435.12098","author":[{"family":"Ohlberger","given":"J"}],"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schema":"https://github.com/citation-style-language/schema/raw/master/csl-citation.json"} </w:instrText>
      </w:r>
      <w:r w:rsidR="00220A3B" w:rsidRPr="0002382F">
        <w:rPr>
          <w:rFonts w:eastAsiaTheme="minorEastAsia" w:cstheme="minorHAnsi"/>
          <w:color w:val="FF0000"/>
          <w:sz w:val="22"/>
          <w:szCs w:val="22"/>
        </w:rPr>
        <w:fldChar w:fldCharType="separate"/>
      </w:r>
      <w:r w:rsidR="0018748E" w:rsidRPr="0002382F">
        <w:rPr>
          <w:color w:val="FF0000"/>
          <w:sz w:val="22"/>
          <w:szCs w:val="22"/>
          <w:lang w:val="en-GB"/>
        </w:rPr>
        <w:t xml:space="preserve">(Ohlberger 2013b; Audzijonyte </w:t>
      </w:r>
      <w:r w:rsidR="0018748E" w:rsidRPr="0002382F">
        <w:rPr>
          <w:i/>
          <w:iCs/>
          <w:color w:val="FF0000"/>
          <w:sz w:val="22"/>
          <w:szCs w:val="22"/>
          <w:lang w:val="en-GB"/>
        </w:rPr>
        <w:t>et al.</w:t>
      </w:r>
      <w:r w:rsidR="0018748E" w:rsidRPr="0002382F">
        <w:rPr>
          <w:color w:val="FF0000"/>
          <w:sz w:val="22"/>
          <w:szCs w:val="22"/>
          <w:lang w:val="en-GB"/>
        </w:rPr>
        <w:t xml:space="preserve"> 2018)</w:t>
      </w:r>
      <w:r w:rsidR="00220A3B" w:rsidRPr="0002382F">
        <w:rPr>
          <w:rFonts w:eastAsiaTheme="minorEastAsia" w:cstheme="minorHAnsi"/>
          <w:color w:val="FF0000"/>
          <w:sz w:val="22"/>
          <w:szCs w:val="22"/>
        </w:rPr>
        <w:fldChar w:fldCharType="end"/>
      </w:r>
      <w:r w:rsidR="000E1122" w:rsidRPr="0002382F">
        <w:rPr>
          <w:rFonts w:eastAsiaTheme="minorEastAsia" w:cstheme="minorHAnsi"/>
          <w:color w:val="FF0000"/>
          <w:sz w:val="22"/>
          <w:szCs w:val="22"/>
          <w:lang w:val="en-US"/>
        </w:rPr>
        <w:t>.</w:t>
      </w:r>
      <w:r w:rsidR="00F10BF8" w:rsidRPr="0002382F">
        <w:rPr>
          <w:rFonts w:eastAsiaTheme="minorEastAsia" w:cstheme="minorHAnsi"/>
          <w:color w:val="FF0000"/>
          <w:sz w:val="22"/>
          <w:szCs w:val="22"/>
          <w:lang w:val="en-US"/>
        </w:rPr>
        <w:t xml:space="preserve"> </w:t>
      </w:r>
      <w:r w:rsidR="00D576F2" w:rsidRPr="0002382F">
        <w:rPr>
          <w:rFonts w:eastAsiaTheme="minorEastAsia" w:cstheme="minorHAnsi"/>
          <w:color w:val="FF0000"/>
          <w:sz w:val="22"/>
          <w:szCs w:val="22"/>
          <w:lang w:val="en-US"/>
        </w:rPr>
        <w:t>W</w:t>
      </w:r>
      <w:r w:rsidR="005E2071" w:rsidRPr="0002382F">
        <w:rPr>
          <w:rFonts w:eastAsiaTheme="minorEastAsia" w:cstheme="minorHAnsi"/>
          <w:color w:val="FF0000"/>
          <w:sz w:val="22"/>
          <w:szCs w:val="22"/>
          <w:lang w:val="en-US"/>
        </w:rPr>
        <w:t xml:space="preserve">e are also still discussing </w:t>
      </w:r>
      <w:r w:rsidR="00F10BF8" w:rsidRPr="0002382F">
        <w:rPr>
          <w:rFonts w:eastAsiaTheme="minorEastAsia" w:cstheme="minorHAnsi"/>
          <w:color w:val="FF0000"/>
          <w:sz w:val="22"/>
          <w:szCs w:val="22"/>
          <w:lang w:val="en-US"/>
        </w:rPr>
        <w:t>what drives the asymptotic body size of fish</w:t>
      </w:r>
      <w:r w:rsidR="005E2071" w:rsidRPr="0002382F">
        <w:rPr>
          <w:rFonts w:eastAsiaTheme="minorEastAsia" w:cstheme="minorHAnsi"/>
          <w:color w:val="FF0000"/>
          <w:sz w:val="22"/>
          <w:szCs w:val="22"/>
          <w:lang w:val="en-US"/>
        </w:rPr>
        <w:t xml:space="preserve">, so perhaps it is not </w:t>
      </w:r>
      <w:r w:rsidR="00C7511F" w:rsidRPr="0002382F">
        <w:rPr>
          <w:rFonts w:eastAsiaTheme="minorEastAsia" w:cstheme="minorHAnsi"/>
          <w:color w:val="FF0000"/>
          <w:sz w:val="22"/>
          <w:szCs w:val="22"/>
          <w:lang w:val="en-US"/>
        </w:rPr>
        <w:t>strange we cannot explain the causes of directional changes in asymptotic mass</w:t>
      </w:r>
      <w:r w:rsidR="00220A3B" w:rsidRPr="0002382F">
        <w:rPr>
          <w:rFonts w:eastAsiaTheme="minorEastAsia" w:cstheme="minorHAnsi"/>
          <w:color w:val="FF0000"/>
          <w:sz w:val="22"/>
          <w:szCs w:val="22"/>
          <w:lang w:val="en-US"/>
        </w:rPr>
        <w:t xml:space="preserve">. </w:t>
      </w:r>
      <w:r w:rsidR="009A3C78" w:rsidRPr="0002382F">
        <w:rPr>
          <w:rFonts w:eastAsiaTheme="minorEastAsia" w:cstheme="minorHAnsi"/>
          <w:color w:val="FF0000"/>
          <w:sz w:val="22"/>
          <w:szCs w:val="22"/>
          <w:lang w:val="en-US"/>
        </w:rPr>
        <w:t xml:space="preserve">One of the reasons </w:t>
      </w:r>
      <w:r w:rsidR="000562F8" w:rsidRPr="0002382F">
        <w:rPr>
          <w:rFonts w:eastAsiaTheme="minorEastAsia" w:cstheme="minorHAnsi"/>
          <w:color w:val="FF0000"/>
          <w:sz w:val="22"/>
          <w:szCs w:val="22"/>
          <w:lang w:val="en-US"/>
        </w:rPr>
        <w:t xml:space="preserve">could be to general lack of experimental data </w:t>
      </w:r>
      <w:r w:rsidR="00D21ACF" w:rsidRPr="0002382F">
        <w:rPr>
          <w:rFonts w:eastAsiaTheme="minorEastAsia" w:cstheme="minorHAnsi"/>
          <w:color w:val="FF0000"/>
          <w:sz w:val="22"/>
          <w:szCs w:val="22"/>
          <w:lang w:val="en-US"/>
        </w:rPr>
        <w:t xml:space="preserve">of ontogenetic growth rates. </w:t>
      </w:r>
      <w:r w:rsidR="002F387C" w:rsidRPr="0002382F">
        <w:rPr>
          <w:rFonts w:eastAsiaTheme="minorEastAsia" w:cstheme="minorHAnsi"/>
          <w:color w:val="FF0000"/>
          <w:sz w:val="22"/>
          <w:szCs w:val="22"/>
          <w:lang w:val="en-US"/>
        </w:rPr>
        <w:t>This is most likely an artefact of the logistical challenges of performing growth rate experiments in the factorial design (size x temperature) needed</w:t>
      </w:r>
      <w:r w:rsidR="00E2285F" w:rsidRPr="0002382F">
        <w:rPr>
          <w:rFonts w:eastAsiaTheme="minorEastAsia" w:cstheme="minorHAnsi"/>
          <w:color w:val="FF0000"/>
          <w:sz w:val="22"/>
          <w:szCs w:val="22"/>
          <w:lang w:val="en-US"/>
        </w:rPr>
        <w:t>.</w:t>
      </w:r>
      <w:r w:rsidR="00F43334" w:rsidRPr="0002382F">
        <w:rPr>
          <w:rFonts w:eastAsiaTheme="minorEastAsia" w:cstheme="minorHAnsi"/>
          <w:color w:val="FF0000"/>
          <w:sz w:val="22"/>
          <w:szCs w:val="22"/>
          <w:lang w:val="en-US"/>
        </w:rPr>
        <w:t xml:space="preserve"> Moreover, body growth is a</w:t>
      </w:r>
      <w:r w:rsidR="008D565D" w:rsidRPr="0002382F">
        <w:rPr>
          <w:rFonts w:eastAsiaTheme="minorEastAsia" w:cstheme="minorHAnsi"/>
          <w:color w:val="FF0000"/>
          <w:sz w:val="22"/>
          <w:szCs w:val="22"/>
          <w:lang w:val="en-US"/>
        </w:rPr>
        <w:t>n</w:t>
      </w:r>
      <w:r w:rsidR="00F43334" w:rsidRPr="0002382F">
        <w:rPr>
          <w:rFonts w:eastAsiaTheme="minorEastAsia" w:cstheme="minorHAnsi"/>
          <w:color w:val="FF0000"/>
          <w:sz w:val="22"/>
          <w:szCs w:val="22"/>
          <w:lang w:val="en-US"/>
        </w:rPr>
        <w:t xml:space="preserve"> </w:t>
      </w:r>
      <w:r w:rsidR="00036CE3" w:rsidRPr="0002382F">
        <w:rPr>
          <w:rFonts w:eastAsiaTheme="minorEastAsia" w:cstheme="minorHAnsi"/>
          <w:color w:val="FF0000"/>
          <w:sz w:val="22"/>
          <w:szCs w:val="22"/>
          <w:lang w:val="en-US"/>
        </w:rPr>
        <w:t xml:space="preserve">ontogenetic process, and there is only so much interspecific comparisons can ultimately say about ontogenetic growth. </w:t>
      </w:r>
      <w:r w:rsidR="00724916" w:rsidRPr="0002382F">
        <w:rPr>
          <w:rFonts w:eastAsiaTheme="minorEastAsia" w:cstheme="minorHAnsi"/>
          <w:color w:val="FF0000"/>
          <w:sz w:val="22"/>
          <w:szCs w:val="22"/>
          <w:lang w:val="en-US"/>
        </w:rPr>
        <w:t>In a step to overcome this, we have systematically compiled</w:t>
      </w:r>
      <w:r w:rsidR="00D45B66" w:rsidRPr="0002382F">
        <w:rPr>
          <w:rFonts w:eastAsiaTheme="minorEastAsia" w:cstheme="minorHAnsi"/>
          <w:color w:val="FF0000"/>
          <w:sz w:val="22"/>
          <w:szCs w:val="22"/>
          <w:lang w:val="en-US"/>
        </w:rPr>
        <w:t xml:space="preserve"> </w:t>
      </w:r>
      <w:r w:rsidR="00C97660" w:rsidRPr="0002382F">
        <w:rPr>
          <w:rFonts w:eastAsiaTheme="minorEastAsia" w:cstheme="minorHAnsi"/>
          <w:color w:val="FF0000"/>
          <w:sz w:val="22"/>
          <w:szCs w:val="22"/>
          <w:lang w:val="en-US"/>
        </w:rPr>
        <w:t xml:space="preserve">growth data for different size-classes </w:t>
      </w:r>
      <w:r w:rsidR="00CD2F6B" w:rsidRPr="0002382F">
        <w:rPr>
          <w:rFonts w:eastAsiaTheme="minorEastAsia" w:cstheme="minorHAnsi"/>
          <w:color w:val="FF0000"/>
          <w:sz w:val="22"/>
          <w:szCs w:val="22"/>
          <w:lang w:val="en-US"/>
        </w:rPr>
        <w:t>at different temperatures</w:t>
      </w:r>
      <w:r w:rsidR="003D6D12" w:rsidRPr="0002382F">
        <w:rPr>
          <w:rFonts w:eastAsiaTheme="minorEastAsia" w:cstheme="minorHAnsi"/>
          <w:color w:val="FF0000"/>
          <w:sz w:val="22"/>
          <w:szCs w:val="22"/>
          <w:lang w:val="en-US"/>
        </w:rPr>
        <w:t xml:space="preserve"> </w:t>
      </w:r>
      <w:r w:rsidR="00D27915" w:rsidRPr="0002382F">
        <w:rPr>
          <w:rFonts w:eastAsiaTheme="minorEastAsia" w:cstheme="minorHAnsi"/>
          <w:color w:val="FF0000"/>
          <w:sz w:val="22"/>
          <w:szCs w:val="22"/>
          <w:lang w:val="en-US"/>
        </w:rPr>
        <w:t xml:space="preserve">in order to </w:t>
      </w:r>
      <w:r w:rsidR="002D62A8" w:rsidRPr="0002382F">
        <w:rPr>
          <w:rFonts w:eastAsiaTheme="minorEastAsia" w:cstheme="minorHAnsi"/>
          <w:color w:val="FF0000"/>
          <w:sz w:val="22"/>
          <w:szCs w:val="22"/>
          <w:lang w:val="en-US"/>
        </w:rPr>
        <w:t xml:space="preserve">get as </w:t>
      </w:r>
      <w:r w:rsidR="00F2733D" w:rsidRPr="0002382F">
        <w:rPr>
          <w:rFonts w:eastAsiaTheme="minorEastAsia" w:cstheme="minorHAnsi"/>
          <w:color w:val="FF0000"/>
          <w:sz w:val="22"/>
          <w:szCs w:val="22"/>
          <w:lang w:val="en-US"/>
        </w:rPr>
        <w:t xml:space="preserve">close as possible </w:t>
      </w:r>
      <w:r w:rsidR="00301B8E" w:rsidRPr="0002382F">
        <w:rPr>
          <w:rFonts w:eastAsiaTheme="minorEastAsia" w:cstheme="minorHAnsi"/>
          <w:color w:val="FF0000"/>
          <w:sz w:val="22"/>
          <w:szCs w:val="22"/>
          <w:lang w:val="en-US"/>
        </w:rPr>
        <w:t xml:space="preserve">to the ontogenetic scaling of growth </w:t>
      </w:r>
      <w:r w:rsidR="00F2733D" w:rsidRPr="0002382F">
        <w:rPr>
          <w:rFonts w:eastAsiaTheme="minorEastAsia" w:cstheme="minorHAnsi"/>
          <w:color w:val="FF0000"/>
          <w:sz w:val="22"/>
          <w:szCs w:val="22"/>
          <w:lang w:val="en-US"/>
        </w:rPr>
        <w:t xml:space="preserve">without </w:t>
      </w:r>
      <w:r w:rsidR="00301B8E" w:rsidRPr="0002382F">
        <w:rPr>
          <w:rFonts w:eastAsiaTheme="minorEastAsia" w:cstheme="minorHAnsi"/>
          <w:color w:val="FF0000"/>
          <w:sz w:val="22"/>
          <w:szCs w:val="22"/>
          <w:lang w:val="en-US"/>
        </w:rPr>
        <w:t>limiting ourselves to “truly” ontogenetic data (</w:t>
      </w:r>
      <w:r w:rsidR="00F2733D" w:rsidRPr="0002382F">
        <w:rPr>
          <w:rFonts w:eastAsiaTheme="minorEastAsia" w:cstheme="minorHAnsi"/>
          <w:color w:val="FF0000"/>
          <w:sz w:val="22"/>
          <w:szCs w:val="22"/>
          <w:lang w:val="en-US"/>
        </w:rPr>
        <w:t>in which case our data set would have been smaller)</w:t>
      </w:r>
      <w:r w:rsidR="004F4EF8" w:rsidRPr="0002382F">
        <w:rPr>
          <w:rFonts w:eastAsiaTheme="minorEastAsia" w:cstheme="minorHAnsi"/>
          <w:color w:val="FF0000"/>
          <w:sz w:val="22"/>
          <w:szCs w:val="22"/>
          <w:lang w:val="en-US"/>
        </w:rPr>
        <w:t xml:space="preserve">. </w:t>
      </w:r>
      <w:r w:rsidR="00AA26AB" w:rsidRPr="0002382F">
        <w:rPr>
          <w:rFonts w:eastAsiaTheme="minorEastAsia" w:cstheme="minorHAnsi"/>
          <w:color w:val="FF0000"/>
          <w:sz w:val="22"/>
          <w:szCs w:val="22"/>
          <w:lang w:val="en-US"/>
        </w:rPr>
        <w:t>We argue that this approach to systematic review of already existing literature</w:t>
      </w:r>
      <w:r w:rsidR="00CD3720" w:rsidRPr="0002382F">
        <w:rPr>
          <w:rFonts w:eastAsiaTheme="minorEastAsia" w:cstheme="minorHAnsi"/>
          <w:color w:val="FF0000"/>
          <w:sz w:val="22"/>
          <w:szCs w:val="22"/>
          <w:lang w:val="en-US"/>
        </w:rPr>
        <w:t xml:space="preserve"> can be fruitful in combination with </w:t>
      </w:r>
      <w:r w:rsidR="00A67C6A" w:rsidRPr="0002382F">
        <w:rPr>
          <w:rFonts w:eastAsiaTheme="minorEastAsia" w:cstheme="minorHAnsi"/>
          <w:color w:val="FF0000"/>
          <w:sz w:val="22"/>
          <w:szCs w:val="22"/>
          <w:lang w:val="en-US"/>
        </w:rPr>
        <w:t xml:space="preserve">hierarchical models and </w:t>
      </w:r>
      <w:r w:rsidR="00071BC3" w:rsidRPr="0002382F">
        <w:rPr>
          <w:rFonts w:eastAsiaTheme="minorEastAsia" w:cstheme="minorHAnsi"/>
          <w:color w:val="FF0000"/>
          <w:sz w:val="22"/>
          <w:szCs w:val="22"/>
          <w:lang w:val="en-US"/>
        </w:rPr>
        <w:t>variable-standardization</w:t>
      </w:r>
      <w:r w:rsidR="003657F9" w:rsidRPr="0002382F">
        <w:rPr>
          <w:rFonts w:eastAsiaTheme="minorEastAsia" w:cstheme="minorHAnsi"/>
          <w:color w:val="FF0000"/>
          <w:sz w:val="22"/>
          <w:szCs w:val="22"/>
          <w:lang w:val="en-US"/>
        </w:rPr>
        <w:t xml:space="preserve">, as this can address the general aspects of ontogenetic growth that are </w:t>
      </w:r>
      <w:r w:rsidR="003657F9" w:rsidRPr="0002382F">
        <w:rPr>
          <w:rFonts w:eastAsiaTheme="minorEastAsia" w:cstheme="minorHAnsi"/>
          <w:color w:val="FF0000"/>
          <w:sz w:val="22"/>
          <w:szCs w:val="22"/>
          <w:lang w:val="en-US"/>
        </w:rPr>
        <w:lastRenderedPageBreak/>
        <w:t>shared across species</w:t>
      </w:r>
      <w:r w:rsidR="00C0669E" w:rsidRPr="0002382F">
        <w:rPr>
          <w:rFonts w:eastAsiaTheme="minorEastAsia" w:cstheme="minorHAnsi"/>
          <w:color w:val="FF0000"/>
          <w:sz w:val="22"/>
          <w:szCs w:val="22"/>
          <w:lang w:val="en-US"/>
        </w:rPr>
        <w:t>, which single species studies will struggle with.</w:t>
      </w:r>
      <w:r w:rsidR="00F87740" w:rsidRPr="0002382F">
        <w:rPr>
          <w:rFonts w:eastAsiaTheme="minorEastAsia" w:cstheme="minorHAnsi"/>
          <w:color w:val="FF0000"/>
          <w:sz w:val="22"/>
          <w:szCs w:val="22"/>
          <w:lang w:val="en-US"/>
        </w:rPr>
        <w:t xml:space="preserve"> One example is the size-dependence of optimum growth temperatures, which we find clear signals of even when analyzing data from a diverse set of species</w:t>
      </w:r>
      <w:r w:rsidR="007D14CA" w:rsidRPr="0002382F">
        <w:rPr>
          <w:rFonts w:eastAsiaTheme="minorEastAsia" w:cstheme="minorHAnsi"/>
          <w:color w:val="FF0000"/>
          <w:sz w:val="22"/>
          <w:szCs w:val="22"/>
          <w:lang w:val="en-US"/>
        </w:rPr>
        <w:t xml:space="preserve"> on a common scale</w:t>
      </w:r>
      <w:r w:rsidR="00F87740" w:rsidRPr="0002382F">
        <w:rPr>
          <w:rFonts w:eastAsiaTheme="minorEastAsia" w:cstheme="minorHAnsi"/>
          <w:color w:val="FF0000"/>
          <w:sz w:val="22"/>
          <w:szCs w:val="22"/>
          <w:lang w:val="en-US"/>
        </w:rPr>
        <w:t xml:space="preserve">. </w:t>
      </w:r>
      <w:r w:rsidR="00E85B56" w:rsidRPr="0002382F">
        <w:rPr>
          <w:rFonts w:eastAsiaTheme="minorEastAsia" w:cstheme="minorHAnsi"/>
          <w:color w:val="FF0000"/>
          <w:sz w:val="22"/>
          <w:szCs w:val="22"/>
          <w:lang w:val="en-US"/>
        </w:rPr>
        <w:t xml:space="preserve">In doing so, our study adds </w:t>
      </w:r>
      <w:r w:rsidR="00C956B0" w:rsidRPr="0002382F">
        <w:rPr>
          <w:rFonts w:eastAsiaTheme="minorEastAsia" w:cstheme="minorHAnsi"/>
          <w:color w:val="FF0000"/>
          <w:sz w:val="22"/>
          <w:szCs w:val="22"/>
          <w:lang w:val="en-US"/>
        </w:rPr>
        <w:t xml:space="preserve">a </w:t>
      </w:r>
      <w:r w:rsidR="00E85B56" w:rsidRPr="0002382F">
        <w:rPr>
          <w:rFonts w:eastAsiaTheme="minorEastAsia" w:cstheme="minorHAnsi"/>
          <w:color w:val="FF0000"/>
          <w:sz w:val="22"/>
          <w:szCs w:val="22"/>
          <w:lang w:val="en-US"/>
        </w:rPr>
        <w:t xml:space="preserve">new </w:t>
      </w:r>
      <w:r w:rsidR="00C956B0" w:rsidRPr="0002382F">
        <w:rPr>
          <w:rFonts w:eastAsiaTheme="minorEastAsia" w:cstheme="minorHAnsi"/>
          <w:color w:val="FF0000"/>
          <w:sz w:val="22"/>
          <w:szCs w:val="22"/>
          <w:lang w:val="en-US"/>
        </w:rPr>
        <w:t xml:space="preserve">take on aspects of intra-specific growth scaling for a “general” fish, adds </w:t>
      </w:r>
      <w:r w:rsidR="00E85B56" w:rsidRPr="0002382F">
        <w:rPr>
          <w:rFonts w:eastAsiaTheme="minorEastAsia" w:cstheme="minorHAnsi"/>
          <w:color w:val="FF0000"/>
          <w:sz w:val="22"/>
          <w:szCs w:val="22"/>
          <w:lang w:val="en-US"/>
        </w:rPr>
        <w:t xml:space="preserve">data to the literature and highlights </w:t>
      </w:r>
      <w:r w:rsidR="00007DC2" w:rsidRPr="0002382F">
        <w:rPr>
          <w:rFonts w:eastAsiaTheme="minorEastAsia" w:cstheme="minorHAnsi"/>
          <w:color w:val="FF0000"/>
          <w:sz w:val="22"/>
          <w:szCs w:val="22"/>
          <w:lang w:val="en-US"/>
        </w:rPr>
        <w:t>the lack of represe</w:t>
      </w:r>
      <w:r w:rsidR="009E173E" w:rsidRPr="0002382F">
        <w:rPr>
          <w:rFonts w:eastAsiaTheme="minorEastAsia" w:cstheme="minorHAnsi"/>
          <w:color w:val="FF0000"/>
          <w:sz w:val="22"/>
          <w:szCs w:val="22"/>
          <w:lang w:val="en-US"/>
        </w:rPr>
        <w:t>ntation of large individuals in growth experiments</w:t>
      </w:r>
      <w:commentRangeStart w:id="29"/>
      <w:r w:rsidR="009E173E" w:rsidRPr="0002382F">
        <w:rPr>
          <w:rFonts w:eastAsiaTheme="minorEastAsia" w:cstheme="minorHAnsi"/>
          <w:color w:val="FF0000"/>
          <w:sz w:val="22"/>
          <w:szCs w:val="22"/>
          <w:lang w:val="en-US"/>
        </w:rPr>
        <w:t>.</w:t>
      </w:r>
      <w:commentRangeEnd w:id="29"/>
      <w:r w:rsidR="00175467" w:rsidRPr="0002382F">
        <w:rPr>
          <w:rStyle w:val="CommentReference"/>
          <w:color w:val="FF0000"/>
          <w:sz w:val="22"/>
          <w:szCs w:val="22"/>
        </w:rPr>
        <w:commentReference w:id="29"/>
      </w:r>
      <w:r w:rsidR="009F334F" w:rsidRPr="0002382F">
        <w:rPr>
          <w:rFonts w:eastAsiaTheme="minorEastAsia" w:cstheme="minorHAnsi"/>
          <w:color w:val="FF0000"/>
          <w:sz w:val="22"/>
          <w:szCs w:val="22"/>
          <w:lang w:val="en-US"/>
        </w:rPr>
        <w:t xml:space="preserve"> </w:t>
      </w:r>
    </w:p>
    <w:p w14:paraId="1B4AAFD0" w14:textId="2F310631" w:rsidR="00927350" w:rsidRPr="0002382F" w:rsidRDefault="00927350" w:rsidP="00904830">
      <w:pPr>
        <w:spacing w:line="480" w:lineRule="auto"/>
        <w:ind w:firstLine="284"/>
        <w:contextualSpacing/>
        <w:jc w:val="both"/>
        <w:rPr>
          <w:rFonts w:eastAsiaTheme="minorEastAsia" w:cstheme="minorHAnsi"/>
          <w:sz w:val="22"/>
          <w:szCs w:val="22"/>
          <w:lang w:val="en-US"/>
        </w:rPr>
      </w:pPr>
      <w:r w:rsidRPr="0002382F">
        <w:rPr>
          <w:rFonts w:eastAsiaTheme="minorEastAsia" w:cstheme="minorHAnsi"/>
          <w:color w:val="FF0000"/>
          <w:sz w:val="22"/>
          <w:szCs w:val="22"/>
          <w:lang w:val="en-US"/>
        </w:rPr>
        <w:t>*Add section</w:t>
      </w:r>
      <w:r w:rsidR="00342CC2" w:rsidRPr="0002382F">
        <w:rPr>
          <w:rFonts w:eastAsiaTheme="minorEastAsia" w:cstheme="minorHAnsi"/>
          <w:color w:val="FF0000"/>
          <w:sz w:val="22"/>
          <w:szCs w:val="22"/>
          <w:lang w:val="en-US"/>
        </w:rPr>
        <w:t xml:space="preserve"> here</w:t>
      </w:r>
      <w:r w:rsidRPr="0002382F">
        <w:rPr>
          <w:rFonts w:eastAsiaTheme="minorEastAsia" w:cstheme="minorHAnsi"/>
          <w:color w:val="FF0000"/>
          <w:sz w:val="22"/>
          <w:szCs w:val="22"/>
          <w:lang w:val="en-US"/>
        </w:rPr>
        <w:t xml:space="preserve"> about limitations in experiments and all uncertainties from that*</w:t>
      </w:r>
      <w:r w:rsidR="001E4701" w:rsidRPr="0002382F">
        <w:rPr>
          <w:rFonts w:eastAsiaTheme="minorEastAsia" w:cstheme="minorHAnsi"/>
          <w:color w:val="FF0000"/>
          <w:sz w:val="22"/>
          <w:szCs w:val="22"/>
          <w:lang w:val="en-US"/>
        </w:rPr>
        <w:t xml:space="preserve">, </w:t>
      </w:r>
      <w:r w:rsidR="001E4701" w:rsidRPr="0002382F">
        <w:rPr>
          <w:rFonts w:eastAsiaTheme="minorEastAsia" w:cstheme="minorHAnsi"/>
          <w:sz w:val="22"/>
          <w:szCs w:val="22"/>
          <w:lang w:val="en-US"/>
        </w:rPr>
        <w:t>including pros and cons with standardization…</w:t>
      </w:r>
    </w:p>
    <w:p w14:paraId="06C74EF0" w14:textId="7352B2CD" w:rsidR="00530154" w:rsidRPr="0002382F" w:rsidRDefault="0030633B" w:rsidP="00904830">
      <w:pPr>
        <w:spacing w:line="480" w:lineRule="auto"/>
        <w:ind w:firstLine="284"/>
        <w:contextualSpacing/>
        <w:jc w:val="both"/>
        <w:rPr>
          <w:rFonts w:eastAsiaTheme="minorEastAsia" w:cstheme="minorHAnsi"/>
          <w:sz w:val="22"/>
          <w:szCs w:val="22"/>
          <w:lang w:val="en-US"/>
        </w:rPr>
      </w:pPr>
      <w:r w:rsidRPr="0002382F">
        <w:rPr>
          <w:rFonts w:eastAsiaTheme="minorEastAsia" w:cstheme="minorHAnsi"/>
          <w:sz w:val="22"/>
          <w:szCs w:val="22"/>
          <w:lang w:val="en-US"/>
        </w:rPr>
        <w:t>Progress towards unification of theory and empirical findings can be made through systematic data-analysis, which can guide process-based predictions of climate change impacts on growth and body size of ectotherms.</w:t>
      </w:r>
    </w:p>
    <w:p w14:paraId="7BDCB08D" w14:textId="30FFA91A" w:rsidR="00E055AF" w:rsidRPr="0002382F" w:rsidRDefault="00E055AF" w:rsidP="00904830">
      <w:pPr>
        <w:spacing w:line="480" w:lineRule="auto"/>
        <w:ind w:firstLine="284"/>
        <w:contextualSpacing/>
        <w:jc w:val="both"/>
        <w:rPr>
          <w:rFonts w:eastAsiaTheme="minorEastAsia" w:cstheme="minorHAnsi"/>
          <w:sz w:val="22"/>
          <w:szCs w:val="22"/>
          <w:lang w:val="en-US"/>
        </w:rPr>
      </w:pPr>
      <w:r w:rsidRPr="0002382F">
        <w:rPr>
          <w:rFonts w:eastAsiaTheme="minorEastAsia" w:cstheme="minorHAnsi"/>
          <w:sz w:val="22"/>
          <w:szCs w:val="22"/>
          <w:lang w:val="en-US"/>
        </w:rPr>
        <w:t>Do as in Englund and discuss effects on population and community dynamics?</w:t>
      </w:r>
    </w:p>
    <w:p w14:paraId="5B0720D6" w14:textId="7540CC69" w:rsidR="00AC2882" w:rsidRPr="0002382F" w:rsidRDefault="00AC2882" w:rsidP="00904830">
      <w:pPr>
        <w:spacing w:line="480" w:lineRule="auto"/>
        <w:ind w:firstLine="284"/>
        <w:contextualSpacing/>
        <w:jc w:val="both"/>
        <w:rPr>
          <w:rFonts w:eastAsiaTheme="minorEastAsia" w:cstheme="minorHAnsi"/>
          <w:color w:val="FF0000"/>
          <w:sz w:val="22"/>
          <w:szCs w:val="22"/>
          <w:lang w:val="en-US"/>
        </w:rPr>
      </w:pPr>
      <w:r w:rsidRPr="0002382F">
        <w:rPr>
          <w:rFonts w:eastAsiaTheme="minorEastAsia" w:cstheme="minorHAnsi"/>
          <w:sz w:val="22"/>
          <w:szCs w:val="22"/>
          <w:lang w:val="en-US"/>
        </w:rPr>
        <w:t>See notes about the scaling, important to do intraspecific</w:t>
      </w:r>
      <w:r w:rsidR="00402687" w:rsidRPr="0002382F">
        <w:rPr>
          <w:rFonts w:eastAsiaTheme="minorEastAsia" w:cstheme="minorHAnsi"/>
          <w:sz w:val="22"/>
          <w:szCs w:val="22"/>
          <w:lang w:val="en-US"/>
        </w:rPr>
        <w:t xml:space="preserve"> aspect!</w:t>
      </w:r>
    </w:p>
    <w:p w14:paraId="3BDF3E88" w14:textId="77777777" w:rsidR="00C009B1" w:rsidRPr="0002382F" w:rsidRDefault="00C009B1" w:rsidP="00C009B1">
      <w:pPr>
        <w:spacing w:line="480" w:lineRule="auto"/>
        <w:ind w:firstLine="284"/>
        <w:contextualSpacing/>
        <w:jc w:val="both"/>
        <w:rPr>
          <w:rFonts w:cstheme="minorHAnsi"/>
          <w:color w:val="FF0000"/>
          <w:sz w:val="22"/>
          <w:szCs w:val="22"/>
          <w:lang w:val="en-US"/>
        </w:rPr>
      </w:pPr>
      <w:r w:rsidRPr="0002382F">
        <w:rPr>
          <w:rFonts w:eastAsiaTheme="minorEastAsia" w:cstheme="minorHAnsi"/>
          <w:sz w:val="22"/>
          <w:szCs w:val="22"/>
          <w:lang w:val="en-US"/>
        </w:rPr>
        <w:t xml:space="preserve">To illustrate the effects of the intraspecific mass- and temperature-dependence of metabolic and consumption rates estimated from the experimental studies, we apply a generic Pütter-type  growth model </w:t>
      </w:r>
      <w:r w:rsidRPr="0002382F">
        <w:rPr>
          <w:rFonts w:eastAsiaTheme="minorEastAsia" w:cstheme="minorHAnsi"/>
          <w:sz w:val="22"/>
          <w:szCs w:val="22"/>
        </w:rPr>
        <w:fldChar w:fldCharType="begin"/>
      </w:r>
      <w:r w:rsidRPr="0002382F">
        <w:rPr>
          <w:rFonts w:eastAsiaTheme="minorEastAsia" w:cstheme="minorHAnsi"/>
          <w:sz w:val="22"/>
          <w:szCs w:val="22"/>
          <w:lang w:val="en-US"/>
        </w:rPr>
        <w:instrText xml:space="preserve"> ADDIN ZOTERO_ITEM CSL_CITATION {"citationID":"OkTYGII7","properties":{"formattedCitation":"(P\\uc0\\u252{}tter 1920)","plainCitation":"(Pütter 1920)","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Pr="0002382F">
        <w:rPr>
          <w:rFonts w:eastAsiaTheme="minorEastAsia" w:cstheme="minorHAnsi"/>
          <w:sz w:val="22"/>
          <w:szCs w:val="22"/>
        </w:rPr>
        <w:fldChar w:fldCharType="separate"/>
      </w:r>
      <w:r w:rsidRPr="0002382F">
        <w:rPr>
          <w:sz w:val="22"/>
          <w:szCs w:val="22"/>
          <w:lang w:val="en-US"/>
        </w:rPr>
        <w:t>(Pütter 1920)</w:t>
      </w:r>
      <w:r w:rsidRPr="0002382F">
        <w:rPr>
          <w:rFonts w:eastAsiaTheme="minorEastAsia" w:cstheme="minorHAnsi"/>
          <w:sz w:val="22"/>
          <w:szCs w:val="22"/>
        </w:rPr>
        <w:fldChar w:fldCharType="end"/>
      </w:r>
      <w:r w:rsidRPr="0002382F">
        <w:rPr>
          <w:rFonts w:eastAsiaTheme="minorEastAsia" w:cstheme="minorHAnsi"/>
          <w:sz w:val="22"/>
          <w:szCs w:val="22"/>
          <w:lang w:val="en-US"/>
        </w:rPr>
        <w:t xml:space="preserve"> of the form: </w:t>
      </w:r>
      <m:oMath>
        <m:f>
          <m:fPr>
            <m:ctrlPr>
              <w:rPr>
                <w:rFonts w:ascii="Cambria Math" w:hAnsi="Cambria Math" w:cstheme="minorHAnsi"/>
                <w:i/>
                <w:sz w:val="22"/>
                <w:szCs w:val="22"/>
              </w:rPr>
            </m:ctrlPr>
          </m:fPr>
          <m:num>
            <m:r>
              <w:rPr>
                <w:rFonts w:ascii="Cambria Math" w:hAnsi="Cambria Math" w:cstheme="minorHAnsi"/>
                <w:sz w:val="22"/>
                <w:szCs w:val="22"/>
              </w:rPr>
              <m:t>dM</m:t>
            </m:r>
          </m:num>
          <m:den>
            <m:r>
              <w:rPr>
                <w:rFonts w:ascii="Cambria Math" w:hAnsi="Cambria Math" w:cstheme="minorHAnsi"/>
                <w:sz w:val="22"/>
                <w:szCs w:val="22"/>
              </w:rPr>
              <m:t>dt</m:t>
            </m:r>
          </m:den>
        </m:f>
        <m:r>
          <w:rPr>
            <w:rFonts w:ascii="Cambria Math" w:hAnsi="Cambria Math" w:cstheme="minorHAnsi"/>
            <w:sz w:val="22"/>
            <w:szCs w:val="22"/>
            <w:lang w:val="en-US"/>
          </w:rPr>
          <m:t xml:space="preserve">= </m:t>
        </m:r>
        <m:r>
          <w:rPr>
            <w:rFonts w:ascii="Cambria Math" w:hAnsi="Cambria Math" w:cstheme="minorHAnsi"/>
            <w:sz w:val="22"/>
            <w:szCs w:val="22"/>
          </w:rPr>
          <m:t>H</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up>
        </m:sSup>
        <m:r>
          <w:rPr>
            <w:rFonts w:ascii="Cambria Math" w:hAnsi="Cambria Math" w:cstheme="minorHAnsi"/>
            <w:sz w:val="22"/>
            <w:szCs w:val="22"/>
            <w:lang w:val="en-US"/>
          </w:rPr>
          <m:t xml:space="preserve"> – </m:t>
        </m:r>
        <m:r>
          <w:rPr>
            <w:rFonts w:ascii="Cambria Math" w:hAnsi="Cambria Math" w:cstheme="minorHAnsi"/>
            <w:sz w:val="22"/>
            <w:szCs w:val="22"/>
          </w:rPr>
          <m:t>k</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b</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up>
        </m:sSup>
      </m:oMath>
      <w:r w:rsidRPr="0002382F">
        <w:rPr>
          <w:rFonts w:eastAsiaTheme="minorEastAsia" w:cstheme="minorHAnsi"/>
          <w:sz w:val="22"/>
          <w:szCs w:val="22"/>
          <w:lang w:val="en-US"/>
        </w:rPr>
        <w:t xml:space="preserve">, where </w:t>
      </w:r>
      <m:oMath>
        <m:r>
          <w:rPr>
            <w:rFonts w:ascii="Cambria Math" w:eastAsiaTheme="minorEastAsia" w:hAnsi="Cambria Math" w:cstheme="minorHAnsi"/>
            <w:sz w:val="22"/>
            <w:szCs w:val="22"/>
          </w:rPr>
          <m:t>M</m:t>
        </m:r>
      </m:oMath>
      <w:r w:rsidRPr="0002382F">
        <w:rPr>
          <w:rFonts w:eastAsiaTheme="minorEastAsia" w:cstheme="minorHAnsi"/>
          <w:sz w:val="22"/>
          <w:szCs w:val="22"/>
          <w:lang w:val="en-US"/>
        </w:rPr>
        <w:t xml:space="preserve"> is body mass. von Bertalanffy assumed, based on theoretical arguments and mathematical convenience, that </w:t>
      </w:r>
      <m:oMath>
        <m:r>
          <w:rPr>
            <w:rFonts w:ascii="Cambria Math" w:hAnsi="Cambria Math" w:cstheme="minorHAnsi"/>
            <w:sz w:val="22"/>
            <w:szCs w:val="22"/>
          </w:rPr>
          <m:t>H</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up>
        </m:sSup>
      </m:oMath>
      <w:r w:rsidRPr="0002382F">
        <w:rPr>
          <w:rFonts w:eastAsiaTheme="minorEastAsia" w:cstheme="minorHAnsi"/>
          <w:sz w:val="22"/>
          <w:szCs w:val="22"/>
          <w:lang w:val="en-US"/>
        </w:rPr>
        <w:t xml:space="preserve"> and </w:t>
      </w:r>
      <m:oMath>
        <m:r>
          <w:rPr>
            <w:rFonts w:ascii="Cambria Math" w:hAnsi="Cambria Math" w:cstheme="minorHAnsi"/>
            <w:sz w:val="22"/>
            <w:szCs w:val="22"/>
          </w:rPr>
          <m:t>k</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b</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up>
        </m:sSup>
      </m:oMath>
      <w:r w:rsidRPr="0002382F">
        <w:rPr>
          <w:rFonts w:eastAsiaTheme="minorEastAsia" w:cstheme="minorHAnsi"/>
          <w:sz w:val="22"/>
          <w:szCs w:val="22"/>
          <w:lang w:val="en-US"/>
        </w:rPr>
        <w:t xml:space="preserve"> represent anabolism and catabolism and scale with exponents </w:t>
      </w:r>
      <m:oMath>
        <m:r>
          <w:rPr>
            <w:rFonts w:ascii="Cambria Math" w:eastAsiaTheme="minorEastAsia" w:hAnsi="Cambria Math" w:cstheme="minorHAnsi"/>
            <w:sz w:val="22"/>
            <w:szCs w:val="22"/>
          </w:rPr>
          <m:t>a</m:t>
        </m:r>
        <m:r>
          <w:rPr>
            <w:rFonts w:ascii="Cambria Math" w:eastAsiaTheme="minorEastAsia" w:hAnsi="Cambria Math" w:cstheme="minorHAnsi"/>
            <w:sz w:val="22"/>
            <w:szCs w:val="22"/>
            <w:lang w:val="en-US"/>
          </w:rPr>
          <m:t>=2/3</m:t>
        </m:r>
      </m:oMath>
      <w:r w:rsidRPr="0002382F">
        <w:rPr>
          <w:rFonts w:eastAsiaTheme="minorEastAsia" w:cstheme="minorHAnsi"/>
          <w:sz w:val="22"/>
          <w:szCs w:val="22"/>
          <w:lang w:val="en-US"/>
        </w:rPr>
        <w:t xml:space="preserve"> (based on the scaling of surfaces to volumes) and </w:t>
      </w:r>
      <m:oMath>
        <m:r>
          <w:rPr>
            <w:rFonts w:ascii="Cambria Math" w:eastAsiaTheme="minorEastAsia" w:hAnsi="Cambria Math" w:cstheme="minorHAnsi"/>
            <w:sz w:val="22"/>
            <w:szCs w:val="22"/>
          </w:rPr>
          <m:t>b</m:t>
        </m:r>
        <m:r>
          <w:rPr>
            <w:rFonts w:ascii="Cambria Math" w:eastAsiaTheme="minorEastAsia" w:hAnsi="Cambria Math" w:cstheme="minorHAnsi"/>
            <w:sz w:val="22"/>
            <w:szCs w:val="22"/>
            <w:lang w:val="en-US"/>
          </w:rPr>
          <m:t>=1</m:t>
        </m:r>
      </m:oMath>
      <w:r w:rsidRPr="0002382F">
        <w:rPr>
          <w:rFonts w:eastAsiaTheme="minorEastAsia" w:cstheme="minorHAnsi"/>
          <w:sz w:val="22"/>
          <w:szCs w:val="22"/>
          <w:lang w:val="en-US"/>
        </w:rPr>
        <w:t xml:space="preserve"> </w:t>
      </w:r>
      <w:r w:rsidRPr="0002382F">
        <w:rPr>
          <w:rFonts w:eastAsiaTheme="minorEastAsia" w:cstheme="minorHAnsi"/>
          <w:sz w:val="22"/>
          <w:szCs w:val="22"/>
        </w:rPr>
        <w:fldChar w:fldCharType="begin"/>
      </w:r>
      <w:r w:rsidRPr="0002382F">
        <w:rPr>
          <w:rFonts w:eastAsiaTheme="minorEastAsia" w:cstheme="minorHAnsi"/>
          <w:sz w:val="22"/>
          <w:szCs w:val="22"/>
          <w:lang w:val="en-US"/>
        </w:rPr>
        <w:instrText xml:space="preserve"> ADDIN ZOTERO_ITEM CSL_CITATION {"citationID":"VkQKNT51","properties":{"formattedCitation":"(von Bertalanffy 1938)","plainCitation":"(von Bertalanffy 1938)","noteIndex":0},"citationItems":[{"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schema":"https://github.com/citation-style-language/schema/raw/master/csl-citation.json"} </w:instrText>
      </w:r>
      <w:r w:rsidRPr="0002382F">
        <w:rPr>
          <w:rFonts w:eastAsiaTheme="minorEastAsia" w:cstheme="minorHAnsi"/>
          <w:sz w:val="22"/>
          <w:szCs w:val="22"/>
        </w:rPr>
        <w:fldChar w:fldCharType="separate"/>
      </w:r>
      <w:r w:rsidRPr="0002382F">
        <w:rPr>
          <w:rFonts w:eastAsiaTheme="minorEastAsia" w:cstheme="minorHAnsi"/>
          <w:noProof/>
          <w:sz w:val="22"/>
          <w:szCs w:val="22"/>
          <w:lang w:val="en-US"/>
        </w:rPr>
        <w:t>(von Bertalanffy 1938)</w:t>
      </w:r>
      <w:r w:rsidRPr="0002382F">
        <w:rPr>
          <w:rFonts w:eastAsiaTheme="minorEastAsia" w:cstheme="minorHAnsi"/>
          <w:sz w:val="22"/>
          <w:szCs w:val="22"/>
        </w:rPr>
        <w:fldChar w:fldCharType="end"/>
      </w:r>
      <w:r w:rsidRPr="0002382F">
        <w:rPr>
          <w:rFonts w:eastAsiaTheme="minorEastAsia" w:cstheme="minorHAnsi"/>
          <w:sz w:val="22"/>
          <w:szCs w:val="22"/>
          <w:lang w:val="en-US"/>
        </w:rPr>
        <w:t xml:space="preserve">. However, the mechanistic interpretation of these two terms varies </w:t>
      </w:r>
      <w:r w:rsidRPr="0002382F">
        <w:rPr>
          <w:rFonts w:eastAsiaTheme="minorEastAsia" w:cstheme="minorHAnsi"/>
          <w:sz w:val="22"/>
          <w:szCs w:val="22"/>
        </w:rPr>
        <w:fldChar w:fldCharType="begin"/>
      </w:r>
      <w:r w:rsidRPr="0002382F">
        <w:rPr>
          <w:rFonts w:eastAsiaTheme="minorEastAsia" w:cstheme="minorHAnsi"/>
          <w:sz w:val="22"/>
          <w:szCs w:val="22"/>
          <w:lang w:val="en-US"/>
        </w:rPr>
        <w:instrText xml:space="preserve"> ADDIN ZOTERO_ITEM CSL_CITATION {"citationID":"lMe0EBMw","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Pr="0002382F">
        <w:rPr>
          <w:rFonts w:eastAsiaTheme="minorEastAsia" w:cstheme="minorHAnsi"/>
          <w:sz w:val="22"/>
          <w:szCs w:val="22"/>
        </w:rPr>
        <w:fldChar w:fldCharType="separate"/>
      </w:r>
      <w:r w:rsidRPr="0002382F">
        <w:rPr>
          <w:rFonts w:eastAsiaTheme="minorEastAsia" w:cstheme="minorHAnsi"/>
          <w:noProof/>
          <w:sz w:val="22"/>
          <w:szCs w:val="22"/>
          <w:lang w:val="en-US"/>
        </w:rPr>
        <w:t>(Marshall &amp; White 2019b)</w:t>
      </w:r>
      <w:r w:rsidRPr="0002382F">
        <w:rPr>
          <w:rFonts w:eastAsiaTheme="minorEastAsia" w:cstheme="minorHAnsi"/>
          <w:sz w:val="22"/>
          <w:szCs w:val="22"/>
        </w:rPr>
        <w:fldChar w:fldCharType="end"/>
      </w:r>
      <w:r w:rsidRPr="0002382F">
        <w:rPr>
          <w:rFonts w:eastAsiaTheme="minorEastAsia" w:cstheme="minorHAnsi"/>
          <w:sz w:val="22"/>
          <w:szCs w:val="22"/>
          <w:lang w:val="en-US"/>
        </w:rPr>
        <w:t xml:space="preserve">, and are often defined as energy assimilation and expenditure, respectively </w:t>
      </w:r>
      <w:r w:rsidRPr="0002382F">
        <w:rPr>
          <w:rFonts w:eastAsiaTheme="minorEastAsia" w:cstheme="minorHAnsi"/>
          <w:sz w:val="22"/>
          <w:szCs w:val="22"/>
        </w:rPr>
        <w:fldChar w:fldCharType="begin"/>
      </w:r>
      <w:r w:rsidRPr="0002382F">
        <w:rPr>
          <w:rFonts w:eastAsiaTheme="minorEastAsia" w:cstheme="minorHAnsi"/>
          <w:sz w:val="22"/>
          <w:szCs w:val="22"/>
          <w:lang w:val="en-US"/>
        </w:rPr>
        <w:instrText xml:space="preserve"> ADDIN ZOTERO_ITEM CSL_CITATION {"citationID":"6r8KuUDu","properties":{"formattedCitation":"(Ursin 1967; Essington {\\i{}et al.} 2001)","plainCitation":"(Ursin 1967; Essington et al. 2001)","noteIndex":0},"citationItems":[{"id":640,"uris":["http://zotero.org/users/6116610/items/5G6C5LEF"],"uri":["http://zotero.org/users/6116610/items/5G6C5LEF"],"itemData":{"id":640,"type":"article-journal","container-title":"Journal of the Fisheries Research Board of Canada","DOI":"10.1139/f67-190","ISSN":"0015-296X</w:instrText>
      </w:r>
      <w:r w:rsidRPr="0002382F">
        <w:rPr>
          <w:rFonts w:eastAsiaTheme="minorEastAsia" w:cstheme="minorHAnsi"/>
          <w:sz w:val="22"/>
          <w:szCs w:val="22"/>
        </w:rPr>
        <w:instrText>","issue":"11","language":"en","page":"2355-2453","source":"Crossref","title":"A Mathematical Model of Some Aspects of Fish Growth, Respiration, and Mortality","volume":"24","author":[{"family":"Ursin","given":"Erik"}],"issued":{"date-parts":[["1967",11]]}}},{"id":638,"uris":["http://zotero.org/users/6116610/items/5KJ5HF4D"],"uri":["http://zotero.org/users/6116610/items/5KJ5HF4D"],"itemData":{"id":638,"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w:instrText>
      </w:r>
      <w:r w:rsidRPr="0002382F">
        <w:rPr>
          <w:rFonts w:eastAsiaTheme="minorEastAsia" w:cstheme="minorHAnsi"/>
          <w:sz w:val="22"/>
          <w:szCs w:val="22"/>
          <w:lang w:val="en-US"/>
        </w:rPr>
        <w:instrText xml:space="preserve">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02382F">
        <w:rPr>
          <w:rFonts w:eastAsiaTheme="minorEastAsia" w:cstheme="minorHAnsi"/>
          <w:sz w:val="22"/>
          <w:szCs w:val="22"/>
        </w:rPr>
        <w:fldChar w:fldCharType="separate"/>
      </w:r>
      <w:r w:rsidRPr="0002382F">
        <w:rPr>
          <w:sz w:val="22"/>
          <w:szCs w:val="22"/>
          <w:lang w:val="en-US"/>
        </w:rPr>
        <w:t xml:space="preserve">(Ursin 1967; Essington </w:t>
      </w:r>
      <w:r w:rsidRPr="0002382F">
        <w:rPr>
          <w:i/>
          <w:iCs/>
          <w:sz w:val="22"/>
          <w:szCs w:val="22"/>
          <w:lang w:val="en-US"/>
        </w:rPr>
        <w:t>et al.</w:t>
      </w:r>
      <w:r w:rsidRPr="0002382F">
        <w:rPr>
          <w:sz w:val="22"/>
          <w:szCs w:val="22"/>
          <w:lang w:val="en-US"/>
        </w:rPr>
        <w:t xml:space="preserve"> 2001)</w:t>
      </w:r>
      <w:r w:rsidRPr="0002382F">
        <w:rPr>
          <w:rFonts w:eastAsiaTheme="minorEastAsia" w:cstheme="minorHAnsi"/>
          <w:sz w:val="22"/>
          <w:szCs w:val="22"/>
        </w:rPr>
        <w:fldChar w:fldCharType="end"/>
      </w:r>
      <w:r w:rsidRPr="0002382F">
        <w:rPr>
          <w:rFonts w:eastAsiaTheme="minorEastAsia" w:cstheme="minorHAnsi"/>
          <w:sz w:val="22"/>
          <w:szCs w:val="22"/>
          <w:lang w:val="en-US"/>
        </w:rPr>
        <w:t xml:space="preserve">. With this definition, the model constitutes a simple mass-balance equation that resembles bioenergetic models </w:t>
      </w:r>
      <w:r w:rsidRPr="0002382F">
        <w:rPr>
          <w:rFonts w:eastAsiaTheme="minorEastAsia" w:cstheme="minorHAnsi"/>
          <w:sz w:val="22"/>
          <w:szCs w:val="22"/>
        </w:rPr>
        <w:fldChar w:fldCharType="begin"/>
      </w:r>
      <w:r w:rsidRPr="0002382F">
        <w:rPr>
          <w:rFonts w:eastAsiaTheme="minorEastAsia" w:cstheme="minorHAnsi"/>
          <w:sz w:val="22"/>
          <w:szCs w:val="22"/>
          <w:lang w:val="en-US"/>
        </w:rPr>
        <w:instrText xml:space="preserve"> ADDIN ZOTERO_ITEM CSL_CITATION {"citationID":"eEAXR1W5","properties":{"formattedCitation":"(Ursin 1967; Kitchell {\\i{}et al.} 1977; Essington {\\i{}et al.} 2001)","plainCitation":"(Ursin 1967; Kitchell et al. 1977; Essington et al. 2001)","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w:instrText>
      </w:r>
      <w:r w:rsidRPr="0002382F">
        <w:rPr>
          <w:rFonts w:eastAsiaTheme="minorEastAsia" w:cstheme="minorHAnsi"/>
          <w:sz w:val="22"/>
          <w:szCs w:val="22"/>
        </w:rPr>
        <w:instrText>":638,"uris":["http://zotero.org/users/6116610/items/5KJ5HF4D"],"uri":["http://zotero.org/users/6116610/items/5KJ5HF4D"],"itemData":{"id":638,"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w:instrText>
      </w:r>
      <w:r w:rsidRPr="0002382F">
        <w:rPr>
          <w:rFonts w:eastAsiaTheme="minorEastAsia" w:cstheme="minorHAnsi"/>
          <w:sz w:val="22"/>
          <w:szCs w:val="22"/>
          <w:lang w:val="en-US"/>
        </w:rPr>
        <w:instrText xml:space="preserve">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02382F">
        <w:rPr>
          <w:rFonts w:eastAsiaTheme="minorEastAsia" w:cstheme="minorHAnsi"/>
          <w:sz w:val="22"/>
          <w:szCs w:val="22"/>
        </w:rPr>
        <w:fldChar w:fldCharType="separate"/>
      </w:r>
      <w:r w:rsidRPr="0002382F">
        <w:rPr>
          <w:sz w:val="22"/>
          <w:szCs w:val="22"/>
          <w:lang w:val="en-US"/>
        </w:rPr>
        <w:t xml:space="preserve">(Ursin 1967; Kitchell </w:t>
      </w:r>
      <w:r w:rsidRPr="0002382F">
        <w:rPr>
          <w:i/>
          <w:iCs/>
          <w:sz w:val="22"/>
          <w:szCs w:val="22"/>
          <w:lang w:val="en-US"/>
        </w:rPr>
        <w:t>et al.</w:t>
      </w:r>
      <w:r w:rsidRPr="0002382F">
        <w:rPr>
          <w:sz w:val="22"/>
          <w:szCs w:val="22"/>
          <w:lang w:val="en-US"/>
        </w:rPr>
        <w:t xml:space="preserve"> 1977; Essington </w:t>
      </w:r>
      <w:r w:rsidRPr="0002382F">
        <w:rPr>
          <w:i/>
          <w:iCs/>
          <w:sz w:val="22"/>
          <w:szCs w:val="22"/>
          <w:lang w:val="en-US"/>
        </w:rPr>
        <w:t>et al.</w:t>
      </w:r>
      <w:r w:rsidRPr="0002382F">
        <w:rPr>
          <w:sz w:val="22"/>
          <w:szCs w:val="22"/>
          <w:lang w:val="en-US"/>
        </w:rPr>
        <w:t xml:space="preserve"> 2001)</w:t>
      </w:r>
      <w:r w:rsidRPr="0002382F">
        <w:rPr>
          <w:rFonts w:eastAsiaTheme="minorEastAsia" w:cstheme="minorHAnsi"/>
          <w:sz w:val="22"/>
          <w:szCs w:val="22"/>
        </w:rPr>
        <w:fldChar w:fldCharType="end"/>
      </w:r>
      <w:r w:rsidRPr="0002382F">
        <w:rPr>
          <w:rFonts w:eastAsiaTheme="minorEastAsia" w:cstheme="minorHAnsi"/>
          <w:sz w:val="22"/>
          <w:szCs w:val="22"/>
          <w:lang w:val="en-US"/>
        </w:rPr>
        <w:t xml:space="preserve">. It can further be assumed that assimilation and expenditure are proportional to consumption rates (at constant food levels) and oxygen consumption rates </w:t>
      </w:r>
      <w:r w:rsidRPr="0002382F">
        <w:rPr>
          <w:rFonts w:eastAsiaTheme="minorEastAsia" w:cstheme="minorHAnsi"/>
          <w:sz w:val="22"/>
          <w:szCs w:val="22"/>
        </w:rPr>
        <w:fldChar w:fldCharType="begin"/>
      </w:r>
      <w:r w:rsidRPr="0002382F">
        <w:rPr>
          <w:rFonts w:eastAsiaTheme="minorEastAsia" w:cstheme="minorHAnsi"/>
          <w:sz w:val="22"/>
          <w:szCs w:val="22"/>
          <w:lang w:val="en-US"/>
        </w:rPr>
        <w:instrText xml:space="preserve"> ADDIN ZOTERO_ITEM CSL_CITATION {"citationID":"awCriZFQ","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Pr="0002382F">
        <w:rPr>
          <w:rFonts w:eastAsiaTheme="minorEastAsia" w:cstheme="minorHAnsi"/>
          <w:sz w:val="22"/>
          <w:szCs w:val="22"/>
        </w:rPr>
        <w:fldChar w:fldCharType="separate"/>
      </w:r>
      <w:r w:rsidRPr="0002382F">
        <w:rPr>
          <w:rFonts w:eastAsiaTheme="minorEastAsia" w:cstheme="minorHAnsi"/>
          <w:noProof/>
          <w:sz w:val="22"/>
          <w:szCs w:val="22"/>
          <w:lang w:val="en-US"/>
        </w:rPr>
        <w:t>(Ursin 1967)</w:t>
      </w:r>
      <w:r w:rsidRPr="0002382F">
        <w:rPr>
          <w:rFonts w:eastAsiaTheme="minorEastAsia" w:cstheme="minorHAnsi"/>
          <w:sz w:val="22"/>
          <w:szCs w:val="22"/>
        </w:rPr>
        <w:fldChar w:fldCharType="end"/>
      </w:r>
      <w:r w:rsidRPr="0002382F">
        <w:rPr>
          <w:rFonts w:eastAsiaTheme="minorEastAsia" w:cstheme="minorHAnsi"/>
          <w:sz w:val="22"/>
          <w:szCs w:val="22"/>
          <w:lang w:val="en-US"/>
        </w:rPr>
        <w:t xml:space="preserve">. In this case, the temperature dependence of </w:t>
      </w:r>
      <m:oMath>
        <m:r>
          <w:rPr>
            <w:rFonts w:ascii="Cambria Math" w:hAnsi="Cambria Math" w:cstheme="minorHAnsi"/>
            <w:sz w:val="22"/>
            <w:szCs w:val="22"/>
          </w:rPr>
          <m:t>H</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up>
        </m:sSup>
      </m:oMath>
      <w:r w:rsidRPr="0002382F">
        <w:rPr>
          <w:rFonts w:eastAsiaTheme="minorEastAsia" w:cstheme="minorHAnsi"/>
          <w:sz w:val="22"/>
          <w:szCs w:val="22"/>
          <w:lang w:val="en-US"/>
        </w:rPr>
        <w:t xml:space="preserve"> and </w:t>
      </w:r>
      <m:oMath>
        <m:r>
          <w:rPr>
            <w:rFonts w:ascii="Cambria Math" w:hAnsi="Cambria Math" w:cstheme="minorHAnsi"/>
            <w:sz w:val="22"/>
            <w:szCs w:val="22"/>
          </w:rPr>
          <m:t>k</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b</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up>
        </m:sSup>
      </m:oMath>
      <w:r w:rsidRPr="0002382F">
        <w:rPr>
          <w:rFonts w:eastAsiaTheme="minorEastAsia" w:cstheme="minorHAnsi"/>
          <w:sz w:val="22"/>
          <w:szCs w:val="22"/>
          <w:lang w:val="en-US"/>
        </w:rPr>
        <w:t xml:space="preserve"> can be approximated by Eq. 5 for temperatures below optimum. The growth model and assumptions are great simplifications of the factors influencing growth dynamics over size and temperature, omitting for example specific dynamic action, food dependence of respiration and energetic investment into reproduction </w:t>
      </w:r>
      <w:r w:rsidRPr="0002382F">
        <w:rPr>
          <w:rFonts w:eastAsiaTheme="minorEastAsia" w:cstheme="minorHAnsi"/>
          <w:sz w:val="22"/>
          <w:szCs w:val="22"/>
        </w:rPr>
        <w:fldChar w:fldCharType="begin"/>
      </w:r>
      <w:r w:rsidRPr="0002382F">
        <w:rPr>
          <w:rFonts w:eastAsiaTheme="minorEastAsia" w:cstheme="minorHAnsi"/>
          <w:sz w:val="22"/>
          <w:szCs w:val="22"/>
          <w:lang w:val="en-US"/>
        </w:rPr>
        <w:instrText xml:space="preserve"> ADDIN ZOTERO_ITEM CSL_CITATION {"citationID":"LL2rJPWk","properties":{"formattedCitation":"(Ursin 1967; Kitchell {\\i{}et al.} 1977; Marshall &amp; White 2019b)","plainCitation":"(Ursin 1967; Kitchell et al. 1977; Marshall &amp; White 2019b)","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Pr="0002382F">
        <w:rPr>
          <w:rFonts w:eastAsiaTheme="minorEastAsia" w:cstheme="minorHAnsi"/>
          <w:sz w:val="22"/>
          <w:szCs w:val="22"/>
        </w:rPr>
        <w:fldChar w:fldCharType="separate"/>
      </w:r>
      <w:r w:rsidRPr="0002382F">
        <w:rPr>
          <w:sz w:val="22"/>
          <w:szCs w:val="22"/>
          <w:lang w:val="en-US"/>
        </w:rPr>
        <w:t xml:space="preserve">(Ursin </w:t>
      </w:r>
      <w:r w:rsidRPr="0002382F">
        <w:rPr>
          <w:sz w:val="22"/>
          <w:szCs w:val="22"/>
          <w:lang w:val="en-US"/>
        </w:rPr>
        <w:lastRenderedPageBreak/>
        <w:t xml:space="preserve">1967; Kitchell </w:t>
      </w:r>
      <w:r w:rsidRPr="0002382F">
        <w:rPr>
          <w:i/>
          <w:iCs/>
          <w:sz w:val="22"/>
          <w:szCs w:val="22"/>
          <w:lang w:val="en-US"/>
        </w:rPr>
        <w:t>et al.</w:t>
      </w:r>
      <w:r w:rsidRPr="0002382F">
        <w:rPr>
          <w:sz w:val="22"/>
          <w:szCs w:val="22"/>
          <w:lang w:val="en-US"/>
        </w:rPr>
        <w:t xml:space="preserve"> 1977; Marshall &amp; White 2019b)</w:t>
      </w:r>
      <w:r w:rsidRPr="0002382F">
        <w:rPr>
          <w:rFonts w:eastAsiaTheme="minorEastAsia" w:cstheme="minorHAnsi"/>
          <w:sz w:val="22"/>
          <w:szCs w:val="22"/>
        </w:rPr>
        <w:fldChar w:fldCharType="end"/>
      </w:r>
      <w:r w:rsidRPr="0002382F">
        <w:rPr>
          <w:rFonts w:eastAsiaTheme="minorEastAsia" w:cstheme="minorHAnsi"/>
          <w:sz w:val="22"/>
          <w:szCs w:val="22"/>
          <w:lang w:val="en-US"/>
        </w:rPr>
        <w:t>. However, it can illustrate an example of the ability of simple bioenergetic models to capture the size-and temperature dependence of ontogenetic growth, and the assumptions can also be relaxed by applying the allometric functions into more complex bioenergetic models.</w:t>
      </w:r>
    </w:p>
    <w:p w14:paraId="2B2D5249" w14:textId="77777777" w:rsidR="00B7262C" w:rsidRPr="0002382F" w:rsidRDefault="00B7262C" w:rsidP="00904830">
      <w:pPr>
        <w:spacing w:line="480" w:lineRule="auto"/>
        <w:ind w:firstLine="284"/>
        <w:contextualSpacing/>
        <w:jc w:val="both"/>
        <w:rPr>
          <w:rFonts w:eastAsiaTheme="minorEastAsia" w:cstheme="minorHAnsi"/>
          <w:color w:val="FF0000"/>
          <w:sz w:val="22"/>
          <w:szCs w:val="22"/>
          <w:lang w:val="en-US"/>
        </w:rPr>
      </w:pPr>
    </w:p>
    <w:p w14:paraId="5FCDFAD6" w14:textId="2081AAC0" w:rsidR="00346684" w:rsidRPr="0002382F" w:rsidRDefault="00DE3EB3" w:rsidP="00904830">
      <w:pPr>
        <w:spacing w:line="480" w:lineRule="auto"/>
        <w:ind w:firstLine="284"/>
        <w:contextualSpacing/>
        <w:jc w:val="both"/>
        <w:rPr>
          <w:rFonts w:cstheme="minorHAnsi"/>
          <w:color w:val="FF0000"/>
          <w:sz w:val="22"/>
          <w:szCs w:val="22"/>
          <w:lang w:val="en-US"/>
        </w:rPr>
      </w:pPr>
      <w:r w:rsidRPr="0002382F">
        <w:rPr>
          <w:rFonts w:eastAsiaTheme="minorEastAsia" w:cstheme="minorHAnsi"/>
          <w:color w:val="FF0000"/>
          <w:sz w:val="22"/>
          <w:szCs w:val="22"/>
          <w:lang w:val="en-US"/>
        </w:rPr>
        <w:t>I</w:t>
      </w:r>
      <w:r w:rsidR="00AA2A28" w:rsidRPr="0002382F">
        <w:rPr>
          <w:rFonts w:eastAsiaTheme="minorEastAsia" w:cstheme="minorHAnsi"/>
          <w:color w:val="FF0000"/>
          <w:sz w:val="22"/>
          <w:szCs w:val="22"/>
          <w:lang w:val="en-US"/>
        </w:rPr>
        <w:t>n the context of</w:t>
      </w:r>
      <w:r w:rsidR="00062CB9" w:rsidRPr="0002382F">
        <w:rPr>
          <w:rFonts w:eastAsiaTheme="minorEastAsia" w:cstheme="minorHAnsi"/>
          <w:color w:val="FF0000"/>
          <w:sz w:val="22"/>
          <w:szCs w:val="22"/>
          <w:lang w:val="en-US"/>
        </w:rPr>
        <w:t xml:space="preserve"> climate change impacts on</w:t>
      </w:r>
      <w:r w:rsidR="00AA2A28" w:rsidRPr="0002382F">
        <w:rPr>
          <w:rFonts w:eastAsiaTheme="minorEastAsia" w:cstheme="minorHAnsi"/>
          <w:color w:val="FF0000"/>
          <w:sz w:val="22"/>
          <w:szCs w:val="22"/>
          <w:lang w:val="en-US"/>
        </w:rPr>
        <w:t xml:space="preserve"> ecosystem functioning and productivity, it is important to acknowledge the</w:t>
      </w:r>
      <w:r w:rsidR="008C042A" w:rsidRPr="0002382F">
        <w:rPr>
          <w:rFonts w:eastAsiaTheme="minorEastAsia" w:cstheme="minorHAnsi"/>
          <w:color w:val="FF0000"/>
          <w:sz w:val="22"/>
          <w:szCs w:val="22"/>
          <w:lang w:val="en-US"/>
        </w:rPr>
        <w:t xml:space="preserve"> now widespread </w:t>
      </w:r>
      <w:r w:rsidR="000E1C7F" w:rsidRPr="0002382F">
        <w:rPr>
          <w:rFonts w:eastAsiaTheme="minorEastAsia" w:cstheme="minorHAnsi"/>
          <w:color w:val="FF0000"/>
          <w:sz w:val="22"/>
          <w:szCs w:val="22"/>
          <w:lang w:val="en-US"/>
        </w:rPr>
        <w:t xml:space="preserve">finding in field and experimental studies </w:t>
      </w:r>
      <w:r w:rsidR="00AA2A28" w:rsidRPr="0002382F">
        <w:rPr>
          <w:rFonts w:eastAsiaTheme="minorEastAsia" w:cstheme="minorHAnsi"/>
          <w:color w:val="FF0000"/>
          <w:sz w:val="22"/>
          <w:szCs w:val="22"/>
          <w:lang w:val="en-US"/>
        </w:rPr>
        <w:t>that warming has the potential to increase growth rates</w:t>
      </w:r>
      <w:r w:rsidR="00435608" w:rsidRPr="0002382F">
        <w:rPr>
          <w:rFonts w:eastAsiaTheme="minorEastAsia" w:cstheme="minorHAnsi"/>
          <w:color w:val="FF0000"/>
          <w:sz w:val="22"/>
          <w:szCs w:val="22"/>
          <w:lang w:val="en-US"/>
        </w:rPr>
        <w:t xml:space="preserve"> – at least in the smaller end of the species’ size-spectrum</w:t>
      </w:r>
      <w:r w:rsidR="005123B7" w:rsidRPr="0002382F">
        <w:rPr>
          <w:rFonts w:eastAsiaTheme="minorEastAsia" w:cstheme="minorHAnsi"/>
          <w:color w:val="FF0000"/>
          <w:sz w:val="22"/>
          <w:szCs w:val="22"/>
          <w:lang w:val="en-US"/>
        </w:rPr>
        <w:t xml:space="preserve">. This </w:t>
      </w:r>
      <w:r w:rsidR="00755F70" w:rsidRPr="0002382F">
        <w:rPr>
          <w:rFonts w:eastAsiaTheme="minorEastAsia" w:cstheme="minorHAnsi"/>
          <w:color w:val="FF0000"/>
          <w:sz w:val="22"/>
          <w:szCs w:val="22"/>
          <w:lang w:val="en-US"/>
        </w:rPr>
        <w:t xml:space="preserve">poses a </w:t>
      </w:r>
      <w:r w:rsidR="005123B7" w:rsidRPr="0002382F">
        <w:rPr>
          <w:rFonts w:eastAsiaTheme="minorEastAsia" w:cstheme="minorHAnsi"/>
          <w:color w:val="FF0000"/>
          <w:sz w:val="22"/>
          <w:szCs w:val="22"/>
          <w:lang w:val="en-US"/>
        </w:rPr>
        <w:t>challenge</w:t>
      </w:r>
      <w:r w:rsidR="00755F70" w:rsidRPr="0002382F">
        <w:rPr>
          <w:rFonts w:eastAsiaTheme="minorEastAsia" w:cstheme="minorHAnsi"/>
          <w:color w:val="FF0000"/>
          <w:sz w:val="22"/>
          <w:szCs w:val="22"/>
          <w:lang w:val="en-US"/>
        </w:rPr>
        <w:t xml:space="preserve"> to general theoretical growth models that feed into climate projections. </w:t>
      </w:r>
      <w:r w:rsidR="004C5D80" w:rsidRPr="0002382F">
        <w:rPr>
          <w:rFonts w:eastAsiaTheme="minorEastAsia" w:cstheme="minorHAnsi"/>
          <w:color w:val="FF0000"/>
          <w:sz w:val="22"/>
          <w:szCs w:val="22"/>
          <w:lang w:val="en-US"/>
        </w:rPr>
        <w:t xml:space="preserve">Body growth is a fundamental process, and not being able to characterize it properly may </w:t>
      </w:r>
      <w:r w:rsidR="00346684" w:rsidRPr="0002382F">
        <w:rPr>
          <w:rFonts w:cstheme="minorHAnsi"/>
          <w:color w:val="FF0000"/>
          <w:sz w:val="22"/>
          <w:szCs w:val="22"/>
          <w:lang w:val="en-US"/>
        </w:rPr>
        <w:t xml:space="preserve">limits our understanding </w:t>
      </w:r>
      <w:r w:rsidR="00FA5C5C" w:rsidRPr="0002382F">
        <w:rPr>
          <w:rFonts w:cstheme="minorHAnsi"/>
          <w:color w:val="FF0000"/>
          <w:sz w:val="22"/>
          <w:szCs w:val="22"/>
          <w:lang w:val="en-US"/>
        </w:rPr>
        <w:t xml:space="preserve">of important aspects beyond individual body size, including </w:t>
      </w:r>
      <w:r w:rsidR="00346684" w:rsidRPr="0002382F">
        <w:rPr>
          <w:rFonts w:cstheme="minorHAnsi"/>
          <w:color w:val="FF0000"/>
          <w:sz w:val="22"/>
          <w:szCs w:val="22"/>
          <w:lang w:val="en-US"/>
        </w:rPr>
        <w:t xml:space="preserve">energy transfer </w:t>
      </w:r>
      <w:r w:rsidR="00FA5C5C" w:rsidRPr="0002382F">
        <w:rPr>
          <w:rFonts w:cstheme="minorHAnsi"/>
          <w:color w:val="FF0000"/>
          <w:sz w:val="22"/>
          <w:szCs w:val="22"/>
          <w:lang w:val="en-US"/>
        </w:rPr>
        <w:t xml:space="preserve">&amp; efficiency of food webs </w:t>
      </w:r>
      <w:r w:rsidR="00593D2D" w:rsidRPr="0002382F">
        <w:rPr>
          <w:rFonts w:cstheme="minorHAnsi"/>
          <w:color w:val="FF0000"/>
          <w:sz w:val="22"/>
          <w:szCs w:val="22"/>
          <w:lang w:val="en-US"/>
        </w:rPr>
        <w:t>a</w:t>
      </w:r>
      <w:r w:rsidR="00FA5C5C" w:rsidRPr="0002382F">
        <w:rPr>
          <w:rFonts w:cstheme="minorHAnsi"/>
          <w:color w:val="FF0000"/>
          <w:sz w:val="22"/>
          <w:szCs w:val="22"/>
          <w:lang w:val="en-US"/>
        </w:rPr>
        <w:t>nd ecosystems</w:t>
      </w:r>
      <w:commentRangeStart w:id="30"/>
      <w:r w:rsidR="00FA5C5C" w:rsidRPr="0002382F">
        <w:rPr>
          <w:rFonts w:cstheme="minorHAnsi"/>
          <w:color w:val="FF0000"/>
          <w:sz w:val="22"/>
          <w:szCs w:val="22"/>
          <w:lang w:val="en-US"/>
        </w:rPr>
        <w:t>.</w:t>
      </w:r>
      <w:commentRangeEnd w:id="30"/>
      <w:r w:rsidR="00BD5AD9" w:rsidRPr="0002382F">
        <w:rPr>
          <w:rStyle w:val="CommentReference"/>
          <w:color w:val="FF0000"/>
          <w:sz w:val="22"/>
          <w:szCs w:val="22"/>
        </w:rPr>
        <w:commentReference w:id="30"/>
      </w:r>
    </w:p>
    <w:p w14:paraId="298058E6" w14:textId="3302035E" w:rsidR="00C009B1" w:rsidRPr="00FA5656" w:rsidRDefault="00FA7A2E" w:rsidP="00904830">
      <w:pPr>
        <w:spacing w:line="480" w:lineRule="auto"/>
        <w:ind w:firstLine="284"/>
        <w:contextualSpacing/>
        <w:jc w:val="both"/>
        <w:rPr>
          <w:rFonts w:eastAsiaTheme="minorEastAsia" w:cstheme="minorHAnsi"/>
          <w:color w:val="FF0000"/>
          <w:sz w:val="22"/>
          <w:szCs w:val="22"/>
          <w:lang w:val="en-US"/>
        </w:rPr>
      </w:pPr>
      <w:r w:rsidRPr="00FA7A2E">
        <w:rPr>
          <w:rFonts w:eastAsiaTheme="minorEastAsia" w:cstheme="minorHAnsi"/>
          <w:color w:val="FF0000"/>
          <w:sz w:val="22"/>
          <w:szCs w:val="22"/>
          <w:lang w:val="en-US"/>
        </w:rPr>
        <w:t>Progress towards unification of theory and empirical findings can be made through systematic data-analysis, which can guide process-based predictions of climate change impacts on growth and body size of ectotherms.</w:t>
      </w:r>
    </w:p>
    <w:p w14:paraId="3615945D" w14:textId="77777777" w:rsidR="00AA2A28" w:rsidRPr="00FA5656" w:rsidRDefault="00AA2A28" w:rsidP="00904830">
      <w:pPr>
        <w:spacing w:line="480" w:lineRule="auto"/>
        <w:contextualSpacing/>
        <w:jc w:val="both"/>
        <w:rPr>
          <w:rFonts w:cstheme="minorHAnsi"/>
          <w:b/>
          <w:sz w:val="22"/>
          <w:szCs w:val="22"/>
          <w:lang w:val="en-US"/>
        </w:rPr>
      </w:pPr>
    </w:p>
    <w:p w14:paraId="223041C9" w14:textId="64F506C9" w:rsidR="00214EC5" w:rsidRPr="00660D1C" w:rsidRDefault="00214EC5" w:rsidP="00904830">
      <w:pPr>
        <w:spacing w:line="480" w:lineRule="auto"/>
        <w:contextualSpacing/>
        <w:jc w:val="both"/>
        <w:rPr>
          <w:rFonts w:cstheme="minorHAnsi"/>
          <w:b/>
          <w:lang w:val="en-US"/>
        </w:rPr>
      </w:pPr>
      <w:commentRangeStart w:id="31"/>
      <w:r w:rsidRPr="00660D1C">
        <w:rPr>
          <w:rFonts w:cstheme="minorHAnsi"/>
          <w:b/>
          <w:lang w:val="en-US"/>
        </w:rPr>
        <w:t>Author contributions</w:t>
      </w:r>
      <w:commentRangeEnd w:id="31"/>
      <w:r w:rsidR="00892044">
        <w:rPr>
          <w:rStyle w:val="CommentReference"/>
        </w:rPr>
        <w:commentReference w:id="31"/>
      </w:r>
    </w:p>
    <w:p w14:paraId="1A07395C" w14:textId="594D7C9C" w:rsidR="00214EC5" w:rsidRPr="00FA5656" w:rsidRDefault="00BE6886" w:rsidP="00904830">
      <w:pPr>
        <w:spacing w:line="480" w:lineRule="auto"/>
        <w:contextualSpacing/>
        <w:jc w:val="both"/>
        <w:rPr>
          <w:rFonts w:cstheme="minorHAnsi"/>
          <w:sz w:val="22"/>
          <w:szCs w:val="22"/>
          <w:lang w:val="en-US"/>
        </w:rPr>
      </w:pPr>
      <w:r w:rsidRPr="00FA5656">
        <w:rPr>
          <w:rFonts w:cstheme="minorHAnsi"/>
          <w:sz w:val="22"/>
          <w:szCs w:val="22"/>
          <w:lang w:val="en-US"/>
        </w:rPr>
        <w:t>ML, JO, AG designed research; ML conceived the study;</w:t>
      </w:r>
      <w:r w:rsidR="007A7334" w:rsidRPr="00FA5656">
        <w:rPr>
          <w:rFonts w:cstheme="minorHAnsi"/>
          <w:sz w:val="22"/>
          <w:szCs w:val="22"/>
          <w:lang w:val="en-US"/>
        </w:rPr>
        <w:t xml:space="preserve"> ML performed research</w:t>
      </w:r>
      <w:r w:rsidRPr="00FA5656">
        <w:rPr>
          <w:rFonts w:cstheme="minorHAnsi"/>
          <w:sz w:val="22"/>
          <w:szCs w:val="22"/>
          <w:lang w:val="en-US"/>
        </w:rPr>
        <w:t xml:space="preserve">; ML analyzed data; </w:t>
      </w:r>
      <w:r w:rsidR="007A7334" w:rsidRPr="00FA5656">
        <w:rPr>
          <w:rFonts w:cstheme="minorHAnsi"/>
          <w:sz w:val="22"/>
          <w:szCs w:val="22"/>
          <w:lang w:val="en-US"/>
        </w:rPr>
        <w:t>ML, JO, AG wrote the paper and contributed to revisions of the manuscript.</w:t>
      </w:r>
    </w:p>
    <w:p w14:paraId="0E5EFA3C" w14:textId="77777777" w:rsidR="00B67C48" w:rsidRPr="00660D1C" w:rsidRDefault="00B67C48" w:rsidP="00904830">
      <w:pPr>
        <w:spacing w:line="480" w:lineRule="auto"/>
        <w:contextualSpacing/>
        <w:jc w:val="both"/>
        <w:rPr>
          <w:rFonts w:cstheme="minorHAnsi"/>
          <w:lang w:val="en-US"/>
        </w:rPr>
      </w:pPr>
    </w:p>
    <w:p w14:paraId="07C62272" w14:textId="77777777" w:rsidR="00C41369" w:rsidRPr="00364D0F" w:rsidRDefault="00C41369" w:rsidP="00904830">
      <w:pPr>
        <w:spacing w:line="480" w:lineRule="auto"/>
        <w:contextualSpacing/>
        <w:jc w:val="both"/>
        <w:rPr>
          <w:rFonts w:cstheme="minorHAnsi"/>
          <w:b/>
          <w:lang w:val="en-US"/>
        </w:rPr>
      </w:pPr>
      <w:r w:rsidRPr="00364D0F">
        <w:rPr>
          <w:rFonts w:cstheme="minorHAnsi"/>
          <w:b/>
          <w:lang w:val="en-US"/>
        </w:rPr>
        <w:t>References</w:t>
      </w:r>
    </w:p>
    <w:p w14:paraId="46346CDD" w14:textId="77777777" w:rsidR="00FF1F2B" w:rsidRPr="00FF1F2B" w:rsidRDefault="00C41369" w:rsidP="00FF1F2B">
      <w:pPr>
        <w:pStyle w:val="Bibliography"/>
        <w:rPr>
          <w:lang w:val="en-GB"/>
        </w:rPr>
      </w:pPr>
      <w:r w:rsidRPr="00483A60">
        <w:rPr>
          <w:rFonts w:cstheme="minorHAnsi"/>
        </w:rPr>
        <w:fldChar w:fldCharType="begin"/>
      </w:r>
      <w:r w:rsidR="006E1D8D">
        <w:rPr>
          <w:rFonts w:cstheme="minorHAnsi"/>
        </w:rPr>
        <w:instrText xml:space="preserve"> ADDIN ZOTERO_BIBL {"uncited":[],"omitted":[],"custom":[]} CSL_BIBLIOGRAPHY </w:instrText>
      </w:r>
      <w:r w:rsidRPr="00483A60">
        <w:rPr>
          <w:rFonts w:cstheme="minorHAnsi"/>
        </w:rPr>
        <w:fldChar w:fldCharType="separate"/>
      </w:r>
      <w:r w:rsidR="00FF1F2B" w:rsidRPr="00FF1F2B">
        <w:t xml:space="preserve">Andersen, K.H., Beyer, J.E. &amp; Lundberg, P. (2009a). </w:t>
      </w:r>
      <w:r w:rsidR="00FF1F2B" w:rsidRPr="00FF1F2B">
        <w:rPr>
          <w:lang w:val="en-GB"/>
        </w:rPr>
        <w:t xml:space="preserve">Trophic and individual efficiencies of size-structured communities. </w:t>
      </w:r>
      <w:r w:rsidR="00FF1F2B" w:rsidRPr="00FF1F2B">
        <w:rPr>
          <w:i/>
          <w:iCs/>
          <w:lang w:val="en-GB"/>
        </w:rPr>
        <w:t>Proceedings of the Royal Society B: Biological Sciences</w:t>
      </w:r>
      <w:r w:rsidR="00FF1F2B" w:rsidRPr="00FF1F2B">
        <w:rPr>
          <w:lang w:val="en-GB"/>
        </w:rPr>
        <w:t>, 276, 109–114.</w:t>
      </w:r>
    </w:p>
    <w:p w14:paraId="644134B9" w14:textId="77777777" w:rsidR="00FF1F2B" w:rsidRPr="00FF1F2B" w:rsidRDefault="00FF1F2B" w:rsidP="00FF1F2B">
      <w:pPr>
        <w:pStyle w:val="Bibliography"/>
        <w:rPr>
          <w:lang w:val="en-GB"/>
        </w:rPr>
      </w:pPr>
      <w:r w:rsidRPr="00FF1F2B">
        <w:rPr>
          <w:lang w:val="en-GB"/>
        </w:rPr>
        <w:t>Andersen, K.H., Farnsworth, K.D., Pedersen, M., Gislason, H. &amp; Beyer, J.E. (2009b). How community ecology links natural mortality, growth, and production of ﬁsh populations, 7.</w:t>
      </w:r>
    </w:p>
    <w:p w14:paraId="34908043" w14:textId="77777777" w:rsidR="00FF1F2B" w:rsidRPr="00FF1F2B" w:rsidRDefault="00FF1F2B" w:rsidP="00FF1F2B">
      <w:pPr>
        <w:pStyle w:val="Bibliography"/>
        <w:rPr>
          <w:lang w:val="en-GB"/>
        </w:rPr>
      </w:pPr>
      <w:r w:rsidRPr="00FF1F2B">
        <w:rPr>
          <w:lang w:val="en-GB"/>
        </w:rPr>
        <w:t xml:space="preserve">Armstrong, J.D. &amp; Hawkins, L.A. (2008). Standard metabolic rate of pike, Esox lucius: variation among studies and implications for energy flow modelling. </w:t>
      </w:r>
      <w:r w:rsidRPr="00FF1F2B">
        <w:rPr>
          <w:i/>
          <w:iCs/>
          <w:lang w:val="en-GB"/>
        </w:rPr>
        <w:t>Hydrobiologia</w:t>
      </w:r>
      <w:r w:rsidRPr="00FF1F2B">
        <w:rPr>
          <w:lang w:val="en-GB"/>
        </w:rPr>
        <w:t>, 601, 83–90.</w:t>
      </w:r>
    </w:p>
    <w:p w14:paraId="26956920" w14:textId="77777777" w:rsidR="00FF1F2B" w:rsidRPr="00FF1F2B" w:rsidRDefault="00FF1F2B" w:rsidP="00FF1F2B">
      <w:pPr>
        <w:pStyle w:val="Bibliography"/>
        <w:rPr>
          <w:lang w:val="en-GB"/>
        </w:rPr>
      </w:pPr>
      <w:r w:rsidRPr="00FF1F2B">
        <w:rPr>
          <w:lang w:val="en-GB"/>
        </w:rPr>
        <w:t xml:space="preserve">Atkinson, D. (1994). Temperature and Organism Size—A Biological Law for Ectotherms? In: </w:t>
      </w:r>
      <w:r w:rsidRPr="00FF1F2B">
        <w:rPr>
          <w:i/>
          <w:iCs/>
          <w:lang w:val="en-GB"/>
        </w:rPr>
        <w:t>Advances in Ecological Research</w:t>
      </w:r>
      <w:r w:rsidRPr="00FF1F2B">
        <w:rPr>
          <w:lang w:val="en-GB"/>
        </w:rPr>
        <w:t>. Elsevier, pp. 1–58.</w:t>
      </w:r>
    </w:p>
    <w:p w14:paraId="4CEEC1D9" w14:textId="77777777" w:rsidR="00FF1F2B" w:rsidRPr="00FF1F2B" w:rsidRDefault="00FF1F2B" w:rsidP="00FF1F2B">
      <w:pPr>
        <w:pStyle w:val="Bibliography"/>
        <w:rPr>
          <w:lang w:val="en-GB"/>
        </w:rPr>
      </w:pPr>
      <w:r w:rsidRPr="00FF1F2B">
        <w:rPr>
          <w:lang w:val="en-GB"/>
        </w:rPr>
        <w:lastRenderedPageBreak/>
        <w:t xml:space="preserve">Audzijonyte, A., Barneche, D.R., Baudron, A.R., Belmaker, J., Clark, T.D., Marshall, C.T., </w:t>
      </w:r>
      <w:r w:rsidRPr="00FF1F2B">
        <w:rPr>
          <w:i/>
          <w:iCs/>
          <w:lang w:val="en-GB"/>
        </w:rPr>
        <w:t>et al.</w:t>
      </w:r>
      <w:r w:rsidRPr="00FF1F2B">
        <w:rPr>
          <w:lang w:val="en-GB"/>
        </w:rPr>
        <w:t xml:space="preserve"> (2018). Is oxygen limitation in warming waters a valid mechanism to explain decreased body sizes in aquatic ectotherms? </w:t>
      </w:r>
      <w:r w:rsidRPr="00FF1F2B">
        <w:rPr>
          <w:i/>
          <w:iCs/>
          <w:lang w:val="en-GB"/>
        </w:rPr>
        <w:t>Global Ecology and Biogeography</w:t>
      </w:r>
      <w:r w:rsidRPr="00FF1F2B">
        <w:rPr>
          <w:lang w:val="en-GB"/>
        </w:rPr>
        <w:t>.</w:t>
      </w:r>
    </w:p>
    <w:p w14:paraId="7E8F77C5" w14:textId="77777777" w:rsidR="00FF1F2B" w:rsidRPr="00FF1F2B" w:rsidRDefault="00FF1F2B" w:rsidP="00FF1F2B">
      <w:pPr>
        <w:pStyle w:val="Bibliography"/>
        <w:rPr>
          <w:lang w:val="en-GB"/>
        </w:rPr>
      </w:pPr>
      <w:r w:rsidRPr="00FF1F2B">
        <w:rPr>
          <w:lang w:val="en-GB"/>
        </w:rPr>
        <w:t xml:space="preserve">Audzijonyte, A. &amp; Pecl, G.T. (2018). Deep impact of fisheries. </w:t>
      </w:r>
      <w:r w:rsidRPr="00FF1F2B">
        <w:rPr>
          <w:i/>
          <w:iCs/>
          <w:lang w:val="en-GB"/>
        </w:rPr>
        <w:t>Nature Ecology &amp; Evolution</w:t>
      </w:r>
      <w:r w:rsidRPr="00FF1F2B">
        <w:rPr>
          <w:lang w:val="en-GB"/>
        </w:rPr>
        <w:t>, 2, 1348–1349.</w:t>
      </w:r>
    </w:p>
    <w:p w14:paraId="60F2CDE1" w14:textId="77777777" w:rsidR="00FF1F2B" w:rsidRPr="00FF1F2B" w:rsidRDefault="00FF1F2B" w:rsidP="00FF1F2B">
      <w:pPr>
        <w:pStyle w:val="Bibliography"/>
        <w:rPr>
          <w:lang w:val="en-GB"/>
        </w:rPr>
      </w:pPr>
      <w:r w:rsidRPr="00FF1F2B">
        <w:rPr>
          <w:lang w:val="en-GB"/>
        </w:rPr>
        <w:t xml:space="preserve">Barneche, D.R. &amp; Allen, A.P. (2018). The energetics of fish growth and how it constrains food-web trophic structure. </w:t>
      </w:r>
      <w:r w:rsidRPr="00FF1F2B">
        <w:rPr>
          <w:i/>
          <w:iCs/>
          <w:lang w:val="en-GB"/>
        </w:rPr>
        <w:t>Ecology Letters</w:t>
      </w:r>
      <w:r w:rsidRPr="00FF1F2B">
        <w:rPr>
          <w:lang w:val="en-GB"/>
        </w:rPr>
        <w:t>, 21, 836–844.</w:t>
      </w:r>
    </w:p>
    <w:p w14:paraId="5DD120C1" w14:textId="77777777" w:rsidR="00FF1F2B" w:rsidRPr="00FF1F2B" w:rsidRDefault="00FF1F2B" w:rsidP="00FF1F2B">
      <w:pPr>
        <w:pStyle w:val="Bibliography"/>
        <w:rPr>
          <w:lang w:val="en-GB"/>
        </w:rPr>
      </w:pPr>
      <w:r w:rsidRPr="00FF1F2B">
        <w:rPr>
          <w:lang w:val="en-GB"/>
        </w:rPr>
        <w:t xml:space="preserve">Barneche, D.R., Jahn, M. &amp; Seebacher, F. (2019). Warming increases the cost of growth in a model vertebrate. </w:t>
      </w:r>
      <w:r w:rsidRPr="00FF1F2B">
        <w:rPr>
          <w:i/>
          <w:iCs/>
          <w:lang w:val="en-GB"/>
        </w:rPr>
        <w:t>Functional Ecology</w:t>
      </w:r>
      <w:r w:rsidRPr="00FF1F2B">
        <w:rPr>
          <w:lang w:val="en-GB"/>
        </w:rPr>
        <w:t>, 33, 1256–1266.</w:t>
      </w:r>
    </w:p>
    <w:p w14:paraId="3AE27B28" w14:textId="77777777" w:rsidR="00FF1F2B" w:rsidRPr="00FF1F2B" w:rsidRDefault="00FF1F2B" w:rsidP="00FF1F2B">
      <w:pPr>
        <w:pStyle w:val="Bibliography"/>
        <w:rPr>
          <w:lang w:val="en-GB"/>
        </w:rPr>
      </w:pPr>
      <w:r w:rsidRPr="00FF1F2B">
        <w:rPr>
          <w:lang w:val="en-GB"/>
        </w:rPr>
        <w:t xml:space="preserve">Baudron, A.R., Needle, C.L., Rijnsdorp, A.D. &amp; Marshall, C.T. (2014). Warming temperatures and smaller body sizes: synchronous changes in growth of North Sea fishes. </w:t>
      </w:r>
      <w:r w:rsidRPr="00FF1F2B">
        <w:rPr>
          <w:i/>
          <w:iCs/>
          <w:lang w:val="en-GB"/>
        </w:rPr>
        <w:t>Global Change Biology</w:t>
      </w:r>
      <w:r w:rsidRPr="00FF1F2B">
        <w:rPr>
          <w:lang w:val="en-GB"/>
        </w:rPr>
        <w:t>, 20, 1023–1031.</w:t>
      </w:r>
    </w:p>
    <w:p w14:paraId="1D9B8EB7" w14:textId="77777777" w:rsidR="00FF1F2B" w:rsidRPr="00FF1F2B" w:rsidRDefault="00FF1F2B" w:rsidP="00FF1F2B">
      <w:pPr>
        <w:pStyle w:val="Bibliography"/>
        <w:rPr>
          <w:lang w:val="en-GB"/>
        </w:rPr>
      </w:pPr>
      <w:r w:rsidRPr="00FF1F2B">
        <w:rPr>
          <w:lang w:val="en-GB"/>
        </w:rPr>
        <w:t xml:space="preserve">Beamish, F.W.H. (1964). Respiration of fishes with special emphasis on standard oxygen consumption: II. Influence of weight and temperature on respiration of several species. </w:t>
      </w:r>
      <w:r w:rsidRPr="00FF1F2B">
        <w:rPr>
          <w:i/>
          <w:iCs/>
          <w:lang w:val="en-GB"/>
        </w:rPr>
        <w:t>Canadian Journal of Zoology/Revue Canadienne de Zoologie</w:t>
      </w:r>
      <w:r w:rsidRPr="00FF1F2B">
        <w:rPr>
          <w:lang w:val="en-GB"/>
        </w:rPr>
        <w:t>, 42, 177–188.</w:t>
      </w:r>
    </w:p>
    <w:p w14:paraId="73BECC82" w14:textId="77777777" w:rsidR="00FF1F2B" w:rsidRPr="00FF1F2B" w:rsidRDefault="00FF1F2B" w:rsidP="00FF1F2B">
      <w:pPr>
        <w:pStyle w:val="Bibliography"/>
        <w:rPr>
          <w:lang w:val="en-GB"/>
        </w:rPr>
      </w:pPr>
      <w:r w:rsidRPr="00FF1F2B">
        <w:rPr>
          <w:lang w:val="en-GB"/>
        </w:rPr>
        <w:t xml:space="preserve">von Bertalanffy, L. (1938). A QUANTITATIVE THEORY OF ORGANIC GROWTH (INQUIRIES ON GROWTH LAWS. II). </w:t>
      </w:r>
      <w:r w:rsidRPr="00FF1F2B">
        <w:rPr>
          <w:i/>
          <w:iCs/>
          <w:lang w:val="en-GB"/>
        </w:rPr>
        <w:t>Human Biology</w:t>
      </w:r>
      <w:r w:rsidRPr="00FF1F2B">
        <w:rPr>
          <w:lang w:val="en-GB"/>
        </w:rPr>
        <w:t>, 10, 181–213.</w:t>
      </w:r>
    </w:p>
    <w:p w14:paraId="79B882BF" w14:textId="77777777" w:rsidR="00FF1F2B" w:rsidRPr="00FF1F2B" w:rsidRDefault="00FF1F2B" w:rsidP="00FF1F2B">
      <w:pPr>
        <w:pStyle w:val="Bibliography"/>
        <w:rPr>
          <w:lang w:val="en-GB"/>
        </w:rPr>
      </w:pPr>
      <w:r w:rsidRPr="00FF1F2B">
        <w:rPr>
          <w:lang w:val="en-GB"/>
        </w:rPr>
        <w:t xml:space="preserve">Blanchard, J.L., Heneghan, R.F., Everett, J.D., Trebilco, R. &amp; Richardson, A.J. (2017). From Bacteria to Whales: Using Functional Size Spectra to Model Marine Ecosystems. </w:t>
      </w:r>
      <w:r w:rsidRPr="00FF1F2B">
        <w:rPr>
          <w:i/>
          <w:iCs/>
          <w:lang w:val="en-GB"/>
        </w:rPr>
        <w:t>Trends in Ecology &amp; Evolution</w:t>
      </w:r>
      <w:r w:rsidRPr="00FF1F2B">
        <w:rPr>
          <w:lang w:val="en-GB"/>
        </w:rPr>
        <w:t>, 32, 174–186.</w:t>
      </w:r>
    </w:p>
    <w:p w14:paraId="367CCC67" w14:textId="77777777" w:rsidR="00FF1F2B" w:rsidRPr="00FF1F2B" w:rsidRDefault="00FF1F2B" w:rsidP="00FF1F2B">
      <w:pPr>
        <w:pStyle w:val="Bibliography"/>
        <w:rPr>
          <w:lang w:val="en-GB"/>
        </w:rPr>
      </w:pPr>
      <w:r w:rsidRPr="00FF1F2B">
        <w:rPr>
          <w:lang w:val="en-GB"/>
        </w:rPr>
        <w:t xml:space="preserve">Bokma, F. (2004). Evidence against universal metabolic allometry. </w:t>
      </w:r>
      <w:r w:rsidRPr="00FF1F2B">
        <w:rPr>
          <w:i/>
          <w:iCs/>
          <w:lang w:val="en-GB"/>
        </w:rPr>
        <w:t>Functional Ecology</w:t>
      </w:r>
      <w:r w:rsidRPr="00FF1F2B">
        <w:rPr>
          <w:lang w:val="en-GB"/>
        </w:rPr>
        <w:t>, 18, 184–187.</w:t>
      </w:r>
    </w:p>
    <w:p w14:paraId="6CBA5E5C" w14:textId="77777777" w:rsidR="00FF1F2B" w:rsidRPr="00FF1F2B" w:rsidRDefault="00FF1F2B" w:rsidP="00FF1F2B">
      <w:pPr>
        <w:pStyle w:val="Bibliography"/>
        <w:rPr>
          <w:lang w:val="en-GB"/>
        </w:rPr>
      </w:pPr>
      <w:r w:rsidRPr="00FF1F2B">
        <w:rPr>
          <w:lang w:val="en-GB"/>
        </w:rPr>
        <w:t xml:space="preserve">Brett, J.R., Shelbourn, J.E. &amp; Shoop, C.T. (1969). Growth Rate and Body Composition of Fingerling Sockeye Salmon, Oncorhynchus nerka, in relation to Temperature and Ration Size. </w:t>
      </w:r>
      <w:r w:rsidRPr="00FF1F2B">
        <w:rPr>
          <w:i/>
          <w:iCs/>
          <w:lang w:val="en-GB"/>
        </w:rPr>
        <w:t>J. Fish. Res. Bd. Can.</w:t>
      </w:r>
      <w:r w:rsidRPr="00FF1F2B">
        <w:rPr>
          <w:lang w:val="en-GB"/>
        </w:rPr>
        <w:t>, 26, 2363–2394.</w:t>
      </w:r>
    </w:p>
    <w:p w14:paraId="44C2F28C" w14:textId="77777777" w:rsidR="00FF1F2B" w:rsidRPr="00FF1F2B" w:rsidRDefault="00FF1F2B" w:rsidP="00FF1F2B">
      <w:pPr>
        <w:pStyle w:val="Bibliography"/>
        <w:rPr>
          <w:lang w:val="en-GB"/>
        </w:rPr>
      </w:pPr>
      <w:r w:rsidRPr="00FF1F2B">
        <w:rPr>
          <w:lang w:val="en-GB"/>
        </w:rPr>
        <w:t xml:space="preserve">Brown, J.H., Gillooly, J.F., Allen, A.P., Savage, V.M. &amp; West, G.B. (2004). TOWARD A METABOLIC THEORY OF ECOLOGY. </w:t>
      </w:r>
      <w:r w:rsidRPr="00FF1F2B">
        <w:rPr>
          <w:i/>
          <w:iCs/>
          <w:lang w:val="en-GB"/>
        </w:rPr>
        <w:t>Ecology</w:t>
      </w:r>
      <w:r w:rsidRPr="00FF1F2B">
        <w:rPr>
          <w:lang w:val="en-GB"/>
        </w:rPr>
        <w:t>, 85, 1771–1789.</w:t>
      </w:r>
    </w:p>
    <w:p w14:paraId="05DFB9E8" w14:textId="77777777" w:rsidR="00FF1F2B" w:rsidRPr="00FF1F2B" w:rsidRDefault="00FF1F2B" w:rsidP="00FF1F2B">
      <w:pPr>
        <w:pStyle w:val="Bibliography"/>
        <w:rPr>
          <w:lang w:val="en-GB"/>
        </w:rPr>
      </w:pPr>
      <w:r w:rsidRPr="00FF1F2B">
        <w:rPr>
          <w:lang w:val="en-GB"/>
        </w:rPr>
        <w:t xml:space="preserve">Cheung, W.W.L., Sarmiento, J.L., Dunne, J., Frölicher, T.L., Lam, V.W.Y., Deng Palomares, M.L., </w:t>
      </w:r>
      <w:r w:rsidRPr="00FF1F2B">
        <w:rPr>
          <w:i/>
          <w:iCs/>
          <w:lang w:val="en-GB"/>
        </w:rPr>
        <w:t>et al.</w:t>
      </w:r>
      <w:r w:rsidRPr="00FF1F2B">
        <w:rPr>
          <w:lang w:val="en-GB"/>
        </w:rPr>
        <w:t xml:space="preserve"> (2013). Shrinking of fishes exacerbates impacts of global ocean changes on marine ecosystems. </w:t>
      </w:r>
      <w:r w:rsidRPr="00FF1F2B">
        <w:rPr>
          <w:i/>
          <w:iCs/>
          <w:lang w:val="en-GB"/>
        </w:rPr>
        <w:t>Nature Climate Change</w:t>
      </w:r>
      <w:r w:rsidRPr="00FF1F2B">
        <w:rPr>
          <w:lang w:val="en-GB"/>
        </w:rPr>
        <w:t>, 3, 254–258.</w:t>
      </w:r>
    </w:p>
    <w:p w14:paraId="72EBB2F9" w14:textId="77777777" w:rsidR="00FF1F2B" w:rsidRPr="00FF1F2B" w:rsidRDefault="00FF1F2B" w:rsidP="00FF1F2B">
      <w:pPr>
        <w:pStyle w:val="Bibliography"/>
        <w:rPr>
          <w:lang w:val="en-GB"/>
        </w:rPr>
      </w:pPr>
      <w:r w:rsidRPr="00FF1F2B">
        <w:rPr>
          <w:lang w:val="en-GB"/>
        </w:rPr>
        <w:t xml:space="preserve">Clarke, A. (2004). Is there a Universal Temperature Dependence of metabolism? </w:t>
      </w:r>
      <w:r w:rsidRPr="00FF1F2B">
        <w:rPr>
          <w:i/>
          <w:iCs/>
          <w:lang w:val="en-GB"/>
        </w:rPr>
        <w:t>Functional Ecology</w:t>
      </w:r>
      <w:r w:rsidRPr="00FF1F2B">
        <w:rPr>
          <w:lang w:val="en-GB"/>
        </w:rPr>
        <w:t>, 18.</w:t>
      </w:r>
    </w:p>
    <w:p w14:paraId="573DF56A" w14:textId="77777777" w:rsidR="00FF1F2B" w:rsidRPr="00FF1F2B" w:rsidRDefault="00FF1F2B" w:rsidP="00FF1F2B">
      <w:pPr>
        <w:pStyle w:val="Bibliography"/>
        <w:rPr>
          <w:lang w:val="en-GB"/>
        </w:rPr>
      </w:pPr>
      <w:r w:rsidRPr="00FF1F2B">
        <w:rPr>
          <w:lang w:val="en-GB"/>
        </w:rPr>
        <w:t xml:space="preserve">Clarke, A. &amp; Johnston, N.M. (1999). Scaling of metabolic rate with body mass and temperature in teleost fish. </w:t>
      </w:r>
      <w:r w:rsidRPr="00FF1F2B">
        <w:rPr>
          <w:i/>
          <w:iCs/>
          <w:lang w:val="en-GB"/>
        </w:rPr>
        <w:t>Journal of Animal Ecology</w:t>
      </w:r>
      <w:r w:rsidRPr="00FF1F2B">
        <w:rPr>
          <w:lang w:val="en-GB"/>
        </w:rPr>
        <w:t>, 68, 893–905.</w:t>
      </w:r>
    </w:p>
    <w:p w14:paraId="7EFCC031" w14:textId="77777777" w:rsidR="00FF1F2B" w:rsidRPr="00FF1F2B" w:rsidRDefault="00FF1F2B" w:rsidP="00FF1F2B">
      <w:pPr>
        <w:pStyle w:val="Bibliography"/>
        <w:rPr>
          <w:lang w:val="en-GB"/>
        </w:rPr>
      </w:pPr>
      <w:r w:rsidRPr="00FF1F2B">
        <w:rPr>
          <w:lang w:val="en-GB"/>
        </w:rPr>
        <w:t xml:space="preserve">Daufresne, M., Lengfellner, K. &amp; Sommer, U. (2009). Global warming benefits the small in aquatic ecosystems. </w:t>
      </w:r>
      <w:r w:rsidRPr="00FF1F2B">
        <w:rPr>
          <w:i/>
          <w:iCs/>
          <w:lang w:val="en-GB"/>
        </w:rPr>
        <w:t>Proceedings of the National Academy of Sciences, USA</w:t>
      </w:r>
      <w:r w:rsidRPr="00FF1F2B">
        <w:rPr>
          <w:lang w:val="en-GB"/>
        </w:rPr>
        <w:t>, 106, 12788–12793.</w:t>
      </w:r>
    </w:p>
    <w:p w14:paraId="41660C17" w14:textId="77777777" w:rsidR="00FF1F2B" w:rsidRPr="00FF1F2B" w:rsidRDefault="00FF1F2B" w:rsidP="00FF1F2B">
      <w:pPr>
        <w:pStyle w:val="Bibliography"/>
        <w:rPr>
          <w:lang w:val="en-GB"/>
        </w:rPr>
      </w:pPr>
      <w:r w:rsidRPr="00FF1F2B">
        <w:rPr>
          <w:lang w:val="en-GB"/>
        </w:rPr>
        <w:t xml:space="preserve">De Roos, A.M. &amp; Persson, L. (2013). </w:t>
      </w:r>
      <w:r w:rsidRPr="00FF1F2B">
        <w:rPr>
          <w:i/>
          <w:iCs/>
          <w:lang w:val="en-GB"/>
        </w:rPr>
        <w:t>Population and community ecology of ontogenetic development</w:t>
      </w:r>
      <w:r w:rsidRPr="00FF1F2B">
        <w:rPr>
          <w:lang w:val="en-GB"/>
        </w:rPr>
        <w:t>. Princeton University Press, Princeton, New Jersey, USA.</w:t>
      </w:r>
    </w:p>
    <w:p w14:paraId="02EAA49A" w14:textId="77777777" w:rsidR="00FF1F2B" w:rsidRPr="00FF1F2B" w:rsidRDefault="00FF1F2B" w:rsidP="00FF1F2B">
      <w:pPr>
        <w:pStyle w:val="Bibliography"/>
        <w:rPr>
          <w:lang w:val="en-GB"/>
        </w:rPr>
      </w:pPr>
      <w:r w:rsidRPr="00FF1F2B">
        <w:rPr>
          <w:lang w:val="en-GB"/>
        </w:rPr>
        <w:t xml:space="preserve">Dell, A.I., Pawar, S. &amp; Savage, V.M. (2011). Systematic variation in the temperature dependence of physiological and ecological traits. </w:t>
      </w:r>
      <w:r w:rsidRPr="00FF1F2B">
        <w:rPr>
          <w:i/>
          <w:iCs/>
          <w:lang w:val="en-GB"/>
        </w:rPr>
        <w:t>Proceedings of the National Academy of Sciences</w:t>
      </w:r>
      <w:r w:rsidRPr="00FF1F2B">
        <w:rPr>
          <w:lang w:val="en-GB"/>
        </w:rPr>
        <w:t>, 108, 10591–10596.</w:t>
      </w:r>
    </w:p>
    <w:p w14:paraId="7EB95E0A" w14:textId="77777777" w:rsidR="00FF1F2B" w:rsidRPr="00FF1F2B" w:rsidRDefault="00FF1F2B" w:rsidP="00FF1F2B">
      <w:pPr>
        <w:pStyle w:val="Bibliography"/>
        <w:rPr>
          <w:lang w:val="en-GB"/>
        </w:rPr>
      </w:pPr>
      <w:r w:rsidRPr="00FF1F2B">
        <w:rPr>
          <w:lang w:val="en-GB"/>
        </w:rPr>
        <w:t xml:space="preserve">Dell, A.I., Pawar, S. &amp; Savage, V.M. (2014). Temperature dependence of trophic interactions are driven by asymmetry of species responses and foraging strategy. </w:t>
      </w:r>
      <w:r w:rsidRPr="00FF1F2B">
        <w:rPr>
          <w:i/>
          <w:iCs/>
          <w:lang w:val="en-GB"/>
        </w:rPr>
        <w:t>Journal of Animal Ecology</w:t>
      </w:r>
      <w:r w:rsidRPr="00FF1F2B">
        <w:rPr>
          <w:lang w:val="en-GB"/>
        </w:rPr>
        <w:t>, 83, 70–84.</w:t>
      </w:r>
    </w:p>
    <w:p w14:paraId="2859AB62" w14:textId="77777777" w:rsidR="00FF1F2B" w:rsidRPr="00FF1F2B" w:rsidRDefault="00FF1F2B" w:rsidP="00FF1F2B">
      <w:pPr>
        <w:pStyle w:val="Bibliography"/>
        <w:rPr>
          <w:lang w:val="en-GB"/>
        </w:rPr>
      </w:pPr>
      <w:r w:rsidRPr="00FF1F2B">
        <w:rPr>
          <w:lang w:val="en-GB"/>
        </w:rPr>
        <w:t xml:space="preserve">Downs, C.J., Hayes, J.P. &amp; Tracy, C.R. (2008). Scaling metabolic rate with body mass and inverse body temperature: A test of the Arrhenius fractal supply model. </w:t>
      </w:r>
      <w:r w:rsidRPr="00FF1F2B">
        <w:rPr>
          <w:i/>
          <w:iCs/>
          <w:lang w:val="en-GB"/>
        </w:rPr>
        <w:t>Functional Ecology</w:t>
      </w:r>
      <w:r w:rsidRPr="00FF1F2B">
        <w:rPr>
          <w:lang w:val="en-GB"/>
        </w:rPr>
        <w:t>, 22, 239–244.</w:t>
      </w:r>
    </w:p>
    <w:p w14:paraId="1310A1DA" w14:textId="77777777" w:rsidR="00FF1F2B" w:rsidRPr="00FF1F2B" w:rsidRDefault="00FF1F2B" w:rsidP="00FF1F2B">
      <w:pPr>
        <w:pStyle w:val="Bibliography"/>
        <w:rPr>
          <w:lang w:val="en-GB"/>
        </w:rPr>
      </w:pPr>
      <w:r w:rsidRPr="00FF1F2B">
        <w:rPr>
          <w:lang w:val="en-GB"/>
        </w:rPr>
        <w:t xml:space="preserve">Elliott, J.M. &amp; Hurley, M.A. (1995). The Functional Relationship between Body Size and Growth Rate in Fish. </w:t>
      </w:r>
      <w:r w:rsidRPr="00FF1F2B">
        <w:rPr>
          <w:i/>
          <w:iCs/>
          <w:lang w:val="en-GB"/>
        </w:rPr>
        <w:t>Functional Ecology</w:t>
      </w:r>
      <w:r w:rsidRPr="00FF1F2B">
        <w:rPr>
          <w:lang w:val="en-GB"/>
        </w:rPr>
        <w:t>, 9, 625.</w:t>
      </w:r>
    </w:p>
    <w:p w14:paraId="001DD41C" w14:textId="77777777" w:rsidR="00FF1F2B" w:rsidRPr="00FF1F2B" w:rsidRDefault="00FF1F2B" w:rsidP="00FF1F2B">
      <w:pPr>
        <w:pStyle w:val="Bibliography"/>
        <w:rPr>
          <w:lang w:val="en-GB"/>
        </w:rPr>
      </w:pPr>
      <w:r w:rsidRPr="00FF1F2B">
        <w:rPr>
          <w:lang w:val="en-GB"/>
        </w:rPr>
        <w:lastRenderedPageBreak/>
        <w:t xml:space="preserve">Englund, G., Öhlund, G., Hein, C.L. &amp; Diehl, S. (2011). Temperature dependence of the functional response. </w:t>
      </w:r>
      <w:r w:rsidRPr="00FF1F2B">
        <w:rPr>
          <w:i/>
          <w:iCs/>
          <w:lang w:val="en-GB"/>
        </w:rPr>
        <w:t>Ecology Letters</w:t>
      </w:r>
      <w:r w:rsidRPr="00FF1F2B">
        <w:rPr>
          <w:lang w:val="en-GB"/>
        </w:rPr>
        <w:t>, 14, 914–921.</w:t>
      </w:r>
    </w:p>
    <w:p w14:paraId="135ED439" w14:textId="77777777" w:rsidR="00FF1F2B" w:rsidRPr="00FF1F2B" w:rsidRDefault="00FF1F2B" w:rsidP="00FF1F2B">
      <w:pPr>
        <w:pStyle w:val="Bibliography"/>
        <w:rPr>
          <w:lang w:val="en-GB"/>
        </w:rPr>
      </w:pPr>
      <w:r w:rsidRPr="00FF1F2B">
        <w:rPr>
          <w:lang w:val="en-GB"/>
        </w:rPr>
        <w:t xml:space="preserve">Essington, T.E., Kitchell, J.F. &amp; Walters, C.J. (2001). The von Bertalanffy growth function, bioenergetics, and the consumption rates of fish. </w:t>
      </w:r>
      <w:r w:rsidRPr="00FF1F2B">
        <w:rPr>
          <w:i/>
          <w:iCs/>
          <w:lang w:val="en-GB"/>
        </w:rPr>
        <w:t>Canadian Journal of Fisheries and Aquatic Sciences</w:t>
      </w:r>
      <w:r w:rsidRPr="00FF1F2B">
        <w:rPr>
          <w:lang w:val="en-GB"/>
        </w:rPr>
        <w:t>, 58, 2129–2138.</w:t>
      </w:r>
    </w:p>
    <w:p w14:paraId="38003BF7" w14:textId="77777777" w:rsidR="00FF1F2B" w:rsidRPr="00FF1F2B" w:rsidRDefault="00FF1F2B" w:rsidP="00FF1F2B">
      <w:pPr>
        <w:pStyle w:val="Bibliography"/>
        <w:rPr>
          <w:lang w:val="en-GB"/>
        </w:rPr>
      </w:pPr>
      <w:r w:rsidRPr="00FF1F2B">
        <w:rPr>
          <w:lang w:val="en-GB"/>
        </w:rPr>
        <w:t xml:space="preserve">Fernández-i-Marín, X. (2016). ggmcmc: Analysis of MCMC Samples and Bayesian Inference. </w:t>
      </w:r>
      <w:r w:rsidRPr="00FF1F2B">
        <w:rPr>
          <w:i/>
          <w:iCs/>
          <w:lang w:val="en-GB"/>
        </w:rPr>
        <w:t>Journal of Statistical Software</w:t>
      </w:r>
      <w:r w:rsidRPr="00FF1F2B">
        <w:rPr>
          <w:lang w:val="en-GB"/>
        </w:rPr>
        <w:t>, 70, 1–20.</w:t>
      </w:r>
    </w:p>
    <w:p w14:paraId="7C094FD8" w14:textId="77777777" w:rsidR="00FF1F2B" w:rsidRPr="00FF1F2B" w:rsidRDefault="00FF1F2B" w:rsidP="00FF1F2B">
      <w:pPr>
        <w:pStyle w:val="Bibliography"/>
        <w:rPr>
          <w:lang w:val="en-GB"/>
        </w:rPr>
      </w:pPr>
      <w:r w:rsidRPr="00FF1F2B">
        <w:rPr>
          <w:lang w:val="en-GB"/>
        </w:rPr>
        <w:t xml:space="preserve">Forster, J., Hirst, A.G. &amp; Atkinson, D. (2012a). Warming-induced reductions in body size are greater in aquatic than terrestrial species. </w:t>
      </w:r>
      <w:r w:rsidRPr="00FF1F2B">
        <w:rPr>
          <w:i/>
          <w:iCs/>
          <w:lang w:val="en-GB"/>
        </w:rPr>
        <w:t>PNAS</w:t>
      </w:r>
      <w:r w:rsidRPr="00FF1F2B">
        <w:rPr>
          <w:lang w:val="en-GB"/>
        </w:rPr>
        <w:t>, 109, 19310–19314.</w:t>
      </w:r>
    </w:p>
    <w:p w14:paraId="0C491113" w14:textId="77777777" w:rsidR="00FF1F2B" w:rsidRPr="00FF1F2B" w:rsidRDefault="00FF1F2B" w:rsidP="00FF1F2B">
      <w:pPr>
        <w:pStyle w:val="Bibliography"/>
        <w:rPr>
          <w:lang w:val="en-GB"/>
        </w:rPr>
      </w:pPr>
      <w:r w:rsidRPr="00FF1F2B">
        <w:rPr>
          <w:lang w:val="en-GB"/>
        </w:rPr>
        <w:t>Forster, J., Hirst, A.G. &amp; Atkinson, D. (2012b). Warming-induced reductions in body size are greater in aquatic than terrestrial species, 109, 19310–19314.</w:t>
      </w:r>
    </w:p>
    <w:p w14:paraId="6A20C643" w14:textId="77777777" w:rsidR="00FF1F2B" w:rsidRPr="00FF1F2B" w:rsidRDefault="00FF1F2B" w:rsidP="00FF1F2B">
      <w:pPr>
        <w:pStyle w:val="Bibliography"/>
        <w:rPr>
          <w:lang w:val="en-GB"/>
        </w:rPr>
      </w:pPr>
      <w:r w:rsidRPr="00FF1F2B">
        <w:rPr>
          <w:lang w:val="en-GB"/>
        </w:rPr>
        <w:t xml:space="preserve">Fossen, E.I.F., Pélabon, C. &amp; Einum, S. (2019). Genetic and environmental effects on the scaling of metabolic rate with body size. </w:t>
      </w:r>
      <w:r w:rsidRPr="00FF1F2B">
        <w:rPr>
          <w:i/>
          <w:iCs/>
          <w:lang w:val="en-GB"/>
        </w:rPr>
        <w:t>Journal of Experimental Biology</w:t>
      </w:r>
      <w:r w:rsidRPr="00FF1F2B">
        <w:rPr>
          <w:lang w:val="en-GB"/>
        </w:rPr>
        <w:t>, 222.</w:t>
      </w:r>
    </w:p>
    <w:p w14:paraId="0662F9AB" w14:textId="77777777" w:rsidR="00FF1F2B" w:rsidRPr="00FF1F2B" w:rsidRDefault="00FF1F2B" w:rsidP="00FF1F2B">
      <w:pPr>
        <w:pStyle w:val="Bibliography"/>
        <w:rPr>
          <w:lang w:val="en-GB"/>
        </w:rPr>
      </w:pPr>
      <w:r w:rsidRPr="00FF1F2B">
        <w:rPr>
          <w:lang w:val="en-GB"/>
        </w:rPr>
        <w:t xml:space="preserve">Froese, R. &amp; Pauly, D. (2016). </w:t>
      </w:r>
      <w:r w:rsidRPr="00FF1F2B">
        <w:rPr>
          <w:i/>
          <w:iCs/>
          <w:lang w:val="en-GB"/>
        </w:rPr>
        <w:t>Editors. FishBase</w:t>
      </w:r>
      <w:r w:rsidRPr="00FF1F2B">
        <w:rPr>
          <w:lang w:val="en-GB"/>
        </w:rPr>
        <w:t>. World Wide Web electronic publication. www.fishbase.org, (10/2016).</w:t>
      </w:r>
    </w:p>
    <w:p w14:paraId="1E10DC3B" w14:textId="77777777" w:rsidR="00FF1F2B" w:rsidRPr="00FF1F2B" w:rsidRDefault="00FF1F2B" w:rsidP="00FF1F2B">
      <w:pPr>
        <w:pStyle w:val="Bibliography"/>
        <w:rPr>
          <w:lang w:val="en-GB"/>
        </w:rPr>
      </w:pPr>
      <w:r w:rsidRPr="00FF1F2B">
        <w:rPr>
          <w:lang w:val="en-GB"/>
        </w:rPr>
        <w:t xml:space="preserve">Gabry, J., Simpson, D., Vehtari, A., Betancourt, M. &amp; Gelman, A. (2019). Visualization in Bayesian workflow. </w:t>
      </w:r>
      <w:r w:rsidRPr="00FF1F2B">
        <w:rPr>
          <w:i/>
          <w:iCs/>
          <w:lang w:val="en-GB"/>
        </w:rPr>
        <w:t>J. R. Stat. Soc. A</w:t>
      </w:r>
      <w:r w:rsidRPr="00FF1F2B">
        <w:rPr>
          <w:lang w:val="en-GB"/>
        </w:rPr>
        <w:t>, 182, 389–402.</w:t>
      </w:r>
    </w:p>
    <w:p w14:paraId="07DD8560" w14:textId="77777777" w:rsidR="00FF1F2B" w:rsidRPr="00FF1F2B" w:rsidRDefault="00FF1F2B" w:rsidP="00FF1F2B">
      <w:pPr>
        <w:pStyle w:val="Bibliography"/>
        <w:rPr>
          <w:lang w:val="en-GB"/>
        </w:rPr>
      </w:pPr>
      <w:r w:rsidRPr="00FF1F2B">
        <w:rPr>
          <w:lang w:val="en-GB"/>
        </w:rPr>
        <w:t xml:space="preserve">García García, B., Cerezo Valverde, J., Aguado-Giménez, F., García García, J. &amp; Hernández, M.D. (2011). Effect of the interaction between body weight and temperature on growth and maximum daily food intake in sharpsnout sea bream (Diplodus puntazzo). </w:t>
      </w:r>
      <w:r w:rsidRPr="00FF1F2B">
        <w:rPr>
          <w:i/>
          <w:iCs/>
          <w:lang w:val="en-GB"/>
        </w:rPr>
        <w:t>Aquaculture International</w:t>
      </w:r>
      <w:r w:rsidRPr="00FF1F2B">
        <w:rPr>
          <w:lang w:val="en-GB"/>
        </w:rPr>
        <w:t>, 19, 131–141.</w:t>
      </w:r>
    </w:p>
    <w:p w14:paraId="5852615B" w14:textId="77777777" w:rsidR="00FF1F2B" w:rsidRPr="00FF1F2B" w:rsidRDefault="00FF1F2B" w:rsidP="00FF1F2B">
      <w:pPr>
        <w:pStyle w:val="Bibliography"/>
        <w:rPr>
          <w:lang w:val="en-GB"/>
        </w:rPr>
      </w:pPr>
      <w:r w:rsidRPr="00FF1F2B">
        <w:rPr>
          <w:lang w:val="en-GB"/>
        </w:rPr>
        <w:t xml:space="preserve">Gardner, J.L., Peters, A., Kearney, M.R., Joseph, L. &amp; Heinsohn, R. (2011). Declining body size: a third universal response to warming? </w:t>
      </w:r>
      <w:r w:rsidRPr="00FF1F2B">
        <w:rPr>
          <w:i/>
          <w:iCs/>
          <w:lang w:val="en-GB"/>
        </w:rPr>
        <w:t>Trends in Ecology &amp; Evolution</w:t>
      </w:r>
      <w:r w:rsidRPr="00FF1F2B">
        <w:rPr>
          <w:lang w:val="en-GB"/>
        </w:rPr>
        <w:t>, 26, 285–291.</w:t>
      </w:r>
    </w:p>
    <w:p w14:paraId="6B6DC3B6" w14:textId="77777777" w:rsidR="00FF1F2B" w:rsidRPr="00FF1F2B" w:rsidRDefault="00FF1F2B" w:rsidP="00FF1F2B">
      <w:pPr>
        <w:pStyle w:val="Bibliography"/>
        <w:rPr>
          <w:lang w:val="en-GB"/>
        </w:rPr>
      </w:pPr>
      <w:r w:rsidRPr="00FF1F2B">
        <w:rPr>
          <w:lang w:val="en-GB"/>
        </w:rPr>
        <w:t xml:space="preserve">Gelman, A. &amp; Rubin, D.B. (1992). Inference from Iterative Simulation Using Multiple Sequences. </w:t>
      </w:r>
      <w:r w:rsidRPr="00FF1F2B">
        <w:rPr>
          <w:i/>
          <w:iCs/>
          <w:lang w:val="en-GB"/>
        </w:rPr>
        <w:t>Statist. Sci.</w:t>
      </w:r>
      <w:r w:rsidRPr="00FF1F2B">
        <w:rPr>
          <w:lang w:val="en-GB"/>
        </w:rPr>
        <w:t>, 7, 457–472.</w:t>
      </w:r>
    </w:p>
    <w:p w14:paraId="6CFA0D48" w14:textId="77777777" w:rsidR="00FF1F2B" w:rsidRPr="00FF1F2B" w:rsidRDefault="00FF1F2B" w:rsidP="00FF1F2B">
      <w:pPr>
        <w:pStyle w:val="Bibliography"/>
        <w:rPr>
          <w:lang w:val="en-GB"/>
        </w:rPr>
      </w:pPr>
      <w:r w:rsidRPr="00FF1F2B">
        <w:rPr>
          <w:lang w:val="en-GB"/>
        </w:rPr>
        <w:t xml:space="preserve">Gillooly, J.F., Brown, J.H., West, G.B., Savage, V.M. &amp; Charnov, E.L. (2001). Effects of size and temperature on metabolic rate. </w:t>
      </w:r>
      <w:r w:rsidRPr="00FF1F2B">
        <w:rPr>
          <w:i/>
          <w:iCs/>
          <w:lang w:val="en-GB"/>
        </w:rPr>
        <w:t>Science</w:t>
      </w:r>
      <w:r w:rsidRPr="00FF1F2B">
        <w:rPr>
          <w:lang w:val="en-GB"/>
        </w:rPr>
        <w:t>, 2248–2251.</w:t>
      </w:r>
    </w:p>
    <w:p w14:paraId="4FDC8036" w14:textId="77777777" w:rsidR="00FF1F2B" w:rsidRPr="00FF1F2B" w:rsidRDefault="00FF1F2B" w:rsidP="00FF1F2B">
      <w:pPr>
        <w:pStyle w:val="Bibliography"/>
        <w:rPr>
          <w:lang w:val="en-GB"/>
        </w:rPr>
      </w:pPr>
      <w:r w:rsidRPr="00FF1F2B">
        <w:rPr>
          <w:lang w:val="en-GB"/>
        </w:rPr>
        <w:t xml:space="preserve">Hartvig, M., Andersen, K.H. &amp; Beyer, J.E. (2011). Food web framework for size-structured populations. </w:t>
      </w:r>
      <w:r w:rsidRPr="00FF1F2B">
        <w:rPr>
          <w:i/>
          <w:iCs/>
          <w:lang w:val="en-GB"/>
        </w:rPr>
        <w:t>Journal of Theoretical Biology</w:t>
      </w:r>
      <w:r w:rsidRPr="00FF1F2B">
        <w:rPr>
          <w:lang w:val="en-GB"/>
        </w:rPr>
        <w:t>, 272, 113–122.</w:t>
      </w:r>
    </w:p>
    <w:p w14:paraId="592F7799" w14:textId="77777777" w:rsidR="00FF1F2B" w:rsidRPr="00FF1F2B" w:rsidRDefault="00FF1F2B" w:rsidP="00FF1F2B">
      <w:pPr>
        <w:pStyle w:val="Bibliography"/>
        <w:rPr>
          <w:lang w:val="en-GB"/>
        </w:rPr>
      </w:pPr>
      <w:r w:rsidRPr="00FF1F2B">
        <w:rPr>
          <w:lang w:val="en-GB"/>
        </w:rPr>
        <w:t>Heincke, F. (1913). Rapp. Proc. Verb. Réun. ICES 16, 1–70.</w:t>
      </w:r>
    </w:p>
    <w:p w14:paraId="0D0C1C93" w14:textId="77777777" w:rsidR="00FF1F2B" w:rsidRPr="00766DCC" w:rsidRDefault="00FF1F2B" w:rsidP="00FF1F2B">
      <w:pPr>
        <w:pStyle w:val="Bibliography"/>
      </w:pPr>
      <w:r w:rsidRPr="00FF1F2B">
        <w:rPr>
          <w:lang w:val="en-GB"/>
        </w:rPr>
        <w:t xml:space="preserve">Horne, C.R., Hirst, Andrew.G. &amp; Atkinson, D. (2015). Temperature-size responses match latitudinal-size clines in arthropods, revealing critical differences between aquatic and terrestrial species. </w:t>
      </w:r>
      <w:r w:rsidRPr="00766DCC">
        <w:rPr>
          <w:i/>
          <w:iCs/>
        </w:rPr>
        <w:t>Ecology Letters</w:t>
      </w:r>
      <w:r w:rsidRPr="00766DCC">
        <w:t>, 18, 327–335.</w:t>
      </w:r>
    </w:p>
    <w:p w14:paraId="24B0EDC6" w14:textId="77777777" w:rsidR="00FF1F2B" w:rsidRPr="00FF1F2B" w:rsidRDefault="00FF1F2B" w:rsidP="00FF1F2B">
      <w:pPr>
        <w:pStyle w:val="Bibliography"/>
        <w:rPr>
          <w:lang w:val="en-GB"/>
        </w:rPr>
      </w:pPr>
      <w:r w:rsidRPr="00766DCC">
        <w:t xml:space="preserve">Huss, M., Lindmark, M., Jacobson, P., van Dorst, R.M. &amp; Gårdmark, A. (2019). </w:t>
      </w:r>
      <w:r w:rsidRPr="00FF1F2B">
        <w:rPr>
          <w:lang w:val="en-GB"/>
        </w:rPr>
        <w:t xml:space="preserve">Experimental evidence of gradual size‐dependent shifts in body size and growth of fish in response to warming. </w:t>
      </w:r>
      <w:r w:rsidRPr="00FF1F2B">
        <w:rPr>
          <w:i/>
          <w:iCs/>
          <w:lang w:val="en-GB"/>
        </w:rPr>
        <w:t>Global Change Biology</w:t>
      </w:r>
      <w:r w:rsidRPr="00FF1F2B">
        <w:rPr>
          <w:lang w:val="en-GB"/>
        </w:rPr>
        <w:t>.</w:t>
      </w:r>
    </w:p>
    <w:p w14:paraId="329E8B83" w14:textId="77777777" w:rsidR="00FF1F2B" w:rsidRPr="00FF1F2B" w:rsidRDefault="00FF1F2B" w:rsidP="00FF1F2B">
      <w:pPr>
        <w:pStyle w:val="Bibliography"/>
        <w:rPr>
          <w:lang w:val="en-GB"/>
        </w:rPr>
      </w:pPr>
      <w:r w:rsidRPr="00FF1F2B">
        <w:rPr>
          <w:lang w:val="en-GB"/>
        </w:rPr>
        <w:t xml:space="preserve">Jerde, C.L., Kraskura, K., Eliason, E.J., Csik, S.R., Stier, A.C. &amp; Taper, M.L. (2019). Strong Evidence for an Intraspecific Metabolic Scaling Coefficient Near 0.89 in Fish. </w:t>
      </w:r>
      <w:r w:rsidRPr="00FF1F2B">
        <w:rPr>
          <w:i/>
          <w:iCs/>
          <w:lang w:val="en-GB"/>
        </w:rPr>
        <w:t>Front. Physiol.</w:t>
      </w:r>
      <w:r w:rsidRPr="00FF1F2B">
        <w:rPr>
          <w:lang w:val="en-GB"/>
        </w:rPr>
        <w:t>, 10, 1166.</w:t>
      </w:r>
    </w:p>
    <w:p w14:paraId="075AFE7B" w14:textId="77777777" w:rsidR="00FF1F2B" w:rsidRPr="00FF1F2B" w:rsidRDefault="00FF1F2B" w:rsidP="00FF1F2B">
      <w:pPr>
        <w:pStyle w:val="Bibliography"/>
        <w:rPr>
          <w:lang w:val="en-GB"/>
        </w:rPr>
      </w:pPr>
      <w:r w:rsidRPr="00FF1F2B">
        <w:rPr>
          <w:lang w:val="en-GB"/>
        </w:rPr>
        <w:t xml:space="preserve">Jobling, M. (1997). Temperature and growth: modulation of growth rate via temperature change. In: </w:t>
      </w:r>
      <w:r w:rsidRPr="00FF1F2B">
        <w:rPr>
          <w:i/>
          <w:iCs/>
          <w:lang w:val="en-GB"/>
        </w:rPr>
        <w:t>Global Warming: Implications for Freshwater and Marine Fish</w:t>
      </w:r>
      <w:r w:rsidRPr="00FF1F2B">
        <w:rPr>
          <w:lang w:val="en-GB"/>
        </w:rPr>
        <w:t xml:space="preserve"> (eds. Wood, C.M. &amp; McDonald, D.G.). Cambridge University Press, Cambridge, pp. 225–254.</w:t>
      </w:r>
    </w:p>
    <w:p w14:paraId="48E158A6" w14:textId="77777777" w:rsidR="00FF1F2B" w:rsidRPr="00FF1F2B" w:rsidRDefault="00FF1F2B" w:rsidP="00FF1F2B">
      <w:pPr>
        <w:pStyle w:val="Bibliography"/>
        <w:rPr>
          <w:lang w:val="en-GB"/>
        </w:rPr>
      </w:pPr>
      <w:r w:rsidRPr="00FF1F2B">
        <w:rPr>
          <w:lang w:val="en-GB"/>
        </w:rPr>
        <w:t xml:space="preserve">Kearney, M. (2019). Reproductive Hyperallometry Does Not Challenge Mechanistic Growth Models. </w:t>
      </w:r>
      <w:r w:rsidRPr="00FF1F2B">
        <w:rPr>
          <w:i/>
          <w:iCs/>
          <w:lang w:val="en-GB"/>
        </w:rPr>
        <w:t>Trends in Ecology &amp; Evolution</w:t>
      </w:r>
      <w:r w:rsidRPr="00FF1F2B">
        <w:rPr>
          <w:lang w:val="en-GB"/>
        </w:rPr>
        <w:t>, 34, 275–276.</w:t>
      </w:r>
    </w:p>
    <w:p w14:paraId="0812B957" w14:textId="77777777" w:rsidR="00FF1F2B" w:rsidRPr="00FF1F2B" w:rsidRDefault="00FF1F2B" w:rsidP="00FF1F2B">
      <w:pPr>
        <w:pStyle w:val="Bibliography"/>
        <w:rPr>
          <w:lang w:val="en-GB"/>
        </w:rPr>
      </w:pPr>
      <w:r w:rsidRPr="00FF1F2B">
        <w:rPr>
          <w:lang w:val="en-GB"/>
        </w:rPr>
        <w:t xml:space="preserve">Killen, S.S., Atkinson, D. &amp; Glazier, D.S. (2010). The intraspecific scaling of metabolic rate with body mass in fishes depends on lifestyle and temperature. </w:t>
      </w:r>
      <w:r w:rsidRPr="00FF1F2B">
        <w:rPr>
          <w:i/>
          <w:iCs/>
          <w:lang w:val="en-GB"/>
        </w:rPr>
        <w:t>Ecology Letters</w:t>
      </w:r>
      <w:r w:rsidRPr="00FF1F2B">
        <w:rPr>
          <w:lang w:val="en-GB"/>
        </w:rPr>
        <w:t>, 13, 184–193.</w:t>
      </w:r>
    </w:p>
    <w:p w14:paraId="515CFAB2" w14:textId="77777777" w:rsidR="00FF1F2B" w:rsidRPr="00FF1F2B" w:rsidRDefault="00FF1F2B" w:rsidP="00FF1F2B">
      <w:pPr>
        <w:pStyle w:val="Bibliography"/>
        <w:rPr>
          <w:lang w:val="en-GB"/>
        </w:rPr>
      </w:pPr>
      <w:r w:rsidRPr="00FF1F2B">
        <w:rPr>
          <w:lang w:val="en-GB"/>
        </w:rPr>
        <w:lastRenderedPageBreak/>
        <w:t xml:space="preserve">Kitchell, J.F., Stewart, D.J. &amp; Weininger, D. (1977). Applications of a bioenergetics model to yellow perch (Perca flavescens) and walleye (Stizostedion vitreum vitreum). </w:t>
      </w:r>
      <w:r w:rsidRPr="00FF1F2B">
        <w:rPr>
          <w:i/>
          <w:iCs/>
          <w:lang w:val="en-GB"/>
        </w:rPr>
        <w:t>Journal of the Fisheries Board of Canada</w:t>
      </w:r>
      <w:r w:rsidRPr="00FF1F2B">
        <w:rPr>
          <w:lang w:val="en-GB"/>
        </w:rPr>
        <w:t>, 34, 1922–1935.</w:t>
      </w:r>
    </w:p>
    <w:p w14:paraId="770A726D" w14:textId="77777777" w:rsidR="00FF1F2B" w:rsidRPr="00FF1F2B" w:rsidRDefault="00FF1F2B" w:rsidP="00FF1F2B">
      <w:pPr>
        <w:pStyle w:val="Bibliography"/>
        <w:rPr>
          <w:lang w:val="en-GB"/>
        </w:rPr>
      </w:pPr>
      <w:r w:rsidRPr="00FF1F2B">
        <w:rPr>
          <w:lang w:val="en-GB"/>
        </w:rPr>
        <w:t xml:space="preserve">Kooijman, S.A.L.M. (1993). </w:t>
      </w:r>
      <w:r w:rsidRPr="00FF1F2B">
        <w:rPr>
          <w:i/>
          <w:iCs/>
          <w:lang w:val="en-GB"/>
        </w:rPr>
        <w:t>Dynamic energy budgets in biological systems</w:t>
      </w:r>
      <w:r w:rsidRPr="00FF1F2B">
        <w:rPr>
          <w:lang w:val="en-GB"/>
        </w:rPr>
        <w:t>. Cambridge University Press.</w:t>
      </w:r>
    </w:p>
    <w:p w14:paraId="66D4B1C9" w14:textId="77777777" w:rsidR="00FF1F2B" w:rsidRPr="00FF1F2B" w:rsidRDefault="00FF1F2B" w:rsidP="00FF1F2B">
      <w:pPr>
        <w:pStyle w:val="Bibliography"/>
        <w:rPr>
          <w:lang w:val="en-GB"/>
        </w:rPr>
      </w:pPr>
      <w:r w:rsidRPr="00FF1F2B">
        <w:rPr>
          <w:lang w:val="en-GB"/>
        </w:rPr>
        <w:t xml:space="preserve">Lefevre, S., McKenzie, D.J. &amp; Nilsson, G.E. (2017). Models projecting the fate of fish populations under climate change need to be based on valid physiological mechanisms. </w:t>
      </w:r>
      <w:r w:rsidRPr="00FF1F2B">
        <w:rPr>
          <w:i/>
          <w:iCs/>
          <w:lang w:val="en-GB"/>
        </w:rPr>
        <w:t>Global Change Biology</w:t>
      </w:r>
      <w:r w:rsidRPr="00FF1F2B">
        <w:rPr>
          <w:lang w:val="en-GB"/>
        </w:rPr>
        <w:t>, 23, 3449–3459.</w:t>
      </w:r>
    </w:p>
    <w:p w14:paraId="08B56555" w14:textId="77777777" w:rsidR="00FF1F2B" w:rsidRPr="00FF1F2B" w:rsidRDefault="00FF1F2B" w:rsidP="00FF1F2B">
      <w:pPr>
        <w:pStyle w:val="Bibliography"/>
        <w:rPr>
          <w:lang w:val="en-GB"/>
        </w:rPr>
      </w:pPr>
      <w:r w:rsidRPr="00FF1F2B">
        <w:rPr>
          <w:lang w:val="en-GB"/>
        </w:rPr>
        <w:t xml:space="preserve">Lindmark, M., Huss, M., Ohlberger, J. &amp; Gårdmark, A. (2018). Temperature-dependent body size effects determine population responses to climate warming. </w:t>
      </w:r>
      <w:r w:rsidRPr="00FF1F2B">
        <w:rPr>
          <w:i/>
          <w:iCs/>
          <w:lang w:val="en-GB"/>
        </w:rPr>
        <w:t>Ecology Letters</w:t>
      </w:r>
      <w:r w:rsidRPr="00FF1F2B">
        <w:rPr>
          <w:lang w:val="en-GB"/>
        </w:rPr>
        <w:t>, 21, 181–189.</w:t>
      </w:r>
    </w:p>
    <w:p w14:paraId="31FD2447" w14:textId="77777777" w:rsidR="00FF1F2B" w:rsidRPr="00FF1F2B" w:rsidRDefault="00FF1F2B" w:rsidP="00FF1F2B">
      <w:pPr>
        <w:pStyle w:val="Bibliography"/>
        <w:rPr>
          <w:lang w:val="en-GB"/>
        </w:rPr>
      </w:pPr>
      <w:r w:rsidRPr="00FF1F2B">
        <w:rPr>
          <w:lang w:val="en-GB"/>
        </w:rPr>
        <w:t xml:space="preserve">Marshall, D.J. &amp; White, C.R. (2019a). Aquatic Life History Trajectories Are Shaped by Selection, Not Oxygen Limitation. </w:t>
      </w:r>
      <w:r w:rsidRPr="00FF1F2B">
        <w:rPr>
          <w:i/>
          <w:iCs/>
          <w:lang w:val="en-GB"/>
        </w:rPr>
        <w:t>Trends in Ecology &amp; Evolution</w:t>
      </w:r>
      <w:r w:rsidRPr="00FF1F2B">
        <w:rPr>
          <w:lang w:val="en-GB"/>
        </w:rPr>
        <w:t>.</w:t>
      </w:r>
    </w:p>
    <w:p w14:paraId="57658CB0" w14:textId="77777777" w:rsidR="00FF1F2B" w:rsidRPr="00FF1F2B" w:rsidRDefault="00FF1F2B" w:rsidP="00FF1F2B">
      <w:pPr>
        <w:pStyle w:val="Bibliography"/>
        <w:rPr>
          <w:lang w:val="en-GB"/>
        </w:rPr>
      </w:pPr>
      <w:r w:rsidRPr="00FF1F2B">
        <w:rPr>
          <w:lang w:val="en-GB"/>
        </w:rPr>
        <w:t xml:space="preserve">Marshall, D.J. &amp; White, C.R. (2019b). Have We Outgrown the Existing Models of Growth? </w:t>
      </w:r>
      <w:r w:rsidRPr="00FF1F2B">
        <w:rPr>
          <w:i/>
          <w:iCs/>
          <w:lang w:val="en-GB"/>
        </w:rPr>
        <w:t>Trends in Ecology &amp; Evolution</w:t>
      </w:r>
      <w:r w:rsidRPr="00FF1F2B">
        <w:rPr>
          <w:lang w:val="en-GB"/>
        </w:rPr>
        <w:t>, 34, 102–111.</w:t>
      </w:r>
    </w:p>
    <w:p w14:paraId="6DD30E0E" w14:textId="77777777" w:rsidR="00FF1F2B" w:rsidRPr="00FF1F2B" w:rsidRDefault="00FF1F2B" w:rsidP="00FF1F2B">
      <w:pPr>
        <w:pStyle w:val="Bibliography"/>
        <w:rPr>
          <w:lang w:val="en-GB"/>
        </w:rPr>
      </w:pPr>
      <w:r w:rsidRPr="00FF1F2B">
        <w:rPr>
          <w:lang w:val="en-GB"/>
        </w:rPr>
        <w:t xml:space="preserve">Maury, O. &amp; Poggiale, J.-C. (2013). From individuals to populations to communities: A dynamic energy budget model of marine ecosystem size-spectrum including life history diversity. </w:t>
      </w:r>
      <w:r w:rsidRPr="00FF1F2B">
        <w:rPr>
          <w:i/>
          <w:iCs/>
          <w:lang w:val="en-GB"/>
        </w:rPr>
        <w:t>Journal of Theoretical Biology</w:t>
      </w:r>
      <w:r w:rsidRPr="00FF1F2B">
        <w:rPr>
          <w:lang w:val="en-GB"/>
        </w:rPr>
        <w:t>, 324, 52–71.</w:t>
      </w:r>
    </w:p>
    <w:p w14:paraId="54CF3249" w14:textId="77777777" w:rsidR="00FF1F2B" w:rsidRPr="00FF1F2B" w:rsidRDefault="00FF1F2B" w:rsidP="00FF1F2B">
      <w:pPr>
        <w:pStyle w:val="Bibliography"/>
        <w:rPr>
          <w:lang w:val="en-GB"/>
        </w:rPr>
      </w:pPr>
      <w:r w:rsidRPr="00FF1F2B">
        <w:rPr>
          <w:lang w:val="en-GB"/>
        </w:rPr>
        <w:t xml:space="preserve">Morita, K., Fukuwaka, M., Tanimata, N. &amp; Yamamura, O. (2010). Size-dependent thermal preferences in a pelagic fish. </w:t>
      </w:r>
      <w:r w:rsidRPr="00FF1F2B">
        <w:rPr>
          <w:i/>
          <w:iCs/>
          <w:lang w:val="en-GB"/>
        </w:rPr>
        <w:t>Oikos</w:t>
      </w:r>
      <w:r w:rsidRPr="00FF1F2B">
        <w:rPr>
          <w:lang w:val="en-GB"/>
        </w:rPr>
        <w:t>, 119, 1265–1272.</w:t>
      </w:r>
    </w:p>
    <w:p w14:paraId="2BC8F675" w14:textId="77777777" w:rsidR="00FF1F2B" w:rsidRPr="00FF1F2B" w:rsidRDefault="00FF1F2B" w:rsidP="00FF1F2B">
      <w:pPr>
        <w:pStyle w:val="Bibliography"/>
        <w:rPr>
          <w:lang w:val="en-GB"/>
        </w:rPr>
      </w:pPr>
      <w:r w:rsidRPr="00FF1F2B">
        <w:rPr>
          <w:lang w:val="en-GB"/>
        </w:rPr>
        <w:t xml:space="preserve">Nelson, J.A. (2016). Oxygen consumption rate v. rate of energy utilization of fishes: a comparison and brief history of the two measurements. </w:t>
      </w:r>
      <w:r w:rsidRPr="00FF1F2B">
        <w:rPr>
          <w:i/>
          <w:iCs/>
          <w:lang w:val="en-GB"/>
        </w:rPr>
        <w:t>Journal of Fish Biology</w:t>
      </w:r>
      <w:r w:rsidRPr="00FF1F2B">
        <w:rPr>
          <w:lang w:val="en-GB"/>
        </w:rPr>
        <w:t>, 88, 10–25.</w:t>
      </w:r>
    </w:p>
    <w:p w14:paraId="57A3BB79" w14:textId="77777777" w:rsidR="00FF1F2B" w:rsidRPr="00FF1F2B" w:rsidRDefault="00FF1F2B" w:rsidP="00FF1F2B">
      <w:pPr>
        <w:pStyle w:val="Bibliography"/>
        <w:rPr>
          <w:lang w:val="en-GB"/>
        </w:rPr>
      </w:pPr>
      <w:r w:rsidRPr="00FF1F2B">
        <w:rPr>
          <w:lang w:val="en-GB"/>
        </w:rPr>
        <w:t xml:space="preserve">Neubauer, P. &amp; Andersen, K.H. (2019). Thermal performance of fish is explained by an interplay between physiology, behaviour and ecology. </w:t>
      </w:r>
      <w:r w:rsidRPr="00FF1F2B">
        <w:rPr>
          <w:i/>
          <w:iCs/>
          <w:lang w:val="en-GB"/>
        </w:rPr>
        <w:t>Conserv Physiol</w:t>
      </w:r>
      <w:r w:rsidRPr="00FF1F2B">
        <w:rPr>
          <w:lang w:val="en-GB"/>
        </w:rPr>
        <w:t>, 7.</w:t>
      </w:r>
    </w:p>
    <w:p w14:paraId="3F5BEA0C" w14:textId="77777777" w:rsidR="00FF1F2B" w:rsidRPr="00FF1F2B" w:rsidRDefault="00FF1F2B" w:rsidP="00FF1F2B">
      <w:pPr>
        <w:pStyle w:val="Bibliography"/>
        <w:rPr>
          <w:lang w:val="en-GB"/>
        </w:rPr>
      </w:pPr>
      <w:r w:rsidRPr="00FF1F2B">
        <w:rPr>
          <w:lang w:val="en-GB"/>
        </w:rPr>
        <w:t xml:space="preserve">Neuheimer, A.B., Thresher, R.E., Lyle, J.M. &amp; Semmens, J.M. (2011). Tolerance limit for fish growth exceeded by warming waters. </w:t>
      </w:r>
      <w:r w:rsidRPr="00FF1F2B">
        <w:rPr>
          <w:i/>
          <w:iCs/>
          <w:lang w:val="en-GB"/>
        </w:rPr>
        <w:t>Nature Climate Change</w:t>
      </w:r>
      <w:r w:rsidRPr="00FF1F2B">
        <w:rPr>
          <w:lang w:val="en-GB"/>
        </w:rPr>
        <w:t>, 1, 110–113.</w:t>
      </w:r>
    </w:p>
    <w:p w14:paraId="442EA713" w14:textId="77777777" w:rsidR="00FF1F2B" w:rsidRPr="00FF1F2B" w:rsidRDefault="00FF1F2B" w:rsidP="00FF1F2B">
      <w:pPr>
        <w:pStyle w:val="Bibliography"/>
        <w:rPr>
          <w:lang w:val="en-GB"/>
        </w:rPr>
      </w:pPr>
      <w:r w:rsidRPr="00FF1F2B">
        <w:rPr>
          <w:lang w:val="en-GB"/>
        </w:rPr>
        <w:t xml:space="preserve">Ohlberger, J. (2013a). Climate warming and ectotherm body size – from individual physiology to community ecology. </w:t>
      </w:r>
      <w:r w:rsidRPr="00FF1F2B">
        <w:rPr>
          <w:i/>
          <w:iCs/>
          <w:lang w:val="en-GB"/>
        </w:rPr>
        <w:t>Functional Ecology</w:t>
      </w:r>
      <w:r w:rsidRPr="00FF1F2B">
        <w:rPr>
          <w:lang w:val="en-GB"/>
        </w:rPr>
        <w:t>, 27, 991–1001.</w:t>
      </w:r>
    </w:p>
    <w:p w14:paraId="4CCC6023" w14:textId="77777777" w:rsidR="00FF1F2B" w:rsidRPr="00FF1F2B" w:rsidRDefault="00FF1F2B" w:rsidP="00FF1F2B">
      <w:pPr>
        <w:pStyle w:val="Bibliography"/>
        <w:rPr>
          <w:lang w:val="en-GB"/>
        </w:rPr>
      </w:pPr>
      <w:r w:rsidRPr="00FF1F2B">
        <w:rPr>
          <w:lang w:val="en-GB"/>
        </w:rPr>
        <w:t xml:space="preserve">Ohlberger, J. (2013b). Climate warming and ectotherm body size - from individual physiology to community ecology. </w:t>
      </w:r>
      <w:r w:rsidRPr="00FF1F2B">
        <w:rPr>
          <w:i/>
          <w:iCs/>
          <w:lang w:val="en-GB"/>
        </w:rPr>
        <w:t>Functional Ecology</w:t>
      </w:r>
      <w:r w:rsidRPr="00FF1F2B">
        <w:rPr>
          <w:lang w:val="en-GB"/>
        </w:rPr>
        <w:t>, 27, 991–1001.</w:t>
      </w:r>
    </w:p>
    <w:p w14:paraId="57910F8E" w14:textId="77777777" w:rsidR="00FF1F2B" w:rsidRPr="00FF1F2B" w:rsidRDefault="00FF1F2B" w:rsidP="00FF1F2B">
      <w:pPr>
        <w:pStyle w:val="Bibliography"/>
        <w:rPr>
          <w:lang w:val="en-GB"/>
        </w:rPr>
      </w:pPr>
      <w:r w:rsidRPr="00FF1F2B">
        <w:rPr>
          <w:lang w:val="en-GB"/>
        </w:rPr>
        <w:t xml:space="preserve">Ohlberger, J., Mehner, Thomas., Staaks, Georg. &amp; Hölker, Franz. (2012). Intraspecific temperature dependence of the scaling of metabolic rate with body mass in fishes and its ecological implications. </w:t>
      </w:r>
      <w:r w:rsidRPr="00FF1F2B">
        <w:rPr>
          <w:i/>
          <w:iCs/>
          <w:lang w:val="en-GB"/>
        </w:rPr>
        <w:t>Oikos</w:t>
      </w:r>
      <w:r w:rsidRPr="00FF1F2B">
        <w:rPr>
          <w:lang w:val="en-GB"/>
        </w:rPr>
        <w:t>, 121, 245–251.</w:t>
      </w:r>
    </w:p>
    <w:p w14:paraId="730EA98D" w14:textId="77777777" w:rsidR="00FF1F2B" w:rsidRPr="00FF1F2B" w:rsidRDefault="00FF1F2B" w:rsidP="00FF1F2B">
      <w:pPr>
        <w:pStyle w:val="Bibliography"/>
        <w:rPr>
          <w:lang w:val="en-GB"/>
        </w:rPr>
      </w:pPr>
      <w:r w:rsidRPr="00FF1F2B">
        <w:rPr>
          <w:lang w:val="en-GB"/>
        </w:rPr>
        <w:t xml:space="preserve">Pauly, D. (2019). Female Fish Grow Bigger – Let’s Deal with It. </w:t>
      </w:r>
      <w:r w:rsidRPr="00FF1F2B">
        <w:rPr>
          <w:i/>
          <w:iCs/>
          <w:lang w:val="en-GB"/>
        </w:rPr>
        <w:t>Trends in Ecology &amp; Evolution</w:t>
      </w:r>
      <w:r w:rsidRPr="00FF1F2B">
        <w:rPr>
          <w:lang w:val="en-GB"/>
        </w:rPr>
        <w:t>.</w:t>
      </w:r>
    </w:p>
    <w:p w14:paraId="148B86CD" w14:textId="77777777" w:rsidR="00FF1F2B" w:rsidRPr="00FF1F2B" w:rsidRDefault="00FF1F2B" w:rsidP="00FF1F2B">
      <w:pPr>
        <w:pStyle w:val="Bibliography"/>
        <w:rPr>
          <w:lang w:val="en-GB"/>
        </w:rPr>
      </w:pPr>
      <w:r w:rsidRPr="00FF1F2B">
        <w:rPr>
          <w:lang w:val="en-GB"/>
        </w:rPr>
        <w:t xml:space="preserve">Pauly, D. &amp; Cheung, W.W.L. (2018). Sound physiological knowledge and principles in modeling shrinking of fishes under climate change. </w:t>
      </w:r>
      <w:r w:rsidRPr="00FF1F2B">
        <w:rPr>
          <w:i/>
          <w:iCs/>
          <w:lang w:val="en-GB"/>
        </w:rPr>
        <w:t>Global Change Biology</w:t>
      </w:r>
      <w:r w:rsidRPr="00FF1F2B">
        <w:rPr>
          <w:lang w:val="en-GB"/>
        </w:rPr>
        <w:t>, 24, e15–e26.</w:t>
      </w:r>
    </w:p>
    <w:p w14:paraId="47BF349F" w14:textId="77777777" w:rsidR="00FF1F2B" w:rsidRPr="00FF1F2B" w:rsidRDefault="00FF1F2B" w:rsidP="00FF1F2B">
      <w:pPr>
        <w:pStyle w:val="Bibliography"/>
        <w:rPr>
          <w:lang w:val="en-GB"/>
        </w:rPr>
      </w:pPr>
      <w:r w:rsidRPr="00FF1F2B">
        <w:rPr>
          <w:lang w:val="en-GB"/>
        </w:rPr>
        <w:t xml:space="preserve">Plummer, M. (2003). JAGS: A program for analysis of Bayesian graphical models using Gibbs sampling. </w:t>
      </w:r>
      <w:r w:rsidRPr="00FF1F2B">
        <w:rPr>
          <w:i/>
          <w:iCs/>
          <w:lang w:val="en-GB"/>
        </w:rPr>
        <w:t>Working Papers</w:t>
      </w:r>
      <w:r w:rsidRPr="00FF1F2B">
        <w:rPr>
          <w:lang w:val="en-GB"/>
        </w:rPr>
        <w:t>, 8.</w:t>
      </w:r>
    </w:p>
    <w:p w14:paraId="0D52A2EA" w14:textId="77777777" w:rsidR="00FF1F2B" w:rsidRPr="00FF1F2B" w:rsidRDefault="00FF1F2B" w:rsidP="00FF1F2B">
      <w:pPr>
        <w:pStyle w:val="Bibliography"/>
        <w:rPr>
          <w:lang w:val="en-GB"/>
        </w:rPr>
      </w:pPr>
      <w:r w:rsidRPr="00FF1F2B">
        <w:rPr>
          <w:lang w:val="en-GB"/>
        </w:rPr>
        <w:t xml:space="preserve">Plummer, M. (2019). </w:t>
      </w:r>
      <w:r w:rsidRPr="00FF1F2B">
        <w:rPr>
          <w:i/>
          <w:iCs/>
          <w:lang w:val="en-GB"/>
        </w:rPr>
        <w:t>rjags</w:t>
      </w:r>
      <w:r w:rsidRPr="00FF1F2B">
        <w:rPr>
          <w:lang w:val="en-GB"/>
        </w:rPr>
        <w:t>.</w:t>
      </w:r>
    </w:p>
    <w:p w14:paraId="364094BE" w14:textId="77777777" w:rsidR="00FF1F2B" w:rsidRPr="00FF1F2B" w:rsidRDefault="00FF1F2B" w:rsidP="00FF1F2B">
      <w:pPr>
        <w:pStyle w:val="Bibliography"/>
        <w:rPr>
          <w:lang w:val="en-GB"/>
        </w:rPr>
      </w:pPr>
      <w:r w:rsidRPr="00FF1F2B">
        <w:rPr>
          <w:lang w:val="en-GB"/>
        </w:rPr>
        <w:t xml:space="preserve">Pörtner, H.O. &amp; Knust, R. (2007). Climate change affects marine fishes through the oxygen limitation of thermal tolerance. </w:t>
      </w:r>
      <w:r w:rsidRPr="00FF1F2B">
        <w:rPr>
          <w:i/>
          <w:iCs/>
          <w:lang w:val="en-GB"/>
        </w:rPr>
        <w:t>Science</w:t>
      </w:r>
      <w:r w:rsidRPr="00FF1F2B">
        <w:rPr>
          <w:lang w:val="en-GB"/>
        </w:rPr>
        <w:t>, 315, 95–97.</w:t>
      </w:r>
    </w:p>
    <w:p w14:paraId="66971D87" w14:textId="77777777" w:rsidR="00FF1F2B" w:rsidRPr="00FF1F2B" w:rsidRDefault="00FF1F2B" w:rsidP="00FF1F2B">
      <w:pPr>
        <w:pStyle w:val="Bibliography"/>
        <w:rPr>
          <w:lang w:val="en-GB"/>
        </w:rPr>
      </w:pPr>
      <w:r w:rsidRPr="00FF1F2B">
        <w:rPr>
          <w:lang w:val="en-GB"/>
        </w:rPr>
        <w:t xml:space="preserve">Pütter, A. (1920). Studien über physiologische Ähnlichkeit VI. Wachstumsähnlichkeiten. </w:t>
      </w:r>
      <w:r w:rsidRPr="00FF1F2B">
        <w:rPr>
          <w:i/>
          <w:iCs/>
          <w:lang w:val="en-GB"/>
        </w:rPr>
        <w:t>Pflügers Arch.</w:t>
      </w:r>
      <w:r w:rsidRPr="00FF1F2B">
        <w:rPr>
          <w:lang w:val="en-GB"/>
        </w:rPr>
        <w:t>, 180, 298–340.</w:t>
      </w:r>
    </w:p>
    <w:p w14:paraId="4E54C272" w14:textId="77777777" w:rsidR="00FF1F2B" w:rsidRPr="00FF1F2B" w:rsidRDefault="00FF1F2B" w:rsidP="00FF1F2B">
      <w:pPr>
        <w:pStyle w:val="Bibliography"/>
        <w:rPr>
          <w:lang w:val="en-GB"/>
        </w:rPr>
      </w:pPr>
      <w:r w:rsidRPr="00FF1F2B">
        <w:rPr>
          <w:lang w:val="en-GB"/>
        </w:rPr>
        <w:t xml:space="preserve">R Core Team. (2018). </w:t>
      </w:r>
      <w:r w:rsidRPr="00FF1F2B">
        <w:rPr>
          <w:i/>
          <w:iCs/>
          <w:lang w:val="en-GB"/>
        </w:rPr>
        <w:t>R: A Language and Environment for Statistical Computing. R Foundation for Statistical Computing</w:t>
      </w:r>
      <w:r w:rsidRPr="00FF1F2B">
        <w:rPr>
          <w:lang w:val="en-GB"/>
        </w:rPr>
        <w:t>. Vienna, Austria.</w:t>
      </w:r>
    </w:p>
    <w:p w14:paraId="24B479AA" w14:textId="77777777" w:rsidR="00FF1F2B" w:rsidRPr="00FF1F2B" w:rsidRDefault="00FF1F2B" w:rsidP="00FF1F2B">
      <w:pPr>
        <w:pStyle w:val="Bibliography"/>
        <w:rPr>
          <w:lang w:val="en-GB"/>
        </w:rPr>
      </w:pPr>
      <w:r w:rsidRPr="00FF1F2B">
        <w:rPr>
          <w:lang w:val="en-GB"/>
        </w:rPr>
        <w:t xml:space="preserve">Rall, B.C., Brose, U., Hartvig, M., Kalinkat, G., Schwarzmuller, F., Vucic-Pestic, O., </w:t>
      </w:r>
      <w:r w:rsidRPr="00FF1F2B">
        <w:rPr>
          <w:i/>
          <w:iCs/>
          <w:lang w:val="en-GB"/>
        </w:rPr>
        <w:t>et al.</w:t>
      </w:r>
      <w:r w:rsidRPr="00FF1F2B">
        <w:rPr>
          <w:lang w:val="en-GB"/>
        </w:rPr>
        <w:t xml:space="preserve"> (2012). Universal temperature and body-mass scaling of feeding rates. </w:t>
      </w:r>
      <w:r w:rsidRPr="00FF1F2B">
        <w:rPr>
          <w:i/>
          <w:iCs/>
          <w:lang w:val="en-GB"/>
        </w:rPr>
        <w:t xml:space="preserve">Philosophical </w:t>
      </w:r>
      <w:r w:rsidRPr="00FF1F2B">
        <w:rPr>
          <w:i/>
          <w:iCs/>
          <w:lang w:val="en-GB"/>
        </w:rPr>
        <w:lastRenderedPageBreak/>
        <w:t>Transactions of the Royal Society of London, Series B: Biological Sciences</w:t>
      </w:r>
      <w:r w:rsidRPr="00FF1F2B">
        <w:rPr>
          <w:lang w:val="en-GB"/>
        </w:rPr>
        <w:t>, 367, 2923–2934.</w:t>
      </w:r>
    </w:p>
    <w:p w14:paraId="3AAC37F7" w14:textId="77777777" w:rsidR="00FF1F2B" w:rsidRPr="00FF1F2B" w:rsidRDefault="00FF1F2B" w:rsidP="00FF1F2B">
      <w:pPr>
        <w:pStyle w:val="Bibliography"/>
        <w:rPr>
          <w:lang w:val="en-GB"/>
        </w:rPr>
      </w:pPr>
      <w:r w:rsidRPr="00FF1F2B">
        <w:rPr>
          <w:lang w:val="en-GB"/>
        </w:rPr>
        <w:t xml:space="preserve">Rall, B.C., Vucic-Pestic, O., Ehnes, R.B., Emmerson, M. &amp; Brose, U. (2010). Temperature, predator-prey interaction strength and population stability. </w:t>
      </w:r>
      <w:r w:rsidRPr="00FF1F2B">
        <w:rPr>
          <w:i/>
          <w:iCs/>
          <w:lang w:val="en-GB"/>
        </w:rPr>
        <w:t>Global Change Biology</w:t>
      </w:r>
      <w:r w:rsidRPr="00FF1F2B">
        <w:rPr>
          <w:lang w:val="en-GB"/>
        </w:rPr>
        <w:t>, 16, 2145–2157.</w:t>
      </w:r>
    </w:p>
    <w:p w14:paraId="7BEBC3F6" w14:textId="77777777" w:rsidR="00FF1F2B" w:rsidRPr="00FF1F2B" w:rsidRDefault="00FF1F2B" w:rsidP="00FF1F2B">
      <w:pPr>
        <w:pStyle w:val="Bibliography"/>
        <w:rPr>
          <w:lang w:val="en-GB"/>
        </w:rPr>
      </w:pPr>
      <w:r w:rsidRPr="00FF1F2B">
        <w:rPr>
          <w:lang w:val="en-GB"/>
        </w:rPr>
        <w:t xml:space="preserve">van Rijn, I., Buba, Y., DeLong, J., Kiflawi, M. &amp; Belmaker, J. (2017). Large but uneven reduction in fish size across species in relation to changing sea temperatures. </w:t>
      </w:r>
      <w:r w:rsidRPr="00FF1F2B">
        <w:rPr>
          <w:i/>
          <w:iCs/>
          <w:lang w:val="en-GB"/>
        </w:rPr>
        <w:t>Global Change Biology</w:t>
      </w:r>
      <w:r w:rsidRPr="00FF1F2B">
        <w:rPr>
          <w:lang w:val="en-GB"/>
        </w:rPr>
        <w:t>, 23, 3667–3674.</w:t>
      </w:r>
    </w:p>
    <w:p w14:paraId="1EC9AE47" w14:textId="77777777" w:rsidR="00FF1F2B" w:rsidRPr="00FF1F2B" w:rsidRDefault="00FF1F2B" w:rsidP="00FF1F2B">
      <w:pPr>
        <w:pStyle w:val="Bibliography"/>
        <w:rPr>
          <w:lang w:val="en-GB"/>
        </w:rPr>
      </w:pPr>
      <w:r w:rsidRPr="00FF1F2B">
        <w:rPr>
          <w:lang w:val="en-GB"/>
        </w:rPr>
        <w:t xml:space="preserve">Rohatgi, A. (2012). </w:t>
      </w:r>
      <w:r w:rsidRPr="00FF1F2B">
        <w:rPr>
          <w:i/>
          <w:iCs/>
          <w:lang w:val="en-GB"/>
        </w:rPr>
        <w:t>WebPlotDigitalizer: HTML5 based online tool to extract numerical data from plot images. Version 4.1. [WWW document] URL https://automeris.io/WebPlotDigitizer (accessed on January 2019).</w:t>
      </w:r>
    </w:p>
    <w:p w14:paraId="3A2FA1A6" w14:textId="77777777" w:rsidR="00FF1F2B" w:rsidRPr="00FF1F2B" w:rsidRDefault="00FF1F2B" w:rsidP="00FF1F2B">
      <w:pPr>
        <w:pStyle w:val="Bibliography"/>
        <w:rPr>
          <w:lang w:val="en-GB"/>
        </w:rPr>
      </w:pPr>
      <w:r w:rsidRPr="00FF1F2B">
        <w:rPr>
          <w:lang w:val="en-GB"/>
        </w:rPr>
        <w:t xml:space="preserve">Roos, A.M.D. &amp; Persson, L. (2001). Physiologically structured models – from versatile technique to ecological theory. </w:t>
      </w:r>
      <w:r w:rsidRPr="00FF1F2B">
        <w:rPr>
          <w:i/>
          <w:iCs/>
          <w:lang w:val="en-GB"/>
        </w:rPr>
        <w:t>Oikos</w:t>
      </w:r>
      <w:r w:rsidRPr="00FF1F2B">
        <w:rPr>
          <w:lang w:val="en-GB"/>
        </w:rPr>
        <w:t>, 94, 51–71.</w:t>
      </w:r>
    </w:p>
    <w:p w14:paraId="50593E90" w14:textId="77777777" w:rsidR="00FF1F2B" w:rsidRPr="00FF1F2B" w:rsidRDefault="00FF1F2B" w:rsidP="00FF1F2B">
      <w:pPr>
        <w:pStyle w:val="Bibliography"/>
        <w:rPr>
          <w:lang w:val="en-GB"/>
        </w:rPr>
      </w:pPr>
      <w:r w:rsidRPr="00FF1F2B">
        <w:rPr>
          <w:lang w:val="en-GB"/>
        </w:rPr>
        <w:t xml:space="preserve">Savage, V.M., Gillooly, J.F., Brown, J.H., West, G.B. &amp; Charnov, E.L. (2004). Effects of body size and temperature on population growth. </w:t>
      </w:r>
      <w:r w:rsidRPr="00FF1F2B">
        <w:rPr>
          <w:i/>
          <w:iCs/>
          <w:lang w:val="en-GB"/>
        </w:rPr>
        <w:t>The American Naturalist</w:t>
      </w:r>
      <w:r w:rsidRPr="00FF1F2B">
        <w:rPr>
          <w:lang w:val="en-GB"/>
        </w:rPr>
        <w:t>, 163, 429–441.</w:t>
      </w:r>
    </w:p>
    <w:p w14:paraId="0AC1EB50" w14:textId="77777777" w:rsidR="00FF1F2B" w:rsidRPr="00FF1F2B" w:rsidRDefault="00FF1F2B" w:rsidP="00FF1F2B">
      <w:pPr>
        <w:pStyle w:val="Bibliography"/>
        <w:rPr>
          <w:lang w:val="en-GB"/>
        </w:rPr>
      </w:pPr>
      <w:r w:rsidRPr="00FF1F2B">
        <w:rPr>
          <w:lang w:val="en-GB"/>
        </w:rPr>
        <w:t xml:space="preserve">Sibly, R.M., Baker, J., Grady, J.M., Luna, S.M., Kodric-Brown, A., Venditti, C., </w:t>
      </w:r>
      <w:r w:rsidRPr="00FF1F2B">
        <w:rPr>
          <w:i/>
          <w:iCs/>
          <w:lang w:val="en-GB"/>
        </w:rPr>
        <w:t>et al.</w:t>
      </w:r>
      <w:r w:rsidRPr="00FF1F2B">
        <w:rPr>
          <w:lang w:val="en-GB"/>
        </w:rPr>
        <w:t xml:space="preserve"> (2015). Fundamental insights into ontogenetic growth from theory and fish. </w:t>
      </w:r>
      <w:r w:rsidRPr="00FF1F2B">
        <w:rPr>
          <w:i/>
          <w:iCs/>
          <w:lang w:val="en-GB"/>
        </w:rPr>
        <w:t>Proceedings of the National Academy of Sciences, USA</w:t>
      </w:r>
      <w:r w:rsidRPr="00FF1F2B">
        <w:rPr>
          <w:lang w:val="en-GB"/>
        </w:rPr>
        <w:t>, 112, 13934–13939.</w:t>
      </w:r>
    </w:p>
    <w:p w14:paraId="4C6D1D1A" w14:textId="77777777" w:rsidR="00FF1F2B" w:rsidRPr="00FF1F2B" w:rsidRDefault="00FF1F2B" w:rsidP="00FF1F2B">
      <w:pPr>
        <w:pStyle w:val="Bibliography"/>
        <w:rPr>
          <w:lang w:val="en-GB"/>
        </w:rPr>
      </w:pPr>
      <w:r w:rsidRPr="00FF1F2B">
        <w:rPr>
          <w:lang w:val="en-GB"/>
        </w:rPr>
        <w:t xml:space="preserve">Thresher, R.E., Koslow, J.A., Morison, A.K. &amp; Smith, D.C. (2007). Depth-mediated reversal of the effects of climate change on long-term growth rates of exploited marine fish. </w:t>
      </w:r>
      <w:r w:rsidRPr="00FF1F2B">
        <w:rPr>
          <w:i/>
          <w:iCs/>
          <w:lang w:val="en-GB"/>
        </w:rPr>
        <w:t>Proceedings of the National Academy of Sciences, USA</w:t>
      </w:r>
      <w:r w:rsidRPr="00FF1F2B">
        <w:rPr>
          <w:lang w:val="en-GB"/>
        </w:rPr>
        <w:t>, 104, 7461–7465.</w:t>
      </w:r>
    </w:p>
    <w:p w14:paraId="11023B66" w14:textId="77777777" w:rsidR="00FF1F2B" w:rsidRPr="00FF1F2B" w:rsidRDefault="00FF1F2B" w:rsidP="00FF1F2B">
      <w:pPr>
        <w:pStyle w:val="Bibliography"/>
        <w:rPr>
          <w:lang w:val="en-GB"/>
        </w:rPr>
      </w:pPr>
      <w:r w:rsidRPr="00FF1F2B">
        <w:rPr>
          <w:lang w:val="en-GB"/>
        </w:rPr>
        <w:t xml:space="preserve">Ursin, E. (1967). A Mathematical Model of Some Aspects of Fish Growth, Respiration, and Mortality. </w:t>
      </w:r>
      <w:r w:rsidRPr="00FF1F2B">
        <w:rPr>
          <w:i/>
          <w:iCs/>
          <w:lang w:val="en-GB"/>
        </w:rPr>
        <w:t>Journal of the Fisheries Research Board of Canada</w:t>
      </w:r>
      <w:r w:rsidRPr="00FF1F2B">
        <w:rPr>
          <w:lang w:val="en-GB"/>
        </w:rPr>
        <w:t>, 24, 2355–2453.</w:t>
      </w:r>
    </w:p>
    <w:p w14:paraId="1DAD8070" w14:textId="77777777" w:rsidR="00FF1F2B" w:rsidRPr="00FF1F2B" w:rsidRDefault="00FF1F2B" w:rsidP="00FF1F2B">
      <w:pPr>
        <w:pStyle w:val="Bibliography"/>
        <w:rPr>
          <w:lang w:val="en-GB"/>
        </w:rPr>
      </w:pPr>
      <w:r w:rsidRPr="00FF1F2B">
        <w:rPr>
          <w:lang w:val="en-GB"/>
        </w:rPr>
        <w:t xml:space="preserve">Vasseur, D.A. &amp; McCann, K.S. (2005). A mechanistic approach for modelling temperature-dependent consumer-resource dynamics. </w:t>
      </w:r>
      <w:r w:rsidRPr="00FF1F2B">
        <w:rPr>
          <w:i/>
          <w:iCs/>
          <w:lang w:val="en-GB"/>
        </w:rPr>
        <w:t>The American Naturalist</w:t>
      </w:r>
      <w:r w:rsidRPr="00FF1F2B">
        <w:rPr>
          <w:lang w:val="en-GB"/>
        </w:rPr>
        <w:t>, 166, 184–198.</w:t>
      </w:r>
    </w:p>
    <w:p w14:paraId="24250E00" w14:textId="77777777" w:rsidR="00FF1F2B" w:rsidRPr="00FF1F2B" w:rsidRDefault="00FF1F2B" w:rsidP="00FF1F2B">
      <w:pPr>
        <w:pStyle w:val="Bibliography"/>
        <w:rPr>
          <w:lang w:val="en-GB"/>
        </w:rPr>
      </w:pPr>
      <w:r w:rsidRPr="00FF1F2B">
        <w:rPr>
          <w:lang w:val="en-GB"/>
        </w:rPr>
        <w:t xml:space="preserve">Vehtari, A., Gelman, A. &amp; Gabry, J. (2017). Practical Bayesian model evaluation using leave-one-out cross-validation and WAIC. </w:t>
      </w:r>
      <w:r w:rsidRPr="00FF1F2B">
        <w:rPr>
          <w:i/>
          <w:iCs/>
          <w:lang w:val="en-GB"/>
        </w:rPr>
        <w:t>Stat Comput</w:t>
      </w:r>
      <w:r w:rsidRPr="00FF1F2B">
        <w:rPr>
          <w:lang w:val="en-GB"/>
        </w:rPr>
        <w:t>, 27, 1413–1432.</w:t>
      </w:r>
    </w:p>
    <w:p w14:paraId="3C96CA27" w14:textId="77777777" w:rsidR="00FF1F2B" w:rsidRPr="00FF1F2B" w:rsidRDefault="00FF1F2B" w:rsidP="00FF1F2B">
      <w:pPr>
        <w:pStyle w:val="Bibliography"/>
        <w:rPr>
          <w:lang w:val="en-GB"/>
        </w:rPr>
      </w:pPr>
      <w:r w:rsidRPr="00FF1F2B">
        <w:rPr>
          <w:lang w:val="en-GB"/>
        </w:rPr>
        <w:t xml:space="preserve">Werner, E.E. &amp; Hall, D.J. (1988). Ontogenetic Habitat Shifts in Bluegill: The Foraging Rate-Predation Risk Trade-off. </w:t>
      </w:r>
      <w:r w:rsidRPr="00FF1F2B">
        <w:rPr>
          <w:i/>
          <w:iCs/>
          <w:lang w:val="en-GB"/>
        </w:rPr>
        <w:t>Ecology</w:t>
      </w:r>
      <w:r w:rsidRPr="00FF1F2B">
        <w:rPr>
          <w:lang w:val="en-GB"/>
        </w:rPr>
        <w:t>, 69, 1352–1366.</w:t>
      </w:r>
    </w:p>
    <w:p w14:paraId="7FD5FDD3" w14:textId="77777777" w:rsidR="00FF1F2B" w:rsidRPr="00FF1F2B" w:rsidRDefault="00FF1F2B" w:rsidP="00FF1F2B">
      <w:pPr>
        <w:pStyle w:val="Bibliography"/>
        <w:rPr>
          <w:lang w:val="en-GB"/>
        </w:rPr>
      </w:pPr>
      <w:r w:rsidRPr="00FF1F2B">
        <w:rPr>
          <w:lang w:val="en-GB"/>
        </w:rPr>
        <w:t xml:space="preserve">West, G.B., Brown, J.H. &amp; Enquist, B.J. (1999). The fourth dimension of life: Fractal geometry and allometric scaling of organisms. </w:t>
      </w:r>
      <w:r w:rsidRPr="00FF1F2B">
        <w:rPr>
          <w:i/>
          <w:iCs/>
          <w:lang w:val="en-GB"/>
        </w:rPr>
        <w:t>Science</w:t>
      </w:r>
      <w:r w:rsidRPr="00FF1F2B">
        <w:rPr>
          <w:lang w:val="en-GB"/>
        </w:rPr>
        <w:t>, 284, 1677–1679.</w:t>
      </w:r>
    </w:p>
    <w:p w14:paraId="4F7788AE" w14:textId="77777777" w:rsidR="00FF1F2B" w:rsidRPr="00FF1F2B" w:rsidRDefault="00FF1F2B" w:rsidP="00FF1F2B">
      <w:pPr>
        <w:pStyle w:val="Bibliography"/>
        <w:rPr>
          <w:lang w:val="en-GB"/>
        </w:rPr>
      </w:pPr>
      <w:r w:rsidRPr="00FF1F2B">
        <w:rPr>
          <w:lang w:val="en-GB"/>
        </w:rPr>
        <w:t xml:space="preserve">West, G.B., Brown, J.H. &amp; Enquist, B.J. (2001). A general model for ontogenetic growth. </w:t>
      </w:r>
      <w:r w:rsidRPr="00FF1F2B">
        <w:rPr>
          <w:i/>
          <w:iCs/>
          <w:lang w:val="en-GB"/>
        </w:rPr>
        <w:t>Nature</w:t>
      </w:r>
      <w:r w:rsidRPr="00FF1F2B">
        <w:rPr>
          <w:lang w:val="en-GB"/>
        </w:rPr>
        <w:t>, 413, 628–631.</w:t>
      </w:r>
    </w:p>
    <w:p w14:paraId="37C34CF5" w14:textId="77777777" w:rsidR="00FF1F2B" w:rsidRPr="00FF1F2B" w:rsidRDefault="00FF1F2B" w:rsidP="00FF1F2B">
      <w:pPr>
        <w:pStyle w:val="Bibliography"/>
        <w:rPr>
          <w:lang w:val="en-GB"/>
        </w:rPr>
      </w:pPr>
      <w:r w:rsidRPr="00FF1F2B">
        <w:rPr>
          <w:lang w:val="en-GB"/>
        </w:rPr>
        <w:t xml:space="preserve">Wickham, H. (2017). </w:t>
      </w:r>
      <w:r w:rsidRPr="00FF1F2B">
        <w:rPr>
          <w:i/>
          <w:iCs/>
          <w:lang w:val="en-GB"/>
        </w:rPr>
        <w:t>tidyverse: Easily Install and Load the “Tidyverse.”</w:t>
      </w:r>
    </w:p>
    <w:p w14:paraId="5A6C335C" w14:textId="77777777" w:rsidR="00FF1F2B" w:rsidRPr="00FF1F2B" w:rsidRDefault="00FF1F2B" w:rsidP="00FF1F2B">
      <w:pPr>
        <w:pStyle w:val="Bibliography"/>
        <w:rPr>
          <w:lang w:val="en-GB"/>
        </w:rPr>
      </w:pPr>
      <w:r w:rsidRPr="00FF1F2B">
        <w:rPr>
          <w:lang w:val="en-GB"/>
        </w:rPr>
        <w:t xml:space="preserve">Xie, Xiaojun. &amp; Sun, Ruyung. (1990). The Bioenergetics of the Southern Catfish (Silurus meridionalis Chen). I. Resting Metabolic Rate as a Function of Body Weight and Temperature. </w:t>
      </w:r>
      <w:r w:rsidRPr="00FF1F2B">
        <w:rPr>
          <w:i/>
          <w:iCs/>
          <w:lang w:val="en-GB"/>
        </w:rPr>
        <w:t>Physiological Zoology</w:t>
      </w:r>
      <w:r w:rsidRPr="00FF1F2B">
        <w:rPr>
          <w:lang w:val="en-GB"/>
        </w:rPr>
        <w:t>, 63, 1181–1195.</w:t>
      </w:r>
    </w:p>
    <w:p w14:paraId="4C5C30BA" w14:textId="251836C8" w:rsidR="00FC2D41" w:rsidRPr="00364D0F" w:rsidRDefault="00C41369" w:rsidP="00904830">
      <w:pPr>
        <w:spacing w:line="480" w:lineRule="auto"/>
        <w:contextualSpacing/>
        <w:jc w:val="both"/>
        <w:rPr>
          <w:rFonts w:cstheme="minorHAnsi"/>
          <w:lang w:val="en-US"/>
        </w:rPr>
      </w:pPr>
      <w:r w:rsidRPr="00483A60">
        <w:rPr>
          <w:rFonts w:cstheme="minorHAnsi"/>
        </w:rPr>
        <w:fldChar w:fldCharType="end"/>
      </w:r>
    </w:p>
    <w:p w14:paraId="0C8232EE" w14:textId="77777777" w:rsidR="00871D7A" w:rsidRPr="00364D0F" w:rsidRDefault="00871D7A" w:rsidP="00904830">
      <w:pPr>
        <w:spacing w:line="480" w:lineRule="auto"/>
        <w:contextualSpacing/>
        <w:jc w:val="both"/>
        <w:rPr>
          <w:rFonts w:cstheme="minorHAnsi"/>
          <w:lang w:val="en-US"/>
        </w:rPr>
      </w:pPr>
    </w:p>
    <w:p w14:paraId="79E88191" w14:textId="77777777" w:rsidR="00871D7A" w:rsidRPr="00364D0F" w:rsidRDefault="00871D7A" w:rsidP="00904830">
      <w:pPr>
        <w:spacing w:line="480" w:lineRule="auto"/>
        <w:contextualSpacing/>
        <w:jc w:val="both"/>
        <w:rPr>
          <w:rFonts w:cstheme="minorHAnsi"/>
          <w:color w:val="FF0000"/>
          <w:lang w:val="en-US"/>
        </w:rPr>
      </w:pPr>
    </w:p>
    <w:sectPr w:rsidR="00871D7A" w:rsidRPr="00364D0F" w:rsidSect="00F97B62">
      <w:headerReference w:type="even" r:id="rId25"/>
      <w:headerReference w:type="first" r:id="rId26"/>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x Lindmark" w:date="2020-01-13T16:02:00Z" w:initials="ML">
    <w:p w14:paraId="713763AB" w14:textId="53951DFE" w:rsidR="00F41A0C" w:rsidRPr="00F41A0C" w:rsidRDefault="00F41A0C">
      <w:pPr>
        <w:pStyle w:val="CommentText"/>
        <w:rPr>
          <w:lang w:val="en-US"/>
        </w:rPr>
      </w:pPr>
      <w:r>
        <w:rPr>
          <w:rStyle w:val="CommentReference"/>
        </w:rPr>
        <w:annotationRef/>
      </w:r>
      <w:r w:rsidRPr="00F41A0C">
        <w:rPr>
          <w:lang w:val="en-US"/>
        </w:rPr>
        <w:t>Since I have many small results</w:t>
      </w:r>
      <w:r>
        <w:rPr>
          <w:lang w:val="en-US"/>
        </w:rPr>
        <w:t xml:space="preserve"> and the abstract is already long I did not include any conclusion</w:t>
      </w:r>
      <w:r w:rsidR="004A332C">
        <w:rPr>
          <w:lang w:val="en-US"/>
        </w:rPr>
        <w:t xml:space="preserve">s </w:t>
      </w:r>
      <w:r>
        <w:rPr>
          <w:lang w:val="en-US"/>
        </w:rPr>
        <w:t>about how</w:t>
      </w:r>
      <w:r w:rsidR="008F708F">
        <w:rPr>
          <w:lang w:val="en-US"/>
        </w:rPr>
        <w:t xml:space="preserve"> these findings (especially about the mass-dependence)</w:t>
      </w:r>
      <w:r w:rsidR="00A20AE9">
        <w:rPr>
          <w:lang w:val="en-US"/>
        </w:rPr>
        <w:t xml:space="preserve"> may affect parameterization of mechanistic growth models…</w:t>
      </w:r>
    </w:p>
  </w:comment>
  <w:comment w:id="1" w:author="Max Lindmark" w:date="2019-12-09T19:01:00Z" w:initials="ML">
    <w:p w14:paraId="15B916F0" w14:textId="77777777" w:rsidR="00C579E2" w:rsidRPr="00B1601D" w:rsidRDefault="00C579E2" w:rsidP="000F1792">
      <w:pPr>
        <w:pStyle w:val="CommentText"/>
        <w:rPr>
          <w:lang w:val="en-US"/>
        </w:rPr>
      </w:pPr>
      <w:r>
        <w:rPr>
          <w:rStyle w:val="CommentReference"/>
        </w:rPr>
        <w:annotationRef/>
      </w:r>
      <w:r w:rsidRPr="00B1601D">
        <w:rPr>
          <w:lang w:val="en-US"/>
        </w:rPr>
        <w:t>Clarify this… currently mixing all since we anyway have a species/study random effect</w:t>
      </w:r>
    </w:p>
  </w:comment>
  <w:comment w:id="2" w:author="Max Lindmark" w:date="2020-01-08T08:51:00Z" w:initials="ML">
    <w:p w14:paraId="59FD3B5A" w14:textId="6947351A" w:rsidR="00C579E2" w:rsidRPr="00FE7846" w:rsidRDefault="00C579E2">
      <w:pPr>
        <w:pStyle w:val="CommentText"/>
        <w:rPr>
          <w:lang w:val="en-US"/>
        </w:rPr>
      </w:pPr>
      <w:r>
        <w:rPr>
          <w:rStyle w:val="CommentReference"/>
        </w:rPr>
        <w:annotationRef/>
      </w:r>
      <w:r w:rsidRPr="00FE7846">
        <w:rPr>
          <w:lang w:val="en-US"/>
        </w:rPr>
        <w:t>Check this is true for Björnsson data and other papers that combine old and new data.</w:t>
      </w:r>
    </w:p>
  </w:comment>
  <w:comment w:id="3" w:author="Max Lindmark" w:date="2020-01-10T11:51:00Z" w:initials="ML">
    <w:p w14:paraId="099D7EAE" w14:textId="2B38E872" w:rsidR="00C579E2" w:rsidRDefault="00C579E2">
      <w:pPr>
        <w:pStyle w:val="CommentText"/>
      </w:pPr>
      <w:r>
        <w:rPr>
          <w:rStyle w:val="CommentReference"/>
        </w:rPr>
        <w:annotationRef/>
      </w:r>
      <w:r>
        <w:t>Or another word: rescale? Maybe that’s more accurate, because what we do is rescale the data - by species - to plot all species on the same scale, which now is relative. Can change accordingly if you agree!</w:t>
      </w:r>
    </w:p>
  </w:comment>
  <w:comment w:id="4" w:author="Max Lindmark" w:date="2020-01-11T11:12:00Z" w:initials="ML">
    <w:p w14:paraId="10944047" w14:textId="26C52145" w:rsidR="00C579E2" w:rsidRPr="0059303B" w:rsidRDefault="00C579E2">
      <w:pPr>
        <w:pStyle w:val="CommentText"/>
        <w:rPr>
          <w:lang w:val="en-US"/>
        </w:rPr>
      </w:pPr>
      <w:r>
        <w:rPr>
          <w:rStyle w:val="CommentReference"/>
        </w:rPr>
        <w:annotationRef/>
      </w:r>
      <w:r w:rsidR="00622AB7">
        <w:rPr>
          <w:lang w:val="en-US"/>
        </w:rPr>
        <w:t>C</w:t>
      </w:r>
      <w:r w:rsidRPr="0059303B">
        <w:rPr>
          <w:lang w:val="en-US"/>
        </w:rPr>
        <w:t xml:space="preserve">ould be one species where this was not possible, need to check notes. </w:t>
      </w:r>
    </w:p>
  </w:comment>
  <w:comment w:id="5" w:author="Max Lindmark" w:date="2020-01-10T10:28:00Z" w:initials="ML">
    <w:p w14:paraId="2E0B3640" w14:textId="0CC73ADB" w:rsidR="00C579E2" w:rsidRDefault="00C579E2">
      <w:pPr>
        <w:pStyle w:val="CommentText"/>
      </w:pPr>
      <w:r>
        <w:rPr>
          <w:rStyle w:val="CommentReference"/>
        </w:rPr>
        <w:annotationRef/>
      </w:r>
      <w:r>
        <w:t>These are not capital i and j but the hat makes the dot go away… at least on my screen</w:t>
      </w:r>
    </w:p>
  </w:comment>
  <w:comment w:id="6" w:author="Max Lindmark" w:date="2020-01-13T11:24:00Z" w:initials="ML">
    <w:p w14:paraId="195CC73D" w14:textId="28540276" w:rsidR="0067192E" w:rsidRPr="006054E5" w:rsidRDefault="0067192E" w:rsidP="0067192E">
      <w:pPr>
        <w:pStyle w:val="CommentText"/>
        <w:rPr>
          <w:lang w:val="en-US"/>
        </w:rPr>
      </w:pPr>
      <w:r>
        <w:rPr>
          <w:rStyle w:val="CommentReference"/>
        </w:rPr>
        <w:annotationRef/>
      </w:r>
      <w:r>
        <w:rPr>
          <w:rStyle w:val="CommentReference"/>
        </w:rPr>
        <w:annotationRef/>
      </w:r>
      <w:r w:rsidRPr="006054E5">
        <w:rPr>
          <w:lang w:val="en-US"/>
        </w:rPr>
        <w:t xml:space="preserve">Converting between these units </w:t>
      </w:r>
      <w:r w:rsidR="006054E5" w:rsidRPr="006054E5">
        <w:rPr>
          <w:lang w:val="en-US"/>
        </w:rPr>
        <w:t>is tricky. b</w:t>
      </w:r>
      <w:r w:rsidRPr="006054E5">
        <w:rPr>
          <w:lang w:val="en-US"/>
        </w:rPr>
        <w:t>ut I guess the argument</w:t>
      </w:r>
      <w:r w:rsidR="006054E5">
        <w:rPr>
          <w:lang w:val="en-US"/>
        </w:rPr>
        <w:t xml:space="preserve"> </w:t>
      </w:r>
      <w:r w:rsidRPr="006054E5">
        <w:rPr>
          <w:lang w:val="en-US"/>
        </w:rPr>
        <w:t xml:space="preserve">for rescaling/standardizing </w:t>
      </w:r>
      <w:r w:rsidR="006054E5">
        <w:rPr>
          <w:lang w:val="en-US"/>
        </w:rPr>
        <w:t xml:space="preserve">temperature is </w:t>
      </w:r>
      <w:r w:rsidRPr="006054E5">
        <w:rPr>
          <w:lang w:val="en-US"/>
        </w:rPr>
        <w:t>good I guess there’s no way around it!</w:t>
      </w:r>
    </w:p>
    <w:p w14:paraId="17543C30" w14:textId="77777777" w:rsidR="0067192E" w:rsidRPr="006054E5" w:rsidRDefault="0067192E" w:rsidP="0067192E">
      <w:pPr>
        <w:pStyle w:val="CommentText"/>
        <w:rPr>
          <w:lang w:val="en-US"/>
        </w:rPr>
      </w:pPr>
    </w:p>
    <w:p w14:paraId="1595CCCA" w14:textId="55A1D60F" w:rsidR="0067192E" w:rsidRPr="006054E5" w:rsidRDefault="0052277C" w:rsidP="0067192E">
      <w:pPr>
        <w:pStyle w:val="CommentText"/>
        <w:rPr>
          <w:lang w:val="en-US"/>
        </w:rPr>
      </w:pPr>
      <w:r>
        <w:rPr>
          <w:lang w:val="en-US"/>
        </w:rPr>
        <w:t>W</w:t>
      </w:r>
      <w:r w:rsidR="0067192E" w:rsidRPr="006054E5">
        <w:rPr>
          <w:lang w:val="en-US"/>
        </w:rPr>
        <w:t>hen I go from celcius to the predictor variables, I:</w:t>
      </w:r>
    </w:p>
    <w:p w14:paraId="2EDE2292" w14:textId="77777777" w:rsidR="0067192E" w:rsidRPr="006054E5" w:rsidRDefault="0067192E" w:rsidP="0067192E">
      <w:pPr>
        <w:pStyle w:val="CommentText"/>
        <w:rPr>
          <w:lang w:val="en-US"/>
        </w:rPr>
      </w:pPr>
    </w:p>
    <w:p w14:paraId="1AE115EE" w14:textId="77777777" w:rsidR="0067192E" w:rsidRDefault="0067192E" w:rsidP="0067192E">
      <w:pPr>
        <w:pStyle w:val="CommentText"/>
        <w:numPr>
          <w:ilvl w:val="0"/>
          <w:numId w:val="34"/>
        </w:numPr>
      </w:pPr>
      <w:r w:rsidRPr="006054E5">
        <w:rPr>
          <w:lang w:val="en-US"/>
        </w:rPr>
        <w:t xml:space="preserve"> </w:t>
      </w:r>
      <w:r>
        <w:t>Convert to Arrhenius temperature</w:t>
      </w:r>
    </w:p>
    <w:p w14:paraId="48130B99" w14:textId="77777777" w:rsidR="0067192E" w:rsidRPr="006054E5" w:rsidRDefault="0067192E" w:rsidP="0067192E">
      <w:pPr>
        <w:pStyle w:val="CommentText"/>
        <w:numPr>
          <w:ilvl w:val="0"/>
          <w:numId w:val="34"/>
        </w:numPr>
        <w:rPr>
          <w:lang w:val="en-US"/>
        </w:rPr>
      </w:pPr>
      <w:r w:rsidRPr="006054E5">
        <w:rPr>
          <w:lang w:val="en-US"/>
        </w:rPr>
        <w:t xml:space="preserve"> Subtract the temperature with median env. temp by species (here we also blur the relationship because each species will have it’s own formula to convert back)</w:t>
      </w:r>
    </w:p>
    <w:p w14:paraId="1DB0D901" w14:textId="099EBFDC" w:rsidR="0067192E" w:rsidRPr="006054E5" w:rsidRDefault="0067192E" w:rsidP="0067192E">
      <w:pPr>
        <w:pStyle w:val="CommentText"/>
        <w:numPr>
          <w:ilvl w:val="0"/>
          <w:numId w:val="34"/>
        </w:numPr>
        <w:rPr>
          <w:lang w:val="en-US"/>
        </w:rPr>
      </w:pPr>
      <w:r w:rsidRPr="006054E5">
        <w:rPr>
          <w:lang w:val="en-US"/>
        </w:rPr>
        <w:t xml:space="preserve"> From these normalized temperatures, I further subtract the grand mean. </w:t>
      </w:r>
      <w:r w:rsidR="00891C25">
        <w:rPr>
          <w:lang w:val="en-US"/>
        </w:rPr>
        <w:t>T</w:t>
      </w:r>
      <w:r w:rsidRPr="006054E5">
        <w:rPr>
          <w:lang w:val="en-US"/>
        </w:rPr>
        <w:t xml:space="preserve">his isn’t necessary, but it makes interpretation of the coefficients easier (e.g. when mass is zero and we predict over temperature, the prediction corresponds to a </w:t>
      </w:r>
      <w:r w:rsidR="00891C25">
        <w:rPr>
          <w:lang w:val="en-US"/>
        </w:rPr>
        <w:t>temperature</w:t>
      </w:r>
      <w:r w:rsidRPr="006054E5">
        <w:rPr>
          <w:lang w:val="en-US"/>
        </w:rPr>
        <w:t xml:space="preserve"> = mean rather than 0</w:t>
      </w:r>
      <w:r w:rsidR="00A86313">
        <w:rPr>
          <w:lang w:val="en-US"/>
        </w:rPr>
        <w:t xml:space="preserve"> of the original unit</w:t>
      </w:r>
      <w:r w:rsidRPr="006054E5">
        <w:rPr>
          <w:lang w:val="en-US"/>
        </w:rPr>
        <w:t>).</w:t>
      </w:r>
    </w:p>
    <w:p w14:paraId="2481CED6" w14:textId="77777777" w:rsidR="0067192E" w:rsidRPr="006054E5" w:rsidRDefault="0067192E" w:rsidP="0067192E">
      <w:pPr>
        <w:pStyle w:val="CommentText"/>
        <w:rPr>
          <w:lang w:val="en-US"/>
        </w:rPr>
      </w:pPr>
    </w:p>
    <w:p w14:paraId="22E8A88F" w14:textId="464CCB23" w:rsidR="0067192E" w:rsidRPr="006054E5" w:rsidRDefault="0067192E" w:rsidP="0067192E">
      <w:pPr>
        <w:pStyle w:val="CommentText"/>
        <w:rPr>
          <w:lang w:val="en-US"/>
        </w:rPr>
      </w:pPr>
      <w:r w:rsidRPr="006054E5">
        <w:rPr>
          <w:lang w:val="en-US"/>
        </w:rPr>
        <w:t>The way I try to go back to normal scales when I talk about the results is simply by plotting. All the conversions are made column wise, so I just plot the original variable, e.g. environment-normalized temperature vs mean_centered Arrhenius temperature and eyeball and see how they relate (there’s minor noise because of the species-specificity</w:t>
      </w:r>
      <w:r w:rsidR="009F062B">
        <w:rPr>
          <w:lang w:val="en-US"/>
        </w:rPr>
        <w:t xml:space="preserve"> (see colors below)</w:t>
      </w:r>
      <w:r w:rsidRPr="006054E5">
        <w:rPr>
          <w:lang w:val="en-US"/>
        </w:rPr>
        <w:t>, but the overall relationship is very clear). I guess that works… what do you think about that?</w:t>
      </w:r>
    </w:p>
    <w:p w14:paraId="52972DFF" w14:textId="77777777" w:rsidR="0067192E" w:rsidRPr="006054E5" w:rsidRDefault="0067192E" w:rsidP="0067192E">
      <w:pPr>
        <w:pStyle w:val="CommentText"/>
        <w:rPr>
          <w:lang w:val="en-US"/>
        </w:rPr>
      </w:pPr>
    </w:p>
    <w:p w14:paraId="0CCC6462" w14:textId="77777777" w:rsidR="0067192E" w:rsidRPr="006054E5" w:rsidRDefault="0067192E" w:rsidP="0067192E">
      <w:pPr>
        <w:pStyle w:val="CommentText"/>
        <w:rPr>
          <w:lang w:val="en-US"/>
        </w:rPr>
      </w:pPr>
      <w:r w:rsidRPr="006054E5">
        <w:rPr>
          <w:lang w:val="en-US"/>
        </w:rPr>
        <w:t>This is how an example plot looks:</w:t>
      </w:r>
    </w:p>
    <w:p w14:paraId="1833C7CA" w14:textId="677C9140" w:rsidR="0067192E" w:rsidRDefault="0067192E" w:rsidP="0067192E">
      <w:pPr>
        <w:pStyle w:val="CommentText"/>
      </w:pPr>
    </w:p>
    <w:p w14:paraId="15844F1A" w14:textId="7E47AD2B" w:rsidR="0067192E" w:rsidRDefault="005B6884" w:rsidP="0067192E">
      <w:pPr>
        <w:pStyle w:val="CommentText"/>
      </w:pPr>
      <w:r>
        <w:rPr>
          <w:noProof/>
        </w:rPr>
        <w:drawing>
          <wp:inline distT="0" distB="0" distL="0" distR="0" wp14:anchorId="1ECB4EA6" wp14:editId="6063A1B8">
            <wp:extent cx="2202390" cy="2210764"/>
            <wp:effectExtent l="0" t="0" r="0" b="0"/>
            <wp:docPr id="30" name="Picture 3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lot_zoom_png"/>
                    <pic:cNvPicPr/>
                  </pic:nvPicPr>
                  <pic:blipFill>
                    <a:blip r:embed="rId1">
                      <a:extLst>
                        <a:ext uri="{28A0092B-C50C-407E-A947-70E740481C1C}">
                          <a14:useLocalDpi xmlns:a14="http://schemas.microsoft.com/office/drawing/2010/main" val="0"/>
                        </a:ext>
                      </a:extLst>
                    </a:blip>
                    <a:stretch>
                      <a:fillRect/>
                    </a:stretch>
                  </pic:blipFill>
                  <pic:spPr>
                    <a:xfrm>
                      <a:off x="0" y="0"/>
                      <a:ext cx="2204366" cy="2212747"/>
                    </a:xfrm>
                    <a:prstGeom prst="rect">
                      <a:avLst/>
                    </a:prstGeom>
                  </pic:spPr>
                </pic:pic>
              </a:graphicData>
            </a:graphic>
          </wp:inline>
        </w:drawing>
      </w:r>
    </w:p>
    <w:p w14:paraId="0FDB4D33" w14:textId="77777777" w:rsidR="0067192E" w:rsidRPr="006054E5" w:rsidRDefault="0067192E" w:rsidP="0067192E">
      <w:pPr>
        <w:pStyle w:val="CommentText"/>
        <w:rPr>
          <w:lang w:val="en-US"/>
        </w:rPr>
      </w:pPr>
      <w:r w:rsidRPr="006054E5">
        <w:rPr>
          <w:lang w:val="en-US"/>
        </w:rPr>
        <w:t>So from this example, if we use x as -1 and 0 when making the model prediction, I would interpret that as +10 and +2.5 in units TEMP_C – MEDIAN. ENV.TEMP</w:t>
      </w:r>
    </w:p>
    <w:p w14:paraId="336A7A91" w14:textId="6B2D4C35" w:rsidR="0067192E" w:rsidRPr="006054E5" w:rsidRDefault="0067192E">
      <w:pPr>
        <w:pStyle w:val="CommentText"/>
        <w:rPr>
          <w:lang w:val="en-US"/>
        </w:rPr>
      </w:pPr>
    </w:p>
  </w:comment>
  <w:comment w:id="7" w:author="Anna Gårdmark" w:date="2019-12-11T11:49:00Z" w:initials="AG">
    <w:p w14:paraId="303ED2F3" w14:textId="77777777" w:rsidR="00C579E2" w:rsidRPr="0050386C" w:rsidRDefault="00C579E2" w:rsidP="00524113">
      <w:pPr>
        <w:pStyle w:val="CommentText"/>
      </w:pPr>
      <w:r>
        <w:rPr>
          <w:rStyle w:val="CommentReference"/>
        </w:rPr>
        <w:annotationRef/>
      </w:r>
      <w:r w:rsidRPr="00153495">
        <w:rPr>
          <w:rStyle w:val="CommentReference"/>
          <w:lang w:val="en-US"/>
        </w:rPr>
        <w:t xml:space="preserve">is there any similar mimum difference in WAIC as there is for AIC to be able to say whether you can distinguish a single best model from the second best? </w:t>
      </w:r>
      <w:r>
        <w:rPr>
          <w:rStyle w:val="CommentReference"/>
        </w:rPr>
        <w:t>(e.g. deltaAIC&gt;2)</w:t>
      </w:r>
    </w:p>
  </w:comment>
  <w:comment w:id="8" w:author="Jan Ohlberger" w:date="2019-12-15T21:27:00Z" w:initials="Ca">
    <w:p w14:paraId="752F73BD" w14:textId="77777777" w:rsidR="00C579E2" w:rsidRDefault="00C579E2" w:rsidP="00524113">
      <w:pPr>
        <w:pStyle w:val="CommentText"/>
      </w:pPr>
      <w:r>
        <w:rPr>
          <w:rStyle w:val="CommentReference"/>
        </w:rPr>
        <w:annotationRef/>
      </w:r>
      <w:r>
        <w:t>I’d also like to add the delta WAICs</w:t>
      </w:r>
    </w:p>
  </w:comment>
  <w:comment w:id="9" w:author="Max Lindmark" w:date="2019-12-17T13:32:00Z" w:initials="ML">
    <w:p w14:paraId="4F6AAFA3" w14:textId="77777777" w:rsidR="006C537D" w:rsidRDefault="00C579E2" w:rsidP="00524113">
      <w:pPr>
        <w:pStyle w:val="CommentText"/>
        <w:rPr>
          <w:lang w:val="en-US"/>
        </w:rPr>
      </w:pPr>
      <w:r w:rsidRPr="002D221F">
        <w:rPr>
          <w:lang w:val="en-US"/>
        </w:rPr>
        <w:t xml:space="preserve">Anna: I don’t think there is a simple rule like that (I haven’t seen it), but the difference does matter. </w:t>
      </w:r>
    </w:p>
    <w:p w14:paraId="2E1D2824" w14:textId="345B9A93" w:rsidR="006C537D" w:rsidRDefault="006C537D" w:rsidP="00524113">
      <w:pPr>
        <w:pStyle w:val="CommentText"/>
        <w:rPr>
          <w:lang w:val="en-US"/>
        </w:rPr>
      </w:pPr>
    </w:p>
    <w:p w14:paraId="3945C215" w14:textId="2697397A" w:rsidR="00DD1253" w:rsidRDefault="00DD1253" w:rsidP="00524113">
      <w:pPr>
        <w:pStyle w:val="CommentText"/>
        <w:rPr>
          <w:lang w:val="en-US"/>
        </w:rPr>
      </w:pPr>
      <w:r>
        <w:rPr>
          <w:lang w:val="en-US"/>
        </w:rPr>
        <w:t>This is my interpretation after reading a bit more (Statistical Rethinkig book)</w:t>
      </w:r>
      <w:r w:rsidR="002A248C">
        <w:rPr>
          <w:lang w:val="en-US"/>
        </w:rPr>
        <w:t>:</w:t>
      </w:r>
    </w:p>
    <w:p w14:paraId="1284CED8" w14:textId="77777777" w:rsidR="002A248C" w:rsidRDefault="002A248C" w:rsidP="00524113">
      <w:pPr>
        <w:pStyle w:val="CommentText"/>
        <w:rPr>
          <w:lang w:val="en-US"/>
        </w:rPr>
      </w:pPr>
    </w:p>
    <w:p w14:paraId="255FB3BD" w14:textId="77777777" w:rsidR="00EF6646" w:rsidRDefault="00FA5E2B" w:rsidP="00524113">
      <w:pPr>
        <w:pStyle w:val="CommentText"/>
        <w:rPr>
          <w:lang w:val="en-US"/>
        </w:rPr>
      </w:pPr>
      <w:r>
        <w:rPr>
          <w:lang w:val="en-US"/>
        </w:rPr>
        <w:t xml:space="preserve">WAIC differs from AIC in that it is calculated by summing </w:t>
      </w:r>
      <w:r w:rsidR="006C537D">
        <w:rPr>
          <w:lang w:val="en-US"/>
        </w:rPr>
        <w:t xml:space="preserve">the sum of log means of the posterior predictive density (ppd) of each data point (times -2) and the penalty (variance of log </w:t>
      </w:r>
      <w:r w:rsidR="00EF6646">
        <w:rPr>
          <w:lang w:val="en-US"/>
        </w:rPr>
        <w:t>PPD)</w:t>
      </w:r>
      <w:r w:rsidR="009B47CB">
        <w:rPr>
          <w:lang w:val="en-US"/>
        </w:rPr>
        <w:t xml:space="preserve">. </w:t>
      </w:r>
    </w:p>
    <w:p w14:paraId="21468E6B" w14:textId="77777777" w:rsidR="00EF6646" w:rsidRDefault="00EF6646" w:rsidP="00524113">
      <w:pPr>
        <w:pStyle w:val="CommentText"/>
        <w:rPr>
          <w:lang w:val="en-US"/>
        </w:rPr>
      </w:pPr>
    </w:p>
    <w:p w14:paraId="175926C7" w14:textId="23EE7387" w:rsidR="00C579E2" w:rsidRPr="004C6290" w:rsidRDefault="009B47CB" w:rsidP="00524113">
      <w:pPr>
        <w:pStyle w:val="CommentText"/>
        <w:rPr>
          <w:lang w:val="en-US"/>
        </w:rPr>
      </w:pPr>
      <w:r>
        <w:rPr>
          <w:lang w:val="en-US"/>
        </w:rPr>
        <w:t xml:space="preserve">So it’s possible to characterize a distribution on WAIC for each </w:t>
      </w:r>
      <w:r w:rsidR="00184ECE">
        <w:rPr>
          <w:lang w:val="en-US"/>
        </w:rPr>
        <w:t>models’s WAIC</w:t>
      </w:r>
      <w:r w:rsidR="00EF6646">
        <w:rPr>
          <w:lang w:val="en-US"/>
        </w:rPr>
        <w:t>, as it’s done per data point and then summed</w:t>
      </w:r>
      <w:r>
        <w:rPr>
          <w:lang w:val="en-US"/>
        </w:rPr>
        <w:t xml:space="preserve">. </w:t>
      </w:r>
      <w:r w:rsidR="00C579E2" w:rsidRPr="004C6290">
        <w:rPr>
          <w:lang w:val="en-US"/>
        </w:rPr>
        <w:t>I have seen people estimating the standard error or the difference in WAIC between two models and then computing an interval for the difference to see which % overlaps zero</w:t>
      </w:r>
      <w:r>
        <w:rPr>
          <w:lang w:val="en-US"/>
        </w:rPr>
        <w:t xml:space="preserve"> (Statistical Rethinking)</w:t>
      </w:r>
    </w:p>
    <w:p w14:paraId="4D7AEF4B" w14:textId="77777777" w:rsidR="004C6290" w:rsidRPr="004C6290" w:rsidRDefault="004C6290" w:rsidP="00524113">
      <w:pPr>
        <w:pStyle w:val="CommentText"/>
        <w:rPr>
          <w:lang w:val="en-US"/>
        </w:rPr>
      </w:pPr>
    </w:p>
    <w:p w14:paraId="31F7869A" w14:textId="0BFFFFED" w:rsidR="004C6290" w:rsidRDefault="00385953" w:rsidP="00524113">
      <w:pPr>
        <w:pStyle w:val="CommentText"/>
        <w:rPr>
          <w:lang w:val="en-US"/>
        </w:rPr>
      </w:pPr>
      <w:r>
        <w:rPr>
          <w:lang w:val="en-US"/>
        </w:rPr>
        <w:t xml:space="preserve">I’ve not done exactly that here though. </w:t>
      </w:r>
      <w:r w:rsidR="004C6290" w:rsidRPr="004C6290">
        <w:rPr>
          <w:lang w:val="en-US"/>
        </w:rPr>
        <w:t xml:space="preserve">I’ve </w:t>
      </w:r>
      <w:r>
        <w:rPr>
          <w:lang w:val="en-US"/>
        </w:rPr>
        <w:t xml:space="preserve">instead </w:t>
      </w:r>
      <w:r w:rsidR="004C6290">
        <w:rPr>
          <w:lang w:val="en-US"/>
        </w:rPr>
        <w:t>calculated SE for each model and compared the overlap of 95% intervals, assuming a z-score of 1.96</w:t>
      </w:r>
      <w:r w:rsidR="00C61D07">
        <w:rPr>
          <w:lang w:val="en-US"/>
        </w:rPr>
        <w:t>.</w:t>
      </w:r>
    </w:p>
    <w:p w14:paraId="7709D733" w14:textId="4F91B0E5" w:rsidR="002A248C" w:rsidRDefault="002A248C" w:rsidP="00524113">
      <w:pPr>
        <w:pStyle w:val="CommentText"/>
        <w:rPr>
          <w:lang w:val="en-US"/>
        </w:rPr>
      </w:pPr>
    </w:p>
    <w:p w14:paraId="5B1C58A9" w14:textId="42FC2CF9" w:rsidR="002A248C" w:rsidRDefault="002A248C" w:rsidP="00524113">
      <w:pPr>
        <w:pStyle w:val="CommentText"/>
        <w:rPr>
          <w:lang w:val="en-US"/>
        </w:rPr>
      </w:pPr>
      <w:r>
        <w:rPr>
          <w:lang w:val="en-US"/>
        </w:rPr>
        <w:t>Standard error is calculated as the square root of the product of n_observations and the individual observation’s WAIC.</w:t>
      </w:r>
    </w:p>
    <w:p w14:paraId="3D001E79" w14:textId="77777777" w:rsidR="00C61D07" w:rsidRDefault="00C61D07" w:rsidP="00524113">
      <w:pPr>
        <w:pStyle w:val="CommentText"/>
        <w:rPr>
          <w:lang w:val="en-US"/>
        </w:rPr>
      </w:pPr>
    </w:p>
    <w:p w14:paraId="1ADF66DA" w14:textId="49C297CC" w:rsidR="00992ED6" w:rsidRDefault="00FA5E2B" w:rsidP="00524113">
      <w:pPr>
        <w:pStyle w:val="CommentText"/>
        <w:rPr>
          <w:lang w:val="en-US"/>
        </w:rPr>
      </w:pPr>
      <w:r>
        <w:rPr>
          <w:lang w:val="en-US"/>
        </w:rPr>
        <w:t>Example: M1 and M5 have very similar WAI</w:t>
      </w:r>
      <w:r w:rsidR="002670B4">
        <w:rPr>
          <w:lang w:val="en-US"/>
        </w:rPr>
        <w:t>C</w:t>
      </w:r>
      <w:r w:rsidR="00B220DF">
        <w:rPr>
          <w:lang w:val="en-US"/>
        </w:rPr>
        <w:t xml:space="preserve"> for growth</w:t>
      </w:r>
      <w:r w:rsidR="002670B4">
        <w:rPr>
          <w:lang w:val="en-US"/>
        </w:rPr>
        <w:t>, but M1 is the best in terms of model fit. However, the interaction term is essentially 0 when using only sub-optimum temperature</w:t>
      </w:r>
      <w:r w:rsidR="00444B79">
        <w:rPr>
          <w:lang w:val="en-US"/>
        </w:rPr>
        <w:t>s</w:t>
      </w:r>
      <w:r w:rsidR="00992ED6">
        <w:rPr>
          <w:lang w:val="en-US"/>
        </w:rPr>
        <w:t>, so in terms of inference, we would not think it’s important. So for selecting a model, it’s informative to also know the uncertainty in WAIC. I find the following WAIC and 95% intervals for these model:</w:t>
      </w:r>
    </w:p>
    <w:p w14:paraId="4DFD71A7" w14:textId="729A5779" w:rsidR="00992ED6" w:rsidRDefault="00992ED6" w:rsidP="00524113">
      <w:pPr>
        <w:pStyle w:val="CommentText"/>
        <w:rPr>
          <w:lang w:val="en-US"/>
        </w:rPr>
      </w:pPr>
    </w:p>
    <w:p w14:paraId="09ED87BA" w14:textId="624330E8" w:rsidR="00992ED6" w:rsidRDefault="00992ED6" w:rsidP="00992ED6">
      <w:pPr>
        <w:pStyle w:val="CommentText"/>
        <w:rPr>
          <w:lang w:val="en-US"/>
        </w:rPr>
      </w:pPr>
      <w:r>
        <w:rPr>
          <w:lang w:val="en-US"/>
        </w:rPr>
        <w:t xml:space="preserve">M1= </w:t>
      </w:r>
      <w:r w:rsidRPr="00992ED6">
        <w:rPr>
          <w:lang w:val="en-US"/>
        </w:rPr>
        <w:t xml:space="preserve">35.2 </w:t>
      </w:r>
      <w:r w:rsidR="007024D5">
        <w:rPr>
          <w:lang w:val="en-US"/>
        </w:rPr>
        <w:t>[</w:t>
      </w:r>
      <w:r w:rsidRPr="00992ED6">
        <w:rPr>
          <w:lang w:val="en-US"/>
        </w:rPr>
        <w:t>-26.</w:t>
      </w:r>
      <w:r w:rsidR="007024D5">
        <w:rPr>
          <w:lang w:val="en-US"/>
        </w:rPr>
        <w:t xml:space="preserve">8, </w:t>
      </w:r>
      <w:r w:rsidRPr="00992ED6">
        <w:rPr>
          <w:lang w:val="en-US"/>
        </w:rPr>
        <w:t>97.2</w:t>
      </w:r>
      <w:r w:rsidR="007024D5">
        <w:rPr>
          <w:lang w:val="en-US"/>
        </w:rPr>
        <w:t>]</w:t>
      </w:r>
    </w:p>
    <w:p w14:paraId="272C4231" w14:textId="68ECDF66" w:rsidR="007024D5" w:rsidRDefault="007024D5" w:rsidP="007024D5">
      <w:pPr>
        <w:pStyle w:val="CommentText"/>
        <w:rPr>
          <w:lang w:val="en-US"/>
        </w:rPr>
      </w:pPr>
      <w:r>
        <w:rPr>
          <w:lang w:val="en-US"/>
        </w:rPr>
        <w:t>M</w:t>
      </w:r>
      <w:r>
        <w:rPr>
          <w:lang w:val="en-US"/>
        </w:rPr>
        <w:t>5</w:t>
      </w:r>
      <w:r>
        <w:rPr>
          <w:lang w:val="en-US"/>
        </w:rPr>
        <w:t xml:space="preserve">= </w:t>
      </w:r>
      <w:r w:rsidRPr="00992ED6">
        <w:rPr>
          <w:lang w:val="en-US"/>
        </w:rPr>
        <w:t>3</w:t>
      </w:r>
      <w:r>
        <w:rPr>
          <w:lang w:val="en-US"/>
        </w:rPr>
        <w:t>6</w:t>
      </w:r>
      <w:r w:rsidRPr="00992ED6">
        <w:rPr>
          <w:lang w:val="en-US"/>
        </w:rPr>
        <w:t>.</w:t>
      </w:r>
      <w:r>
        <w:rPr>
          <w:lang w:val="en-US"/>
        </w:rPr>
        <w:t>7</w:t>
      </w:r>
      <w:r w:rsidRPr="00992ED6">
        <w:rPr>
          <w:lang w:val="en-US"/>
        </w:rPr>
        <w:t xml:space="preserve"> </w:t>
      </w:r>
      <w:r>
        <w:rPr>
          <w:lang w:val="en-US"/>
        </w:rPr>
        <w:t>[</w:t>
      </w:r>
      <w:r w:rsidRPr="00992ED6">
        <w:rPr>
          <w:lang w:val="en-US"/>
        </w:rPr>
        <w:t>-26</w:t>
      </w:r>
      <w:r>
        <w:rPr>
          <w:lang w:val="en-US"/>
        </w:rPr>
        <w:t>.3</w:t>
      </w:r>
      <w:r>
        <w:rPr>
          <w:lang w:val="en-US"/>
        </w:rPr>
        <w:t>,</w:t>
      </w:r>
      <w:r>
        <w:rPr>
          <w:lang w:val="en-US"/>
        </w:rPr>
        <w:t xml:space="preserve"> 100.6</w:t>
      </w:r>
      <w:r>
        <w:rPr>
          <w:lang w:val="en-US"/>
        </w:rPr>
        <w:t>]</w:t>
      </w:r>
    </w:p>
    <w:p w14:paraId="01AB641C" w14:textId="3E9E23BA" w:rsidR="007024D5" w:rsidRDefault="007024D5" w:rsidP="00992ED6">
      <w:pPr>
        <w:pStyle w:val="CommentText"/>
        <w:rPr>
          <w:lang w:val="en-US"/>
        </w:rPr>
      </w:pPr>
    </w:p>
    <w:p w14:paraId="5EA4B479" w14:textId="77777777" w:rsidR="00992ED6" w:rsidRDefault="00EE70CA" w:rsidP="00992ED6">
      <w:pPr>
        <w:pStyle w:val="CommentText"/>
        <w:rPr>
          <w:lang w:val="en-US"/>
        </w:rPr>
      </w:pPr>
      <w:r>
        <w:rPr>
          <w:lang w:val="en-US"/>
        </w:rPr>
        <w:t>(note there is slight sampling variation compared to table)</w:t>
      </w:r>
      <w:r w:rsidR="00AE1561">
        <w:rPr>
          <w:lang w:val="en-US"/>
        </w:rPr>
        <w:t>.</w:t>
      </w:r>
    </w:p>
    <w:p w14:paraId="44D2508A" w14:textId="77777777" w:rsidR="00AE1561" w:rsidRDefault="00AE1561" w:rsidP="00992ED6">
      <w:pPr>
        <w:pStyle w:val="CommentText"/>
        <w:rPr>
          <w:lang w:val="en-US"/>
        </w:rPr>
      </w:pPr>
    </w:p>
    <w:p w14:paraId="71A7AF10" w14:textId="41E09781" w:rsidR="00AE1561" w:rsidRPr="00D45C81" w:rsidRDefault="00AE1561" w:rsidP="00992ED6">
      <w:pPr>
        <w:pStyle w:val="CommentText"/>
        <w:rPr>
          <w:lang w:val="en-US"/>
        </w:rPr>
      </w:pPr>
      <w:r>
        <w:rPr>
          <w:lang w:val="en-US"/>
        </w:rPr>
        <w:t xml:space="preserve">So in this case I would like to exemplify predictions and parameter estimates </w:t>
      </w:r>
      <w:r w:rsidR="001D3556">
        <w:rPr>
          <w:lang w:val="en-US"/>
        </w:rPr>
        <w:t xml:space="preserve">using M5 for growth, because the better fit from </w:t>
      </w:r>
      <w:r w:rsidR="00CA2C72">
        <w:rPr>
          <w:lang w:val="en-US"/>
        </w:rPr>
        <w:t>M</w:t>
      </w:r>
      <w:r w:rsidR="001D3556">
        <w:rPr>
          <w:lang w:val="en-US"/>
        </w:rPr>
        <w:t>1 with the essentially 0-coefficient interaction term is negligible.</w:t>
      </w:r>
    </w:p>
  </w:comment>
  <w:comment w:id="10" w:author="Anna Gårdmark" w:date="2019-12-11T11:54:00Z" w:initials="AG">
    <w:p w14:paraId="6AD9CD7D" w14:textId="77777777" w:rsidR="00C579E2" w:rsidRPr="00D01ED9" w:rsidRDefault="00C579E2" w:rsidP="004D63B8">
      <w:pPr>
        <w:pStyle w:val="CommentText"/>
      </w:pPr>
      <w:r>
        <w:rPr>
          <w:rStyle w:val="CommentReference"/>
        </w:rPr>
        <w:annotationRef/>
      </w:r>
      <w:r w:rsidRPr="00D01ED9">
        <w:rPr>
          <w:rStyle w:val="CommentReference"/>
        </w:rPr>
        <w:t>’credibility interval’, or?</w:t>
      </w:r>
    </w:p>
  </w:comment>
  <w:comment w:id="11" w:author="Max Lindmark" w:date="2019-12-17T10:45:00Z" w:initials="ML">
    <w:p w14:paraId="40AD3091" w14:textId="2D6E24B4" w:rsidR="00C579E2" w:rsidRPr="00C56561" w:rsidRDefault="00C579E2" w:rsidP="004D63B8">
      <w:pPr>
        <w:pStyle w:val="CommentText"/>
      </w:pPr>
      <w:r w:rsidRPr="00C56561">
        <w:rPr>
          <w:rStyle w:val="CommentReference"/>
        </w:rPr>
        <w:annotationRef/>
      </w:r>
      <w:r w:rsidRPr="00C56561">
        <w:t>No it’s actually like this</w:t>
      </w:r>
    </w:p>
  </w:comment>
  <w:comment w:id="12" w:author="Anna Gårdmark" w:date="2019-12-11T11:58:00Z" w:initials="AG">
    <w:p w14:paraId="67060102" w14:textId="77777777" w:rsidR="00C579E2" w:rsidRPr="00D01ED9" w:rsidRDefault="00C579E2" w:rsidP="000528C4">
      <w:pPr>
        <w:pStyle w:val="CommentText"/>
      </w:pPr>
      <w:r>
        <w:rPr>
          <w:rStyle w:val="CommentReference"/>
        </w:rPr>
        <w:annotationRef/>
      </w:r>
      <w:r w:rsidRPr="00D01ED9">
        <w:rPr>
          <w:rStyle w:val="CommentReference"/>
        </w:rPr>
        <w:t xml:space="preserve">like that you spell out the grand </w:t>
      </w:r>
      <w:r>
        <w:rPr>
          <w:rStyle w:val="CommentReference"/>
        </w:rPr>
        <w:t>median</w:t>
      </w:r>
      <w:r w:rsidRPr="00D01ED9">
        <w:rPr>
          <w:rStyle w:val="CommentReference"/>
        </w:rPr>
        <w:t xml:space="preserve"> value in the plot, but suggest you locate it right above the peak in the posterio</w:t>
      </w:r>
      <w:r>
        <w:rPr>
          <w:rStyle w:val="CommentReference"/>
        </w:rPr>
        <w:t>r</w:t>
      </w:r>
      <w:r w:rsidRPr="00D01ED9">
        <w:rPr>
          <w:rStyle w:val="CommentReference"/>
        </w:rPr>
        <w:t xml:space="preserve"> prob distribution</w:t>
      </w:r>
      <w:r>
        <w:rPr>
          <w:rStyle w:val="CommentReference"/>
        </w:rPr>
        <w:t xml:space="preserve"> in each graph (why median and not mean, b.t.w.?)</w:t>
      </w:r>
    </w:p>
  </w:comment>
  <w:comment w:id="13" w:author="Max Lindmark" w:date="2019-12-17T10:58:00Z" w:initials="ML">
    <w:p w14:paraId="36A0A5AA" w14:textId="694A4214" w:rsidR="00E20156" w:rsidRPr="00E20156" w:rsidRDefault="00E20156" w:rsidP="000528C4">
      <w:pPr>
        <w:pStyle w:val="CommentText"/>
        <w:rPr>
          <w:color w:val="FF0000"/>
          <w:lang w:val="en-US"/>
        </w:rPr>
      </w:pPr>
      <w:r w:rsidRPr="00102E82">
        <w:rPr>
          <w:lang w:val="en-US"/>
        </w:rPr>
        <w:t>I could do that, maybe later though</w:t>
      </w:r>
      <w:r w:rsidR="00102E82" w:rsidRPr="00102E82">
        <w:rPr>
          <w:lang w:val="en-US"/>
        </w:rPr>
        <w:t>.</w:t>
      </w:r>
    </w:p>
    <w:p w14:paraId="3D5F19E0" w14:textId="77777777" w:rsidR="00E20156" w:rsidRPr="00E20156" w:rsidRDefault="00E20156" w:rsidP="000528C4">
      <w:pPr>
        <w:pStyle w:val="CommentText"/>
        <w:rPr>
          <w:color w:val="FF0000"/>
          <w:lang w:val="en-US"/>
        </w:rPr>
      </w:pPr>
    </w:p>
    <w:p w14:paraId="6C618E0E" w14:textId="21B891B1" w:rsidR="00C579E2" w:rsidRPr="00A252B5" w:rsidRDefault="00A252B5" w:rsidP="000528C4">
      <w:pPr>
        <w:pStyle w:val="CommentText"/>
        <w:rPr>
          <w:lang w:val="en-US"/>
        </w:rPr>
      </w:pPr>
      <w:r>
        <w:rPr>
          <w:lang w:val="en-US"/>
        </w:rPr>
        <w:t xml:space="preserve">I don’t think mean or median </w:t>
      </w:r>
      <w:r w:rsidR="00C579E2" w:rsidRPr="00A252B5">
        <w:rPr>
          <w:rStyle w:val="CommentReference"/>
        </w:rPr>
        <w:annotationRef/>
      </w:r>
      <w:r w:rsidR="00C579E2" w:rsidRPr="00A252B5">
        <w:rPr>
          <w:lang w:val="en-US"/>
        </w:rPr>
        <w:t>matter</w:t>
      </w:r>
      <w:r>
        <w:rPr>
          <w:lang w:val="en-US"/>
        </w:rPr>
        <w:t>s</w:t>
      </w:r>
      <w:r w:rsidR="00C579E2" w:rsidRPr="00A252B5">
        <w:rPr>
          <w:lang w:val="en-US"/>
        </w:rPr>
        <w:t xml:space="preserve"> so much here, </w:t>
      </w:r>
      <w:r w:rsidR="009A2DD6">
        <w:rPr>
          <w:lang w:val="en-US"/>
        </w:rPr>
        <w:t xml:space="preserve">for some purposes the mean is used and or others it’s median. Just a guess here </w:t>
      </w:r>
      <w:r w:rsidR="00C579E2" w:rsidRPr="00A252B5">
        <w:rPr>
          <w:lang w:val="en-US"/>
        </w:rPr>
        <w:t>but quantile</w:t>
      </w:r>
      <w:r w:rsidR="009A2DD6">
        <w:rPr>
          <w:lang w:val="en-US"/>
        </w:rPr>
        <w:t>s</w:t>
      </w:r>
      <w:r w:rsidR="00B86014">
        <w:rPr>
          <w:lang w:val="en-US"/>
        </w:rPr>
        <w:t xml:space="preserve"> (like the median)</w:t>
      </w:r>
      <w:r w:rsidR="00C579E2" w:rsidRPr="00A252B5">
        <w:rPr>
          <w:lang w:val="en-US"/>
        </w:rPr>
        <w:t xml:space="preserve"> </w:t>
      </w:r>
      <w:r w:rsidR="009A2DD6">
        <w:rPr>
          <w:lang w:val="en-US"/>
        </w:rPr>
        <w:t xml:space="preserve">maybe fit better </w:t>
      </w:r>
      <w:r w:rsidR="00C6012D">
        <w:rPr>
          <w:lang w:val="en-US"/>
        </w:rPr>
        <w:t xml:space="preserve">when also talking about </w:t>
      </w:r>
      <w:r w:rsidR="00C579E2" w:rsidRPr="00A252B5">
        <w:rPr>
          <w:lang w:val="en-US"/>
        </w:rPr>
        <w:t>credible intervals?</w:t>
      </w:r>
    </w:p>
  </w:comment>
  <w:comment w:id="14" w:author="Anna Gårdmark" w:date="2019-12-11T12:01:00Z" w:initials="AG">
    <w:p w14:paraId="3937CF91" w14:textId="77777777" w:rsidR="00C579E2" w:rsidRPr="00D01ED9" w:rsidRDefault="00C579E2" w:rsidP="000528C4">
      <w:pPr>
        <w:pStyle w:val="CommentText"/>
      </w:pPr>
      <w:r>
        <w:rPr>
          <w:rStyle w:val="CommentReference"/>
        </w:rPr>
        <w:annotationRef/>
      </w:r>
      <w:r w:rsidRPr="00277B7A">
        <w:rPr>
          <w:rStyle w:val="CommentReference"/>
          <w:lang w:val="en-US"/>
        </w:rPr>
        <w:t xml:space="preserve">this may be my Bayesian ignorance, but what’s the unit on the y-axis? </w:t>
      </w:r>
      <w:r>
        <w:rPr>
          <w:rStyle w:val="CommentReference"/>
        </w:rPr>
        <w:t>Shouldn’t the integral of these be one?, so how come we can have yaxis values of e.g. 60?</w:t>
      </w:r>
    </w:p>
  </w:comment>
  <w:comment w:id="15" w:author="Max Lindmark" w:date="2019-12-17T11:00:00Z" w:initials="ML">
    <w:p w14:paraId="2D22B1A3" w14:textId="2E77160F" w:rsidR="00C579E2" w:rsidRPr="00A21407" w:rsidRDefault="00A21407" w:rsidP="000528C4">
      <w:pPr>
        <w:pStyle w:val="CommentText"/>
        <w:rPr>
          <w:lang w:val="en-US"/>
        </w:rPr>
      </w:pPr>
      <w:r w:rsidRPr="00A21407">
        <w:rPr>
          <w:lang w:val="en-US"/>
        </w:rPr>
        <w:t xml:space="preserve">I think it </w:t>
      </w:r>
      <w:r w:rsidR="00C579E2" w:rsidRPr="00A21407">
        <w:rPr>
          <w:rStyle w:val="CommentReference"/>
        </w:rPr>
        <w:annotationRef/>
      </w:r>
      <w:r w:rsidRPr="00A21407">
        <w:rPr>
          <w:lang w:val="en-US"/>
        </w:rPr>
        <w:t>l</w:t>
      </w:r>
      <w:r w:rsidR="00C579E2" w:rsidRPr="00A21407">
        <w:rPr>
          <w:lang w:val="en-US"/>
        </w:rPr>
        <w:t>ooks correc</w:t>
      </w:r>
      <w:r w:rsidRPr="00A21407">
        <w:rPr>
          <w:lang w:val="en-US"/>
        </w:rPr>
        <w:t>t</w:t>
      </w:r>
      <w:r w:rsidR="00C579E2" w:rsidRPr="00A21407">
        <w:rPr>
          <w:lang w:val="en-US"/>
        </w:rPr>
        <w:t xml:space="preserve">! </w:t>
      </w:r>
      <w:r w:rsidRPr="00A21407">
        <w:rPr>
          <w:lang w:val="en-US"/>
        </w:rPr>
        <w:t>Posteriors with larger y-values also have smaller x-ranges. Assuming the area of M*T interaction plot is a box with sides 0.015*60 = 0.9, almost 1.</w:t>
      </w:r>
    </w:p>
  </w:comment>
  <w:comment w:id="16" w:author="Jan Ohlberger" w:date="2019-09-23T08:39:00Z" w:initials="Ca">
    <w:p w14:paraId="2DF2C311" w14:textId="7F94F99A" w:rsidR="00C579E2" w:rsidRPr="00364D0F" w:rsidRDefault="00C579E2" w:rsidP="005E48A8">
      <w:pPr>
        <w:pStyle w:val="CommentText"/>
        <w:rPr>
          <w:lang w:val="en-US"/>
        </w:rPr>
      </w:pPr>
      <w:r>
        <w:rPr>
          <w:rStyle w:val="CommentReference"/>
        </w:rPr>
        <w:annotationRef/>
      </w:r>
      <w:r w:rsidRPr="00364D0F">
        <w:rPr>
          <w:lang w:val="en-US"/>
        </w:rPr>
        <w:t>One general comment up-front: I noticed that here and in the methods there is little mentioning of potential food-dependence, i.e. whether feeding was always ad libitum in the experiments, or whether they might have allowed for allow for (exploitative or interference) competition between individuals. And I think we should discuss the potential effect of intra-specific competition and how that may shape growth of differently-sized individuals</w:t>
      </w:r>
    </w:p>
    <w:p w14:paraId="72109CDF" w14:textId="1352C75D" w:rsidR="00C579E2" w:rsidRPr="00364D0F" w:rsidRDefault="00C579E2">
      <w:pPr>
        <w:pStyle w:val="CommentText"/>
        <w:rPr>
          <w:lang w:val="en-US"/>
        </w:rPr>
      </w:pPr>
      <w:r w:rsidRPr="00364D0F">
        <w:rPr>
          <w:lang w:val="en-US"/>
        </w:rPr>
        <w:t xml:space="preserve">  </w:t>
      </w:r>
    </w:p>
  </w:comment>
  <w:comment w:id="18" w:author="Jan Ohlberger" w:date="2019-09-19T13:22:00Z" w:initials="Ca">
    <w:p w14:paraId="1CFB0996" w14:textId="77777777" w:rsidR="00C579E2" w:rsidRPr="00364D0F" w:rsidRDefault="00C579E2" w:rsidP="00897DB6">
      <w:pPr>
        <w:pStyle w:val="CommentText"/>
        <w:rPr>
          <w:lang w:val="en-US"/>
        </w:rPr>
      </w:pPr>
      <w:r>
        <w:rPr>
          <w:rStyle w:val="CommentReference"/>
        </w:rPr>
        <w:annotationRef/>
      </w:r>
      <w:r w:rsidRPr="00364D0F">
        <w:rPr>
          <w:lang w:val="en-US"/>
        </w:rPr>
        <w:t xml:space="preserve">Present values from other studies…? </w:t>
      </w:r>
    </w:p>
    <w:p w14:paraId="65AB78CF" w14:textId="77777777" w:rsidR="00C579E2" w:rsidRPr="00364D0F" w:rsidRDefault="00C579E2" w:rsidP="00897DB6">
      <w:pPr>
        <w:pStyle w:val="CommentText"/>
        <w:rPr>
          <w:lang w:val="en-US"/>
        </w:rPr>
      </w:pPr>
      <w:r w:rsidRPr="00364D0F">
        <w:rPr>
          <w:lang w:val="en-US"/>
        </w:rPr>
        <w:t>0.29 in Barneche et al. 2019 for a single species</w:t>
      </w:r>
    </w:p>
    <w:p w14:paraId="7E469BAD" w14:textId="77777777" w:rsidR="00C579E2" w:rsidRPr="00364D0F" w:rsidRDefault="00C579E2" w:rsidP="00897DB6">
      <w:pPr>
        <w:pStyle w:val="CommentText"/>
        <w:rPr>
          <w:lang w:val="en-US"/>
        </w:rPr>
      </w:pPr>
      <w:r w:rsidRPr="00364D0F">
        <w:rPr>
          <w:lang w:val="en-US"/>
        </w:rPr>
        <w:t>Basically the same as in Sibly et al. across species</w:t>
      </w:r>
    </w:p>
  </w:comment>
  <w:comment w:id="19" w:author="Max Lindmark" w:date="2020-01-10T15:59:00Z" w:initials="ML">
    <w:p w14:paraId="75CF2D10" w14:textId="77777777" w:rsidR="00C579E2" w:rsidRDefault="00C579E2" w:rsidP="00897DB6">
      <w:pPr>
        <w:pStyle w:val="CommentText"/>
      </w:pPr>
      <w:r>
        <w:rPr>
          <w:rStyle w:val="CommentReference"/>
        </w:rPr>
        <w:annotationRef/>
      </w:r>
      <w:r>
        <w:t>The 0.29 is for asymptotic mass, right? The scaling exponent of growth is theta – 1, and they estimate theta to 0.78. So their specific growth exponent is -0.22, right?</w:t>
      </w:r>
    </w:p>
  </w:comment>
  <w:comment w:id="20" w:author="Jan Ohlberger" w:date="2019-09-19T15:57:00Z" w:initials="Ca">
    <w:p w14:paraId="013F13AB" w14:textId="7DC07F32" w:rsidR="00C579E2" w:rsidRPr="00364D0F" w:rsidRDefault="00C579E2">
      <w:pPr>
        <w:pStyle w:val="CommentText"/>
        <w:rPr>
          <w:lang w:val="en-US"/>
        </w:rPr>
      </w:pPr>
      <w:r>
        <w:rPr>
          <w:rStyle w:val="CommentReference"/>
        </w:rPr>
        <w:annotationRef/>
      </w:r>
      <w:r w:rsidRPr="00364D0F">
        <w:rPr>
          <w:lang w:val="en-US"/>
        </w:rPr>
        <w:t xml:space="preserve">Switch order. First the main and then the secondary effect </w:t>
      </w:r>
    </w:p>
  </w:comment>
  <w:comment w:id="25" w:author="Jan Ohlberger" w:date="2019-09-19T15:59:00Z" w:initials="Ca">
    <w:p w14:paraId="1A942621" w14:textId="77777777" w:rsidR="00C579E2" w:rsidRPr="00364D0F" w:rsidRDefault="00C579E2" w:rsidP="00395BB2">
      <w:pPr>
        <w:pStyle w:val="CommentText"/>
        <w:rPr>
          <w:lang w:val="en-US"/>
        </w:rPr>
      </w:pPr>
      <w:r>
        <w:rPr>
          <w:rStyle w:val="CommentReference"/>
        </w:rPr>
        <w:annotationRef/>
      </w:r>
      <w:r w:rsidRPr="00364D0F">
        <w:rPr>
          <w:lang w:val="en-US"/>
        </w:rPr>
        <w:t xml:space="preserve">I’d rather write to say that “smaller individuals will more likely benefit from warming environmental temperatures in terms of growth compared to larger individuals.” (In reality it depends on currently experienced temperatures, thermal heterogeneity in the environment, ontogenetic habitat shifts, and all that ecological complexity. BUT: if experienced environmental temperatures are sub-optimal (as is generally the case), continuous warming means that large individuals suffer first in terms of reduced growth – or small individuals can capitalize on higher temperatures </w:t>
      </w:r>
    </w:p>
    <w:p w14:paraId="692AD605" w14:textId="19A847C6" w:rsidR="00C579E2" w:rsidRPr="00364D0F" w:rsidRDefault="00C579E2" w:rsidP="00395BB2">
      <w:pPr>
        <w:pStyle w:val="CommentText"/>
        <w:rPr>
          <w:lang w:val="en-US"/>
        </w:rPr>
      </w:pPr>
      <w:r w:rsidRPr="00364D0F">
        <w:rPr>
          <w:lang w:val="en-US"/>
        </w:rPr>
        <w:t>(optimal mean habitat temperature is below the optimal temperature for growth to buffer against adverse effect of high extremes due to variation in temperature – hence more so for temperate compared to tropical species)</w:t>
      </w:r>
    </w:p>
  </w:comment>
  <w:comment w:id="26" w:author="Jan Ohlberger" w:date="2019-09-19T16:20:00Z" w:initials="Ca">
    <w:p w14:paraId="089FCBED" w14:textId="3B344F59" w:rsidR="00C579E2" w:rsidRPr="00364D0F" w:rsidRDefault="00C579E2">
      <w:pPr>
        <w:pStyle w:val="CommentText"/>
        <w:rPr>
          <w:lang w:val="en-US"/>
        </w:rPr>
      </w:pPr>
      <w:r>
        <w:rPr>
          <w:rStyle w:val="CommentReference"/>
        </w:rPr>
        <w:annotationRef/>
      </w:r>
      <w:r w:rsidRPr="00364D0F">
        <w:rPr>
          <w:lang w:val="en-US"/>
        </w:rPr>
        <w:t>Also: studies have found that growth rate and other life-history traits, but not asymptotic size, vary systematically across latitudinal gradients (e.g. Heibo et al. 2005 Ecology)</w:t>
      </w:r>
    </w:p>
  </w:comment>
  <w:comment w:id="27" w:author="Jan Ohlberger" w:date="2019-09-19T16:29:00Z" w:initials="Ca">
    <w:p w14:paraId="60D4DBC0" w14:textId="096EA829" w:rsidR="00C579E2" w:rsidRPr="00364D0F" w:rsidRDefault="00C579E2">
      <w:pPr>
        <w:pStyle w:val="CommentText"/>
        <w:rPr>
          <w:lang w:val="en-US"/>
        </w:rPr>
      </w:pPr>
      <w:r>
        <w:rPr>
          <w:rStyle w:val="CommentReference"/>
        </w:rPr>
        <w:annotationRef/>
      </w:r>
      <w:r w:rsidRPr="00364D0F">
        <w:rPr>
          <w:lang w:val="en-US"/>
        </w:rPr>
        <w:t xml:space="preserve">I’d rather say: factors not related to temperature may contribute to life-history evolution and related changes in L_inf, specifically related to selection/mortality – e.g. fishing  </w:t>
      </w:r>
    </w:p>
  </w:comment>
  <w:comment w:id="28" w:author="Jan Ohlberger" w:date="2019-09-19T16:32:00Z" w:initials="Ca">
    <w:p w14:paraId="0EB4514D" w14:textId="65B13B42" w:rsidR="00C579E2" w:rsidRPr="00364D0F" w:rsidRDefault="00C579E2">
      <w:pPr>
        <w:pStyle w:val="CommentText"/>
        <w:rPr>
          <w:lang w:val="en-US"/>
        </w:rPr>
      </w:pPr>
      <w:r>
        <w:rPr>
          <w:rStyle w:val="CommentReference"/>
        </w:rPr>
        <w:annotationRef/>
      </w:r>
      <w:r w:rsidRPr="00364D0F">
        <w:rPr>
          <w:lang w:val="en-US"/>
        </w:rPr>
        <w:t>I think that is what papers such as Kozlowski et al. 2004; van der Have &amp; de Jong 1996 would claim though… maybe rephrase?</w:t>
      </w:r>
    </w:p>
  </w:comment>
  <w:comment w:id="29" w:author="Jan Ohlberger" w:date="2019-09-19T16:39:00Z" w:initials="Ca">
    <w:p w14:paraId="4B6B6B7C" w14:textId="2A810477" w:rsidR="00C579E2" w:rsidRPr="00364D0F" w:rsidRDefault="00C579E2">
      <w:pPr>
        <w:pStyle w:val="CommentText"/>
        <w:rPr>
          <w:lang w:val="en-US"/>
        </w:rPr>
      </w:pPr>
      <w:r>
        <w:rPr>
          <w:rStyle w:val="CommentReference"/>
        </w:rPr>
        <w:annotationRef/>
      </w:r>
      <w:r w:rsidRPr="00364D0F">
        <w:rPr>
          <w:lang w:val="en-US"/>
        </w:rPr>
        <w:t xml:space="preserve">There is a lot of rather casual discussion of various aspects in this paragraph that I think we could cut in length… </w:t>
      </w:r>
    </w:p>
  </w:comment>
  <w:comment w:id="30" w:author="Jan Ohlberger" w:date="2019-09-19T16:47:00Z" w:initials="Ca">
    <w:p w14:paraId="11CB5E85" w14:textId="2F301961" w:rsidR="00C579E2" w:rsidRPr="00364D0F" w:rsidRDefault="00C579E2">
      <w:pPr>
        <w:pStyle w:val="CommentText"/>
        <w:rPr>
          <w:lang w:val="en-US"/>
        </w:rPr>
      </w:pPr>
      <w:r>
        <w:rPr>
          <w:rStyle w:val="CommentReference"/>
        </w:rPr>
        <w:annotationRef/>
      </w:r>
      <w:r w:rsidRPr="00364D0F">
        <w:rPr>
          <w:lang w:val="en-US"/>
        </w:rPr>
        <w:t>Yes – need some more here to continue this discussion</w:t>
      </w:r>
    </w:p>
  </w:comment>
  <w:comment w:id="31" w:author="Max Lindmark [2]" w:date="2019-09-17T21:13:00Z" w:initials="ML">
    <w:p w14:paraId="04ED075A" w14:textId="1486737E" w:rsidR="00C579E2" w:rsidRPr="00364D0F" w:rsidRDefault="00C579E2">
      <w:pPr>
        <w:pStyle w:val="CommentText"/>
        <w:rPr>
          <w:lang w:val="en-US"/>
        </w:rPr>
      </w:pPr>
      <w:r w:rsidRPr="00364D0F">
        <w:rPr>
          <w:lang w:val="en-US"/>
        </w:rPr>
        <w:t xml:space="preserve">Following PNAS suggestions which I think is as good as any really, let me know if you think it should be changed! </w:t>
      </w:r>
      <w:r>
        <w:rPr>
          <w:rStyle w:val="CommentReference"/>
        </w:rPr>
        <w:annotationRef/>
      </w:r>
      <w:hyperlink r:id="rId2" w:history="1">
        <w:r w:rsidRPr="00364D0F">
          <w:rPr>
            <w:rStyle w:val="Hyperlink"/>
            <w:lang w:val="en-US"/>
          </w:rPr>
          <w:t>https://www.pnas.org/content/101/29/10495</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13763AB" w15:done="0"/>
  <w15:commentEx w15:paraId="15B916F0" w15:done="0"/>
  <w15:commentEx w15:paraId="59FD3B5A" w15:done="0"/>
  <w15:commentEx w15:paraId="099D7EAE" w15:done="0"/>
  <w15:commentEx w15:paraId="10944047" w15:done="0"/>
  <w15:commentEx w15:paraId="2E0B3640" w15:done="0"/>
  <w15:commentEx w15:paraId="336A7A91" w15:done="0"/>
  <w15:commentEx w15:paraId="303ED2F3" w15:done="0"/>
  <w15:commentEx w15:paraId="752F73BD" w15:paraIdParent="303ED2F3" w15:done="0"/>
  <w15:commentEx w15:paraId="71A7AF10" w15:paraIdParent="752F73BD" w15:done="0"/>
  <w15:commentEx w15:paraId="6AD9CD7D" w15:done="0"/>
  <w15:commentEx w15:paraId="40AD3091" w15:paraIdParent="6AD9CD7D" w15:done="0"/>
  <w15:commentEx w15:paraId="67060102" w15:done="0"/>
  <w15:commentEx w15:paraId="6C618E0E" w15:paraIdParent="67060102" w15:done="0"/>
  <w15:commentEx w15:paraId="3937CF91" w15:done="0"/>
  <w15:commentEx w15:paraId="2D22B1A3" w15:paraIdParent="3937CF91" w15:done="0"/>
  <w15:commentEx w15:paraId="72109CDF" w15:done="0"/>
  <w15:commentEx w15:paraId="7E469BAD" w15:done="0"/>
  <w15:commentEx w15:paraId="75CF2D10" w15:paraIdParent="7E469BAD" w15:done="0"/>
  <w15:commentEx w15:paraId="013F13AB" w15:done="0"/>
  <w15:commentEx w15:paraId="692AD605" w15:done="0"/>
  <w15:commentEx w15:paraId="089FCBED" w15:done="0"/>
  <w15:commentEx w15:paraId="60D4DBC0" w15:done="0"/>
  <w15:commentEx w15:paraId="0EB4514D" w15:done="0"/>
  <w15:commentEx w15:paraId="4B6B6B7C" w15:done="0"/>
  <w15:commentEx w15:paraId="11CB5E85" w15:done="0"/>
  <w15:commentEx w15:paraId="04ED075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3763AB" w16cid:durableId="21C71304"/>
  <w16cid:commentId w16cid:paraId="15B916F0" w16cid:durableId="2199186F"/>
  <w16cid:commentId w16cid:paraId="59FD3B5A" w16cid:durableId="21C01683"/>
  <w16cid:commentId w16cid:paraId="099D7EAE" w16cid:durableId="21C2E3BF"/>
  <w16cid:commentId w16cid:paraId="10944047" w16cid:durableId="21C42C0F"/>
  <w16cid:commentId w16cid:paraId="2E0B3640" w16cid:durableId="21C2D05B"/>
  <w16cid:commentId w16cid:paraId="336A7A91" w16cid:durableId="21C6D1D6"/>
  <w16cid:commentId w16cid:paraId="303ED2F3" w16cid:durableId="219E34AC"/>
  <w16cid:commentId w16cid:paraId="752F73BD" w16cid:durableId="21A123DD"/>
  <w16cid:commentId w16cid:paraId="71A7AF10" w16cid:durableId="21A35781"/>
  <w16cid:commentId w16cid:paraId="6AD9CD7D" w16cid:durableId="219E34B1"/>
  <w16cid:commentId w16cid:paraId="40AD3091" w16cid:durableId="21A33048"/>
  <w16cid:commentId w16cid:paraId="67060102" w16cid:durableId="219E34B3"/>
  <w16cid:commentId w16cid:paraId="6C618E0E" w16cid:durableId="21A33373"/>
  <w16cid:commentId w16cid:paraId="3937CF91" w16cid:durableId="219E34B4"/>
  <w16cid:commentId w16cid:paraId="2D22B1A3" w16cid:durableId="21A333B0"/>
  <w16cid:commentId w16cid:paraId="72109CDF" w16cid:durableId="2133033C"/>
  <w16cid:commentId w16cid:paraId="7E469BAD" w16cid:durableId="212DFFA6"/>
  <w16cid:commentId w16cid:paraId="75CF2D10" w16cid:durableId="21C31DC8"/>
  <w16cid:commentId w16cid:paraId="013F13AB" w16cid:durableId="212E23F3"/>
  <w16cid:commentId w16cid:paraId="692AD605" w16cid:durableId="212E246A"/>
  <w16cid:commentId w16cid:paraId="089FCBED" w16cid:durableId="212E2968"/>
  <w16cid:commentId w16cid:paraId="60D4DBC0" w16cid:durableId="212E2B5B"/>
  <w16cid:commentId w16cid:paraId="0EB4514D" w16cid:durableId="212E2C31"/>
  <w16cid:commentId w16cid:paraId="4B6B6B7C" w16cid:durableId="212E2DAA"/>
  <w16cid:commentId w16cid:paraId="11CB5E85" w16cid:durableId="212E2F8D"/>
  <w16cid:commentId w16cid:paraId="04ED075A" w16cid:durableId="212DD5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F2D2C4" w14:textId="77777777" w:rsidR="00E57F4B" w:rsidRDefault="00E57F4B" w:rsidP="00B65B3A">
      <w:r>
        <w:separator/>
      </w:r>
    </w:p>
    <w:p w14:paraId="388C69DE" w14:textId="77777777" w:rsidR="00E57F4B" w:rsidRDefault="00E57F4B"/>
  </w:endnote>
  <w:endnote w:type="continuationSeparator" w:id="0">
    <w:p w14:paraId="38B0AB40" w14:textId="77777777" w:rsidR="00E57F4B" w:rsidRDefault="00E57F4B" w:rsidP="00B65B3A">
      <w:r>
        <w:continuationSeparator/>
      </w:r>
    </w:p>
    <w:p w14:paraId="6CA696FB" w14:textId="77777777" w:rsidR="00E57F4B" w:rsidRDefault="00E57F4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Arial">
    <w:altName w:val="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872DCF" w14:textId="77777777" w:rsidR="00E57F4B" w:rsidRDefault="00E57F4B" w:rsidP="00B65B3A">
      <w:r>
        <w:separator/>
      </w:r>
    </w:p>
  </w:footnote>
  <w:footnote w:type="continuationSeparator" w:id="0">
    <w:p w14:paraId="5282342B" w14:textId="77777777" w:rsidR="00E57F4B" w:rsidRDefault="00E57F4B"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3CF9C" w14:textId="77777777" w:rsidR="00C579E2" w:rsidRDefault="00C579E2" w:rsidP="00B65B3A">
    <w:pPr>
      <w:pStyle w:val="Header"/>
      <w:spacing w:before="240" w:after="276"/>
    </w:pPr>
  </w:p>
  <w:p w14:paraId="3F805A8E" w14:textId="77777777" w:rsidR="00C579E2" w:rsidRDefault="00C579E2" w:rsidP="00B65B3A">
    <w:pPr>
      <w:spacing w:after="276"/>
    </w:pPr>
  </w:p>
  <w:p w14:paraId="3A1ECCFB" w14:textId="77777777" w:rsidR="00C579E2" w:rsidRDefault="00C579E2"/>
  <w:p w14:paraId="4AAA9964" w14:textId="77777777" w:rsidR="00C579E2" w:rsidRDefault="00C579E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8934A" w14:textId="77777777" w:rsidR="00C579E2" w:rsidRPr="00B30794" w:rsidRDefault="00C579E2"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5"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17"/>
  </w:num>
  <w:num w:numId="2">
    <w:abstractNumId w:val="24"/>
  </w:num>
  <w:num w:numId="3">
    <w:abstractNumId w:val="0"/>
  </w:num>
  <w:num w:numId="4">
    <w:abstractNumId w:val="1"/>
  </w:num>
  <w:num w:numId="5">
    <w:abstractNumId w:val="13"/>
  </w:num>
  <w:num w:numId="6">
    <w:abstractNumId w:val="31"/>
  </w:num>
  <w:num w:numId="7">
    <w:abstractNumId w:val="34"/>
  </w:num>
  <w:num w:numId="8">
    <w:abstractNumId w:val="4"/>
  </w:num>
  <w:num w:numId="9">
    <w:abstractNumId w:val="25"/>
  </w:num>
  <w:num w:numId="10">
    <w:abstractNumId w:val="29"/>
  </w:num>
  <w:num w:numId="11">
    <w:abstractNumId w:val="33"/>
  </w:num>
  <w:num w:numId="12">
    <w:abstractNumId w:val="3"/>
  </w:num>
  <w:num w:numId="13">
    <w:abstractNumId w:val="30"/>
  </w:num>
  <w:num w:numId="14">
    <w:abstractNumId w:val="11"/>
  </w:num>
  <w:num w:numId="15">
    <w:abstractNumId w:val="16"/>
  </w:num>
  <w:num w:numId="16">
    <w:abstractNumId w:val="26"/>
  </w:num>
  <w:num w:numId="17">
    <w:abstractNumId w:val="23"/>
  </w:num>
  <w:num w:numId="18">
    <w:abstractNumId w:val="12"/>
  </w:num>
  <w:num w:numId="19">
    <w:abstractNumId w:val="32"/>
  </w:num>
  <w:num w:numId="20">
    <w:abstractNumId w:val="7"/>
  </w:num>
  <w:num w:numId="21">
    <w:abstractNumId w:val="20"/>
  </w:num>
  <w:num w:numId="22">
    <w:abstractNumId w:val="10"/>
  </w:num>
  <w:num w:numId="23">
    <w:abstractNumId w:val="21"/>
  </w:num>
  <w:num w:numId="24">
    <w:abstractNumId w:val="19"/>
  </w:num>
  <w:num w:numId="25">
    <w:abstractNumId w:val="22"/>
  </w:num>
  <w:num w:numId="26">
    <w:abstractNumId w:val="27"/>
  </w:num>
  <w:num w:numId="27">
    <w:abstractNumId w:val="9"/>
  </w:num>
  <w:num w:numId="28">
    <w:abstractNumId w:val="15"/>
  </w:num>
  <w:num w:numId="29">
    <w:abstractNumId w:val="6"/>
  </w:num>
  <w:num w:numId="30">
    <w:abstractNumId w:val="18"/>
  </w:num>
  <w:num w:numId="31">
    <w:abstractNumId w:val="14"/>
  </w:num>
  <w:num w:numId="32">
    <w:abstractNumId w:val="2"/>
  </w:num>
  <w:num w:numId="33">
    <w:abstractNumId w:val="28"/>
  </w:num>
  <w:num w:numId="34">
    <w:abstractNumId w:val="5"/>
  </w:num>
  <w:num w:numId="35">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x Lindmark">
    <w15:presenceInfo w15:providerId="AD" w15:userId="S::max.lindmark@slu.se::74a91d58-1def-4e6c-a200-e80e4af38c20"/>
  </w15:person>
  <w15:person w15:author="Anna Gårdmark">
    <w15:presenceInfo w15:providerId="AD" w15:userId="S-1-5-21-1060284298-1343024091-682003330-100775"/>
  </w15:person>
  <w15:person w15:author="Jan Ohlberger">
    <w15:presenceInfo w15:providerId="None" w15:userId="Jan Ohlberger"/>
  </w15:person>
  <w15:person w15:author="Max Lindmark [2]">
    <w15:presenceInfo w15:providerId="AD" w15:userId="S-1-5-21-1060284298-1343024091-682003330-142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A6F"/>
    <w:rsid w:val="000014B2"/>
    <w:rsid w:val="0000196C"/>
    <w:rsid w:val="00001A89"/>
    <w:rsid w:val="00001F62"/>
    <w:rsid w:val="0000294C"/>
    <w:rsid w:val="00002A07"/>
    <w:rsid w:val="00002BA4"/>
    <w:rsid w:val="00002EF2"/>
    <w:rsid w:val="000033A2"/>
    <w:rsid w:val="000034A8"/>
    <w:rsid w:val="00003D5D"/>
    <w:rsid w:val="0000401C"/>
    <w:rsid w:val="000046C3"/>
    <w:rsid w:val="00004A88"/>
    <w:rsid w:val="00004CD5"/>
    <w:rsid w:val="00004E6F"/>
    <w:rsid w:val="00005029"/>
    <w:rsid w:val="0000510E"/>
    <w:rsid w:val="0000521B"/>
    <w:rsid w:val="00005835"/>
    <w:rsid w:val="00005DD3"/>
    <w:rsid w:val="0000669B"/>
    <w:rsid w:val="000069BE"/>
    <w:rsid w:val="00006AB6"/>
    <w:rsid w:val="00007044"/>
    <w:rsid w:val="000072CE"/>
    <w:rsid w:val="00007318"/>
    <w:rsid w:val="000075A9"/>
    <w:rsid w:val="000077ED"/>
    <w:rsid w:val="00007C50"/>
    <w:rsid w:val="00007DC2"/>
    <w:rsid w:val="00007F4C"/>
    <w:rsid w:val="000104E9"/>
    <w:rsid w:val="00010628"/>
    <w:rsid w:val="000107CF"/>
    <w:rsid w:val="00010DA1"/>
    <w:rsid w:val="000112A0"/>
    <w:rsid w:val="00011ACC"/>
    <w:rsid w:val="00011C80"/>
    <w:rsid w:val="00012B53"/>
    <w:rsid w:val="00012D37"/>
    <w:rsid w:val="00012D53"/>
    <w:rsid w:val="00012DA1"/>
    <w:rsid w:val="00012E7A"/>
    <w:rsid w:val="00013835"/>
    <w:rsid w:val="00013938"/>
    <w:rsid w:val="000141B9"/>
    <w:rsid w:val="00014D82"/>
    <w:rsid w:val="0001518A"/>
    <w:rsid w:val="00015533"/>
    <w:rsid w:val="0001593D"/>
    <w:rsid w:val="00015A95"/>
    <w:rsid w:val="00016581"/>
    <w:rsid w:val="000167B5"/>
    <w:rsid w:val="00016F9F"/>
    <w:rsid w:val="000170C9"/>
    <w:rsid w:val="0001766C"/>
    <w:rsid w:val="00017F5C"/>
    <w:rsid w:val="0002005E"/>
    <w:rsid w:val="00020B0E"/>
    <w:rsid w:val="00020DDB"/>
    <w:rsid w:val="00020F8B"/>
    <w:rsid w:val="00021265"/>
    <w:rsid w:val="00021BAB"/>
    <w:rsid w:val="00022867"/>
    <w:rsid w:val="0002287F"/>
    <w:rsid w:val="000232E0"/>
    <w:rsid w:val="00023756"/>
    <w:rsid w:val="0002382F"/>
    <w:rsid w:val="00023A32"/>
    <w:rsid w:val="00023ED3"/>
    <w:rsid w:val="00024527"/>
    <w:rsid w:val="00024775"/>
    <w:rsid w:val="00024B8D"/>
    <w:rsid w:val="0002507D"/>
    <w:rsid w:val="00025C39"/>
    <w:rsid w:val="00025FFC"/>
    <w:rsid w:val="0002605E"/>
    <w:rsid w:val="0002641C"/>
    <w:rsid w:val="0002642F"/>
    <w:rsid w:val="000267BA"/>
    <w:rsid w:val="00026850"/>
    <w:rsid w:val="000277A7"/>
    <w:rsid w:val="00027BB6"/>
    <w:rsid w:val="00030166"/>
    <w:rsid w:val="000302A8"/>
    <w:rsid w:val="000303B0"/>
    <w:rsid w:val="000308A8"/>
    <w:rsid w:val="00030F1A"/>
    <w:rsid w:val="0003125C"/>
    <w:rsid w:val="000316E7"/>
    <w:rsid w:val="0003251A"/>
    <w:rsid w:val="00032D21"/>
    <w:rsid w:val="00032D82"/>
    <w:rsid w:val="00032FB8"/>
    <w:rsid w:val="0003321A"/>
    <w:rsid w:val="0003325E"/>
    <w:rsid w:val="00033627"/>
    <w:rsid w:val="00033D1A"/>
    <w:rsid w:val="0003404E"/>
    <w:rsid w:val="00034317"/>
    <w:rsid w:val="00034D06"/>
    <w:rsid w:val="00035088"/>
    <w:rsid w:val="000351A2"/>
    <w:rsid w:val="0003540D"/>
    <w:rsid w:val="00035FE5"/>
    <w:rsid w:val="00036117"/>
    <w:rsid w:val="00036CE3"/>
    <w:rsid w:val="0003726A"/>
    <w:rsid w:val="0003742D"/>
    <w:rsid w:val="0003761B"/>
    <w:rsid w:val="00037B3B"/>
    <w:rsid w:val="0004083A"/>
    <w:rsid w:val="00040B96"/>
    <w:rsid w:val="00040DE3"/>
    <w:rsid w:val="00040FF1"/>
    <w:rsid w:val="00041223"/>
    <w:rsid w:val="0004137C"/>
    <w:rsid w:val="0004196D"/>
    <w:rsid w:val="00041D3A"/>
    <w:rsid w:val="000422A4"/>
    <w:rsid w:val="00042B4D"/>
    <w:rsid w:val="000432F0"/>
    <w:rsid w:val="000434B0"/>
    <w:rsid w:val="0004393B"/>
    <w:rsid w:val="00043D6F"/>
    <w:rsid w:val="00044449"/>
    <w:rsid w:val="0004445C"/>
    <w:rsid w:val="0004466F"/>
    <w:rsid w:val="00044758"/>
    <w:rsid w:val="00044D29"/>
    <w:rsid w:val="0004526A"/>
    <w:rsid w:val="000453E2"/>
    <w:rsid w:val="00046A6A"/>
    <w:rsid w:val="00047601"/>
    <w:rsid w:val="0004772A"/>
    <w:rsid w:val="00047884"/>
    <w:rsid w:val="00047B55"/>
    <w:rsid w:val="00047BFA"/>
    <w:rsid w:val="00050108"/>
    <w:rsid w:val="00050373"/>
    <w:rsid w:val="000504D8"/>
    <w:rsid w:val="00050A07"/>
    <w:rsid w:val="00050A2A"/>
    <w:rsid w:val="00051355"/>
    <w:rsid w:val="00051383"/>
    <w:rsid w:val="0005173A"/>
    <w:rsid w:val="0005195A"/>
    <w:rsid w:val="00051975"/>
    <w:rsid w:val="00051BB6"/>
    <w:rsid w:val="000528C4"/>
    <w:rsid w:val="00052C06"/>
    <w:rsid w:val="00052D6E"/>
    <w:rsid w:val="00052FF8"/>
    <w:rsid w:val="00053007"/>
    <w:rsid w:val="00053054"/>
    <w:rsid w:val="000536F3"/>
    <w:rsid w:val="00053BB3"/>
    <w:rsid w:val="00053D07"/>
    <w:rsid w:val="00053D8D"/>
    <w:rsid w:val="00053E90"/>
    <w:rsid w:val="00053FDC"/>
    <w:rsid w:val="00054E66"/>
    <w:rsid w:val="00055170"/>
    <w:rsid w:val="0005535E"/>
    <w:rsid w:val="00055563"/>
    <w:rsid w:val="000557DC"/>
    <w:rsid w:val="00055A01"/>
    <w:rsid w:val="000562F8"/>
    <w:rsid w:val="0005632C"/>
    <w:rsid w:val="00056B0A"/>
    <w:rsid w:val="00056B0D"/>
    <w:rsid w:val="00056C4C"/>
    <w:rsid w:val="00056CAF"/>
    <w:rsid w:val="00057835"/>
    <w:rsid w:val="00057BB6"/>
    <w:rsid w:val="000601AF"/>
    <w:rsid w:val="000608D1"/>
    <w:rsid w:val="00060B95"/>
    <w:rsid w:val="00060EA7"/>
    <w:rsid w:val="00061004"/>
    <w:rsid w:val="000613E6"/>
    <w:rsid w:val="00061502"/>
    <w:rsid w:val="000617D9"/>
    <w:rsid w:val="00061B06"/>
    <w:rsid w:val="00062B4D"/>
    <w:rsid w:val="00062CB9"/>
    <w:rsid w:val="00062DFE"/>
    <w:rsid w:val="00063C9F"/>
    <w:rsid w:val="00064041"/>
    <w:rsid w:val="00064266"/>
    <w:rsid w:val="0006437D"/>
    <w:rsid w:val="00064DCE"/>
    <w:rsid w:val="00064E6A"/>
    <w:rsid w:val="00065163"/>
    <w:rsid w:val="00065C44"/>
    <w:rsid w:val="00065DDB"/>
    <w:rsid w:val="00065F0E"/>
    <w:rsid w:val="00066064"/>
    <w:rsid w:val="000660DD"/>
    <w:rsid w:val="00066449"/>
    <w:rsid w:val="0006685B"/>
    <w:rsid w:val="0006696B"/>
    <w:rsid w:val="00066D43"/>
    <w:rsid w:val="000675AB"/>
    <w:rsid w:val="00067956"/>
    <w:rsid w:val="00067BF2"/>
    <w:rsid w:val="00067C58"/>
    <w:rsid w:val="000701C1"/>
    <w:rsid w:val="00070833"/>
    <w:rsid w:val="00070A75"/>
    <w:rsid w:val="00070BEF"/>
    <w:rsid w:val="000713BC"/>
    <w:rsid w:val="00071BC3"/>
    <w:rsid w:val="00072330"/>
    <w:rsid w:val="00072708"/>
    <w:rsid w:val="00072957"/>
    <w:rsid w:val="00072FCA"/>
    <w:rsid w:val="00073460"/>
    <w:rsid w:val="000738FA"/>
    <w:rsid w:val="0007448F"/>
    <w:rsid w:val="000744A2"/>
    <w:rsid w:val="00074631"/>
    <w:rsid w:val="00074FB8"/>
    <w:rsid w:val="000753AA"/>
    <w:rsid w:val="0007559F"/>
    <w:rsid w:val="00075B82"/>
    <w:rsid w:val="00075D45"/>
    <w:rsid w:val="000761CA"/>
    <w:rsid w:val="00076FA9"/>
    <w:rsid w:val="0007746C"/>
    <w:rsid w:val="00077522"/>
    <w:rsid w:val="00077527"/>
    <w:rsid w:val="00080146"/>
    <w:rsid w:val="0008020F"/>
    <w:rsid w:val="00080241"/>
    <w:rsid w:val="0008049A"/>
    <w:rsid w:val="000808C7"/>
    <w:rsid w:val="000819F0"/>
    <w:rsid w:val="00081C5D"/>
    <w:rsid w:val="00081DBA"/>
    <w:rsid w:val="00081E1E"/>
    <w:rsid w:val="0008221C"/>
    <w:rsid w:val="000828A6"/>
    <w:rsid w:val="0008395F"/>
    <w:rsid w:val="000839E1"/>
    <w:rsid w:val="00083B4B"/>
    <w:rsid w:val="000840CC"/>
    <w:rsid w:val="000842E7"/>
    <w:rsid w:val="0008543A"/>
    <w:rsid w:val="00085A49"/>
    <w:rsid w:val="00085FE5"/>
    <w:rsid w:val="0008632A"/>
    <w:rsid w:val="00086451"/>
    <w:rsid w:val="00086898"/>
    <w:rsid w:val="00087CB5"/>
    <w:rsid w:val="00087CEF"/>
    <w:rsid w:val="0009026F"/>
    <w:rsid w:val="00090C12"/>
    <w:rsid w:val="00090E0D"/>
    <w:rsid w:val="0009172D"/>
    <w:rsid w:val="0009194E"/>
    <w:rsid w:val="00091C22"/>
    <w:rsid w:val="00092202"/>
    <w:rsid w:val="00092A75"/>
    <w:rsid w:val="0009328A"/>
    <w:rsid w:val="000934B6"/>
    <w:rsid w:val="00093B43"/>
    <w:rsid w:val="00093BE6"/>
    <w:rsid w:val="00093BEB"/>
    <w:rsid w:val="00093E51"/>
    <w:rsid w:val="00094621"/>
    <w:rsid w:val="000948D6"/>
    <w:rsid w:val="00094DE3"/>
    <w:rsid w:val="00094EC0"/>
    <w:rsid w:val="00096B7F"/>
    <w:rsid w:val="00097224"/>
    <w:rsid w:val="00097DF4"/>
    <w:rsid w:val="000A0119"/>
    <w:rsid w:val="000A04E8"/>
    <w:rsid w:val="000A0A31"/>
    <w:rsid w:val="000A0A6D"/>
    <w:rsid w:val="000A0A75"/>
    <w:rsid w:val="000A0AC1"/>
    <w:rsid w:val="000A0C20"/>
    <w:rsid w:val="000A0EEF"/>
    <w:rsid w:val="000A1EE4"/>
    <w:rsid w:val="000A2161"/>
    <w:rsid w:val="000A242E"/>
    <w:rsid w:val="000A2575"/>
    <w:rsid w:val="000A27B2"/>
    <w:rsid w:val="000A27F8"/>
    <w:rsid w:val="000A2AA8"/>
    <w:rsid w:val="000A340B"/>
    <w:rsid w:val="000A3610"/>
    <w:rsid w:val="000A3833"/>
    <w:rsid w:val="000A3F66"/>
    <w:rsid w:val="000A416D"/>
    <w:rsid w:val="000A4266"/>
    <w:rsid w:val="000A44E7"/>
    <w:rsid w:val="000A467D"/>
    <w:rsid w:val="000A49C5"/>
    <w:rsid w:val="000A4BDE"/>
    <w:rsid w:val="000A4FBE"/>
    <w:rsid w:val="000A50EA"/>
    <w:rsid w:val="000A5299"/>
    <w:rsid w:val="000A577D"/>
    <w:rsid w:val="000A629C"/>
    <w:rsid w:val="000A6BA2"/>
    <w:rsid w:val="000A6FAD"/>
    <w:rsid w:val="000A7055"/>
    <w:rsid w:val="000A7BBA"/>
    <w:rsid w:val="000A7FAD"/>
    <w:rsid w:val="000B069D"/>
    <w:rsid w:val="000B0ED6"/>
    <w:rsid w:val="000B0EEB"/>
    <w:rsid w:val="000B1740"/>
    <w:rsid w:val="000B1B03"/>
    <w:rsid w:val="000B2125"/>
    <w:rsid w:val="000B225A"/>
    <w:rsid w:val="000B2612"/>
    <w:rsid w:val="000B2B42"/>
    <w:rsid w:val="000B2F93"/>
    <w:rsid w:val="000B35EA"/>
    <w:rsid w:val="000B3A25"/>
    <w:rsid w:val="000B3E86"/>
    <w:rsid w:val="000B3EFF"/>
    <w:rsid w:val="000B4413"/>
    <w:rsid w:val="000B4B62"/>
    <w:rsid w:val="000B504A"/>
    <w:rsid w:val="000B5425"/>
    <w:rsid w:val="000B54CE"/>
    <w:rsid w:val="000B58B8"/>
    <w:rsid w:val="000B5AF5"/>
    <w:rsid w:val="000B603D"/>
    <w:rsid w:val="000B616E"/>
    <w:rsid w:val="000B6206"/>
    <w:rsid w:val="000B6768"/>
    <w:rsid w:val="000B76C5"/>
    <w:rsid w:val="000B7715"/>
    <w:rsid w:val="000B77D0"/>
    <w:rsid w:val="000B7DBC"/>
    <w:rsid w:val="000C00DF"/>
    <w:rsid w:val="000C1642"/>
    <w:rsid w:val="000C1675"/>
    <w:rsid w:val="000C25F7"/>
    <w:rsid w:val="000C3215"/>
    <w:rsid w:val="000C38DB"/>
    <w:rsid w:val="000C3AEB"/>
    <w:rsid w:val="000C3C6A"/>
    <w:rsid w:val="000C3CF2"/>
    <w:rsid w:val="000C3DC7"/>
    <w:rsid w:val="000C40E1"/>
    <w:rsid w:val="000C44CC"/>
    <w:rsid w:val="000C4658"/>
    <w:rsid w:val="000C4664"/>
    <w:rsid w:val="000C4B79"/>
    <w:rsid w:val="000C4D51"/>
    <w:rsid w:val="000C4FA9"/>
    <w:rsid w:val="000C50AA"/>
    <w:rsid w:val="000C5410"/>
    <w:rsid w:val="000C5448"/>
    <w:rsid w:val="000C5880"/>
    <w:rsid w:val="000C5AA1"/>
    <w:rsid w:val="000C5ABF"/>
    <w:rsid w:val="000C5FDA"/>
    <w:rsid w:val="000C60C8"/>
    <w:rsid w:val="000C6247"/>
    <w:rsid w:val="000C6769"/>
    <w:rsid w:val="000C6AB5"/>
    <w:rsid w:val="000C7461"/>
    <w:rsid w:val="000C7497"/>
    <w:rsid w:val="000C77D4"/>
    <w:rsid w:val="000C7A32"/>
    <w:rsid w:val="000C7A71"/>
    <w:rsid w:val="000C7B69"/>
    <w:rsid w:val="000C7E46"/>
    <w:rsid w:val="000C7FA5"/>
    <w:rsid w:val="000D02E4"/>
    <w:rsid w:val="000D08AB"/>
    <w:rsid w:val="000D08B8"/>
    <w:rsid w:val="000D0967"/>
    <w:rsid w:val="000D0A86"/>
    <w:rsid w:val="000D0BF5"/>
    <w:rsid w:val="000D0C4B"/>
    <w:rsid w:val="000D0F0A"/>
    <w:rsid w:val="000D0FE3"/>
    <w:rsid w:val="000D121B"/>
    <w:rsid w:val="000D1971"/>
    <w:rsid w:val="000D1A5F"/>
    <w:rsid w:val="000D328D"/>
    <w:rsid w:val="000D395E"/>
    <w:rsid w:val="000D3A14"/>
    <w:rsid w:val="000D3C96"/>
    <w:rsid w:val="000D3E8F"/>
    <w:rsid w:val="000D4585"/>
    <w:rsid w:val="000D4AC8"/>
    <w:rsid w:val="000D4E7A"/>
    <w:rsid w:val="000D5251"/>
    <w:rsid w:val="000D52E8"/>
    <w:rsid w:val="000D537B"/>
    <w:rsid w:val="000D5FD0"/>
    <w:rsid w:val="000D5FFF"/>
    <w:rsid w:val="000D683D"/>
    <w:rsid w:val="000D6C9D"/>
    <w:rsid w:val="000D6CAB"/>
    <w:rsid w:val="000D6FEF"/>
    <w:rsid w:val="000D766D"/>
    <w:rsid w:val="000D7CB0"/>
    <w:rsid w:val="000E0584"/>
    <w:rsid w:val="000E069E"/>
    <w:rsid w:val="000E1122"/>
    <w:rsid w:val="000E1931"/>
    <w:rsid w:val="000E1C7F"/>
    <w:rsid w:val="000E1E25"/>
    <w:rsid w:val="000E209B"/>
    <w:rsid w:val="000E214D"/>
    <w:rsid w:val="000E2A9D"/>
    <w:rsid w:val="000E2CA3"/>
    <w:rsid w:val="000E30B6"/>
    <w:rsid w:val="000E36BF"/>
    <w:rsid w:val="000E41EA"/>
    <w:rsid w:val="000E4530"/>
    <w:rsid w:val="000E4F9E"/>
    <w:rsid w:val="000E5320"/>
    <w:rsid w:val="000E556B"/>
    <w:rsid w:val="000E592F"/>
    <w:rsid w:val="000E594F"/>
    <w:rsid w:val="000E5B6F"/>
    <w:rsid w:val="000E5FAF"/>
    <w:rsid w:val="000E5FD4"/>
    <w:rsid w:val="000E784A"/>
    <w:rsid w:val="000E7B85"/>
    <w:rsid w:val="000E7C7D"/>
    <w:rsid w:val="000F024A"/>
    <w:rsid w:val="000F1792"/>
    <w:rsid w:val="000F1CA5"/>
    <w:rsid w:val="000F2074"/>
    <w:rsid w:val="000F2783"/>
    <w:rsid w:val="000F2D52"/>
    <w:rsid w:val="000F30B8"/>
    <w:rsid w:val="000F37B2"/>
    <w:rsid w:val="000F3D32"/>
    <w:rsid w:val="000F41B3"/>
    <w:rsid w:val="000F44E3"/>
    <w:rsid w:val="000F493A"/>
    <w:rsid w:val="000F545D"/>
    <w:rsid w:val="000F5E03"/>
    <w:rsid w:val="000F5F1B"/>
    <w:rsid w:val="000F68D6"/>
    <w:rsid w:val="000F6B1D"/>
    <w:rsid w:val="000F7111"/>
    <w:rsid w:val="000F7215"/>
    <w:rsid w:val="000F7342"/>
    <w:rsid w:val="000F7533"/>
    <w:rsid w:val="00100813"/>
    <w:rsid w:val="00100F2B"/>
    <w:rsid w:val="001012E9"/>
    <w:rsid w:val="00101C9F"/>
    <w:rsid w:val="00101EA4"/>
    <w:rsid w:val="00101EB7"/>
    <w:rsid w:val="00102690"/>
    <w:rsid w:val="00102E82"/>
    <w:rsid w:val="0010342D"/>
    <w:rsid w:val="00103B44"/>
    <w:rsid w:val="00103E5D"/>
    <w:rsid w:val="00103F0F"/>
    <w:rsid w:val="00103FEB"/>
    <w:rsid w:val="0010406A"/>
    <w:rsid w:val="001041C9"/>
    <w:rsid w:val="001043E7"/>
    <w:rsid w:val="00104964"/>
    <w:rsid w:val="00104C13"/>
    <w:rsid w:val="00105000"/>
    <w:rsid w:val="001053FB"/>
    <w:rsid w:val="00105760"/>
    <w:rsid w:val="00105A2E"/>
    <w:rsid w:val="00105DE9"/>
    <w:rsid w:val="00106195"/>
    <w:rsid w:val="001063E0"/>
    <w:rsid w:val="00106423"/>
    <w:rsid w:val="00106BED"/>
    <w:rsid w:val="00106C68"/>
    <w:rsid w:val="00107D48"/>
    <w:rsid w:val="00110175"/>
    <w:rsid w:val="0011053E"/>
    <w:rsid w:val="00110AAA"/>
    <w:rsid w:val="00110D32"/>
    <w:rsid w:val="0011107C"/>
    <w:rsid w:val="00111320"/>
    <w:rsid w:val="0011159F"/>
    <w:rsid w:val="00112089"/>
    <w:rsid w:val="0011277E"/>
    <w:rsid w:val="00112976"/>
    <w:rsid w:val="00112CDD"/>
    <w:rsid w:val="00112F4F"/>
    <w:rsid w:val="00113EAB"/>
    <w:rsid w:val="00114186"/>
    <w:rsid w:val="001144C2"/>
    <w:rsid w:val="00114D03"/>
    <w:rsid w:val="00114F8D"/>
    <w:rsid w:val="001152C4"/>
    <w:rsid w:val="0011532E"/>
    <w:rsid w:val="0011593B"/>
    <w:rsid w:val="001159DE"/>
    <w:rsid w:val="001159E5"/>
    <w:rsid w:val="00115ABC"/>
    <w:rsid w:val="001169B8"/>
    <w:rsid w:val="00116DAB"/>
    <w:rsid w:val="00116E84"/>
    <w:rsid w:val="00116F62"/>
    <w:rsid w:val="0011734C"/>
    <w:rsid w:val="0011738C"/>
    <w:rsid w:val="00117A8C"/>
    <w:rsid w:val="00117C19"/>
    <w:rsid w:val="00117C34"/>
    <w:rsid w:val="0012049C"/>
    <w:rsid w:val="0012082A"/>
    <w:rsid w:val="001209AD"/>
    <w:rsid w:val="001209CD"/>
    <w:rsid w:val="00120C13"/>
    <w:rsid w:val="00120D22"/>
    <w:rsid w:val="001210A2"/>
    <w:rsid w:val="001212C9"/>
    <w:rsid w:val="00121AF8"/>
    <w:rsid w:val="00122CF6"/>
    <w:rsid w:val="00122D15"/>
    <w:rsid w:val="001231E4"/>
    <w:rsid w:val="00123471"/>
    <w:rsid w:val="001236A3"/>
    <w:rsid w:val="0012489B"/>
    <w:rsid w:val="0012511E"/>
    <w:rsid w:val="001255DB"/>
    <w:rsid w:val="001258AD"/>
    <w:rsid w:val="00125A25"/>
    <w:rsid w:val="00125F96"/>
    <w:rsid w:val="00126247"/>
    <w:rsid w:val="00126A15"/>
    <w:rsid w:val="001272A8"/>
    <w:rsid w:val="00127745"/>
    <w:rsid w:val="00127B8B"/>
    <w:rsid w:val="00127EF9"/>
    <w:rsid w:val="0013077C"/>
    <w:rsid w:val="00130AA2"/>
    <w:rsid w:val="00130AF5"/>
    <w:rsid w:val="00130B48"/>
    <w:rsid w:val="00130F5E"/>
    <w:rsid w:val="0013149F"/>
    <w:rsid w:val="00132118"/>
    <w:rsid w:val="001327F8"/>
    <w:rsid w:val="001337DF"/>
    <w:rsid w:val="001338CE"/>
    <w:rsid w:val="00133CAD"/>
    <w:rsid w:val="00133EC1"/>
    <w:rsid w:val="0013443F"/>
    <w:rsid w:val="001345E1"/>
    <w:rsid w:val="00135626"/>
    <w:rsid w:val="0013635A"/>
    <w:rsid w:val="001364E8"/>
    <w:rsid w:val="00136832"/>
    <w:rsid w:val="0013685C"/>
    <w:rsid w:val="001369EA"/>
    <w:rsid w:val="00136D7F"/>
    <w:rsid w:val="00136DE7"/>
    <w:rsid w:val="001370E4"/>
    <w:rsid w:val="0013717F"/>
    <w:rsid w:val="0013740D"/>
    <w:rsid w:val="00137458"/>
    <w:rsid w:val="00137652"/>
    <w:rsid w:val="00137697"/>
    <w:rsid w:val="00137821"/>
    <w:rsid w:val="00137AD2"/>
    <w:rsid w:val="0014027E"/>
    <w:rsid w:val="001403C1"/>
    <w:rsid w:val="001406CC"/>
    <w:rsid w:val="00140FB6"/>
    <w:rsid w:val="001414C8"/>
    <w:rsid w:val="001414D6"/>
    <w:rsid w:val="00141C89"/>
    <w:rsid w:val="00141F81"/>
    <w:rsid w:val="00142E26"/>
    <w:rsid w:val="00143365"/>
    <w:rsid w:val="0014373D"/>
    <w:rsid w:val="001437ED"/>
    <w:rsid w:val="00143BF3"/>
    <w:rsid w:val="0014424D"/>
    <w:rsid w:val="00144476"/>
    <w:rsid w:val="0014503B"/>
    <w:rsid w:val="0014600E"/>
    <w:rsid w:val="001461E2"/>
    <w:rsid w:val="001462BE"/>
    <w:rsid w:val="001467B6"/>
    <w:rsid w:val="00146C07"/>
    <w:rsid w:val="00146C84"/>
    <w:rsid w:val="00146FF4"/>
    <w:rsid w:val="001472B6"/>
    <w:rsid w:val="001473B7"/>
    <w:rsid w:val="00147638"/>
    <w:rsid w:val="0014772B"/>
    <w:rsid w:val="00147F73"/>
    <w:rsid w:val="00150249"/>
    <w:rsid w:val="001509BE"/>
    <w:rsid w:val="00150B2C"/>
    <w:rsid w:val="001514B7"/>
    <w:rsid w:val="001515DF"/>
    <w:rsid w:val="001518BB"/>
    <w:rsid w:val="00151967"/>
    <w:rsid w:val="00151CC2"/>
    <w:rsid w:val="00152176"/>
    <w:rsid w:val="00152C1E"/>
    <w:rsid w:val="00152F16"/>
    <w:rsid w:val="00152F4A"/>
    <w:rsid w:val="00152FA9"/>
    <w:rsid w:val="00153304"/>
    <w:rsid w:val="00153495"/>
    <w:rsid w:val="001534E6"/>
    <w:rsid w:val="0015381A"/>
    <w:rsid w:val="00153DAF"/>
    <w:rsid w:val="0015508A"/>
    <w:rsid w:val="001550AE"/>
    <w:rsid w:val="0015577B"/>
    <w:rsid w:val="0015596B"/>
    <w:rsid w:val="00156D9D"/>
    <w:rsid w:val="0015731F"/>
    <w:rsid w:val="0015738E"/>
    <w:rsid w:val="001578C1"/>
    <w:rsid w:val="00157C3C"/>
    <w:rsid w:val="001600B7"/>
    <w:rsid w:val="00160324"/>
    <w:rsid w:val="00160584"/>
    <w:rsid w:val="00160726"/>
    <w:rsid w:val="001609FB"/>
    <w:rsid w:val="00160B31"/>
    <w:rsid w:val="00160E6C"/>
    <w:rsid w:val="0016177D"/>
    <w:rsid w:val="00161B3D"/>
    <w:rsid w:val="00162290"/>
    <w:rsid w:val="001624C7"/>
    <w:rsid w:val="001626EE"/>
    <w:rsid w:val="00162F58"/>
    <w:rsid w:val="00163824"/>
    <w:rsid w:val="001643BA"/>
    <w:rsid w:val="001648F0"/>
    <w:rsid w:val="00164A22"/>
    <w:rsid w:val="00164CA5"/>
    <w:rsid w:val="001650B1"/>
    <w:rsid w:val="00165926"/>
    <w:rsid w:val="00165C9A"/>
    <w:rsid w:val="00165F2E"/>
    <w:rsid w:val="00165FC5"/>
    <w:rsid w:val="001660A5"/>
    <w:rsid w:val="00166273"/>
    <w:rsid w:val="001662D3"/>
    <w:rsid w:val="0016713F"/>
    <w:rsid w:val="00167564"/>
    <w:rsid w:val="00167B27"/>
    <w:rsid w:val="00170155"/>
    <w:rsid w:val="0017062E"/>
    <w:rsid w:val="00170A66"/>
    <w:rsid w:val="001712EB"/>
    <w:rsid w:val="00171976"/>
    <w:rsid w:val="0017198E"/>
    <w:rsid w:val="00171E94"/>
    <w:rsid w:val="0017265E"/>
    <w:rsid w:val="001727D5"/>
    <w:rsid w:val="00172B24"/>
    <w:rsid w:val="00172DE9"/>
    <w:rsid w:val="001733D5"/>
    <w:rsid w:val="00173AC9"/>
    <w:rsid w:val="00173D37"/>
    <w:rsid w:val="00174709"/>
    <w:rsid w:val="001747D2"/>
    <w:rsid w:val="00174E2E"/>
    <w:rsid w:val="00174E96"/>
    <w:rsid w:val="00175467"/>
    <w:rsid w:val="00175AF1"/>
    <w:rsid w:val="00176E3E"/>
    <w:rsid w:val="0017726B"/>
    <w:rsid w:val="00177557"/>
    <w:rsid w:val="00177568"/>
    <w:rsid w:val="00177D4A"/>
    <w:rsid w:val="00177D54"/>
    <w:rsid w:val="00177E09"/>
    <w:rsid w:val="001800B3"/>
    <w:rsid w:val="0018027C"/>
    <w:rsid w:val="00180DA2"/>
    <w:rsid w:val="00180F48"/>
    <w:rsid w:val="00180FCE"/>
    <w:rsid w:val="0018109A"/>
    <w:rsid w:val="0018156C"/>
    <w:rsid w:val="0018176A"/>
    <w:rsid w:val="00183017"/>
    <w:rsid w:val="0018308E"/>
    <w:rsid w:val="00183531"/>
    <w:rsid w:val="001838B7"/>
    <w:rsid w:val="00183AB7"/>
    <w:rsid w:val="00183BF4"/>
    <w:rsid w:val="0018414B"/>
    <w:rsid w:val="001843A1"/>
    <w:rsid w:val="00184538"/>
    <w:rsid w:val="0018483B"/>
    <w:rsid w:val="00184E03"/>
    <w:rsid w:val="00184ECE"/>
    <w:rsid w:val="0018504A"/>
    <w:rsid w:val="0018519A"/>
    <w:rsid w:val="001853FB"/>
    <w:rsid w:val="0018541C"/>
    <w:rsid w:val="0018542A"/>
    <w:rsid w:val="001855A0"/>
    <w:rsid w:val="00185775"/>
    <w:rsid w:val="00185C2D"/>
    <w:rsid w:val="00186761"/>
    <w:rsid w:val="001868AB"/>
    <w:rsid w:val="001869E3"/>
    <w:rsid w:val="00186C66"/>
    <w:rsid w:val="00186C9B"/>
    <w:rsid w:val="00186D96"/>
    <w:rsid w:val="0018701D"/>
    <w:rsid w:val="00187266"/>
    <w:rsid w:val="0018734B"/>
    <w:rsid w:val="0018748E"/>
    <w:rsid w:val="001879B1"/>
    <w:rsid w:val="00187F5C"/>
    <w:rsid w:val="00187FDD"/>
    <w:rsid w:val="0019064F"/>
    <w:rsid w:val="0019088A"/>
    <w:rsid w:val="001908E2"/>
    <w:rsid w:val="00190CF8"/>
    <w:rsid w:val="00191087"/>
    <w:rsid w:val="0019121C"/>
    <w:rsid w:val="00191708"/>
    <w:rsid w:val="00191799"/>
    <w:rsid w:val="001917BB"/>
    <w:rsid w:val="001918D6"/>
    <w:rsid w:val="00191A28"/>
    <w:rsid w:val="00191A2B"/>
    <w:rsid w:val="00191CE0"/>
    <w:rsid w:val="00192338"/>
    <w:rsid w:val="001924FC"/>
    <w:rsid w:val="00192640"/>
    <w:rsid w:val="00193830"/>
    <w:rsid w:val="00193B26"/>
    <w:rsid w:val="0019433D"/>
    <w:rsid w:val="001943E0"/>
    <w:rsid w:val="0019464A"/>
    <w:rsid w:val="001949AD"/>
    <w:rsid w:val="00194BBB"/>
    <w:rsid w:val="001958F4"/>
    <w:rsid w:val="00195909"/>
    <w:rsid w:val="00195953"/>
    <w:rsid w:val="00195A96"/>
    <w:rsid w:val="00195AB4"/>
    <w:rsid w:val="00195DF3"/>
    <w:rsid w:val="00196B58"/>
    <w:rsid w:val="001974ED"/>
    <w:rsid w:val="001977E2"/>
    <w:rsid w:val="00197CAD"/>
    <w:rsid w:val="001A0303"/>
    <w:rsid w:val="001A04A4"/>
    <w:rsid w:val="001A0833"/>
    <w:rsid w:val="001A16F6"/>
    <w:rsid w:val="001A19A3"/>
    <w:rsid w:val="001A1BBF"/>
    <w:rsid w:val="001A1BF1"/>
    <w:rsid w:val="001A1EE1"/>
    <w:rsid w:val="001A1F63"/>
    <w:rsid w:val="001A22A7"/>
    <w:rsid w:val="001A296D"/>
    <w:rsid w:val="001A2ADB"/>
    <w:rsid w:val="001A2DB4"/>
    <w:rsid w:val="001A3098"/>
    <w:rsid w:val="001A38BC"/>
    <w:rsid w:val="001A41FD"/>
    <w:rsid w:val="001A47D9"/>
    <w:rsid w:val="001A47E5"/>
    <w:rsid w:val="001A4D07"/>
    <w:rsid w:val="001A58EF"/>
    <w:rsid w:val="001A5B85"/>
    <w:rsid w:val="001A5B87"/>
    <w:rsid w:val="001A5DBD"/>
    <w:rsid w:val="001A654F"/>
    <w:rsid w:val="001A6A01"/>
    <w:rsid w:val="001A6B56"/>
    <w:rsid w:val="001A6B7F"/>
    <w:rsid w:val="001B149A"/>
    <w:rsid w:val="001B155A"/>
    <w:rsid w:val="001B155F"/>
    <w:rsid w:val="001B1657"/>
    <w:rsid w:val="001B2323"/>
    <w:rsid w:val="001B2428"/>
    <w:rsid w:val="001B2699"/>
    <w:rsid w:val="001B28FF"/>
    <w:rsid w:val="001B2C1D"/>
    <w:rsid w:val="001B307C"/>
    <w:rsid w:val="001B3584"/>
    <w:rsid w:val="001B3CD8"/>
    <w:rsid w:val="001B3DA2"/>
    <w:rsid w:val="001B426D"/>
    <w:rsid w:val="001B42D3"/>
    <w:rsid w:val="001B4C6F"/>
    <w:rsid w:val="001B4E27"/>
    <w:rsid w:val="001B4E53"/>
    <w:rsid w:val="001B5454"/>
    <w:rsid w:val="001B5B83"/>
    <w:rsid w:val="001B5E3D"/>
    <w:rsid w:val="001B5E76"/>
    <w:rsid w:val="001B6070"/>
    <w:rsid w:val="001B64D3"/>
    <w:rsid w:val="001B6AD7"/>
    <w:rsid w:val="001B6C3F"/>
    <w:rsid w:val="001B6FC7"/>
    <w:rsid w:val="001B7211"/>
    <w:rsid w:val="001B75A1"/>
    <w:rsid w:val="001B7828"/>
    <w:rsid w:val="001B7899"/>
    <w:rsid w:val="001B7D64"/>
    <w:rsid w:val="001B7FD8"/>
    <w:rsid w:val="001C002D"/>
    <w:rsid w:val="001C04E6"/>
    <w:rsid w:val="001C0568"/>
    <w:rsid w:val="001C10B4"/>
    <w:rsid w:val="001C1AEA"/>
    <w:rsid w:val="001C2D8B"/>
    <w:rsid w:val="001C3335"/>
    <w:rsid w:val="001C38FF"/>
    <w:rsid w:val="001C42E6"/>
    <w:rsid w:val="001C440D"/>
    <w:rsid w:val="001C499B"/>
    <w:rsid w:val="001C4A0C"/>
    <w:rsid w:val="001C4FB6"/>
    <w:rsid w:val="001C50E7"/>
    <w:rsid w:val="001C573D"/>
    <w:rsid w:val="001C58A8"/>
    <w:rsid w:val="001C5CE5"/>
    <w:rsid w:val="001C6349"/>
    <w:rsid w:val="001C68B1"/>
    <w:rsid w:val="001C6B1F"/>
    <w:rsid w:val="001C6C18"/>
    <w:rsid w:val="001C7251"/>
    <w:rsid w:val="001C779C"/>
    <w:rsid w:val="001C7893"/>
    <w:rsid w:val="001C78CD"/>
    <w:rsid w:val="001C7CBB"/>
    <w:rsid w:val="001D014E"/>
    <w:rsid w:val="001D04B8"/>
    <w:rsid w:val="001D0634"/>
    <w:rsid w:val="001D0AC5"/>
    <w:rsid w:val="001D173D"/>
    <w:rsid w:val="001D1C47"/>
    <w:rsid w:val="001D1D31"/>
    <w:rsid w:val="001D234D"/>
    <w:rsid w:val="001D245F"/>
    <w:rsid w:val="001D2934"/>
    <w:rsid w:val="001D2DB0"/>
    <w:rsid w:val="001D2DED"/>
    <w:rsid w:val="001D2F3A"/>
    <w:rsid w:val="001D319C"/>
    <w:rsid w:val="001D3556"/>
    <w:rsid w:val="001D3DE1"/>
    <w:rsid w:val="001D4200"/>
    <w:rsid w:val="001D4D29"/>
    <w:rsid w:val="001D4E4E"/>
    <w:rsid w:val="001D5D5D"/>
    <w:rsid w:val="001D6000"/>
    <w:rsid w:val="001D631B"/>
    <w:rsid w:val="001D69CF"/>
    <w:rsid w:val="001D70F4"/>
    <w:rsid w:val="001D73BC"/>
    <w:rsid w:val="001D77BD"/>
    <w:rsid w:val="001D7880"/>
    <w:rsid w:val="001D7CE1"/>
    <w:rsid w:val="001D7F2A"/>
    <w:rsid w:val="001E0138"/>
    <w:rsid w:val="001E0C17"/>
    <w:rsid w:val="001E0DC0"/>
    <w:rsid w:val="001E13F3"/>
    <w:rsid w:val="001E1A50"/>
    <w:rsid w:val="001E2A5A"/>
    <w:rsid w:val="001E3285"/>
    <w:rsid w:val="001E33A0"/>
    <w:rsid w:val="001E34C8"/>
    <w:rsid w:val="001E36ED"/>
    <w:rsid w:val="001E3974"/>
    <w:rsid w:val="001E3AA2"/>
    <w:rsid w:val="001E3DCA"/>
    <w:rsid w:val="001E3E8E"/>
    <w:rsid w:val="001E4701"/>
    <w:rsid w:val="001E4940"/>
    <w:rsid w:val="001E496D"/>
    <w:rsid w:val="001E4C93"/>
    <w:rsid w:val="001E5ABB"/>
    <w:rsid w:val="001E5CA8"/>
    <w:rsid w:val="001E5DE2"/>
    <w:rsid w:val="001E63C8"/>
    <w:rsid w:val="001E6444"/>
    <w:rsid w:val="001E6743"/>
    <w:rsid w:val="001E68C6"/>
    <w:rsid w:val="001E68EF"/>
    <w:rsid w:val="001E7640"/>
    <w:rsid w:val="001E7F06"/>
    <w:rsid w:val="001F05EC"/>
    <w:rsid w:val="001F0941"/>
    <w:rsid w:val="001F0B71"/>
    <w:rsid w:val="001F126B"/>
    <w:rsid w:val="001F1657"/>
    <w:rsid w:val="001F1749"/>
    <w:rsid w:val="001F1C64"/>
    <w:rsid w:val="001F2062"/>
    <w:rsid w:val="001F20CD"/>
    <w:rsid w:val="001F235E"/>
    <w:rsid w:val="001F2DB0"/>
    <w:rsid w:val="001F38EB"/>
    <w:rsid w:val="001F4BD8"/>
    <w:rsid w:val="001F4D3A"/>
    <w:rsid w:val="001F5DB4"/>
    <w:rsid w:val="001F60A1"/>
    <w:rsid w:val="001F60E7"/>
    <w:rsid w:val="001F64A3"/>
    <w:rsid w:val="001F64BB"/>
    <w:rsid w:val="001F64BC"/>
    <w:rsid w:val="001F7038"/>
    <w:rsid w:val="001F706E"/>
    <w:rsid w:val="001F785D"/>
    <w:rsid w:val="001F7DE9"/>
    <w:rsid w:val="00200157"/>
    <w:rsid w:val="00200615"/>
    <w:rsid w:val="002006DC"/>
    <w:rsid w:val="00200753"/>
    <w:rsid w:val="0020088E"/>
    <w:rsid w:val="00200924"/>
    <w:rsid w:val="00200F5A"/>
    <w:rsid w:val="002022AA"/>
    <w:rsid w:val="002026D8"/>
    <w:rsid w:val="00202A3F"/>
    <w:rsid w:val="00202F1F"/>
    <w:rsid w:val="0020309E"/>
    <w:rsid w:val="002037B8"/>
    <w:rsid w:val="002039AF"/>
    <w:rsid w:val="00203A26"/>
    <w:rsid w:val="00203EEB"/>
    <w:rsid w:val="0020401D"/>
    <w:rsid w:val="00204049"/>
    <w:rsid w:val="002040EA"/>
    <w:rsid w:val="002048DE"/>
    <w:rsid w:val="00204903"/>
    <w:rsid w:val="00205230"/>
    <w:rsid w:val="002053CB"/>
    <w:rsid w:val="002058FB"/>
    <w:rsid w:val="00205B59"/>
    <w:rsid w:val="00206649"/>
    <w:rsid w:val="00207CC0"/>
    <w:rsid w:val="00207E29"/>
    <w:rsid w:val="00207EA7"/>
    <w:rsid w:val="0021092E"/>
    <w:rsid w:val="00210963"/>
    <w:rsid w:val="00210B22"/>
    <w:rsid w:val="002112D7"/>
    <w:rsid w:val="0021135B"/>
    <w:rsid w:val="00211D4F"/>
    <w:rsid w:val="00212311"/>
    <w:rsid w:val="0021343A"/>
    <w:rsid w:val="002137F8"/>
    <w:rsid w:val="00213C72"/>
    <w:rsid w:val="00214641"/>
    <w:rsid w:val="00214EC5"/>
    <w:rsid w:val="002150BF"/>
    <w:rsid w:val="0021533F"/>
    <w:rsid w:val="00215704"/>
    <w:rsid w:val="002158F1"/>
    <w:rsid w:val="00215BED"/>
    <w:rsid w:val="00215C51"/>
    <w:rsid w:val="00215DC4"/>
    <w:rsid w:val="002169D8"/>
    <w:rsid w:val="00216B7D"/>
    <w:rsid w:val="00216C3A"/>
    <w:rsid w:val="00216EA5"/>
    <w:rsid w:val="00217069"/>
    <w:rsid w:val="0021716C"/>
    <w:rsid w:val="00217E8B"/>
    <w:rsid w:val="00217EF5"/>
    <w:rsid w:val="00220440"/>
    <w:rsid w:val="00220A3B"/>
    <w:rsid w:val="00220D07"/>
    <w:rsid w:val="00220E04"/>
    <w:rsid w:val="0022126D"/>
    <w:rsid w:val="00221280"/>
    <w:rsid w:val="00221BEA"/>
    <w:rsid w:val="00221C1D"/>
    <w:rsid w:val="00221E16"/>
    <w:rsid w:val="0022254D"/>
    <w:rsid w:val="0022270B"/>
    <w:rsid w:val="0022293F"/>
    <w:rsid w:val="00222AA6"/>
    <w:rsid w:val="00222AF5"/>
    <w:rsid w:val="00222C1A"/>
    <w:rsid w:val="00223256"/>
    <w:rsid w:val="0022406C"/>
    <w:rsid w:val="00224252"/>
    <w:rsid w:val="002246B4"/>
    <w:rsid w:val="00225846"/>
    <w:rsid w:val="00225BF9"/>
    <w:rsid w:val="00225EB3"/>
    <w:rsid w:val="00225EE0"/>
    <w:rsid w:val="002262A3"/>
    <w:rsid w:val="00226667"/>
    <w:rsid w:val="0022680C"/>
    <w:rsid w:val="00226851"/>
    <w:rsid w:val="00227385"/>
    <w:rsid w:val="00227503"/>
    <w:rsid w:val="00227A8E"/>
    <w:rsid w:val="00227C69"/>
    <w:rsid w:val="00227EF0"/>
    <w:rsid w:val="00230776"/>
    <w:rsid w:val="00232046"/>
    <w:rsid w:val="002320DC"/>
    <w:rsid w:val="0023245A"/>
    <w:rsid w:val="002327B3"/>
    <w:rsid w:val="00232B57"/>
    <w:rsid w:val="00232C56"/>
    <w:rsid w:val="00232F76"/>
    <w:rsid w:val="002336E6"/>
    <w:rsid w:val="002336F1"/>
    <w:rsid w:val="002338DE"/>
    <w:rsid w:val="002344C6"/>
    <w:rsid w:val="00235663"/>
    <w:rsid w:val="00235850"/>
    <w:rsid w:val="002359BC"/>
    <w:rsid w:val="00235BBF"/>
    <w:rsid w:val="00236276"/>
    <w:rsid w:val="002367CE"/>
    <w:rsid w:val="00236A1A"/>
    <w:rsid w:val="0023778B"/>
    <w:rsid w:val="00240BED"/>
    <w:rsid w:val="00241032"/>
    <w:rsid w:val="00241767"/>
    <w:rsid w:val="00241C52"/>
    <w:rsid w:val="0024258D"/>
    <w:rsid w:val="0024319F"/>
    <w:rsid w:val="002431E0"/>
    <w:rsid w:val="0024331B"/>
    <w:rsid w:val="00243CF4"/>
    <w:rsid w:val="00243ED7"/>
    <w:rsid w:val="00244297"/>
    <w:rsid w:val="00244556"/>
    <w:rsid w:val="00245181"/>
    <w:rsid w:val="00245899"/>
    <w:rsid w:val="00245A98"/>
    <w:rsid w:val="00245E5C"/>
    <w:rsid w:val="0024643C"/>
    <w:rsid w:val="00246996"/>
    <w:rsid w:val="00246B14"/>
    <w:rsid w:val="00246EFF"/>
    <w:rsid w:val="002471E8"/>
    <w:rsid w:val="002471FB"/>
    <w:rsid w:val="002472F4"/>
    <w:rsid w:val="002474ED"/>
    <w:rsid w:val="00250758"/>
    <w:rsid w:val="00250AB3"/>
    <w:rsid w:val="00250F01"/>
    <w:rsid w:val="00250F03"/>
    <w:rsid w:val="002516D0"/>
    <w:rsid w:val="00252098"/>
    <w:rsid w:val="00252D90"/>
    <w:rsid w:val="00252EBE"/>
    <w:rsid w:val="002535A6"/>
    <w:rsid w:val="00254101"/>
    <w:rsid w:val="00254271"/>
    <w:rsid w:val="0025448D"/>
    <w:rsid w:val="00254717"/>
    <w:rsid w:val="00254ED4"/>
    <w:rsid w:val="0025544C"/>
    <w:rsid w:val="002555F5"/>
    <w:rsid w:val="002558CE"/>
    <w:rsid w:val="00256148"/>
    <w:rsid w:val="002564E8"/>
    <w:rsid w:val="0025667F"/>
    <w:rsid w:val="00256807"/>
    <w:rsid w:val="00256DE0"/>
    <w:rsid w:val="00256E0F"/>
    <w:rsid w:val="0025737A"/>
    <w:rsid w:val="002573FC"/>
    <w:rsid w:val="00257496"/>
    <w:rsid w:val="002579C2"/>
    <w:rsid w:val="00257C95"/>
    <w:rsid w:val="00257DC7"/>
    <w:rsid w:val="00257E4B"/>
    <w:rsid w:val="0026076B"/>
    <w:rsid w:val="00260B7A"/>
    <w:rsid w:val="00260CD9"/>
    <w:rsid w:val="00260D10"/>
    <w:rsid w:val="00260F30"/>
    <w:rsid w:val="0026117F"/>
    <w:rsid w:val="00261377"/>
    <w:rsid w:val="00261827"/>
    <w:rsid w:val="00261B01"/>
    <w:rsid w:val="00262220"/>
    <w:rsid w:val="00262944"/>
    <w:rsid w:val="00262BCB"/>
    <w:rsid w:val="00263268"/>
    <w:rsid w:val="00263452"/>
    <w:rsid w:val="00263974"/>
    <w:rsid w:val="00263DE1"/>
    <w:rsid w:val="00263E8E"/>
    <w:rsid w:val="00264054"/>
    <w:rsid w:val="002640EC"/>
    <w:rsid w:val="00264FF4"/>
    <w:rsid w:val="002650B7"/>
    <w:rsid w:val="002656BD"/>
    <w:rsid w:val="00265D48"/>
    <w:rsid w:val="00266BE1"/>
    <w:rsid w:val="00266F69"/>
    <w:rsid w:val="002670B4"/>
    <w:rsid w:val="002670CA"/>
    <w:rsid w:val="00267312"/>
    <w:rsid w:val="00267909"/>
    <w:rsid w:val="00267F8D"/>
    <w:rsid w:val="002702A2"/>
    <w:rsid w:val="002709C8"/>
    <w:rsid w:val="00270FD8"/>
    <w:rsid w:val="00271376"/>
    <w:rsid w:val="00271681"/>
    <w:rsid w:val="00272129"/>
    <w:rsid w:val="00272255"/>
    <w:rsid w:val="0027256B"/>
    <w:rsid w:val="00272671"/>
    <w:rsid w:val="00272A31"/>
    <w:rsid w:val="00272C73"/>
    <w:rsid w:val="00273181"/>
    <w:rsid w:val="002734AE"/>
    <w:rsid w:val="00273753"/>
    <w:rsid w:val="00273D55"/>
    <w:rsid w:val="00273F94"/>
    <w:rsid w:val="00273FE0"/>
    <w:rsid w:val="002746FD"/>
    <w:rsid w:val="002749CE"/>
    <w:rsid w:val="00274B18"/>
    <w:rsid w:val="0027501B"/>
    <w:rsid w:val="00275286"/>
    <w:rsid w:val="002753F9"/>
    <w:rsid w:val="0027643C"/>
    <w:rsid w:val="00276AAA"/>
    <w:rsid w:val="00277B7A"/>
    <w:rsid w:val="00277D05"/>
    <w:rsid w:val="00277DCB"/>
    <w:rsid w:val="002803C5"/>
    <w:rsid w:val="002804F7"/>
    <w:rsid w:val="002806E0"/>
    <w:rsid w:val="00280A2E"/>
    <w:rsid w:val="00280DA1"/>
    <w:rsid w:val="00281252"/>
    <w:rsid w:val="00281399"/>
    <w:rsid w:val="002815C0"/>
    <w:rsid w:val="0028177F"/>
    <w:rsid w:val="002817AF"/>
    <w:rsid w:val="002817F5"/>
    <w:rsid w:val="0028186D"/>
    <w:rsid w:val="0028196E"/>
    <w:rsid w:val="00281A20"/>
    <w:rsid w:val="00281AE7"/>
    <w:rsid w:val="00281F81"/>
    <w:rsid w:val="002823AF"/>
    <w:rsid w:val="00282844"/>
    <w:rsid w:val="00282F1F"/>
    <w:rsid w:val="0028301A"/>
    <w:rsid w:val="00283150"/>
    <w:rsid w:val="002833B5"/>
    <w:rsid w:val="002837D0"/>
    <w:rsid w:val="00284227"/>
    <w:rsid w:val="00284E05"/>
    <w:rsid w:val="002857A0"/>
    <w:rsid w:val="00285819"/>
    <w:rsid w:val="002858C1"/>
    <w:rsid w:val="00285D63"/>
    <w:rsid w:val="00286706"/>
    <w:rsid w:val="00286D6A"/>
    <w:rsid w:val="00286D7C"/>
    <w:rsid w:val="0028740C"/>
    <w:rsid w:val="00287509"/>
    <w:rsid w:val="002877B7"/>
    <w:rsid w:val="00287EA3"/>
    <w:rsid w:val="0029037C"/>
    <w:rsid w:val="00290568"/>
    <w:rsid w:val="00290B82"/>
    <w:rsid w:val="00290C8A"/>
    <w:rsid w:val="00290E69"/>
    <w:rsid w:val="0029116A"/>
    <w:rsid w:val="00291756"/>
    <w:rsid w:val="00292036"/>
    <w:rsid w:val="0029228B"/>
    <w:rsid w:val="0029238E"/>
    <w:rsid w:val="0029274B"/>
    <w:rsid w:val="00292C53"/>
    <w:rsid w:val="00293034"/>
    <w:rsid w:val="00293233"/>
    <w:rsid w:val="0029355F"/>
    <w:rsid w:val="002936A7"/>
    <w:rsid w:val="00293760"/>
    <w:rsid w:val="00293E29"/>
    <w:rsid w:val="00293F3A"/>
    <w:rsid w:val="00293F78"/>
    <w:rsid w:val="0029407C"/>
    <w:rsid w:val="002941CE"/>
    <w:rsid w:val="002942EB"/>
    <w:rsid w:val="0029471A"/>
    <w:rsid w:val="002947FA"/>
    <w:rsid w:val="00294A11"/>
    <w:rsid w:val="00294EEE"/>
    <w:rsid w:val="0029538A"/>
    <w:rsid w:val="0029575C"/>
    <w:rsid w:val="00295D67"/>
    <w:rsid w:val="00295DA2"/>
    <w:rsid w:val="00295DF6"/>
    <w:rsid w:val="00295E8F"/>
    <w:rsid w:val="00296307"/>
    <w:rsid w:val="0029680D"/>
    <w:rsid w:val="00296864"/>
    <w:rsid w:val="00296C9A"/>
    <w:rsid w:val="00297092"/>
    <w:rsid w:val="002970B6"/>
    <w:rsid w:val="00297B5E"/>
    <w:rsid w:val="00297B8F"/>
    <w:rsid w:val="002A0350"/>
    <w:rsid w:val="002A0AF0"/>
    <w:rsid w:val="002A13EA"/>
    <w:rsid w:val="002A1665"/>
    <w:rsid w:val="002A1AB5"/>
    <w:rsid w:val="002A1F24"/>
    <w:rsid w:val="002A2452"/>
    <w:rsid w:val="002A248C"/>
    <w:rsid w:val="002A2594"/>
    <w:rsid w:val="002A28C4"/>
    <w:rsid w:val="002A28EA"/>
    <w:rsid w:val="002A2BD3"/>
    <w:rsid w:val="002A2FF0"/>
    <w:rsid w:val="002A32B1"/>
    <w:rsid w:val="002A3404"/>
    <w:rsid w:val="002A39A1"/>
    <w:rsid w:val="002A3E9A"/>
    <w:rsid w:val="002A432B"/>
    <w:rsid w:val="002A4A40"/>
    <w:rsid w:val="002A4A91"/>
    <w:rsid w:val="002A4F7A"/>
    <w:rsid w:val="002A5434"/>
    <w:rsid w:val="002A56AF"/>
    <w:rsid w:val="002A590E"/>
    <w:rsid w:val="002A60B3"/>
    <w:rsid w:val="002A6389"/>
    <w:rsid w:val="002A6E0F"/>
    <w:rsid w:val="002A7291"/>
    <w:rsid w:val="002A73E0"/>
    <w:rsid w:val="002A7B9E"/>
    <w:rsid w:val="002A7F29"/>
    <w:rsid w:val="002B02D9"/>
    <w:rsid w:val="002B0444"/>
    <w:rsid w:val="002B0461"/>
    <w:rsid w:val="002B098F"/>
    <w:rsid w:val="002B14CD"/>
    <w:rsid w:val="002B1BCE"/>
    <w:rsid w:val="002B1C6B"/>
    <w:rsid w:val="002B1D61"/>
    <w:rsid w:val="002B2C17"/>
    <w:rsid w:val="002B343F"/>
    <w:rsid w:val="002B3859"/>
    <w:rsid w:val="002B385D"/>
    <w:rsid w:val="002B3C4B"/>
    <w:rsid w:val="002B4209"/>
    <w:rsid w:val="002B472B"/>
    <w:rsid w:val="002B48A4"/>
    <w:rsid w:val="002B49A9"/>
    <w:rsid w:val="002B4B9F"/>
    <w:rsid w:val="002B4DF5"/>
    <w:rsid w:val="002B50CD"/>
    <w:rsid w:val="002B5150"/>
    <w:rsid w:val="002B5A13"/>
    <w:rsid w:val="002B5F29"/>
    <w:rsid w:val="002B607D"/>
    <w:rsid w:val="002B628E"/>
    <w:rsid w:val="002B66B3"/>
    <w:rsid w:val="002B6964"/>
    <w:rsid w:val="002B70B1"/>
    <w:rsid w:val="002B74BA"/>
    <w:rsid w:val="002B7981"/>
    <w:rsid w:val="002B7B50"/>
    <w:rsid w:val="002C02B5"/>
    <w:rsid w:val="002C0983"/>
    <w:rsid w:val="002C0D3C"/>
    <w:rsid w:val="002C1549"/>
    <w:rsid w:val="002C162A"/>
    <w:rsid w:val="002C1C08"/>
    <w:rsid w:val="002C1CDF"/>
    <w:rsid w:val="002C1EC1"/>
    <w:rsid w:val="002C2269"/>
    <w:rsid w:val="002C38D7"/>
    <w:rsid w:val="002C3B04"/>
    <w:rsid w:val="002C3B62"/>
    <w:rsid w:val="002C3E39"/>
    <w:rsid w:val="002C422E"/>
    <w:rsid w:val="002C422F"/>
    <w:rsid w:val="002C4D8F"/>
    <w:rsid w:val="002C4E2F"/>
    <w:rsid w:val="002C57E9"/>
    <w:rsid w:val="002C6178"/>
    <w:rsid w:val="002C67C1"/>
    <w:rsid w:val="002C6951"/>
    <w:rsid w:val="002C76EC"/>
    <w:rsid w:val="002C7BCD"/>
    <w:rsid w:val="002C7C37"/>
    <w:rsid w:val="002C7E0B"/>
    <w:rsid w:val="002D1025"/>
    <w:rsid w:val="002D2149"/>
    <w:rsid w:val="002D221F"/>
    <w:rsid w:val="002D278A"/>
    <w:rsid w:val="002D35C9"/>
    <w:rsid w:val="002D3CBF"/>
    <w:rsid w:val="002D3EBF"/>
    <w:rsid w:val="002D3F93"/>
    <w:rsid w:val="002D4672"/>
    <w:rsid w:val="002D4AFC"/>
    <w:rsid w:val="002D4B83"/>
    <w:rsid w:val="002D5019"/>
    <w:rsid w:val="002D5168"/>
    <w:rsid w:val="002D5388"/>
    <w:rsid w:val="002D5947"/>
    <w:rsid w:val="002D6128"/>
    <w:rsid w:val="002D62A8"/>
    <w:rsid w:val="002D631D"/>
    <w:rsid w:val="002D6B43"/>
    <w:rsid w:val="002D7ACA"/>
    <w:rsid w:val="002E04C9"/>
    <w:rsid w:val="002E056F"/>
    <w:rsid w:val="002E07AC"/>
    <w:rsid w:val="002E08DB"/>
    <w:rsid w:val="002E0B63"/>
    <w:rsid w:val="002E1D7D"/>
    <w:rsid w:val="002E2294"/>
    <w:rsid w:val="002E2949"/>
    <w:rsid w:val="002E33BA"/>
    <w:rsid w:val="002E350A"/>
    <w:rsid w:val="002E391B"/>
    <w:rsid w:val="002E398D"/>
    <w:rsid w:val="002E3E3A"/>
    <w:rsid w:val="002E4326"/>
    <w:rsid w:val="002E4FBD"/>
    <w:rsid w:val="002E5085"/>
    <w:rsid w:val="002E5387"/>
    <w:rsid w:val="002E5709"/>
    <w:rsid w:val="002E5DFA"/>
    <w:rsid w:val="002E5FAA"/>
    <w:rsid w:val="002E688B"/>
    <w:rsid w:val="002E6AE3"/>
    <w:rsid w:val="002E6FB8"/>
    <w:rsid w:val="002E7678"/>
    <w:rsid w:val="002E774F"/>
    <w:rsid w:val="002E7A2A"/>
    <w:rsid w:val="002F0017"/>
    <w:rsid w:val="002F00BB"/>
    <w:rsid w:val="002F027E"/>
    <w:rsid w:val="002F03FB"/>
    <w:rsid w:val="002F0783"/>
    <w:rsid w:val="002F08FF"/>
    <w:rsid w:val="002F0AE8"/>
    <w:rsid w:val="002F0D53"/>
    <w:rsid w:val="002F0F6C"/>
    <w:rsid w:val="002F11CC"/>
    <w:rsid w:val="002F129A"/>
    <w:rsid w:val="002F12DB"/>
    <w:rsid w:val="002F1C56"/>
    <w:rsid w:val="002F1D88"/>
    <w:rsid w:val="002F2D81"/>
    <w:rsid w:val="002F2E5C"/>
    <w:rsid w:val="002F378B"/>
    <w:rsid w:val="002F3858"/>
    <w:rsid w:val="002F387C"/>
    <w:rsid w:val="002F39E7"/>
    <w:rsid w:val="002F3BA6"/>
    <w:rsid w:val="002F3C08"/>
    <w:rsid w:val="002F3F5E"/>
    <w:rsid w:val="002F4082"/>
    <w:rsid w:val="002F463E"/>
    <w:rsid w:val="002F4648"/>
    <w:rsid w:val="002F480B"/>
    <w:rsid w:val="002F4E40"/>
    <w:rsid w:val="002F4E9B"/>
    <w:rsid w:val="002F5013"/>
    <w:rsid w:val="002F5333"/>
    <w:rsid w:val="002F53F7"/>
    <w:rsid w:val="002F5B4C"/>
    <w:rsid w:val="002F5F34"/>
    <w:rsid w:val="002F65B9"/>
    <w:rsid w:val="002F6C5D"/>
    <w:rsid w:val="002F7760"/>
    <w:rsid w:val="003008EC"/>
    <w:rsid w:val="00300C06"/>
    <w:rsid w:val="00301305"/>
    <w:rsid w:val="00301510"/>
    <w:rsid w:val="003016F2"/>
    <w:rsid w:val="003018E4"/>
    <w:rsid w:val="00301A4A"/>
    <w:rsid w:val="00301AE0"/>
    <w:rsid w:val="00301B8E"/>
    <w:rsid w:val="00301D03"/>
    <w:rsid w:val="00302D60"/>
    <w:rsid w:val="00303386"/>
    <w:rsid w:val="00303480"/>
    <w:rsid w:val="00303980"/>
    <w:rsid w:val="00303ED0"/>
    <w:rsid w:val="0030435F"/>
    <w:rsid w:val="0030460D"/>
    <w:rsid w:val="00304F55"/>
    <w:rsid w:val="00305439"/>
    <w:rsid w:val="00305901"/>
    <w:rsid w:val="00305CD5"/>
    <w:rsid w:val="00305EE3"/>
    <w:rsid w:val="00305F58"/>
    <w:rsid w:val="00306072"/>
    <w:rsid w:val="00306209"/>
    <w:rsid w:val="0030633B"/>
    <w:rsid w:val="003070D6"/>
    <w:rsid w:val="00307169"/>
    <w:rsid w:val="00307177"/>
    <w:rsid w:val="0030764C"/>
    <w:rsid w:val="003100F7"/>
    <w:rsid w:val="0031021A"/>
    <w:rsid w:val="0031052E"/>
    <w:rsid w:val="003106CF"/>
    <w:rsid w:val="00310932"/>
    <w:rsid w:val="00310A10"/>
    <w:rsid w:val="003113EC"/>
    <w:rsid w:val="00311E65"/>
    <w:rsid w:val="00312103"/>
    <w:rsid w:val="003124B3"/>
    <w:rsid w:val="003126F4"/>
    <w:rsid w:val="00312A7C"/>
    <w:rsid w:val="00312D49"/>
    <w:rsid w:val="003130F0"/>
    <w:rsid w:val="003131EB"/>
    <w:rsid w:val="0031330D"/>
    <w:rsid w:val="00313374"/>
    <w:rsid w:val="00313CCD"/>
    <w:rsid w:val="00313E1A"/>
    <w:rsid w:val="00313E5E"/>
    <w:rsid w:val="003140BA"/>
    <w:rsid w:val="0031433F"/>
    <w:rsid w:val="003146EB"/>
    <w:rsid w:val="003152C4"/>
    <w:rsid w:val="00316595"/>
    <w:rsid w:val="00316A97"/>
    <w:rsid w:val="00316CA0"/>
    <w:rsid w:val="00316D89"/>
    <w:rsid w:val="00316FF1"/>
    <w:rsid w:val="0031708F"/>
    <w:rsid w:val="003170D7"/>
    <w:rsid w:val="0032039C"/>
    <w:rsid w:val="00320760"/>
    <w:rsid w:val="00320A8C"/>
    <w:rsid w:val="00320DB5"/>
    <w:rsid w:val="00321B73"/>
    <w:rsid w:val="00321BD0"/>
    <w:rsid w:val="00322018"/>
    <w:rsid w:val="003224C2"/>
    <w:rsid w:val="003225CA"/>
    <w:rsid w:val="003226DA"/>
    <w:rsid w:val="00322AEE"/>
    <w:rsid w:val="00322AFB"/>
    <w:rsid w:val="00322BA6"/>
    <w:rsid w:val="00322D5E"/>
    <w:rsid w:val="00322F2B"/>
    <w:rsid w:val="0032316F"/>
    <w:rsid w:val="0032348F"/>
    <w:rsid w:val="00323F8E"/>
    <w:rsid w:val="00324207"/>
    <w:rsid w:val="003248B3"/>
    <w:rsid w:val="00324913"/>
    <w:rsid w:val="00324D19"/>
    <w:rsid w:val="003259E4"/>
    <w:rsid w:val="00326581"/>
    <w:rsid w:val="0032666A"/>
    <w:rsid w:val="003267F2"/>
    <w:rsid w:val="003269AA"/>
    <w:rsid w:val="003306BF"/>
    <w:rsid w:val="00330AA0"/>
    <w:rsid w:val="00330CD8"/>
    <w:rsid w:val="00330E71"/>
    <w:rsid w:val="00330EE3"/>
    <w:rsid w:val="00331091"/>
    <w:rsid w:val="00331156"/>
    <w:rsid w:val="003316A2"/>
    <w:rsid w:val="00331953"/>
    <w:rsid w:val="00331F5E"/>
    <w:rsid w:val="00332743"/>
    <w:rsid w:val="003329A7"/>
    <w:rsid w:val="00332ADC"/>
    <w:rsid w:val="00333071"/>
    <w:rsid w:val="00333201"/>
    <w:rsid w:val="00333244"/>
    <w:rsid w:val="00333342"/>
    <w:rsid w:val="00333CB2"/>
    <w:rsid w:val="00335565"/>
    <w:rsid w:val="0033559F"/>
    <w:rsid w:val="00335789"/>
    <w:rsid w:val="0033583D"/>
    <w:rsid w:val="003358C6"/>
    <w:rsid w:val="00335906"/>
    <w:rsid w:val="00335A4C"/>
    <w:rsid w:val="00336EDA"/>
    <w:rsid w:val="00336EE1"/>
    <w:rsid w:val="00337466"/>
    <w:rsid w:val="00337A00"/>
    <w:rsid w:val="00337C4C"/>
    <w:rsid w:val="00337CC2"/>
    <w:rsid w:val="00340860"/>
    <w:rsid w:val="00340B7B"/>
    <w:rsid w:val="00340BD9"/>
    <w:rsid w:val="00340E9A"/>
    <w:rsid w:val="00340F56"/>
    <w:rsid w:val="003410FC"/>
    <w:rsid w:val="00341A29"/>
    <w:rsid w:val="00341D9D"/>
    <w:rsid w:val="003421A8"/>
    <w:rsid w:val="003424A6"/>
    <w:rsid w:val="0034262F"/>
    <w:rsid w:val="00342CB3"/>
    <w:rsid w:val="00342CC2"/>
    <w:rsid w:val="0034369C"/>
    <w:rsid w:val="00343966"/>
    <w:rsid w:val="00343EAC"/>
    <w:rsid w:val="003442DF"/>
    <w:rsid w:val="00344317"/>
    <w:rsid w:val="00344B10"/>
    <w:rsid w:val="0034501E"/>
    <w:rsid w:val="00345115"/>
    <w:rsid w:val="0034543B"/>
    <w:rsid w:val="0034545E"/>
    <w:rsid w:val="00345827"/>
    <w:rsid w:val="00345B0D"/>
    <w:rsid w:val="003462D8"/>
    <w:rsid w:val="003464BF"/>
    <w:rsid w:val="00346684"/>
    <w:rsid w:val="00346952"/>
    <w:rsid w:val="00346B15"/>
    <w:rsid w:val="00346D6B"/>
    <w:rsid w:val="00346D93"/>
    <w:rsid w:val="00346DB9"/>
    <w:rsid w:val="003471A8"/>
    <w:rsid w:val="003472BC"/>
    <w:rsid w:val="00350005"/>
    <w:rsid w:val="003500C8"/>
    <w:rsid w:val="003502F9"/>
    <w:rsid w:val="00350B05"/>
    <w:rsid w:val="00350F0D"/>
    <w:rsid w:val="00351117"/>
    <w:rsid w:val="003512C5"/>
    <w:rsid w:val="0035144A"/>
    <w:rsid w:val="00351594"/>
    <w:rsid w:val="0035160C"/>
    <w:rsid w:val="0035178A"/>
    <w:rsid w:val="00351E78"/>
    <w:rsid w:val="0035230A"/>
    <w:rsid w:val="003526B5"/>
    <w:rsid w:val="0035286B"/>
    <w:rsid w:val="00353881"/>
    <w:rsid w:val="00353BA1"/>
    <w:rsid w:val="003544E4"/>
    <w:rsid w:val="00354B7D"/>
    <w:rsid w:val="00354C6A"/>
    <w:rsid w:val="00354D8E"/>
    <w:rsid w:val="003551F1"/>
    <w:rsid w:val="00355495"/>
    <w:rsid w:val="00355AC9"/>
    <w:rsid w:val="00355C30"/>
    <w:rsid w:val="003562E2"/>
    <w:rsid w:val="00356884"/>
    <w:rsid w:val="00356E40"/>
    <w:rsid w:val="003570FB"/>
    <w:rsid w:val="00357C81"/>
    <w:rsid w:val="00360333"/>
    <w:rsid w:val="00360D74"/>
    <w:rsid w:val="00360EB8"/>
    <w:rsid w:val="0036159F"/>
    <w:rsid w:val="00361647"/>
    <w:rsid w:val="00361B5F"/>
    <w:rsid w:val="00361D32"/>
    <w:rsid w:val="00361E6E"/>
    <w:rsid w:val="00362041"/>
    <w:rsid w:val="0036264A"/>
    <w:rsid w:val="00362988"/>
    <w:rsid w:val="00362C04"/>
    <w:rsid w:val="003630AD"/>
    <w:rsid w:val="00363460"/>
    <w:rsid w:val="00363482"/>
    <w:rsid w:val="00363BA7"/>
    <w:rsid w:val="00363EAB"/>
    <w:rsid w:val="003640C7"/>
    <w:rsid w:val="00364999"/>
    <w:rsid w:val="00364D0F"/>
    <w:rsid w:val="003650BD"/>
    <w:rsid w:val="003657F9"/>
    <w:rsid w:val="003658DA"/>
    <w:rsid w:val="00365B75"/>
    <w:rsid w:val="0036602D"/>
    <w:rsid w:val="0036606D"/>
    <w:rsid w:val="00366238"/>
    <w:rsid w:val="003666CB"/>
    <w:rsid w:val="00366EF6"/>
    <w:rsid w:val="00366F98"/>
    <w:rsid w:val="003672C4"/>
    <w:rsid w:val="00367590"/>
    <w:rsid w:val="003678E0"/>
    <w:rsid w:val="00367C0C"/>
    <w:rsid w:val="0037006D"/>
    <w:rsid w:val="00370B63"/>
    <w:rsid w:val="00370FC7"/>
    <w:rsid w:val="00371559"/>
    <w:rsid w:val="0037173B"/>
    <w:rsid w:val="0037238E"/>
    <w:rsid w:val="003727FD"/>
    <w:rsid w:val="00372E45"/>
    <w:rsid w:val="00372F95"/>
    <w:rsid w:val="00373994"/>
    <w:rsid w:val="00373A80"/>
    <w:rsid w:val="00373B3C"/>
    <w:rsid w:val="00373DD3"/>
    <w:rsid w:val="0037401F"/>
    <w:rsid w:val="00374569"/>
    <w:rsid w:val="00374653"/>
    <w:rsid w:val="00374DFB"/>
    <w:rsid w:val="00375E0A"/>
    <w:rsid w:val="0037625B"/>
    <w:rsid w:val="003763B6"/>
    <w:rsid w:val="00376710"/>
    <w:rsid w:val="00376B9B"/>
    <w:rsid w:val="00376CD9"/>
    <w:rsid w:val="00376CF7"/>
    <w:rsid w:val="00376D03"/>
    <w:rsid w:val="00377093"/>
    <w:rsid w:val="003774F9"/>
    <w:rsid w:val="00377669"/>
    <w:rsid w:val="00377740"/>
    <w:rsid w:val="00377AE4"/>
    <w:rsid w:val="00380067"/>
    <w:rsid w:val="003800D5"/>
    <w:rsid w:val="003802AA"/>
    <w:rsid w:val="003805DD"/>
    <w:rsid w:val="00380B4B"/>
    <w:rsid w:val="00380CA1"/>
    <w:rsid w:val="00381009"/>
    <w:rsid w:val="003814F0"/>
    <w:rsid w:val="00382C33"/>
    <w:rsid w:val="00382E28"/>
    <w:rsid w:val="00382F5A"/>
    <w:rsid w:val="00383125"/>
    <w:rsid w:val="00383337"/>
    <w:rsid w:val="00384642"/>
    <w:rsid w:val="003849B5"/>
    <w:rsid w:val="00384B79"/>
    <w:rsid w:val="00384C8B"/>
    <w:rsid w:val="00384D5B"/>
    <w:rsid w:val="00384EA0"/>
    <w:rsid w:val="003851AD"/>
    <w:rsid w:val="003854DB"/>
    <w:rsid w:val="00385953"/>
    <w:rsid w:val="00385D03"/>
    <w:rsid w:val="00385F1D"/>
    <w:rsid w:val="00386766"/>
    <w:rsid w:val="00386920"/>
    <w:rsid w:val="00386949"/>
    <w:rsid w:val="00386CE4"/>
    <w:rsid w:val="00386EF7"/>
    <w:rsid w:val="003872A1"/>
    <w:rsid w:val="003878FE"/>
    <w:rsid w:val="00387D02"/>
    <w:rsid w:val="00387F69"/>
    <w:rsid w:val="00390212"/>
    <w:rsid w:val="00390462"/>
    <w:rsid w:val="003905B0"/>
    <w:rsid w:val="0039070D"/>
    <w:rsid w:val="0039163D"/>
    <w:rsid w:val="00391D39"/>
    <w:rsid w:val="00391E63"/>
    <w:rsid w:val="00392D42"/>
    <w:rsid w:val="00393076"/>
    <w:rsid w:val="00393A55"/>
    <w:rsid w:val="00393D4C"/>
    <w:rsid w:val="00393F71"/>
    <w:rsid w:val="00394251"/>
    <w:rsid w:val="003943DA"/>
    <w:rsid w:val="003943F4"/>
    <w:rsid w:val="00394956"/>
    <w:rsid w:val="00394FC1"/>
    <w:rsid w:val="00395BB2"/>
    <w:rsid w:val="00395C05"/>
    <w:rsid w:val="00395EF2"/>
    <w:rsid w:val="00395FDE"/>
    <w:rsid w:val="00396716"/>
    <w:rsid w:val="0039673E"/>
    <w:rsid w:val="00396990"/>
    <w:rsid w:val="00396A44"/>
    <w:rsid w:val="00396D7F"/>
    <w:rsid w:val="00397244"/>
    <w:rsid w:val="00397327"/>
    <w:rsid w:val="003974D4"/>
    <w:rsid w:val="00397AA8"/>
    <w:rsid w:val="00397DDA"/>
    <w:rsid w:val="00397E17"/>
    <w:rsid w:val="003A03F0"/>
    <w:rsid w:val="003A0691"/>
    <w:rsid w:val="003A094F"/>
    <w:rsid w:val="003A0FB9"/>
    <w:rsid w:val="003A1B96"/>
    <w:rsid w:val="003A1B9F"/>
    <w:rsid w:val="003A1FF2"/>
    <w:rsid w:val="003A239D"/>
    <w:rsid w:val="003A2815"/>
    <w:rsid w:val="003A29B9"/>
    <w:rsid w:val="003A2B0A"/>
    <w:rsid w:val="003A2ED2"/>
    <w:rsid w:val="003A2F10"/>
    <w:rsid w:val="003A330F"/>
    <w:rsid w:val="003A3AC9"/>
    <w:rsid w:val="003A3C63"/>
    <w:rsid w:val="003A42E9"/>
    <w:rsid w:val="003A4469"/>
    <w:rsid w:val="003A491B"/>
    <w:rsid w:val="003A4EA5"/>
    <w:rsid w:val="003A5DA8"/>
    <w:rsid w:val="003A5E45"/>
    <w:rsid w:val="003A652C"/>
    <w:rsid w:val="003A6C99"/>
    <w:rsid w:val="003A7648"/>
    <w:rsid w:val="003A7788"/>
    <w:rsid w:val="003A796B"/>
    <w:rsid w:val="003A7A1D"/>
    <w:rsid w:val="003A7CA2"/>
    <w:rsid w:val="003B040E"/>
    <w:rsid w:val="003B0686"/>
    <w:rsid w:val="003B0EA7"/>
    <w:rsid w:val="003B0FB2"/>
    <w:rsid w:val="003B11F3"/>
    <w:rsid w:val="003B16D2"/>
    <w:rsid w:val="003B1AED"/>
    <w:rsid w:val="003B1D61"/>
    <w:rsid w:val="003B1D70"/>
    <w:rsid w:val="003B1E05"/>
    <w:rsid w:val="003B22E5"/>
    <w:rsid w:val="003B26C6"/>
    <w:rsid w:val="003B26C7"/>
    <w:rsid w:val="003B2766"/>
    <w:rsid w:val="003B2AAB"/>
    <w:rsid w:val="003B2D53"/>
    <w:rsid w:val="003B2F68"/>
    <w:rsid w:val="003B3003"/>
    <w:rsid w:val="003B3300"/>
    <w:rsid w:val="003B3425"/>
    <w:rsid w:val="003B38E8"/>
    <w:rsid w:val="003B3E87"/>
    <w:rsid w:val="003B4008"/>
    <w:rsid w:val="003B4601"/>
    <w:rsid w:val="003B47A7"/>
    <w:rsid w:val="003B587C"/>
    <w:rsid w:val="003B5AC8"/>
    <w:rsid w:val="003B5E58"/>
    <w:rsid w:val="003B5FBA"/>
    <w:rsid w:val="003B6E1A"/>
    <w:rsid w:val="003B6F6E"/>
    <w:rsid w:val="003B6F7F"/>
    <w:rsid w:val="003B7248"/>
    <w:rsid w:val="003B7B3F"/>
    <w:rsid w:val="003B7DD1"/>
    <w:rsid w:val="003B7F77"/>
    <w:rsid w:val="003C0524"/>
    <w:rsid w:val="003C08E7"/>
    <w:rsid w:val="003C0905"/>
    <w:rsid w:val="003C0FC8"/>
    <w:rsid w:val="003C1081"/>
    <w:rsid w:val="003C177B"/>
    <w:rsid w:val="003C1F37"/>
    <w:rsid w:val="003C1FC7"/>
    <w:rsid w:val="003C2910"/>
    <w:rsid w:val="003C2BA8"/>
    <w:rsid w:val="003C2F1A"/>
    <w:rsid w:val="003C3BA5"/>
    <w:rsid w:val="003C3E35"/>
    <w:rsid w:val="003C41BC"/>
    <w:rsid w:val="003C4767"/>
    <w:rsid w:val="003C508A"/>
    <w:rsid w:val="003C5273"/>
    <w:rsid w:val="003C5321"/>
    <w:rsid w:val="003C5847"/>
    <w:rsid w:val="003C593B"/>
    <w:rsid w:val="003C5BCB"/>
    <w:rsid w:val="003C61B3"/>
    <w:rsid w:val="003C6474"/>
    <w:rsid w:val="003C6A43"/>
    <w:rsid w:val="003C7209"/>
    <w:rsid w:val="003C7800"/>
    <w:rsid w:val="003C7B12"/>
    <w:rsid w:val="003C7FBD"/>
    <w:rsid w:val="003D075E"/>
    <w:rsid w:val="003D1620"/>
    <w:rsid w:val="003D16A4"/>
    <w:rsid w:val="003D1A25"/>
    <w:rsid w:val="003D2228"/>
    <w:rsid w:val="003D23A7"/>
    <w:rsid w:val="003D263F"/>
    <w:rsid w:val="003D2F35"/>
    <w:rsid w:val="003D314E"/>
    <w:rsid w:val="003D3405"/>
    <w:rsid w:val="003D3784"/>
    <w:rsid w:val="003D3F36"/>
    <w:rsid w:val="003D4330"/>
    <w:rsid w:val="003D492D"/>
    <w:rsid w:val="003D4E1C"/>
    <w:rsid w:val="003D4F35"/>
    <w:rsid w:val="003D4FBA"/>
    <w:rsid w:val="003D52FB"/>
    <w:rsid w:val="003D551D"/>
    <w:rsid w:val="003D568F"/>
    <w:rsid w:val="003D56AE"/>
    <w:rsid w:val="003D5AA5"/>
    <w:rsid w:val="003D5C65"/>
    <w:rsid w:val="003D5C87"/>
    <w:rsid w:val="003D5DB7"/>
    <w:rsid w:val="003D6305"/>
    <w:rsid w:val="003D646A"/>
    <w:rsid w:val="003D6661"/>
    <w:rsid w:val="003D6B41"/>
    <w:rsid w:val="003D6D12"/>
    <w:rsid w:val="003D71D2"/>
    <w:rsid w:val="003D7335"/>
    <w:rsid w:val="003D79D4"/>
    <w:rsid w:val="003D7A68"/>
    <w:rsid w:val="003D7D47"/>
    <w:rsid w:val="003D7F50"/>
    <w:rsid w:val="003E0031"/>
    <w:rsid w:val="003E0368"/>
    <w:rsid w:val="003E0633"/>
    <w:rsid w:val="003E127B"/>
    <w:rsid w:val="003E19B5"/>
    <w:rsid w:val="003E1FE5"/>
    <w:rsid w:val="003E2BF4"/>
    <w:rsid w:val="003E2CA1"/>
    <w:rsid w:val="003E3004"/>
    <w:rsid w:val="003E3476"/>
    <w:rsid w:val="003E3913"/>
    <w:rsid w:val="003E41BF"/>
    <w:rsid w:val="003E4903"/>
    <w:rsid w:val="003E4A29"/>
    <w:rsid w:val="003E4A3E"/>
    <w:rsid w:val="003E4D7F"/>
    <w:rsid w:val="003E537B"/>
    <w:rsid w:val="003E56C1"/>
    <w:rsid w:val="003E5C1F"/>
    <w:rsid w:val="003E5DF0"/>
    <w:rsid w:val="003E6041"/>
    <w:rsid w:val="003E64E2"/>
    <w:rsid w:val="003E6C54"/>
    <w:rsid w:val="003E70F7"/>
    <w:rsid w:val="003E76D3"/>
    <w:rsid w:val="003E77ED"/>
    <w:rsid w:val="003F06D5"/>
    <w:rsid w:val="003F07B8"/>
    <w:rsid w:val="003F0827"/>
    <w:rsid w:val="003F0D36"/>
    <w:rsid w:val="003F13F1"/>
    <w:rsid w:val="003F17D5"/>
    <w:rsid w:val="003F23E1"/>
    <w:rsid w:val="003F2DDE"/>
    <w:rsid w:val="003F2EF5"/>
    <w:rsid w:val="003F357D"/>
    <w:rsid w:val="003F3C08"/>
    <w:rsid w:val="003F3F46"/>
    <w:rsid w:val="003F41C0"/>
    <w:rsid w:val="003F41C1"/>
    <w:rsid w:val="003F46C6"/>
    <w:rsid w:val="003F4C03"/>
    <w:rsid w:val="003F4F42"/>
    <w:rsid w:val="003F5066"/>
    <w:rsid w:val="003F563B"/>
    <w:rsid w:val="003F57A6"/>
    <w:rsid w:val="003F5A89"/>
    <w:rsid w:val="003F6209"/>
    <w:rsid w:val="003F65FD"/>
    <w:rsid w:val="003F693C"/>
    <w:rsid w:val="003F76F8"/>
    <w:rsid w:val="003F7AD1"/>
    <w:rsid w:val="00400080"/>
    <w:rsid w:val="00400510"/>
    <w:rsid w:val="00400863"/>
    <w:rsid w:val="00400D96"/>
    <w:rsid w:val="004010FB"/>
    <w:rsid w:val="0040111E"/>
    <w:rsid w:val="0040177E"/>
    <w:rsid w:val="004019DB"/>
    <w:rsid w:val="00401AEC"/>
    <w:rsid w:val="00401B75"/>
    <w:rsid w:val="00402313"/>
    <w:rsid w:val="00402396"/>
    <w:rsid w:val="00402478"/>
    <w:rsid w:val="00402687"/>
    <w:rsid w:val="004029A5"/>
    <w:rsid w:val="00403371"/>
    <w:rsid w:val="00403A6A"/>
    <w:rsid w:val="00403B14"/>
    <w:rsid w:val="00404320"/>
    <w:rsid w:val="00404735"/>
    <w:rsid w:val="00404745"/>
    <w:rsid w:val="00404F82"/>
    <w:rsid w:val="0040505D"/>
    <w:rsid w:val="004055B6"/>
    <w:rsid w:val="0040595A"/>
    <w:rsid w:val="00405A3F"/>
    <w:rsid w:val="0040646E"/>
    <w:rsid w:val="0040655E"/>
    <w:rsid w:val="00406904"/>
    <w:rsid w:val="00406F4F"/>
    <w:rsid w:val="0040758C"/>
    <w:rsid w:val="004079E7"/>
    <w:rsid w:val="00407A11"/>
    <w:rsid w:val="00407C72"/>
    <w:rsid w:val="0041016A"/>
    <w:rsid w:val="0041039A"/>
    <w:rsid w:val="00410BC0"/>
    <w:rsid w:val="00410DB4"/>
    <w:rsid w:val="00411080"/>
    <w:rsid w:val="00411831"/>
    <w:rsid w:val="00411BB9"/>
    <w:rsid w:val="00411C6C"/>
    <w:rsid w:val="004121E9"/>
    <w:rsid w:val="0041242E"/>
    <w:rsid w:val="004126C1"/>
    <w:rsid w:val="00412EEC"/>
    <w:rsid w:val="00413369"/>
    <w:rsid w:val="00413526"/>
    <w:rsid w:val="004138D7"/>
    <w:rsid w:val="00413911"/>
    <w:rsid w:val="00413C6A"/>
    <w:rsid w:val="0041423D"/>
    <w:rsid w:val="00414453"/>
    <w:rsid w:val="00414A41"/>
    <w:rsid w:val="00414C5A"/>
    <w:rsid w:val="00414D05"/>
    <w:rsid w:val="00414EF0"/>
    <w:rsid w:val="00415298"/>
    <w:rsid w:val="0041549D"/>
    <w:rsid w:val="004157B2"/>
    <w:rsid w:val="00415817"/>
    <w:rsid w:val="0041675C"/>
    <w:rsid w:val="00416A20"/>
    <w:rsid w:val="004170E5"/>
    <w:rsid w:val="0041722B"/>
    <w:rsid w:val="00417395"/>
    <w:rsid w:val="0041775A"/>
    <w:rsid w:val="00417D87"/>
    <w:rsid w:val="00417F51"/>
    <w:rsid w:val="0042042F"/>
    <w:rsid w:val="0042055D"/>
    <w:rsid w:val="00420A6A"/>
    <w:rsid w:val="00420F50"/>
    <w:rsid w:val="00420FE0"/>
    <w:rsid w:val="004210DE"/>
    <w:rsid w:val="00421132"/>
    <w:rsid w:val="004213C0"/>
    <w:rsid w:val="00421D16"/>
    <w:rsid w:val="00421E56"/>
    <w:rsid w:val="00422165"/>
    <w:rsid w:val="0042225C"/>
    <w:rsid w:val="00422504"/>
    <w:rsid w:val="004226F4"/>
    <w:rsid w:val="004227D9"/>
    <w:rsid w:val="00422F02"/>
    <w:rsid w:val="00422FB7"/>
    <w:rsid w:val="00423003"/>
    <w:rsid w:val="004237A8"/>
    <w:rsid w:val="00423C92"/>
    <w:rsid w:val="00423EB0"/>
    <w:rsid w:val="0042470B"/>
    <w:rsid w:val="00424E44"/>
    <w:rsid w:val="00424EAF"/>
    <w:rsid w:val="00424F69"/>
    <w:rsid w:val="00425064"/>
    <w:rsid w:val="004252F4"/>
    <w:rsid w:val="004253C2"/>
    <w:rsid w:val="0042542B"/>
    <w:rsid w:val="00425806"/>
    <w:rsid w:val="00425A25"/>
    <w:rsid w:val="004261E4"/>
    <w:rsid w:val="00426904"/>
    <w:rsid w:val="00426CA6"/>
    <w:rsid w:val="0042714B"/>
    <w:rsid w:val="004275F9"/>
    <w:rsid w:val="00427D7B"/>
    <w:rsid w:val="00430057"/>
    <w:rsid w:val="00430138"/>
    <w:rsid w:val="00430201"/>
    <w:rsid w:val="00430469"/>
    <w:rsid w:val="004307BB"/>
    <w:rsid w:val="00430A73"/>
    <w:rsid w:val="00430CF5"/>
    <w:rsid w:val="00430DD5"/>
    <w:rsid w:val="00432937"/>
    <w:rsid w:val="0043299D"/>
    <w:rsid w:val="004332BF"/>
    <w:rsid w:val="004339AE"/>
    <w:rsid w:val="004339E2"/>
    <w:rsid w:val="00433DC5"/>
    <w:rsid w:val="004343E5"/>
    <w:rsid w:val="00434441"/>
    <w:rsid w:val="004349B2"/>
    <w:rsid w:val="00434A09"/>
    <w:rsid w:val="00434F40"/>
    <w:rsid w:val="0043547C"/>
    <w:rsid w:val="00435608"/>
    <w:rsid w:val="004358FA"/>
    <w:rsid w:val="00435B71"/>
    <w:rsid w:val="004363B6"/>
    <w:rsid w:val="00436652"/>
    <w:rsid w:val="004368F4"/>
    <w:rsid w:val="00436A46"/>
    <w:rsid w:val="0043721F"/>
    <w:rsid w:val="00437B6F"/>
    <w:rsid w:val="00437C44"/>
    <w:rsid w:val="00437CAB"/>
    <w:rsid w:val="004401F7"/>
    <w:rsid w:val="00440AC3"/>
    <w:rsid w:val="00440D77"/>
    <w:rsid w:val="00440F2E"/>
    <w:rsid w:val="00441150"/>
    <w:rsid w:val="00441F05"/>
    <w:rsid w:val="00441F11"/>
    <w:rsid w:val="00441F9C"/>
    <w:rsid w:val="0044201B"/>
    <w:rsid w:val="0044227D"/>
    <w:rsid w:val="00442551"/>
    <w:rsid w:val="00442611"/>
    <w:rsid w:val="00443540"/>
    <w:rsid w:val="00443689"/>
    <w:rsid w:val="00443E13"/>
    <w:rsid w:val="0044463E"/>
    <w:rsid w:val="00444A65"/>
    <w:rsid w:val="00444B79"/>
    <w:rsid w:val="004455DE"/>
    <w:rsid w:val="0044564E"/>
    <w:rsid w:val="00445C29"/>
    <w:rsid w:val="004460FD"/>
    <w:rsid w:val="0044629E"/>
    <w:rsid w:val="004464F7"/>
    <w:rsid w:val="00446F3D"/>
    <w:rsid w:val="00447343"/>
    <w:rsid w:val="0045038B"/>
    <w:rsid w:val="00450AFE"/>
    <w:rsid w:val="00450E93"/>
    <w:rsid w:val="00451531"/>
    <w:rsid w:val="004515D3"/>
    <w:rsid w:val="00452198"/>
    <w:rsid w:val="00452887"/>
    <w:rsid w:val="00452E1D"/>
    <w:rsid w:val="00453341"/>
    <w:rsid w:val="00454300"/>
    <w:rsid w:val="0045434E"/>
    <w:rsid w:val="0045485A"/>
    <w:rsid w:val="004549AD"/>
    <w:rsid w:val="00454F82"/>
    <w:rsid w:val="0045571D"/>
    <w:rsid w:val="004564A9"/>
    <w:rsid w:val="00456588"/>
    <w:rsid w:val="00456B75"/>
    <w:rsid w:val="00456D6C"/>
    <w:rsid w:val="004573FE"/>
    <w:rsid w:val="00457438"/>
    <w:rsid w:val="004577C7"/>
    <w:rsid w:val="0046048B"/>
    <w:rsid w:val="0046062E"/>
    <w:rsid w:val="004607FC"/>
    <w:rsid w:val="00460A77"/>
    <w:rsid w:val="0046172E"/>
    <w:rsid w:val="00461898"/>
    <w:rsid w:val="00461979"/>
    <w:rsid w:val="00462EEE"/>
    <w:rsid w:val="0046317A"/>
    <w:rsid w:val="004633DE"/>
    <w:rsid w:val="004633EB"/>
    <w:rsid w:val="00463513"/>
    <w:rsid w:val="00463AEA"/>
    <w:rsid w:val="00463C6F"/>
    <w:rsid w:val="00464279"/>
    <w:rsid w:val="00465402"/>
    <w:rsid w:val="0046647E"/>
    <w:rsid w:val="0046670A"/>
    <w:rsid w:val="004668AA"/>
    <w:rsid w:val="0046711F"/>
    <w:rsid w:val="00467633"/>
    <w:rsid w:val="00467B04"/>
    <w:rsid w:val="00467C84"/>
    <w:rsid w:val="00467D7A"/>
    <w:rsid w:val="00470206"/>
    <w:rsid w:val="0047056E"/>
    <w:rsid w:val="004706E3"/>
    <w:rsid w:val="004708ED"/>
    <w:rsid w:val="00470B59"/>
    <w:rsid w:val="00471109"/>
    <w:rsid w:val="0047140E"/>
    <w:rsid w:val="00471CC6"/>
    <w:rsid w:val="004726CB"/>
    <w:rsid w:val="00472908"/>
    <w:rsid w:val="0047394E"/>
    <w:rsid w:val="00473983"/>
    <w:rsid w:val="00473BE6"/>
    <w:rsid w:val="00474099"/>
    <w:rsid w:val="0047413E"/>
    <w:rsid w:val="004742A8"/>
    <w:rsid w:val="0047451D"/>
    <w:rsid w:val="00474887"/>
    <w:rsid w:val="004748E4"/>
    <w:rsid w:val="00475609"/>
    <w:rsid w:val="004756A7"/>
    <w:rsid w:val="00475977"/>
    <w:rsid w:val="00475D6F"/>
    <w:rsid w:val="00475DA1"/>
    <w:rsid w:val="004763F2"/>
    <w:rsid w:val="00477551"/>
    <w:rsid w:val="0047770C"/>
    <w:rsid w:val="004777C9"/>
    <w:rsid w:val="004779B0"/>
    <w:rsid w:val="00477A3F"/>
    <w:rsid w:val="00477C86"/>
    <w:rsid w:val="00477D1B"/>
    <w:rsid w:val="00480C42"/>
    <w:rsid w:val="00480DF7"/>
    <w:rsid w:val="00481024"/>
    <w:rsid w:val="0048107A"/>
    <w:rsid w:val="00481187"/>
    <w:rsid w:val="004814AD"/>
    <w:rsid w:val="00481513"/>
    <w:rsid w:val="004822B3"/>
    <w:rsid w:val="0048299E"/>
    <w:rsid w:val="004830CC"/>
    <w:rsid w:val="00483405"/>
    <w:rsid w:val="004835BD"/>
    <w:rsid w:val="004839F5"/>
    <w:rsid w:val="00483A60"/>
    <w:rsid w:val="00484B0A"/>
    <w:rsid w:val="00484BB8"/>
    <w:rsid w:val="00484C04"/>
    <w:rsid w:val="004859FB"/>
    <w:rsid w:val="00486889"/>
    <w:rsid w:val="0048694A"/>
    <w:rsid w:val="004903CA"/>
    <w:rsid w:val="00490414"/>
    <w:rsid w:val="00490BD6"/>
    <w:rsid w:val="00491DC8"/>
    <w:rsid w:val="00491F03"/>
    <w:rsid w:val="00492101"/>
    <w:rsid w:val="00492C20"/>
    <w:rsid w:val="004931C6"/>
    <w:rsid w:val="00493286"/>
    <w:rsid w:val="00493C1E"/>
    <w:rsid w:val="004941D4"/>
    <w:rsid w:val="00494446"/>
    <w:rsid w:val="00494B15"/>
    <w:rsid w:val="00494DF5"/>
    <w:rsid w:val="00494E48"/>
    <w:rsid w:val="00494F81"/>
    <w:rsid w:val="00495070"/>
    <w:rsid w:val="004951D4"/>
    <w:rsid w:val="00496D5C"/>
    <w:rsid w:val="00497A71"/>
    <w:rsid w:val="00497B0E"/>
    <w:rsid w:val="004A02E1"/>
    <w:rsid w:val="004A04A8"/>
    <w:rsid w:val="004A0680"/>
    <w:rsid w:val="004A0AF4"/>
    <w:rsid w:val="004A0B54"/>
    <w:rsid w:val="004A0CBC"/>
    <w:rsid w:val="004A0D76"/>
    <w:rsid w:val="004A0EB5"/>
    <w:rsid w:val="004A0EEF"/>
    <w:rsid w:val="004A147B"/>
    <w:rsid w:val="004A1556"/>
    <w:rsid w:val="004A1E9D"/>
    <w:rsid w:val="004A1FF2"/>
    <w:rsid w:val="004A205F"/>
    <w:rsid w:val="004A23DB"/>
    <w:rsid w:val="004A255D"/>
    <w:rsid w:val="004A267A"/>
    <w:rsid w:val="004A288B"/>
    <w:rsid w:val="004A2AE2"/>
    <w:rsid w:val="004A2D32"/>
    <w:rsid w:val="004A332C"/>
    <w:rsid w:val="004A37AB"/>
    <w:rsid w:val="004A3987"/>
    <w:rsid w:val="004A3B46"/>
    <w:rsid w:val="004A3D51"/>
    <w:rsid w:val="004A3D81"/>
    <w:rsid w:val="004A467E"/>
    <w:rsid w:val="004A4841"/>
    <w:rsid w:val="004A49C8"/>
    <w:rsid w:val="004A4E19"/>
    <w:rsid w:val="004A5152"/>
    <w:rsid w:val="004A5BAA"/>
    <w:rsid w:val="004A6357"/>
    <w:rsid w:val="004A69D3"/>
    <w:rsid w:val="004A6E6E"/>
    <w:rsid w:val="004A700F"/>
    <w:rsid w:val="004A717F"/>
    <w:rsid w:val="004A74BF"/>
    <w:rsid w:val="004A7D32"/>
    <w:rsid w:val="004B05DC"/>
    <w:rsid w:val="004B0737"/>
    <w:rsid w:val="004B0777"/>
    <w:rsid w:val="004B0F54"/>
    <w:rsid w:val="004B1985"/>
    <w:rsid w:val="004B1A04"/>
    <w:rsid w:val="004B1A52"/>
    <w:rsid w:val="004B1D12"/>
    <w:rsid w:val="004B26A4"/>
    <w:rsid w:val="004B2A5F"/>
    <w:rsid w:val="004B2AE8"/>
    <w:rsid w:val="004B35E5"/>
    <w:rsid w:val="004B3BD8"/>
    <w:rsid w:val="004B3D57"/>
    <w:rsid w:val="004B4CA9"/>
    <w:rsid w:val="004B4EFD"/>
    <w:rsid w:val="004B5298"/>
    <w:rsid w:val="004B53AC"/>
    <w:rsid w:val="004B5512"/>
    <w:rsid w:val="004B58BD"/>
    <w:rsid w:val="004B6550"/>
    <w:rsid w:val="004B6B51"/>
    <w:rsid w:val="004B6B95"/>
    <w:rsid w:val="004B7510"/>
    <w:rsid w:val="004B7A46"/>
    <w:rsid w:val="004B7EAC"/>
    <w:rsid w:val="004C03B1"/>
    <w:rsid w:val="004C0B7D"/>
    <w:rsid w:val="004C128F"/>
    <w:rsid w:val="004C131D"/>
    <w:rsid w:val="004C13EC"/>
    <w:rsid w:val="004C1BB3"/>
    <w:rsid w:val="004C2008"/>
    <w:rsid w:val="004C2168"/>
    <w:rsid w:val="004C27C8"/>
    <w:rsid w:val="004C33DE"/>
    <w:rsid w:val="004C35D7"/>
    <w:rsid w:val="004C3979"/>
    <w:rsid w:val="004C3CE8"/>
    <w:rsid w:val="004C4232"/>
    <w:rsid w:val="004C4B03"/>
    <w:rsid w:val="004C4B63"/>
    <w:rsid w:val="004C4ED7"/>
    <w:rsid w:val="004C521E"/>
    <w:rsid w:val="004C5D6E"/>
    <w:rsid w:val="004C5D80"/>
    <w:rsid w:val="004C5E48"/>
    <w:rsid w:val="004C5FAE"/>
    <w:rsid w:val="004C6290"/>
    <w:rsid w:val="004C62A6"/>
    <w:rsid w:val="004C68AB"/>
    <w:rsid w:val="004C6BB9"/>
    <w:rsid w:val="004C6C50"/>
    <w:rsid w:val="004C72F2"/>
    <w:rsid w:val="004C7430"/>
    <w:rsid w:val="004C74E1"/>
    <w:rsid w:val="004C74F8"/>
    <w:rsid w:val="004C7994"/>
    <w:rsid w:val="004D00EE"/>
    <w:rsid w:val="004D012B"/>
    <w:rsid w:val="004D0C76"/>
    <w:rsid w:val="004D0E55"/>
    <w:rsid w:val="004D0FAD"/>
    <w:rsid w:val="004D1210"/>
    <w:rsid w:val="004D1285"/>
    <w:rsid w:val="004D2B94"/>
    <w:rsid w:val="004D2C89"/>
    <w:rsid w:val="004D317A"/>
    <w:rsid w:val="004D3308"/>
    <w:rsid w:val="004D42CC"/>
    <w:rsid w:val="004D438D"/>
    <w:rsid w:val="004D43A3"/>
    <w:rsid w:val="004D450D"/>
    <w:rsid w:val="004D4759"/>
    <w:rsid w:val="004D4EEC"/>
    <w:rsid w:val="004D537D"/>
    <w:rsid w:val="004D5769"/>
    <w:rsid w:val="004D59C3"/>
    <w:rsid w:val="004D5A39"/>
    <w:rsid w:val="004D62EE"/>
    <w:rsid w:val="004D63B8"/>
    <w:rsid w:val="004D645F"/>
    <w:rsid w:val="004D694B"/>
    <w:rsid w:val="004D6AFF"/>
    <w:rsid w:val="004D7310"/>
    <w:rsid w:val="004D75C8"/>
    <w:rsid w:val="004D76C0"/>
    <w:rsid w:val="004D794F"/>
    <w:rsid w:val="004D7D76"/>
    <w:rsid w:val="004E0035"/>
    <w:rsid w:val="004E0A6E"/>
    <w:rsid w:val="004E0FA0"/>
    <w:rsid w:val="004E1BF2"/>
    <w:rsid w:val="004E21F7"/>
    <w:rsid w:val="004E2699"/>
    <w:rsid w:val="004E26C1"/>
    <w:rsid w:val="004E2F1A"/>
    <w:rsid w:val="004E32AD"/>
    <w:rsid w:val="004E35C6"/>
    <w:rsid w:val="004E3A06"/>
    <w:rsid w:val="004E3B26"/>
    <w:rsid w:val="004E4871"/>
    <w:rsid w:val="004E4D07"/>
    <w:rsid w:val="004E50B0"/>
    <w:rsid w:val="004E52FA"/>
    <w:rsid w:val="004E59A6"/>
    <w:rsid w:val="004E5DF1"/>
    <w:rsid w:val="004E65B6"/>
    <w:rsid w:val="004E68ED"/>
    <w:rsid w:val="004E72C2"/>
    <w:rsid w:val="004E744F"/>
    <w:rsid w:val="004E7734"/>
    <w:rsid w:val="004E796B"/>
    <w:rsid w:val="004E7D43"/>
    <w:rsid w:val="004F00D9"/>
    <w:rsid w:val="004F0C9A"/>
    <w:rsid w:val="004F1723"/>
    <w:rsid w:val="004F1B16"/>
    <w:rsid w:val="004F1BB2"/>
    <w:rsid w:val="004F1D50"/>
    <w:rsid w:val="004F2A3A"/>
    <w:rsid w:val="004F2B5C"/>
    <w:rsid w:val="004F2FBF"/>
    <w:rsid w:val="004F33EE"/>
    <w:rsid w:val="004F3C68"/>
    <w:rsid w:val="004F3D9C"/>
    <w:rsid w:val="004F496C"/>
    <w:rsid w:val="004F49BE"/>
    <w:rsid w:val="004F49D7"/>
    <w:rsid w:val="004F4AEC"/>
    <w:rsid w:val="004F4D42"/>
    <w:rsid w:val="004F4EF8"/>
    <w:rsid w:val="004F54AB"/>
    <w:rsid w:val="004F594B"/>
    <w:rsid w:val="004F62B4"/>
    <w:rsid w:val="004F6E20"/>
    <w:rsid w:val="004F73E1"/>
    <w:rsid w:val="004F7699"/>
    <w:rsid w:val="00500120"/>
    <w:rsid w:val="00500679"/>
    <w:rsid w:val="00500D25"/>
    <w:rsid w:val="00500EFB"/>
    <w:rsid w:val="00501116"/>
    <w:rsid w:val="00501533"/>
    <w:rsid w:val="0050173B"/>
    <w:rsid w:val="005019BF"/>
    <w:rsid w:val="00501B09"/>
    <w:rsid w:val="00501E41"/>
    <w:rsid w:val="00501F86"/>
    <w:rsid w:val="00502A9E"/>
    <w:rsid w:val="00502F98"/>
    <w:rsid w:val="0050310D"/>
    <w:rsid w:val="00503274"/>
    <w:rsid w:val="00503784"/>
    <w:rsid w:val="00503BA1"/>
    <w:rsid w:val="00503BBD"/>
    <w:rsid w:val="00503C78"/>
    <w:rsid w:val="00503E88"/>
    <w:rsid w:val="00505276"/>
    <w:rsid w:val="00505315"/>
    <w:rsid w:val="0050592A"/>
    <w:rsid w:val="00506FFE"/>
    <w:rsid w:val="005076E4"/>
    <w:rsid w:val="0050786C"/>
    <w:rsid w:val="00507B4F"/>
    <w:rsid w:val="00507BED"/>
    <w:rsid w:val="00507F86"/>
    <w:rsid w:val="0051006C"/>
    <w:rsid w:val="005106E3"/>
    <w:rsid w:val="00510745"/>
    <w:rsid w:val="0051085D"/>
    <w:rsid w:val="00510A6D"/>
    <w:rsid w:val="00510E2D"/>
    <w:rsid w:val="00510F8A"/>
    <w:rsid w:val="00511460"/>
    <w:rsid w:val="00511925"/>
    <w:rsid w:val="0051209D"/>
    <w:rsid w:val="0051210C"/>
    <w:rsid w:val="005123B7"/>
    <w:rsid w:val="005125AE"/>
    <w:rsid w:val="0051288E"/>
    <w:rsid w:val="00512B4A"/>
    <w:rsid w:val="00513591"/>
    <w:rsid w:val="00514084"/>
    <w:rsid w:val="00515394"/>
    <w:rsid w:val="00515818"/>
    <w:rsid w:val="00515AFC"/>
    <w:rsid w:val="00515B64"/>
    <w:rsid w:val="00515C25"/>
    <w:rsid w:val="005164CE"/>
    <w:rsid w:val="005166A0"/>
    <w:rsid w:val="00516BAA"/>
    <w:rsid w:val="0051714C"/>
    <w:rsid w:val="00517455"/>
    <w:rsid w:val="00520AB1"/>
    <w:rsid w:val="00520FA4"/>
    <w:rsid w:val="00521072"/>
    <w:rsid w:val="0052117B"/>
    <w:rsid w:val="005215BF"/>
    <w:rsid w:val="0052167D"/>
    <w:rsid w:val="00521A3C"/>
    <w:rsid w:val="00521C3B"/>
    <w:rsid w:val="00522615"/>
    <w:rsid w:val="0052277C"/>
    <w:rsid w:val="00523598"/>
    <w:rsid w:val="00523852"/>
    <w:rsid w:val="00523A73"/>
    <w:rsid w:val="00523BAB"/>
    <w:rsid w:val="00524113"/>
    <w:rsid w:val="005243B9"/>
    <w:rsid w:val="0052484B"/>
    <w:rsid w:val="005250F0"/>
    <w:rsid w:val="005257AE"/>
    <w:rsid w:val="005258C0"/>
    <w:rsid w:val="00525CFC"/>
    <w:rsid w:val="0052623A"/>
    <w:rsid w:val="00526255"/>
    <w:rsid w:val="005267B8"/>
    <w:rsid w:val="00526889"/>
    <w:rsid w:val="00526EB9"/>
    <w:rsid w:val="00527F5A"/>
    <w:rsid w:val="00530154"/>
    <w:rsid w:val="005309A0"/>
    <w:rsid w:val="00530DED"/>
    <w:rsid w:val="00530E62"/>
    <w:rsid w:val="00531190"/>
    <w:rsid w:val="00531791"/>
    <w:rsid w:val="005321D5"/>
    <w:rsid w:val="005323AA"/>
    <w:rsid w:val="005325DB"/>
    <w:rsid w:val="00532987"/>
    <w:rsid w:val="00532D52"/>
    <w:rsid w:val="00532E68"/>
    <w:rsid w:val="00534074"/>
    <w:rsid w:val="00534206"/>
    <w:rsid w:val="005342A4"/>
    <w:rsid w:val="005342E3"/>
    <w:rsid w:val="005348A4"/>
    <w:rsid w:val="00534991"/>
    <w:rsid w:val="00534E17"/>
    <w:rsid w:val="005356A3"/>
    <w:rsid w:val="0053593B"/>
    <w:rsid w:val="00535A57"/>
    <w:rsid w:val="00536508"/>
    <w:rsid w:val="00536669"/>
    <w:rsid w:val="00536DB0"/>
    <w:rsid w:val="00537188"/>
    <w:rsid w:val="0053726C"/>
    <w:rsid w:val="00540402"/>
    <w:rsid w:val="00540CFB"/>
    <w:rsid w:val="00541B90"/>
    <w:rsid w:val="00541EC6"/>
    <w:rsid w:val="0054236D"/>
    <w:rsid w:val="00542BB6"/>
    <w:rsid w:val="00542D79"/>
    <w:rsid w:val="00542F22"/>
    <w:rsid w:val="0054341D"/>
    <w:rsid w:val="005437C8"/>
    <w:rsid w:val="005438AD"/>
    <w:rsid w:val="00543F76"/>
    <w:rsid w:val="0054403C"/>
    <w:rsid w:val="00544CFC"/>
    <w:rsid w:val="0054659B"/>
    <w:rsid w:val="00546CB8"/>
    <w:rsid w:val="0054731D"/>
    <w:rsid w:val="005475F8"/>
    <w:rsid w:val="00547942"/>
    <w:rsid w:val="005479A3"/>
    <w:rsid w:val="00547A74"/>
    <w:rsid w:val="00547D87"/>
    <w:rsid w:val="00547F8B"/>
    <w:rsid w:val="00551229"/>
    <w:rsid w:val="00551543"/>
    <w:rsid w:val="00551F52"/>
    <w:rsid w:val="00552836"/>
    <w:rsid w:val="00552B4D"/>
    <w:rsid w:val="00552C2F"/>
    <w:rsid w:val="00552EB0"/>
    <w:rsid w:val="00552FC3"/>
    <w:rsid w:val="0055358B"/>
    <w:rsid w:val="0055430B"/>
    <w:rsid w:val="00554F74"/>
    <w:rsid w:val="005550B2"/>
    <w:rsid w:val="0055525D"/>
    <w:rsid w:val="00555332"/>
    <w:rsid w:val="00555F17"/>
    <w:rsid w:val="005561F7"/>
    <w:rsid w:val="00556A83"/>
    <w:rsid w:val="00556E8C"/>
    <w:rsid w:val="0055735B"/>
    <w:rsid w:val="005575B1"/>
    <w:rsid w:val="0055773C"/>
    <w:rsid w:val="0056015C"/>
    <w:rsid w:val="005604E3"/>
    <w:rsid w:val="005604F6"/>
    <w:rsid w:val="00560608"/>
    <w:rsid w:val="00560610"/>
    <w:rsid w:val="005617FC"/>
    <w:rsid w:val="00561C9E"/>
    <w:rsid w:val="00561FB8"/>
    <w:rsid w:val="00561FF6"/>
    <w:rsid w:val="00562004"/>
    <w:rsid w:val="00562036"/>
    <w:rsid w:val="00562603"/>
    <w:rsid w:val="00562643"/>
    <w:rsid w:val="00562A36"/>
    <w:rsid w:val="00562DED"/>
    <w:rsid w:val="00563572"/>
    <w:rsid w:val="005638DA"/>
    <w:rsid w:val="005651BE"/>
    <w:rsid w:val="00565AC3"/>
    <w:rsid w:val="005664D4"/>
    <w:rsid w:val="00566BC6"/>
    <w:rsid w:val="005670B7"/>
    <w:rsid w:val="0056745B"/>
    <w:rsid w:val="00567774"/>
    <w:rsid w:val="00567CDE"/>
    <w:rsid w:val="005701A1"/>
    <w:rsid w:val="005703B3"/>
    <w:rsid w:val="00570D4B"/>
    <w:rsid w:val="005717EC"/>
    <w:rsid w:val="0057238E"/>
    <w:rsid w:val="005726BB"/>
    <w:rsid w:val="00572AA2"/>
    <w:rsid w:val="005730E1"/>
    <w:rsid w:val="00573316"/>
    <w:rsid w:val="005733DD"/>
    <w:rsid w:val="00573BA2"/>
    <w:rsid w:val="00573BB7"/>
    <w:rsid w:val="00573D78"/>
    <w:rsid w:val="0057410B"/>
    <w:rsid w:val="00574117"/>
    <w:rsid w:val="00574274"/>
    <w:rsid w:val="00574B3B"/>
    <w:rsid w:val="00574CAE"/>
    <w:rsid w:val="00574DC8"/>
    <w:rsid w:val="0057500E"/>
    <w:rsid w:val="005755A5"/>
    <w:rsid w:val="00575824"/>
    <w:rsid w:val="00575FFB"/>
    <w:rsid w:val="005763FE"/>
    <w:rsid w:val="00576419"/>
    <w:rsid w:val="00576570"/>
    <w:rsid w:val="005765A3"/>
    <w:rsid w:val="00576B61"/>
    <w:rsid w:val="00576CBC"/>
    <w:rsid w:val="00576EA1"/>
    <w:rsid w:val="005776A1"/>
    <w:rsid w:val="00577B25"/>
    <w:rsid w:val="00577D3B"/>
    <w:rsid w:val="00580504"/>
    <w:rsid w:val="00580D73"/>
    <w:rsid w:val="00581014"/>
    <w:rsid w:val="005814CF"/>
    <w:rsid w:val="005814F2"/>
    <w:rsid w:val="0058172E"/>
    <w:rsid w:val="00581A21"/>
    <w:rsid w:val="00581CA9"/>
    <w:rsid w:val="00582099"/>
    <w:rsid w:val="00582718"/>
    <w:rsid w:val="005827B8"/>
    <w:rsid w:val="00582B27"/>
    <w:rsid w:val="005832FF"/>
    <w:rsid w:val="00583C09"/>
    <w:rsid w:val="00583C48"/>
    <w:rsid w:val="005842DC"/>
    <w:rsid w:val="005843B5"/>
    <w:rsid w:val="00584B92"/>
    <w:rsid w:val="00584C18"/>
    <w:rsid w:val="00584D80"/>
    <w:rsid w:val="00584ED0"/>
    <w:rsid w:val="005852F6"/>
    <w:rsid w:val="0058538E"/>
    <w:rsid w:val="005853BB"/>
    <w:rsid w:val="00585A41"/>
    <w:rsid w:val="00585F24"/>
    <w:rsid w:val="00586D1A"/>
    <w:rsid w:val="00586E59"/>
    <w:rsid w:val="0058733B"/>
    <w:rsid w:val="005879D1"/>
    <w:rsid w:val="00587E6E"/>
    <w:rsid w:val="005905F1"/>
    <w:rsid w:val="0059068A"/>
    <w:rsid w:val="00590A02"/>
    <w:rsid w:val="00590A3D"/>
    <w:rsid w:val="00590C7A"/>
    <w:rsid w:val="00590CB2"/>
    <w:rsid w:val="00591013"/>
    <w:rsid w:val="00591615"/>
    <w:rsid w:val="00591F0C"/>
    <w:rsid w:val="00592A50"/>
    <w:rsid w:val="00592CA2"/>
    <w:rsid w:val="00592DC2"/>
    <w:rsid w:val="0059303B"/>
    <w:rsid w:val="005933C6"/>
    <w:rsid w:val="00593ACC"/>
    <w:rsid w:val="00593D2D"/>
    <w:rsid w:val="0059407A"/>
    <w:rsid w:val="00594422"/>
    <w:rsid w:val="0059477F"/>
    <w:rsid w:val="0059490B"/>
    <w:rsid w:val="005949D6"/>
    <w:rsid w:val="00595193"/>
    <w:rsid w:val="005952DA"/>
    <w:rsid w:val="00595356"/>
    <w:rsid w:val="00595BC7"/>
    <w:rsid w:val="00595E4F"/>
    <w:rsid w:val="005966C9"/>
    <w:rsid w:val="00596DC0"/>
    <w:rsid w:val="00597AA1"/>
    <w:rsid w:val="00597AF9"/>
    <w:rsid w:val="00597FA0"/>
    <w:rsid w:val="005A02D1"/>
    <w:rsid w:val="005A05D6"/>
    <w:rsid w:val="005A0E3C"/>
    <w:rsid w:val="005A0F20"/>
    <w:rsid w:val="005A12D9"/>
    <w:rsid w:val="005A1A6F"/>
    <w:rsid w:val="005A1AB5"/>
    <w:rsid w:val="005A2127"/>
    <w:rsid w:val="005A27F4"/>
    <w:rsid w:val="005A281A"/>
    <w:rsid w:val="005A3894"/>
    <w:rsid w:val="005A4069"/>
    <w:rsid w:val="005A437C"/>
    <w:rsid w:val="005A48C1"/>
    <w:rsid w:val="005A50BB"/>
    <w:rsid w:val="005A5248"/>
    <w:rsid w:val="005A5880"/>
    <w:rsid w:val="005A6388"/>
    <w:rsid w:val="005A63AB"/>
    <w:rsid w:val="005A6442"/>
    <w:rsid w:val="005A6ADE"/>
    <w:rsid w:val="005A6B09"/>
    <w:rsid w:val="005A6E1E"/>
    <w:rsid w:val="005A71B6"/>
    <w:rsid w:val="005A7B69"/>
    <w:rsid w:val="005A7F35"/>
    <w:rsid w:val="005A7FDB"/>
    <w:rsid w:val="005B03F1"/>
    <w:rsid w:val="005B12EA"/>
    <w:rsid w:val="005B13CB"/>
    <w:rsid w:val="005B2EBF"/>
    <w:rsid w:val="005B3192"/>
    <w:rsid w:val="005B34B6"/>
    <w:rsid w:val="005B3B4B"/>
    <w:rsid w:val="005B3DEE"/>
    <w:rsid w:val="005B4084"/>
    <w:rsid w:val="005B4450"/>
    <w:rsid w:val="005B44BB"/>
    <w:rsid w:val="005B4852"/>
    <w:rsid w:val="005B4A4D"/>
    <w:rsid w:val="005B4C49"/>
    <w:rsid w:val="005B4D53"/>
    <w:rsid w:val="005B4D72"/>
    <w:rsid w:val="005B4DF4"/>
    <w:rsid w:val="005B5109"/>
    <w:rsid w:val="005B5312"/>
    <w:rsid w:val="005B5620"/>
    <w:rsid w:val="005B57E9"/>
    <w:rsid w:val="005B57FD"/>
    <w:rsid w:val="005B5897"/>
    <w:rsid w:val="005B5DF5"/>
    <w:rsid w:val="005B63D2"/>
    <w:rsid w:val="005B6884"/>
    <w:rsid w:val="005B699D"/>
    <w:rsid w:val="005B7111"/>
    <w:rsid w:val="005B72B2"/>
    <w:rsid w:val="005B7848"/>
    <w:rsid w:val="005B7F24"/>
    <w:rsid w:val="005C0116"/>
    <w:rsid w:val="005C02FE"/>
    <w:rsid w:val="005C0595"/>
    <w:rsid w:val="005C06EB"/>
    <w:rsid w:val="005C085E"/>
    <w:rsid w:val="005C1543"/>
    <w:rsid w:val="005C1BB4"/>
    <w:rsid w:val="005C218B"/>
    <w:rsid w:val="005C2361"/>
    <w:rsid w:val="005C2D3C"/>
    <w:rsid w:val="005C2DD6"/>
    <w:rsid w:val="005C2F45"/>
    <w:rsid w:val="005C328C"/>
    <w:rsid w:val="005C33C0"/>
    <w:rsid w:val="005C3963"/>
    <w:rsid w:val="005C3C74"/>
    <w:rsid w:val="005C3F6B"/>
    <w:rsid w:val="005C4402"/>
    <w:rsid w:val="005C4AB1"/>
    <w:rsid w:val="005C4FC0"/>
    <w:rsid w:val="005C5238"/>
    <w:rsid w:val="005C569D"/>
    <w:rsid w:val="005C5969"/>
    <w:rsid w:val="005C5ACF"/>
    <w:rsid w:val="005C5BB9"/>
    <w:rsid w:val="005C60EA"/>
    <w:rsid w:val="005C6199"/>
    <w:rsid w:val="005C67E6"/>
    <w:rsid w:val="005C6AA2"/>
    <w:rsid w:val="005C6E67"/>
    <w:rsid w:val="005C6F66"/>
    <w:rsid w:val="005C7191"/>
    <w:rsid w:val="005C73E9"/>
    <w:rsid w:val="005C7487"/>
    <w:rsid w:val="005C75DD"/>
    <w:rsid w:val="005C797E"/>
    <w:rsid w:val="005C7C2A"/>
    <w:rsid w:val="005C7F6C"/>
    <w:rsid w:val="005D0289"/>
    <w:rsid w:val="005D0627"/>
    <w:rsid w:val="005D06C0"/>
    <w:rsid w:val="005D08D9"/>
    <w:rsid w:val="005D0BEF"/>
    <w:rsid w:val="005D19A4"/>
    <w:rsid w:val="005D1CE5"/>
    <w:rsid w:val="005D1CE6"/>
    <w:rsid w:val="005D21D6"/>
    <w:rsid w:val="005D2794"/>
    <w:rsid w:val="005D2A2B"/>
    <w:rsid w:val="005D3143"/>
    <w:rsid w:val="005D31E8"/>
    <w:rsid w:val="005D3703"/>
    <w:rsid w:val="005D425E"/>
    <w:rsid w:val="005D5407"/>
    <w:rsid w:val="005D547B"/>
    <w:rsid w:val="005D5B0D"/>
    <w:rsid w:val="005D6706"/>
    <w:rsid w:val="005D695E"/>
    <w:rsid w:val="005D6CD3"/>
    <w:rsid w:val="005D70C1"/>
    <w:rsid w:val="005D7565"/>
    <w:rsid w:val="005D7EB3"/>
    <w:rsid w:val="005D7F85"/>
    <w:rsid w:val="005E011F"/>
    <w:rsid w:val="005E0139"/>
    <w:rsid w:val="005E0272"/>
    <w:rsid w:val="005E09C1"/>
    <w:rsid w:val="005E09F5"/>
    <w:rsid w:val="005E1758"/>
    <w:rsid w:val="005E196F"/>
    <w:rsid w:val="005E1B2D"/>
    <w:rsid w:val="005E1EDC"/>
    <w:rsid w:val="005E1FEF"/>
    <w:rsid w:val="005E2011"/>
    <w:rsid w:val="005E2071"/>
    <w:rsid w:val="005E263D"/>
    <w:rsid w:val="005E2C0E"/>
    <w:rsid w:val="005E32CA"/>
    <w:rsid w:val="005E3372"/>
    <w:rsid w:val="005E3493"/>
    <w:rsid w:val="005E3598"/>
    <w:rsid w:val="005E394F"/>
    <w:rsid w:val="005E3D34"/>
    <w:rsid w:val="005E3E08"/>
    <w:rsid w:val="005E3F23"/>
    <w:rsid w:val="005E48A8"/>
    <w:rsid w:val="005E503C"/>
    <w:rsid w:val="005E52F3"/>
    <w:rsid w:val="005E558D"/>
    <w:rsid w:val="005E5623"/>
    <w:rsid w:val="005E6E95"/>
    <w:rsid w:val="005E7444"/>
    <w:rsid w:val="005E7827"/>
    <w:rsid w:val="005E7DC9"/>
    <w:rsid w:val="005F003B"/>
    <w:rsid w:val="005F06E7"/>
    <w:rsid w:val="005F077D"/>
    <w:rsid w:val="005F1138"/>
    <w:rsid w:val="005F132D"/>
    <w:rsid w:val="005F14AB"/>
    <w:rsid w:val="005F1646"/>
    <w:rsid w:val="005F1DB1"/>
    <w:rsid w:val="005F2027"/>
    <w:rsid w:val="005F2218"/>
    <w:rsid w:val="005F2455"/>
    <w:rsid w:val="005F24DE"/>
    <w:rsid w:val="005F2F0C"/>
    <w:rsid w:val="005F3651"/>
    <w:rsid w:val="005F3CEF"/>
    <w:rsid w:val="005F466B"/>
    <w:rsid w:val="005F4914"/>
    <w:rsid w:val="005F4C96"/>
    <w:rsid w:val="005F50B0"/>
    <w:rsid w:val="005F53B6"/>
    <w:rsid w:val="005F56F1"/>
    <w:rsid w:val="005F5749"/>
    <w:rsid w:val="005F5DD5"/>
    <w:rsid w:val="005F67A7"/>
    <w:rsid w:val="005F67D4"/>
    <w:rsid w:val="005F6945"/>
    <w:rsid w:val="005F6A51"/>
    <w:rsid w:val="005F6DAA"/>
    <w:rsid w:val="005F6EB0"/>
    <w:rsid w:val="005F6FA2"/>
    <w:rsid w:val="005F70CF"/>
    <w:rsid w:val="005F7B37"/>
    <w:rsid w:val="0060020A"/>
    <w:rsid w:val="0060026C"/>
    <w:rsid w:val="006003BD"/>
    <w:rsid w:val="006003C3"/>
    <w:rsid w:val="00600673"/>
    <w:rsid w:val="006013AE"/>
    <w:rsid w:val="00601481"/>
    <w:rsid w:val="00601C07"/>
    <w:rsid w:val="0060269A"/>
    <w:rsid w:val="00602E0C"/>
    <w:rsid w:val="0060318E"/>
    <w:rsid w:val="00603298"/>
    <w:rsid w:val="006036EE"/>
    <w:rsid w:val="0060389C"/>
    <w:rsid w:val="006049CB"/>
    <w:rsid w:val="00604BEA"/>
    <w:rsid w:val="00604D0B"/>
    <w:rsid w:val="00604E38"/>
    <w:rsid w:val="00605060"/>
    <w:rsid w:val="00605200"/>
    <w:rsid w:val="006054E5"/>
    <w:rsid w:val="00605559"/>
    <w:rsid w:val="00605AD8"/>
    <w:rsid w:val="00606130"/>
    <w:rsid w:val="00606631"/>
    <w:rsid w:val="0060669A"/>
    <w:rsid w:val="0060679E"/>
    <w:rsid w:val="00606E6E"/>
    <w:rsid w:val="00606F77"/>
    <w:rsid w:val="00607309"/>
    <w:rsid w:val="00610B18"/>
    <w:rsid w:val="00610D06"/>
    <w:rsid w:val="00611323"/>
    <w:rsid w:val="006114A3"/>
    <w:rsid w:val="00611DC4"/>
    <w:rsid w:val="006125FE"/>
    <w:rsid w:val="006132DE"/>
    <w:rsid w:val="006136E0"/>
    <w:rsid w:val="00613A01"/>
    <w:rsid w:val="00613DC2"/>
    <w:rsid w:val="00613E59"/>
    <w:rsid w:val="006142EB"/>
    <w:rsid w:val="00614301"/>
    <w:rsid w:val="0061496E"/>
    <w:rsid w:val="00614AA9"/>
    <w:rsid w:val="00615084"/>
    <w:rsid w:val="00615664"/>
    <w:rsid w:val="006156A3"/>
    <w:rsid w:val="006156A5"/>
    <w:rsid w:val="00615E1D"/>
    <w:rsid w:val="00615F63"/>
    <w:rsid w:val="00616825"/>
    <w:rsid w:val="00616D6B"/>
    <w:rsid w:val="0061715D"/>
    <w:rsid w:val="00617978"/>
    <w:rsid w:val="00617AC7"/>
    <w:rsid w:val="00617AC8"/>
    <w:rsid w:val="00617DEC"/>
    <w:rsid w:val="00620423"/>
    <w:rsid w:val="00620832"/>
    <w:rsid w:val="006208E1"/>
    <w:rsid w:val="00620BF3"/>
    <w:rsid w:val="00621427"/>
    <w:rsid w:val="006214F3"/>
    <w:rsid w:val="00621AD4"/>
    <w:rsid w:val="00621D36"/>
    <w:rsid w:val="006221BC"/>
    <w:rsid w:val="00622774"/>
    <w:rsid w:val="00622AB7"/>
    <w:rsid w:val="00622BD8"/>
    <w:rsid w:val="00622FFD"/>
    <w:rsid w:val="0062342A"/>
    <w:rsid w:val="00623938"/>
    <w:rsid w:val="00623DF2"/>
    <w:rsid w:val="00623EC4"/>
    <w:rsid w:val="00624111"/>
    <w:rsid w:val="006248FA"/>
    <w:rsid w:val="0062569F"/>
    <w:rsid w:val="00625786"/>
    <w:rsid w:val="0062598C"/>
    <w:rsid w:val="00625DEF"/>
    <w:rsid w:val="00625F6C"/>
    <w:rsid w:val="006262BE"/>
    <w:rsid w:val="006271C8"/>
    <w:rsid w:val="006271E4"/>
    <w:rsid w:val="00627320"/>
    <w:rsid w:val="006274CD"/>
    <w:rsid w:val="00630AFC"/>
    <w:rsid w:val="00630B68"/>
    <w:rsid w:val="006314B2"/>
    <w:rsid w:val="0063178A"/>
    <w:rsid w:val="00631956"/>
    <w:rsid w:val="00631B27"/>
    <w:rsid w:val="006323DC"/>
    <w:rsid w:val="00632D18"/>
    <w:rsid w:val="00632D24"/>
    <w:rsid w:val="006338CB"/>
    <w:rsid w:val="00633A6E"/>
    <w:rsid w:val="00633C6E"/>
    <w:rsid w:val="00633CA8"/>
    <w:rsid w:val="00633F86"/>
    <w:rsid w:val="006340D8"/>
    <w:rsid w:val="00634288"/>
    <w:rsid w:val="006343D0"/>
    <w:rsid w:val="006349A5"/>
    <w:rsid w:val="00634A68"/>
    <w:rsid w:val="00634D66"/>
    <w:rsid w:val="00635B68"/>
    <w:rsid w:val="006360C6"/>
    <w:rsid w:val="006367A2"/>
    <w:rsid w:val="00636995"/>
    <w:rsid w:val="00636D6A"/>
    <w:rsid w:val="00636E37"/>
    <w:rsid w:val="0063701C"/>
    <w:rsid w:val="006400D1"/>
    <w:rsid w:val="006404CF"/>
    <w:rsid w:val="00640660"/>
    <w:rsid w:val="0064066A"/>
    <w:rsid w:val="00641030"/>
    <w:rsid w:val="006417DC"/>
    <w:rsid w:val="00641D73"/>
    <w:rsid w:val="0064291A"/>
    <w:rsid w:val="0064355F"/>
    <w:rsid w:val="00643830"/>
    <w:rsid w:val="00643967"/>
    <w:rsid w:val="00643A3B"/>
    <w:rsid w:val="00644515"/>
    <w:rsid w:val="00645B13"/>
    <w:rsid w:val="006468A6"/>
    <w:rsid w:val="00646B9F"/>
    <w:rsid w:val="006473E4"/>
    <w:rsid w:val="006474BC"/>
    <w:rsid w:val="0064771B"/>
    <w:rsid w:val="0065034E"/>
    <w:rsid w:val="00650359"/>
    <w:rsid w:val="006504EE"/>
    <w:rsid w:val="006511A6"/>
    <w:rsid w:val="0065177E"/>
    <w:rsid w:val="00652779"/>
    <w:rsid w:val="006537C0"/>
    <w:rsid w:val="00653F3F"/>
    <w:rsid w:val="00654315"/>
    <w:rsid w:val="006547B6"/>
    <w:rsid w:val="00654E04"/>
    <w:rsid w:val="006550A0"/>
    <w:rsid w:val="00655487"/>
    <w:rsid w:val="00655919"/>
    <w:rsid w:val="00655F46"/>
    <w:rsid w:val="00656247"/>
    <w:rsid w:val="00656B36"/>
    <w:rsid w:val="006570FD"/>
    <w:rsid w:val="006577A6"/>
    <w:rsid w:val="00657B7B"/>
    <w:rsid w:val="00657E29"/>
    <w:rsid w:val="006602AE"/>
    <w:rsid w:val="00660627"/>
    <w:rsid w:val="006606C1"/>
    <w:rsid w:val="00660D1C"/>
    <w:rsid w:val="00660E8E"/>
    <w:rsid w:val="006614E0"/>
    <w:rsid w:val="00661B3D"/>
    <w:rsid w:val="00662123"/>
    <w:rsid w:val="0066249F"/>
    <w:rsid w:val="0066297E"/>
    <w:rsid w:val="00662CF6"/>
    <w:rsid w:val="00662E07"/>
    <w:rsid w:val="0066307E"/>
    <w:rsid w:val="00663B07"/>
    <w:rsid w:val="00663B95"/>
    <w:rsid w:val="006646C6"/>
    <w:rsid w:val="0066474B"/>
    <w:rsid w:val="00664B60"/>
    <w:rsid w:val="00664E28"/>
    <w:rsid w:val="0066554A"/>
    <w:rsid w:val="00665B87"/>
    <w:rsid w:val="006666F3"/>
    <w:rsid w:val="00666A8F"/>
    <w:rsid w:val="00666D74"/>
    <w:rsid w:val="00666FDC"/>
    <w:rsid w:val="0066709E"/>
    <w:rsid w:val="00667775"/>
    <w:rsid w:val="006677A8"/>
    <w:rsid w:val="00667BCB"/>
    <w:rsid w:val="00670986"/>
    <w:rsid w:val="00670B94"/>
    <w:rsid w:val="00671063"/>
    <w:rsid w:val="006718D4"/>
    <w:rsid w:val="0067192E"/>
    <w:rsid w:val="00671BC5"/>
    <w:rsid w:val="00671C06"/>
    <w:rsid w:val="00671D18"/>
    <w:rsid w:val="00671EF8"/>
    <w:rsid w:val="0067262A"/>
    <w:rsid w:val="006726F0"/>
    <w:rsid w:val="00672721"/>
    <w:rsid w:val="006729EB"/>
    <w:rsid w:val="0067380F"/>
    <w:rsid w:val="00673847"/>
    <w:rsid w:val="00673BCF"/>
    <w:rsid w:val="00673D04"/>
    <w:rsid w:val="00673F8A"/>
    <w:rsid w:val="006744B5"/>
    <w:rsid w:val="0067453B"/>
    <w:rsid w:val="00674FC4"/>
    <w:rsid w:val="00675179"/>
    <w:rsid w:val="0067543D"/>
    <w:rsid w:val="00675544"/>
    <w:rsid w:val="006756B2"/>
    <w:rsid w:val="0067597B"/>
    <w:rsid w:val="00675FA7"/>
    <w:rsid w:val="006763E6"/>
    <w:rsid w:val="00676547"/>
    <w:rsid w:val="006766BA"/>
    <w:rsid w:val="00676F2B"/>
    <w:rsid w:val="00677272"/>
    <w:rsid w:val="0067727E"/>
    <w:rsid w:val="0067737B"/>
    <w:rsid w:val="00677986"/>
    <w:rsid w:val="00677B83"/>
    <w:rsid w:val="00680110"/>
    <w:rsid w:val="00680528"/>
    <w:rsid w:val="006812EE"/>
    <w:rsid w:val="00681304"/>
    <w:rsid w:val="006814D8"/>
    <w:rsid w:val="00681D3B"/>
    <w:rsid w:val="00681FE3"/>
    <w:rsid w:val="00682AB3"/>
    <w:rsid w:val="00682BAF"/>
    <w:rsid w:val="00683099"/>
    <w:rsid w:val="006838FA"/>
    <w:rsid w:val="00683D7D"/>
    <w:rsid w:val="00683DA0"/>
    <w:rsid w:val="00683DEB"/>
    <w:rsid w:val="00684F05"/>
    <w:rsid w:val="00684F47"/>
    <w:rsid w:val="006851F1"/>
    <w:rsid w:val="00685445"/>
    <w:rsid w:val="00685493"/>
    <w:rsid w:val="0068568B"/>
    <w:rsid w:val="00685B65"/>
    <w:rsid w:val="00686A27"/>
    <w:rsid w:val="00686DA2"/>
    <w:rsid w:val="006875ED"/>
    <w:rsid w:val="00687605"/>
    <w:rsid w:val="00687837"/>
    <w:rsid w:val="006878CB"/>
    <w:rsid w:val="00687E26"/>
    <w:rsid w:val="006902BE"/>
    <w:rsid w:val="006916DD"/>
    <w:rsid w:val="006919A7"/>
    <w:rsid w:val="00691D9C"/>
    <w:rsid w:val="00691F25"/>
    <w:rsid w:val="00692C69"/>
    <w:rsid w:val="00693468"/>
    <w:rsid w:val="0069381B"/>
    <w:rsid w:val="0069393E"/>
    <w:rsid w:val="00693F25"/>
    <w:rsid w:val="00693FD4"/>
    <w:rsid w:val="00694138"/>
    <w:rsid w:val="00694BD0"/>
    <w:rsid w:val="00694C45"/>
    <w:rsid w:val="00694C6C"/>
    <w:rsid w:val="006952E8"/>
    <w:rsid w:val="006953CE"/>
    <w:rsid w:val="00695E24"/>
    <w:rsid w:val="0069698D"/>
    <w:rsid w:val="00697046"/>
    <w:rsid w:val="00697102"/>
    <w:rsid w:val="006974C4"/>
    <w:rsid w:val="00697922"/>
    <w:rsid w:val="00697B77"/>
    <w:rsid w:val="006A0489"/>
    <w:rsid w:val="006A087B"/>
    <w:rsid w:val="006A172F"/>
    <w:rsid w:val="006A1A0C"/>
    <w:rsid w:val="006A1C7F"/>
    <w:rsid w:val="006A1E67"/>
    <w:rsid w:val="006A1EC5"/>
    <w:rsid w:val="006A2009"/>
    <w:rsid w:val="006A232F"/>
    <w:rsid w:val="006A23B9"/>
    <w:rsid w:val="006A247E"/>
    <w:rsid w:val="006A2D44"/>
    <w:rsid w:val="006A346F"/>
    <w:rsid w:val="006A3B71"/>
    <w:rsid w:val="006A4327"/>
    <w:rsid w:val="006A46AB"/>
    <w:rsid w:val="006A6C60"/>
    <w:rsid w:val="006A6FC3"/>
    <w:rsid w:val="006B0037"/>
    <w:rsid w:val="006B03F2"/>
    <w:rsid w:val="006B057B"/>
    <w:rsid w:val="006B1327"/>
    <w:rsid w:val="006B13D5"/>
    <w:rsid w:val="006B13DC"/>
    <w:rsid w:val="006B2106"/>
    <w:rsid w:val="006B2426"/>
    <w:rsid w:val="006B28F2"/>
    <w:rsid w:val="006B2A5A"/>
    <w:rsid w:val="006B2A93"/>
    <w:rsid w:val="006B2D71"/>
    <w:rsid w:val="006B339E"/>
    <w:rsid w:val="006B3B23"/>
    <w:rsid w:val="006B3B6B"/>
    <w:rsid w:val="006B4BD8"/>
    <w:rsid w:val="006B4F25"/>
    <w:rsid w:val="006B5029"/>
    <w:rsid w:val="006B5158"/>
    <w:rsid w:val="006B5E92"/>
    <w:rsid w:val="006B646F"/>
    <w:rsid w:val="006B6B3D"/>
    <w:rsid w:val="006B6E2D"/>
    <w:rsid w:val="006B7DFD"/>
    <w:rsid w:val="006C0311"/>
    <w:rsid w:val="006C0778"/>
    <w:rsid w:val="006C091D"/>
    <w:rsid w:val="006C0A56"/>
    <w:rsid w:val="006C1831"/>
    <w:rsid w:val="006C1E49"/>
    <w:rsid w:val="006C259F"/>
    <w:rsid w:val="006C30D7"/>
    <w:rsid w:val="006C3E1C"/>
    <w:rsid w:val="006C4313"/>
    <w:rsid w:val="006C436B"/>
    <w:rsid w:val="006C4609"/>
    <w:rsid w:val="006C4D11"/>
    <w:rsid w:val="006C4EF4"/>
    <w:rsid w:val="006C50DA"/>
    <w:rsid w:val="006C537D"/>
    <w:rsid w:val="006C53CC"/>
    <w:rsid w:val="006C580F"/>
    <w:rsid w:val="006C5E84"/>
    <w:rsid w:val="006C6300"/>
    <w:rsid w:val="006C64A3"/>
    <w:rsid w:val="006C68C7"/>
    <w:rsid w:val="006C69BF"/>
    <w:rsid w:val="006C69EC"/>
    <w:rsid w:val="006C6EB5"/>
    <w:rsid w:val="006C726A"/>
    <w:rsid w:val="006C7B23"/>
    <w:rsid w:val="006C7BA1"/>
    <w:rsid w:val="006C7EC4"/>
    <w:rsid w:val="006C7EEC"/>
    <w:rsid w:val="006C7EF6"/>
    <w:rsid w:val="006D0829"/>
    <w:rsid w:val="006D091E"/>
    <w:rsid w:val="006D0E53"/>
    <w:rsid w:val="006D1286"/>
    <w:rsid w:val="006D13B9"/>
    <w:rsid w:val="006D17F8"/>
    <w:rsid w:val="006D1871"/>
    <w:rsid w:val="006D1884"/>
    <w:rsid w:val="006D18C2"/>
    <w:rsid w:val="006D1DA0"/>
    <w:rsid w:val="006D204B"/>
    <w:rsid w:val="006D263F"/>
    <w:rsid w:val="006D2647"/>
    <w:rsid w:val="006D2E95"/>
    <w:rsid w:val="006D3632"/>
    <w:rsid w:val="006D367D"/>
    <w:rsid w:val="006D3833"/>
    <w:rsid w:val="006D386F"/>
    <w:rsid w:val="006D3B9B"/>
    <w:rsid w:val="006D3E16"/>
    <w:rsid w:val="006D3F62"/>
    <w:rsid w:val="006D43AC"/>
    <w:rsid w:val="006D448A"/>
    <w:rsid w:val="006D4A10"/>
    <w:rsid w:val="006D4AF6"/>
    <w:rsid w:val="006D4F0E"/>
    <w:rsid w:val="006D5495"/>
    <w:rsid w:val="006D5F98"/>
    <w:rsid w:val="006D655D"/>
    <w:rsid w:val="006D670C"/>
    <w:rsid w:val="006D6A89"/>
    <w:rsid w:val="006D6B4D"/>
    <w:rsid w:val="006D70AE"/>
    <w:rsid w:val="006D7121"/>
    <w:rsid w:val="006D7369"/>
    <w:rsid w:val="006D7B81"/>
    <w:rsid w:val="006D7E73"/>
    <w:rsid w:val="006E07A7"/>
    <w:rsid w:val="006E16EE"/>
    <w:rsid w:val="006E1D8D"/>
    <w:rsid w:val="006E2059"/>
    <w:rsid w:val="006E24EB"/>
    <w:rsid w:val="006E30CF"/>
    <w:rsid w:val="006E3420"/>
    <w:rsid w:val="006E35B4"/>
    <w:rsid w:val="006E3710"/>
    <w:rsid w:val="006E4110"/>
    <w:rsid w:val="006E4176"/>
    <w:rsid w:val="006E4473"/>
    <w:rsid w:val="006E57D1"/>
    <w:rsid w:val="006E5A3B"/>
    <w:rsid w:val="006E62C1"/>
    <w:rsid w:val="006E660E"/>
    <w:rsid w:val="006E67E8"/>
    <w:rsid w:val="006E6C6F"/>
    <w:rsid w:val="006E7DFE"/>
    <w:rsid w:val="006F08EC"/>
    <w:rsid w:val="006F0D75"/>
    <w:rsid w:val="006F1134"/>
    <w:rsid w:val="006F1232"/>
    <w:rsid w:val="006F1360"/>
    <w:rsid w:val="006F1A41"/>
    <w:rsid w:val="006F1C26"/>
    <w:rsid w:val="006F1D72"/>
    <w:rsid w:val="006F223F"/>
    <w:rsid w:val="006F2725"/>
    <w:rsid w:val="006F2CD0"/>
    <w:rsid w:val="006F30E4"/>
    <w:rsid w:val="006F3158"/>
    <w:rsid w:val="006F3221"/>
    <w:rsid w:val="006F34B8"/>
    <w:rsid w:val="006F3C8F"/>
    <w:rsid w:val="006F3E24"/>
    <w:rsid w:val="006F3F8D"/>
    <w:rsid w:val="006F44D7"/>
    <w:rsid w:val="006F44F4"/>
    <w:rsid w:val="006F5228"/>
    <w:rsid w:val="006F5442"/>
    <w:rsid w:val="006F55E1"/>
    <w:rsid w:val="006F5E92"/>
    <w:rsid w:val="006F651A"/>
    <w:rsid w:val="006F6993"/>
    <w:rsid w:val="006F6E82"/>
    <w:rsid w:val="006F74F2"/>
    <w:rsid w:val="006F7ED6"/>
    <w:rsid w:val="007002D7"/>
    <w:rsid w:val="007003DE"/>
    <w:rsid w:val="00700645"/>
    <w:rsid w:val="00700AF1"/>
    <w:rsid w:val="00700F00"/>
    <w:rsid w:val="007013CC"/>
    <w:rsid w:val="00701614"/>
    <w:rsid w:val="007018C4"/>
    <w:rsid w:val="007020B0"/>
    <w:rsid w:val="007024D5"/>
    <w:rsid w:val="00702BAD"/>
    <w:rsid w:val="00702CBA"/>
    <w:rsid w:val="007031A4"/>
    <w:rsid w:val="007032FB"/>
    <w:rsid w:val="007036EA"/>
    <w:rsid w:val="00703B1E"/>
    <w:rsid w:val="00703D6B"/>
    <w:rsid w:val="00703DC1"/>
    <w:rsid w:val="007043D6"/>
    <w:rsid w:val="00704622"/>
    <w:rsid w:val="007046C1"/>
    <w:rsid w:val="00704E54"/>
    <w:rsid w:val="007051E6"/>
    <w:rsid w:val="007052AC"/>
    <w:rsid w:val="00705A5D"/>
    <w:rsid w:val="00705C8B"/>
    <w:rsid w:val="0070602A"/>
    <w:rsid w:val="00706253"/>
    <w:rsid w:val="007063BF"/>
    <w:rsid w:val="00706464"/>
    <w:rsid w:val="0070668A"/>
    <w:rsid w:val="00706758"/>
    <w:rsid w:val="007067FE"/>
    <w:rsid w:val="0070693D"/>
    <w:rsid w:val="00706BBD"/>
    <w:rsid w:val="00706E7D"/>
    <w:rsid w:val="00707314"/>
    <w:rsid w:val="00707769"/>
    <w:rsid w:val="0070776F"/>
    <w:rsid w:val="007078FD"/>
    <w:rsid w:val="00707ACA"/>
    <w:rsid w:val="00707D8D"/>
    <w:rsid w:val="00707FC3"/>
    <w:rsid w:val="007100BF"/>
    <w:rsid w:val="007106DC"/>
    <w:rsid w:val="00711041"/>
    <w:rsid w:val="007110CA"/>
    <w:rsid w:val="007114F8"/>
    <w:rsid w:val="007115B0"/>
    <w:rsid w:val="007117C2"/>
    <w:rsid w:val="007118B2"/>
    <w:rsid w:val="00711C7F"/>
    <w:rsid w:val="007121F4"/>
    <w:rsid w:val="007124B0"/>
    <w:rsid w:val="00712A90"/>
    <w:rsid w:val="00712D55"/>
    <w:rsid w:val="00712D80"/>
    <w:rsid w:val="0071340B"/>
    <w:rsid w:val="007135AA"/>
    <w:rsid w:val="007136DB"/>
    <w:rsid w:val="00713778"/>
    <w:rsid w:val="00713ABD"/>
    <w:rsid w:val="007140D4"/>
    <w:rsid w:val="007140E0"/>
    <w:rsid w:val="0071423A"/>
    <w:rsid w:val="007147BD"/>
    <w:rsid w:val="00714DD1"/>
    <w:rsid w:val="0071529D"/>
    <w:rsid w:val="0071568C"/>
    <w:rsid w:val="00715717"/>
    <w:rsid w:val="007157A0"/>
    <w:rsid w:val="007162B0"/>
    <w:rsid w:val="007165AF"/>
    <w:rsid w:val="0071660C"/>
    <w:rsid w:val="0071696C"/>
    <w:rsid w:val="00717293"/>
    <w:rsid w:val="00717345"/>
    <w:rsid w:val="00717967"/>
    <w:rsid w:val="00717C5D"/>
    <w:rsid w:val="00720120"/>
    <w:rsid w:val="00720A3C"/>
    <w:rsid w:val="00720ADB"/>
    <w:rsid w:val="00720BD3"/>
    <w:rsid w:val="0072110E"/>
    <w:rsid w:val="007212EF"/>
    <w:rsid w:val="007218D9"/>
    <w:rsid w:val="00721B4F"/>
    <w:rsid w:val="00721B8B"/>
    <w:rsid w:val="00721BC0"/>
    <w:rsid w:val="0072206B"/>
    <w:rsid w:val="007229B6"/>
    <w:rsid w:val="00722BF0"/>
    <w:rsid w:val="00722FCD"/>
    <w:rsid w:val="007230E2"/>
    <w:rsid w:val="00723111"/>
    <w:rsid w:val="007231CE"/>
    <w:rsid w:val="0072366C"/>
    <w:rsid w:val="0072373C"/>
    <w:rsid w:val="007238A4"/>
    <w:rsid w:val="007239CF"/>
    <w:rsid w:val="00723A1C"/>
    <w:rsid w:val="00723B6C"/>
    <w:rsid w:val="007240FB"/>
    <w:rsid w:val="00724155"/>
    <w:rsid w:val="00724316"/>
    <w:rsid w:val="00724916"/>
    <w:rsid w:val="007251A1"/>
    <w:rsid w:val="007255B9"/>
    <w:rsid w:val="00725795"/>
    <w:rsid w:val="007259AA"/>
    <w:rsid w:val="007260A9"/>
    <w:rsid w:val="0072647A"/>
    <w:rsid w:val="007266E3"/>
    <w:rsid w:val="007268F3"/>
    <w:rsid w:val="00727316"/>
    <w:rsid w:val="007274F4"/>
    <w:rsid w:val="00727509"/>
    <w:rsid w:val="00727583"/>
    <w:rsid w:val="00730543"/>
    <w:rsid w:val="00730817"/>
    <w:rsid w:val="00730BF0"/>
    <w:rsid w:val="00730FC1"/>
    <w:rsid w:val="007312E5"/>
    <w:rsid w:val="00731318"/>
    <w:rsid w:val="00731385"/>
    <w:rsid w:val="00731897"/>
    <w:rsid w:val="00731C1D"/>
    <w:rsid w:val="00731E22"/>
    <w:rsid w:val="00731E47"/>
    <w:rsid w:val="00731F71"/>
    <w:rsid w:val="007321B9"/>
    <w:rsid w:val="00732784"/>
    <w:rsid w:val="007327F0"/>
    <w:rsid w:val="00732D8A"/>
    <w:rsid w:val="007334BB"/>
    <w:rsid w:val="00733667"/>
    <w:rsid w:val="00733814"/>
    <w:rsid w:val="0073405F"/>
    <w:rsid w:val="007343AC"/>
    <w:rsid w:val="007348C3"/>
    <w:rsid w:val="00734925"/>
    <w:rsid w:val="007349E2"/>
    <w:rsid w:val="00734BAD"/>
    <w:rsid w:val="00734CEF"/>
    <w:rsid w:val="00734CF6"/>
    <w:rsid w:val="00736032"/>
    <w:rsid w:val="00736338"/>
    <w:rsid w:val="00736AC8"/>
    <w:rsid w:val="00736B06"/>
    <w:rsid w:val="00736F23"/>
    <w:rsid w:val="007373DA"/>
    <w:rsid w:val="007374A5"/>
    <w:rsid w:val="0073772C"/>
    <w:rsid w:val="00737DA7"/>
    <w:rsid w:val="00741D57"/>
    <w:rsid w:val="007420B2"/>
    <w:rsid w:val="0074234E"/>
    <w:rsid w:val="007425D5"/>
    <w:rsid w:val="007425E3"/>
    <w:rsid w:val="0074266B"/>
    <w:rsid w:val="007426A8"/>
    <w:rsid w:val="007429B7"/>
    <w:rsid w:val="00743587"/>
    <w:rsid w:val="00743929"/>
    <w:rsid w:val="00743FC3"/>
    <w:rsid w:val="00744360"/>
    <w:rsid w:val="007444F5"/>
    <w:rsid w:val="007445FB"/>
    <w:rsid w:val="00744715"/>
    <w:rsid w:val="00744DEE"/>
    <w:rsid w:val="00744E43"/>
    <w:rsid w:val="00744FDC"/>
    <w:rsid w:val="00745784"/>
    <w:rsid w:val="00745855"/>
    <w:rsid w:val="007459DA"/>
    <w:rsid w:val="00745D22"/>
    <w:rsid w:val="00745D41"/>
    <w:rsid w:val="00745E85"/>
    <w:rsid w:val="00745EBA"/>
    <w:rsid w:val="00745EE8"/>
    <w:rsid w:val="00745F39"/>
    <w:rsid w:val="00746282"/>
    <w:rsid w:val="00746599"/>
    <w:rsid w:val="00746E43"/>
    <w:rsid w:val="007470BE"/>
    <w:rsid w:val="00747158"/>
    <w:rsid w:val="00747841"/>
    <w:rsid w:val="0074794A"/>
    <w:rsid w:val="007501E7"/>
    <w:rsid w:val="007508A9"/>
    <w:rsid w:val="00750AF7"/>
    <w:rsid w:val="00751047"/>
    <w:rsid w:val="00751C7D"/>
    <w:rsid w:val="00751DBC"/>
    <w:rsid w:val="00751E84"/>
    <w:rsid w:val="00752A44"/>
    <w:rsid w:val="00753168"/>
    <w:rsid w:val="0075326F"/>
    <w:rsid w:val="00753B23"/>
    <w:rsid w:val="00753E94"/>
    <w:rsid w:val="007540A1"/>
    <w:rsid w:val="00754794"/>
    <w:rsid w:val="00754912"/>
    <w:rsid w:val="00754A8F"/>
    <w:rsid w:val="00754CA1"/>
    <w:rsid w:val="00754DEF"/>
    <w:rsid w:val="0075564C"/>
    <w:rsid w:val="007556AB"/>
    <w:rsid w:val="00755745"/>
    <w:rsid w:val="007557BE"/>
    <w:rsid w:val="00755F25"/>
    <w:rsid w:val="00755F70"/>
    <w:rsid w:val="00756075"/>
    <w:rsid w:val="007560DE"/>
    <w:rsid w:val="007565B4"/>
    <w:rsid w:val="007566B5"/>
    <w:rsid w:val="00756700"/>
    <w:rsid w:val="00756B5E"/>
    <w:rsid w:val="00756CBC"/>
    <w:rsid w:val="00757064"/>
    <w:rsid w:val="00757185"/>
    <w:rsid w:val="00757772"/>
    <w:rsid w:val="00757BD8"/>
    <w:rsid w:val="007602DA"/>
    <w:rsid w:val="00760375"/>
    <w:rsid w:val="00760582"/>
    <w:rsid w:val="00760B76"/>
    <w:rsid w:val="00760C1A"/>
    <w:rsid w:val="007610C5"/>
    <w:rsid w:val="007614B0"/>
    <w:rsid w:val="00761BFC"/>
    <w:rsid w:val="007620CB"/>
    <w:rsid w:val="0076248C"/>
    <w:rsid w:val="007624DE"/>
    <w:rsid w:val="00762507"/>
    <w:rsid w:val="0076293E"/>
    <w:rsid w:val="00762970"/>
    <w:rsid w:val="00762BEA"/>
    <w:rsid w:val="00762F82"/>
    <w:rsid w:val="007631DF"/>
    <w:rsid w:val="0076341A"/>
    <w:rsid w:val="00763504"/>
    <w:rsid w:val="007637B7"/>
    <w:rsid w:val="00763910"/>
    <w:rsid w:val="00763AA9"/>
    <w:rsid w:val="007642DC"/>
    <w:rsid w:val="007645C5"/>
    <w:rsid w:val="00764798"/>
    <w:rsid w:val="0076557F"/>
    <w:rsid w:val="007655EB"/>
    <w:rsid w:val="00765710"/>
    <w:rsid w:val="00765C4B"/>
    <w:rsid w:val="00765E24"/>
    <w:rsid w:val="00766105"/>
    <w:rsid w:val="007664CB"/>
    <w:rsid w:val="00766DCC"/>
    <w:rsid w:val="00766E4A"/>
    <w:rsid w:val="00767798"/>
    <w:rsid w:val="00767D30"/>
    <w:rsid w:val="00767E3B"/>
    <w:rsid w:val="00767E58"/>
    <w:rsid w:val="00770035"/>
    <w:rsid w:val="0077068C"/>
    <w:rsid w:val="00770C08"/>
    <w:rsid w:val="007710AE"/>
    <w:rsid w:val="0077126C"/>
    <w:rsid w:val="007712E9"/>
    <w:rsid w:val="007716E6"/>
    <w:rsid w:val="00771B71"/>
    <w:rsid w:val="00771BF5"/>
    <w:rsid w:val="00771E35"/>
    <w:rsid w:val="00771EBE"/>
    <w:rsid w:val="00771F8D"/>
    <w:rsid w:val="00772B22"/>
    <w:rsid w:val="00772E54"/>
    <w:rsid w:val="007735EA"/>
    <w:rsid w:val="0077378A"/>
    <w:rsid w:val="00773DDA"/>
    <w:rsid w:val="007742A0"/>
    <w:rsid w:val="00774D3B"/>
    <w:rsid w:val="007760D9"/>
    <w:rsid w:val="00776548"/>
    <w:rsid w:val="007767D2"/>
    <w:rsid w:val="007768F3"/>
    <w:rsid w:val="0077745B"/>
    <w:rsid w:val="00777D5A"/>
    <w:rsid w:val="00780491"/>
    <w:rsid w:val="007806F7"/>
    <w:rsid w:val="00780A66"/>
    <w:rsid w:val="00780B5A"/>
    <w:rsid w:val="00781416"/>
    <w:rsid w:val="0078142F"/>
    <w:rsid w:val="007818AB"/>
    <w:rsid w:val="00782494"/>
    <w:rsid w:val="0078279A"/>
    <w:rsid w:val="007828B7"/>
    <w:rsid w:val="007829E5"/>
    <w:rsid w:val="007842C8"/>
    <w:rsid w:val="00784869"/>
    <w:rsid w:val="007853D4"/>
    <w:rsid w:val="00785405"/>
    <w:rsid w:val="00785DA3"/>
    <w:rsid w:val="00786123"/>
    <w:rsid w:val="00786386"/>
    <w:rsid w:val="0078658E"/>
    <w:rsid w:val="0078741F"/>
    <w:rsid w:val="00787B01"/>
    <w:rsid w:val="00787B25"/>
    <w:rsid w:val="00787CE8"/>
    <w:rsid w:val="00787F51"/>
    <w:rsid w:val="00790464"/>
    <w:rsid w:val="007904C7"/>
    <w:rsid w:val="00790821"/>
    <w:rsid w:val="00790CF0"/>
    <w:rsid w:val="00790EE8"/>
    <w:rsid w:val="007911BC"/>
    <w:rsid w:val="00791B48"/>
    <w:rsid w:val="00791BD7"/>
    <w:rsid w:val="00792465"/>
    <w:rsid w:val="00792739"/>
    <w:rsid w:val="0079287B"/>
    <w:rsid w:val="00793515"/>
    <w:rsid w:val="007935B1"/>
    <w:rsid w:val="0079390A"/>
    <w:rsid w:val="00793B98"/>
    <w:rsid w:val="00793CA3"/>
    <w:rsid w:val="00793F14"/>
    <w:rsid w:val="007941D7"/>
    <w:rsid w:val="00794755"/>
    <w:rsid w:val="007956B9"/>
    <w:rsid w:val="007957D3"/>
    <w:rsid w:val="0079690F"/>
    <w:rsid w:val="00796EB5"/>
    <w:rsid w:val="007A0553"/>
    <w:rsid w:val="007A0A81"/>
    <w:rsid w:val="007A107D"/>
    <w:rsid w:val="007A1347"/>
    <w:rsid w:val="007A15FA"/>
    <w:rsid w:val="007A190D"/>
    <w:rsid w:val="007A200D"/>
    <w:rsid w:val="007A21AD"/>
    <w:rsid w:val="007A231E"/>
    <w:rsid w:val="007A2E10"/>
    <w:rsid w:val="007A31BD"/>
    <w:rsid w:val="007A4C6B"/>
    <w:rsid w:val="007A52EE"/>
    <w:rsid w:val="007A54D2"/>
    <w:rsid w:val="007A6B7D"/>
    <w:rsid w:val="007A6BC5"/>
    <w:rsid w:val="007A6C3E"/>
    <w:rsid w:val="007A7334"/>
    <w:rsid w:val="007A79EB"/>
    <w:rsid w:val="007B0172"/>
    <w:rsid w:val="007B05C5"/>
    <w:rsid w:val="007B0682"/>
    <w:rsid w:val="007B0974"/>
    <w:rsid w:val="007B0B01"/>
    <w:rsid w:val="007B10DC"/>
    <w:rsid w:val="007B1195"/>
    <w:rsid w:val="007B138C"/>
    <w:rsid w:val="007B14B8"/>
    <w:rsid w:val="007B157F"/>
    <w:rsid w:val="007B1E72"/>
    <w:rsid w:val="007B2137"/>
    <w:rsid w:val="007B2A90"/>
    <w:rsid w:val="007B2B6F"/>
    <w:rsid w:val="007B2C8E"/>
    <w:rsid w:val="007B2EF0"/>
    <w:rsid w:val="007B37D7"/>
    <w:rsid w:val="007B38AD"/>
    <w:rsid w:val="007B38C4"/>
    <w:rsid w:val="007B3CB5"/>
    <w:rsid w:val="007B437C"/>
    <w:rsid w:val="007B44C1"/>
    <w:rsid w:val="007B472E"/>
    <w:rsid w:val="007B4B28"/>
    <w:rsid w:val="007B4C7A"/>
    <w:rsid w:val="007B51BE"/>
    <w:rsid w:val="007B51FB"/>
    <w:rsid w:val="007B66ED"/>
    <w:rsid w:val="007B695E"/>
    <w:rsid w:val="007B711F"/>
    <w:rsid w:val="007B73BD"/>
    <w:rsid w:val="007B7402"/>
    <w:rsid w:val="007B765C"/>
    <w:rsid w:val="007B7E78"/>
    <w:rsid w:val="007C05DF"/>
    <w:rsid w:val="007C064A"/>
    <w:rsid w:val="007C0A59"/>
    <w:rsid w:val="007C1346"/>
    <w:rsid w:val="007C13D9"/>
    <w:rsid w:val="007C1449"/>
    <w:rsid w:val="007C147A"/>
    <w:rsid w:val="007C1671"/>
    <w:rsid w:val="007C168C"/>
    <w:rsid w:val="007C1972"/>
    <w:rsid w:val="007C26C2"/>
    <w:rsid w:val="007C2CFD"/>
    <w:rsid w:val="007C2DAA"/>
    <w:rsid w:val="007C33DC"/>
    <w:rsid w:val="007C3666"/>
    <w:rsid w:val="007C3BBF"/>
    <w:rsid w:val="007C417B"/>
    <w:rsid w:val="007C4307"/>
    <w:rsid w:val="007C4308"/>
    <w:rsid w:val="007C4668"/>
    <w:rsid w:val="007C48D2"/>
    <w:rsid w:val="007C490D"/>
    <w:rsid w:val="007C5133"/>
    <w:rsid w:val="007C52E9"/>
    <w:rsid w:val="007C568B"/>
    <w:rsid w:val="007C5A7D"/>
    <w:rsid w:val="007C5AB9"/>
    <w:rsid w:val="007C5AEF"/>
    <w:rsid w:val="007C6394"/>
    <w:rsid w:val="007C6A25"/>
    <w:rsid w:val="007C6D34"/>
    <w:rsid w:val="007C7200"/>
    <w:rsid w:val="007C78F5"/>
    <w:rsid w:val="007C7938"/>
    <w:rsid w:val="007C7C9C"/>
    <w:rsid w:val="007C7CF8"/>
    <w:rsid w:val="007C7DB0"/>
    <w:rsid w:val="007D013D"/>
    <w:rsid w:val="007D01E8"/>
    <w:rsid w:val="007D035F"/>
    <w:rsid w:val="007D0393"/>
    <w:rsid w:val="007D051E"/>
    <w:rsid w:val="007D0544"/>
    <w:rsid w:val="007D0A55"/>
    <w:rsid w:val="007D0C47"/>
    <w:rsid w:val="007D110B"/>
    <w:rsid w:val="007D1246"/>
    <w:rsid w:val="007D14CA"/>
    <w:rsid w:val="007D1504"/>
    <w:rsid w:val="007D166C"/>
    <w:rsid w:val="007D1821"/>
    <w:rsid w:val="007D18FD"/>
    <w:rsid w:val="007D1B0E"/>
    <w:rsid w:val="007D21A2"/>
    <w:rsid w:val="007D2597"/>
    <w:rsid w:val="007D3017"/>
    <w:rsid w:val="007D322A"/>
    <w:rsid w:val="007D345A"/>
    <w:rsid w:val="007D37A1"/>
    <w:rsid w:val="007D38CE"/>
    <w:rsid w:val="007D443F"/>
    <w:rsid w:val="007D4898"/>
    <w:rsid w:val="007D49AA"/>
    <w:rsid w:val="007D4C03"/>
    <w:rsid w:val="007D4D51"/>
    <w:rsid w:val="007D4D7A"/>
    <w:rsid w:val="007D4DB8"/>
    <w:rsid w:val="007D4F7C"/>
    <w:rsid w:val="007D55CD"/>
    <w:rsid w:val="007D58AB"/>
    <w:rsid w:val="007D6A59"/>
    <w:rsid w:val="007D6B2F"/>
    <w:rsid w:val="007D6E08"/>
    <w:rsid w:val="007D751F"/>
    <w:rsid w:val="007D7F1B"/>
    <w:rsid w:val="007E07CB"/>
    <w:rsid w:val="007E091A"/>
    <w:rsid w:val="007E0D4D"/>
    <w:rsid w:val="007E1BE4"/>
    <w:rsid w:val="007E1E83"/>
    <w:rsid w:val="007E309A"/>
    <w:rsid w:val="007E30B2"/>
    <w:rsid w:val="007E353D"/>
    <w:rsid w:val="007E3C1B"/>
    <w:rsid w:val="007E3CE5"/>
    <w:rsid w:val="007E3D13"/>
    <w:rsid w:val="007E4536"/>
    <w:rsid w:val="007E4639"/>
    <w:rsid w:val="007E47DA"/>
    <w:rsid w:val="007E50E9"/>
    <w:rsid w:val="007E54FA"/>
    <w:rsid w:val="007E5750"/>
    <w:rsid w:val="007E6B84"/>
    <w:rsid w:val="007E6CB0"/>
    <w:rsid w:val="007E7445"/>
    <w:rsid w:val="007E747D"/>
    <w:rsid w:val="007E7706"/>
    <w:rsid w:val="007E77C4"/>
    <w:rsid w:val="007F061C"/>
    <w:rsid w:val="007F0722"/>
    <w:rsid w:val="007F0C50"/>
    <w:rsid w:val="007F1179"/>
    <w:rsid w:val="007F125A"/>
    <w:rsid w:val="007F2B8B"/>
    <w:rsid w:val="007F2CD1"/>
    <w:rsid w:val="007F358F"/>
    <w:rsid w:val="007F38B0"/>
    <w:rsid w:val="007F3A3E"/>
    <w:rsid w:val="007F3EAC"/>
    <w:rsid w:val="007F3F68"/>
    <w:rsid w:val="007F47D3"/>
    <w:rsid w:val="007F4956"/>
    <w:rsid w:val="007F4967"/>
    <w:rsid w:val="007F49DE"/>
    <w:rsid w:val="007F525A"/>
    <w:rsid w:val="007F52C8"/>
    <w:rsid w:val="007F58F0"/>
    <w:rsid w:val="007F59A9"/>
    <w:rsid w:val="007F5A68"/>
    <w:rsid w:val="007F5D4A"/>
    <w:rsid w:val="007F6680"/>
    <w:rsid w:val="007F66EC"/>
    <w:rsid w:val="007F6F9B"/>
    <w:rsid w:val="007F769E"/>
    <w:rsid w:val="007F7E69"/>
    <w:rsid w:val="0080012A"/>
    <w:rsid w:val="00800308"/>
    <w:rsid w:val="00800320"/>
    <w:rsid w:val="0080032E"/>
    <w:rsid w:val="00800928"/>
    <w:rsid w:val="008009BB"/>
    <w:rsid w:val="00800EE7"/>
    <w:rsid w:val="00802552"/>
    <w:rsid w:val="008029B5"/>
    <w:rsid w:val="00802D55"/>
    <w:rsid w:val="00802EC7"/>
    <w:rsid w:val="0080340A"/>
    <w:rsid w:val="0080366B"/>
    <w:rsid w:val="008037FC"/>
    <w:rsid w:val="008041FC"/>
    <w:rsid w:val="008048DF"/>
    <w:rsid w:val="00804AA6"/>
    <w:rsid w:val="00804B85"/>
    <w:rsid w:val="00804C8E"/>
    <w:rsid w:val="00804D1B"/>
    <w:rsid w:val="00804EEB"/>
    <w:rsid w:val="00805450"/>
    <w:rsid w:val="008055E7"/>
    <w:rsid w:val="00805742"/>
    <w:rsid w:val="00806264"/>
    <w:rsid w:val="00806782"/>
    <w:rsid w:val="008069DD"/>
    <w:rsid w:val="00806E48"/>
    <w:rsid w:val="008074C5"/>
    <w:rsid w:val="008074DF"/>
    <w:rsid w:val="00807A3F"/>
    <w:rsid w:val="00810280"/>
    <w:rsid w:val="00810C76"/>
    <w:rsid w:val="00811382"/>
    <w:rsid w:val="008114BE"/>
    <w:rsid w:val="0081174C"/>
    <w:rsid w:val="008122BF"/>
    <w:rsid w:val="008122DB"/>
    <w:rsid w:val="00813275"/>
    <w:rsid w:val="00813780"/>
    <w:rsid w:val="0081390C"/>
    <w:rsid w:val="0081390F"/>
    <w:rsid w:val="00813A73"/>
    <w:rsid w:val="00813AB2"/>
    <w:rsid w:val="00813DE6"/>
    <w:rsid w:val="008140A9"/>
    <w:rsid w:val="008141C8"/>
    <w:rsid w:val="008147AA"/>
    <w:rsid w:val="00814D82"/>
    <w:rsid w:val="00814F36"/>
    <w:rsid w:val="008155EE"/>
    <w:rsid w:val="008156AF"/>
    <w:rsid w:val="00815FB5"/>
    <w:rsid w:val="0081706A"/>
    <w:rsid w:val="00817415"/>
    <w:rsid w:val="0081752D"/>
    <w:rsid w:val="00821EDF"/>
    <w:rsid w:val="008222CC"/>
    <w:rsid w:val="0082271D"/>
    <w:rsid w:val="00822A42"/>
    <w:rsid w:val="008234BD"/>
    <w:rsid w:val="00823793"/>
    <w:rsid w:val="008240E2"/>
    <w:rsid w:val="00824373"/>
    <w:rsid w:val="00824542"/>
    <w:rsid w:val="00824A3F"/>
    <w:rsid w:val="00824A5B"/>
    <w:rsid w:val="00824C24"/>
    <w:rsid w:val="008254C2"/>
    <w:rsid w:val="00825D83"/>
    <w:rsid w:val="00825DF6"/>
    <w:rsid w:val="00826061"/>
    <w:rsid w:val="0082623C"/>
    <w:rsid w:val="00826621"/>
    <w:rsid w:val="008268CD"/>
    <w:rsid w:val="00826DFD"/>
    <w:rsid w:val="0082762E"/>
    <w:rsid w:val="00827956"/>
    <w:rsid w:val="00827995"/>
    <w:rsid w:val="008279C0"/>
    <w:rsid w:val="00827D04"/>
    <w:rsid w:val="008302B9"/>
    <w:rsid w:val="0083068F"/>
    <w:rsid w:val="008306D1"/>
    <w:rsid w:val="00830731"/>
    <w:rsid w:val="00830A65"/>
    <w:rsid w:val="0083110F"/>
    <w:rsid w:val="0083143E"/>
    <w:rsid w:val="0083150B"/>
    <w:rsid w:val="00831705"/>
    <w:rsid w:val="008318A6"/>
    <w:rsid w:val="00831E87"/>
    <w:rsid w:val="0083208E"/>
    <w:rsid w:val="008320CC"/>
    <w:rsid w:val="008322CE"/>
    <w:rsid w:val="00832605"/>
    <w:rsid w:val="0083331A"/>
    <w:rsid w:val="00833779"/>
    <w:rsid w:val="00833C00"/>
    <w:rsid w:val="00833CC9"/>
    <w:rsid w:val="00835AEE"/>
    <w:rsid w:val="00835B37"/>
    <w:rsid w:val="00835B70"/>
    <w:rsid w:val="00835BAF"/>
    <w:rsid w:val="00835DED"/>
    <w:rsid w:val="00835F65"/>
    <w:rsid w:val="0083609F"/>
    <w:rsid w:val="0083626C"/>
    <w:rsid w:val="008371AE"/>
    <w:rsid w:val="00837952"/>
    <w:rsid w:val="00837AD6"/>
    <w:rsid w:val="0084085C"/>
    <w:rsid w:val="00840938"/>
    <w:rsid w:val="00840A9C"/>
    <w:rsid w:val="00840C6D"/>
    <w:rsid w:val="0084179B"/>
    <w:rsid w:val="008417FC"/>
    <w:rsid w:val="00842095"/>
    <w:rsid w:val="00842B77"/>
    <w:rsid w:val="00842CA9"/>
    <w:rsid w:val="008431F6"/>
    <w:rsid w:val="00843609"/>
    <w:rsid w:val="00843AAA"/>
    <w:rsid w:val="00843E8E"/>
    <w:rsid w:val="00843EA7"/>
    <w:rsid w:val="00843FBB"/>
    <w:rsid w:val="00844C79"/>
    <w:rsid w:val="00844E54"/>
    <w:rsid w:val="00844ECD"/>
    <w:rsid w:val="00844F2F"/>
    <w:rsid w:val="008457AB"/>
    <w:rsid w:val="00845B5F"/>
    <w:rsid w:val="00845BA9"/>
    <w:rsid w:val="00845F0C"/>
    <w:rsid w:val="008463E5"/>
    <w:rsid w:val="00846734"/>
    <w:rsid w:val="0084674F"/>
    <w:rsid w:val="00846795"/>
    <w:rsid w:val="00847673"/>
    <w:rsid w:val="0084768E"/>
    <w:rsid w:val="00847BDA"/>
    <w:rsid w:val="00847C33"/>
    <w:rsid w:val="008505D0"/>
    <w:rsid w:val="00850AF0"/>
    <w:rsid w:val="00850BBE"/>
    <w:rsid w:val="00851151"/>
    <w:rsid w:val="00851DDE"/>
    <w:rsid w:val="00851F25"/>
    <w:rsid w:val="00852100"/>
    <w:rsid w:val="00852C05"/>
    <w:rsid w:val="0085337F"/>
    <w:rsid w:val="008535FE"/>
    <w:rsid w:val="0085365A"/>
    <w:rsid w:val="008545E3"/>
    <w:rsid w:val="00854B6E"/>
    <w:rsid w:val="00854E89"/>
    <w:rsid w:val="00855191"/>
    <w:rsid w:val="00855193"/>
    <w:rsid w:val="00855684"/>
    <w:rsid w:val="0085586B"/>
    <w:rsid w:val="00855973"/>
    <w:rsid w:val="00855F7E"/>
    <w:rsid w:val="008561FE"/>
    <w:rsid w:val="00856ABF"/>
    <w:rsid w:val="00856AC5"/>
    <w:rsid w:val="00856F10"/>
    <w:rsid w:val="00856F98"/>
    <w:rsid w:val="00856F99"/>
    <w:rsid w:val="008570C6"/>
    <w:rsid w:val="00857298"/>
    <w:rsid w:val="00857687"/>
    <w:rsid w:val="00857953"/>
    <w:rsid w:val="00857F98"/>
    <w:rsid w:val="00857FFD"/>
    <w:rsid w:val="00860A62"/>
    <w:rsid w:val="00860B13"/>
    <w:rsid w:val="008611BC"/>
    <w:rsid w:val="008614F7"/>
    <w:rsid w:val="008617ED"/>
    <w:rsid w:val="00862510"/>
    <w:rsid w:val="00862926"/>
    <w:rsid w:val="00862EB6"/>
    <w:rsid w:val="00862F0C"/>
    <w:rsid w:val="008630CF"/>
    <w:rsid w:val="00863596"/>
    <w:rsid w:val="00863894"/>
    <w:rsid w:val="00863975"/>
    <w:rsid w:val="00863A63"/>
    <w:rsid w:val="0086403E"/>
    <w:rsid w:val="0086453D"/>
    <w:rsid w:val="008646EC"/>
    <w:rsid w:val="00864952"/>
    <w:rsid w:val="00864EFB"/>
    <w:rsid w:val="00864F4E"/>
    <w:rsid w:val="00865049"/>
    <w:rsid w:val="008650C2"/>
    <w:rsid w:val="0086583E"/>
    <w:rsid w:val="00865DD1"/>
    <w:rsid w:val="00866021"/>
    <w:rsid w:val="0086611D"/>
    <w:rsid w:val="00866255"/>
    <w:rsid w:val="00866499"/>
    <w:rsid w:val="00866677"/>
    <w:rsid w:val="00866A86"/>
    <w:rsid w:val="00866B81"/>
    <w:rsid w:val="0086727F"/>
    <w:rsid w:val="00867A46"/>
    <w:rsid w:val="00867CCF"/>
    <w:rsid w:val="00867EF8"/>
    <w:rsid w:val="008700A7"/>
    <w:rsid w:val="00870F88"/>
    <w:rsid w:val="00871173"/>
    <w:rsid w:val="00871409"/>
    <w:rsid w:val="0087176D"/>
    <w:rsid w:val="00871775"/>
    <w:rsid w:val="00871838"/>
    <w:rsid w:val="00871D1F"/>
    <w:rsid w:val="00871D7A"/>
    <w:rsid w:val="008726AC"/>
    <w:rsid w:val="0087276B"/>
    <w:rsid w:val="00872C1C"/>
    <w:rsid w:val="00872EE1"/>
    <w:rsid w:val="00872F13"/>
    <w:rsid w:val="008730D1"/>
    <w:rsid w:val="00873276"/>
    <w:rsid w:val="00874403"/>
    <w:rsid w:val="0087452B"/>
    <w:rsid w:val="008747D1"/>
    <w:rsid w:val="00874A9C"/>
    <w:rsid w:val="00874CF1"/>
    <w:rsid w:val="00875B43"/>
    <w:rsid w:val="00876065"/>
    <w:rsid w:val="0087611F"/>
    <w:rsid w:val="00876254"/>
    <w:rsid w:val="0087627F"/>
    <w:rsid w:val="00876460"/>
    <w:rsid w:val="008765C1"/>
    <w:rsid w:val="008770AC"/>
    <w:rsid w:val="008776B9"/>
    <w:rsid w:val="008776C7"/>
    <w:rsid w:val="00877B45"/>
    <w:rsid w:val="0088016E"/>
    <w:rsid w:val="008802D5"/>
    <w:rsid w:val="0088037A"/>
    <w:rsid w:val="008814A9"/>
    <w:rsid w:val="008817C2"/>
    <w:rsid w:val="00881939"/>
    <w:rsid w:val="00881ECC"/>
    <w:rsid w:val="00881EEF"/>
    <w:rsid w:val="0088222B"/>
    <w:rsid w:val="008828CD"/>
    <w:rsid w:val="0088315A"/>
    <w:rsid w:val="0088333E"/>
    <w:rsid w:val="0088343D"/>
    <w:rsid w:val="00883603"/>
    <w:rsid w:val="008836DB"/>
    <w:rsid w:val="00883E3D"/>
    <w:rsid w:val="00884A2D"/>
    <w:rsid w:val="00884A30"/>
    <w:rsid w:val="0088581A"/>
    <w:rsid w:val="00885A00"/>
    <w:rsid w:val="00885ECA"/>
    <w:rsid w:val="00886D51"/>
    <w:rsid w:val="008874FB"/>
    <w:rsid w:val="00887AF4"/>
    <w:rsid w:val="00890B5B"/>
    <w:rsid w:val="00890CE8"/>
    <w:rsid w:val="008912B4"/>
    <w:rsid w:val="00891981"/>
    <w:rsid w:val="00891C25"/>
    <w:rsid w:val="00891C26"/>
    <w:rsid w:val="00891C8A"/>
    <w:rsid w:val="00891D79"/>
    <w:rsid w:val="00892044"/>
    <w:rsid w:val="008923E3"/>
    <w:rsid w:val="008929D3"/>
    <w:rsid w:val="00892F63"/>
    <w:rsid w:val="00893394"/>
    <w:rsid w:val="00893561"/>
    <w:rsid w:val="00893B13"/>
    <w:rsid w:val="00893E8B"/>
    <w:rsid w:val="00893FDE"/>
    <w:rsid w:val="008947D5"/>
    <w:rsid w:val="0089480A"/>
    <w:rsid w:val="00894F07"/>
    <w:rsid w:val="008955FC"/>
    <w:rsid w:val="0089588C"/>
    <w:rsid w:val="00895FC0"/>
    <w:rsid w:val="0089613E"/>
    <w:rsid w:val="008969C6"/>
    <w:rsid w:val="00896C3A"/>
    <w:rsid w:val="008970FC"/>
    <w:rsid w:val="0089750D"/>
    <w:rsid w:val="00897C1B"/>
    <w:rsid w:val="00897CCD"/>
    <w:rsid w:val="00897DB6"/>
    <w:rsid w:val="00897ECB"/>
    <w:rsid w:val="008A014A"/>
    <w:rsid w:val="008A049A"/>
    <w:rsid w:val="008A05A8"/>
    <w:rsid w:val="008A2685"/>
    <w:rsid w:val="008A2CC5"/>
    <w:rsid w:val="008A32F6"/>
    <w:rsid w:val="008A34B3"/>
    <w:rsid w:val="008A396F"/>
    <w:rsid w:val="008A3A14"/>
    <w:rsid w:val="008A3D98"/>
    <w:rsid w:val="008A3E74"/>
    <w:rsid w:val="008A42D4"/>
    <w:rsid w:val="008A45D1"/>
    <w:rsid w:val="008A4644"/>
    <w:rsid w:val="008A4BAB"/>
    <w:rsid w:val="008A51E3"/>
    <w:rsid w:val="008A53DB"/>
    <w:rsid w:val="008A564E"/>
    <w:rsid w:val="008A5B4B"/>
    <w:rsid w:val="008A5C33"/>
    <w:rsid w:val="008A6813"/>
    <w:rsid w:val="008A6995"/>
    <w:rsid w:val="008A6BAA"/>
    <w:rsid w:val="008A7046"/>
    <w:rsid w:val="008A7073"/>
    <w:rsid w:val="008A71A0"/>
    <w:rsid w:val="008A755B"/>
    <w:rsid w:val="008A77FE"/>
    <w:rsid w:val="008B06AD"/>
    <w:rsid w:val="008B10A2"/>
    <w:rsid w:val="008B1168"/>
    <w:rsid w:val="008B13C4"/>
    <w:rsid w:val="008B169B"/>
    <w:rsid w:val="008B1B0E"/>
    <w:rsid w:val="008B1CF9"/>
    <w:rsid w:val="008B218F"/>
    <w:rsid w:val="008B23BD"/>
    <w:rsid w:val="008B2B24"/>
    <w:rsid w:val="008B35B5"/>
    <w:rsid w:val="008B3C8F"/>
    <w:rsid w:val="008B3E81"/>
    <w:rsid w:val="008B474F"/>
    <w:rsid w:val="008B4978"/>
    <w:rsid w:val="008B499A"/>
    <w:rsid w:val="008B51F7"/>
    <w:rsid w:val="008B5527"/>
    <w:rsid w:val="008B5963"/>
    <w:rsid w:val="008B5A42"/>
    <w:rsid w:val="008B5E1D"/>
    <w:rsid w:val="008B5E7B"/>
    <w:rsid w:val="008B6074"/>
    <w:rsid w:val="008B60E2"/>
    <w:rsid w:val="008B643C"/>
    <w:rsid w:val="008B728E"/>
    <w:rsid w:val="008B7B4C"/>
    <w:rsid w:val="008B7C7B"/>
    <w:rsid w:val="008C042A"/>
    <w:rsid w:val="008C04A6"/>
    <w:rsid w:val="008C05F1"/>
    <w:rsid w:val="008C0D5F"/>
    <w:rsid w:val="008C1A6A"/>
    <w:rsid w:val="008C1B31"/>
    <w:rsid w:val="008C1D0A"/>
    <w:rsid w:val="008C1ED6"/>
    <w:rsid w:val="008C2194"/>
    <w:rsid w:val="008C2256"/>
    <w:rsid w:val="008C249C"/>
    <w:rsid w:val="008C2D4A"/>
    <w:rsid w:val="008C32D5"/>
    <w:rsid w:val="008C342F"/>
    <w:rsid w:val="008C393F"/>
    <w:rsid w:val="008C3AD7"/>
    <w:rsid w:val="008C3BA9"/>
    <w:rsid w:val="008C3EC9"/>
    <w:rsid w:val="008C46EE"/>
    <w:rsid w:val="008C58E3"/>
    <w:rsid w:val="008C5A74"/>
    <w:rsid w:val="008C5ED3"/>
    <w:rsid w:val="008C61C0"/>
    <w:rsid w:val="008C641D"/>
    <w:rsid w:val="008C642C"/>
    <w:rsid w:val="008C67C2"/>
    <w:rsid w:val="008C67C6"/>
    <w:rsid w:val="008C6AA6"/>
    <w:rsid w:val="008C70AA"/>
    <w:rsid w:val="008C726D"/>
    <w:rsid w:val="008C7654"/>
    <w:rsid w:val="008C77A9"/>
    <w:rsid w:val="008C7959"/>
    <w:rsid w:val="008C7970"/>
    <w:rsid w:val="008C7A37"/>
    <w:rsid w:val="008C7BCC"/>
    <w:rsid w:val="008C7FA3"/>
    <w:rsid w:val="008D03B0"/>
    <w:rsid w:val="008D0DF1"/>
    <w:rsid w:val="008D1073"/>
    <w:rsid w:val="008D1B2D"/>
    <w:rsid w:val="008D232A"/>
    <w:rsid w:val="008D238D"/>
    <w:rsid w:val="008D2452"/>
    <w:rsid w:val="008D2C42"/>
    <w:rsid w:val="008D2E75"/>
    <w:rsid w:val="008D2F31"/>
    <w:rsid w:val="008D340F"/>
    <w:rsid w:val="008D3451"/>
    <w:rsid w:val="008D3594"/>
    <w:rsid w:val="008D35BC"/>
    <w:rsid w:val="008D46C2"/>
    <w:rsid w:val="008D4DAC"/>
    <w:rsid w:val="008D565D"/>
    <w:rsid w:val="008D5750"/>
    <w:rsid w:val="008D5828"/>
    <w:rsid w:val="008D5B5D"/>
    <w:rsid w:val="008D62C9"/>
    <w:rsid w:val="008D6EBC"/>
    <w:rsid w:val="008D6F82"/>
    <w:rsid w:val="008D737B"/>
    <w:rsid w:val="008D744E"/>
    <w:rsid w:val="008D74D2"/>
    <w:rsid w:val="008D7ED7"/>
    <w:rsid w:val="008E01D7"/>
    <w:rsid w:val="008E072B"/>
    <w:rsid w:val="008E0B51"/>
    <w:rsid w:val="008E0E9A"/>
    <w:rsid w:val="008E1140"/>
    <w:rsid w:val="008E1802"/>
    <w:rsid w:val="008E1B70"/>
    <w:rsid w:val="008E1F46"/>
    <w:rsid w:val="008E26B3"/>
    <w:rsid w:val="008E2963"/>
    <w:rsid w:val="008E2971"/>
    <w:rsid w:val="008E2BE6"/>
    <w:rsid w:val="008E2C57"/>
    <w:rsid w:val="008E2E9B"/>
    <w:rsid w:val="008E333D"/>
    <w:rsid w:val="008E33D2"/>
    <w:rsid w:val="008E381D"/>
    <w:rsid w:val="008E47AA"/>
    <w:rsid w:val="008E58F2"/>
    <w:rsid w:val="008E5A2C"/>
    <w:rsid w:val="008E5A64"/>
    <w:rsid w:val="008E5ABB"/>
    <w:rsid w:val="008E619A"/>
    <w:rsid w:val="008E626A"/>
    <w:rsid w:val="008E6590"/>
    <w:rsid w:val="008E65E7"/>
    <w:rsid w:val="008E6AA1"/>
    <w:rsid w:val="008E6B7A"/>
    <w:rsid w:val="008E724E"/>
    <w:rsid w:val="008E7914"/>
    <w:rsid w:val="008E7BB6"/>
    <w:rsid w:val="008E7C02"/>
    <w:rsid w:val="008F042B"/>
    <w:rsid w:val="008F048A"/>
    <w:rsid w:val="008F06D2"/>
    <w:rsid w:val="008F08FD"/>
    <w:rsid w:val="008F0A77"/>
    <w:rsid w:val="008F0F56"/>
    <w:rsid w:val="008F0FA4"/>
    <w:rsid w:val="008F1100"/>
    <w:rsid w:val="008F14E0"/>
    <w:rsid w:val="008F16B3"/>
    <w:rsid w:val="008F16F9"/>
    <w:rsid w:val="008F183A"/>
    <w:rsid w:val="008F1954"/>
    <w:rsid w:val="008F1CEA"/>
    <w:rsid w:val="008F1FC6"/>
    <w:rsid w:val="008F239B"/>
    <w:rsid w:val="008F24D9"/>
    <w:rsid w:val="008F2C4B"/>
    <w:rsid w:val="008F2D09"/>
    <w:rsid w:val="008F3083"/>
    <w:rsid w:val="008F30FE"/>
    <w:rsid w:val="008F3383"/>
    <w:rsid w:val="008F349E"/>
    <w:rsid w:val="008F3807"/>
    <w:rsid w:val="008F4AA3"/>
    <w:rsid w:val="008F4B76"/>
    <w:rsid w:val="008F52B8"/>
    <w:rsid w:val="008F5902"/>
    <w:rsid w:val="008F5A82"/>
    <w:rsid w:val="008F5BCB"/>
    <w:rsid w:val="008F5C59"/>
    <w:rsid w:val="008F708F"/>
    <w:rsid w:val="008F7364"/>
    <w:rsid w:val="008F7730"/>
    <w:rsid w:val="008F7D23"/>
    <w:rsid w:val="00900101"/>
    <w:rsid w:val="00900975"/>
    <w:rsid w:val="00900A0D"/>
    <w:rsid w:val="00900AB3"/>
    <w:rsid w:val="00901837"/>
    <w:rsid w:val="009025CA"/>
    <w:rsid w:val="0090267E"/>
    <w:rsid w:val="00902CAB"/>
    <w:rsid w:val="00903AFD"/>
    <w:rsid w:val="00903C78"/>
    <w:rsid w:val="00903EF2"/>
    <w:rsid w:val="00903F30"/>
    <w:rsid w:val="00903F4C"/>
    <w:rsid w:val="009041EA"/>
    <w:rsid w:val="0090430E"/>
    <w:rsid w:val="00904830"/>
    <w:rsid w:val="00905058"/>
    <w:rsid w:val="0090532D"/>
    <w:rsid w:val="0090535B"/>
    <w:rsid w:val="00906915"/>
    <w:rsid w:val="00907387"/>
    <w:rsid w:val="00907DE6"/>
    <w:rsid w:val="009102BA"/>
    <w:rsid w:val="0091093E"/>
    <w:rsid w:val="009109E8"/>
    <w:rsid w:val="00910A68"/>
    <w:rsid w:val="00910AD8"/>
    <w:rsid w:val="009114BA"/>
    <w:rsid w:val="00911692"/>
    <w:rsid w:val="00911CF1"/>
    <w:rsid w:val="009122F5"/>
    <w:rsid w:val="009126BE"/>
    <w:rsid w:val="00912711"/>
    <w:rsid w:val="0091274E"/>
    <w:rsid w:val="00912B90"/>
    <w:rsid w:val="00912C8B"/>
    <w:rsid w:val="00912DE5"/>
    <w:rsid w:val="00913C37"/>
    <w:rsid w:val="009142A5"/>
    <w:rsid w:val="00914496"/>
    <w:rsid w:val="009148A8"/>
    <w:rsid w:val="00914DF9"/>
    <w:rsid w:val="00915129"/>
    <w:rsid w:val="0091560D"/>
    <w:rsid w:val="00915E38"/>
    <w:rsid w:val="00916040"/>
    <w:rsid w:val="00916173"/>
    <w:rsid w:val="0091656B"/>
    <w:rsid w:val="009165C2"/>
    <w:rsid w:val="00916A7C"/>
    <w:rsid w:val="00916CCB"/>
    <w:rsid w:val="00916E44"/>
    <w:rsid w:val="009176E3"/>
    <w:rsid w:val="00920267"/>
    <w:rsid w:val="009207C5"/>
    <w:rsid w:val="009223EA"/>
    <w:rsid w:val="00922644"/>
    <w:rsid w:val="00922BB0"/>
    <w:rsid w:val="00924137"/>
    <w:rsid w:val="00924FB7"/>
    <w:rsid w:val="0092529A"/>
    <w:rsid w:val="0092532C"/>
    <w:rsid w:val="0092557C"/>
    <w:rsid w:val="0092571F"/>
    <w:rsid w:val="00925A06"/>
    <w:rsid w:val="0092648B"/>
    <w:rsid w:val="00926A17"/>
    <w:rsid w:val="00926A20"/>
    <w:rsid w:val="0092717A"/>
    <w:rsid w:val="0092721D"/>
    <w:rsid w:val="00927350"/>
    <w:rsid w:val="00927E3F"/>
    <w:rsid w:val="00927F45"/>
    <w:rsid w:val="00930454"/>
    <w:rsid w:val="00930B9E"/>
    <w:rsid w:val="00930F7D"/>
    <w:rsid w:val="00931711"/>
    <w:rsid w:val="00931921"/>
    <w:rsid w:val="00931922"/>
    <w:rsid w:val="00931C82"/>
    <w:rsid w:val="009325CC"/>
    <w:rsid w:val="00932F1B"/>
    <w:rsid w:val="00932F84"/>
    <w:rsid w:val="00933271"/>
    <w:rsid w:val="00933486"/>
    <w:rsid w:val="00933CFE"/>
    <w:rsid w:val="00933FBE"/>
    <w:rsid w:val="00934405"/>
    <w:rsid w:val="009351F0"/>
    <w:rsid w:val="0093571C"/>
    <w:rsid w:val="0093588F"/>
    <w:rsid w:val="00935DD7"/>
    <w:rsid w:val="00935EDB"/>
    <w:rsid w:val="00935F25"/>
    <w:rsid w:val="009366A4"/>
    <w:rsid w:val="00936A24"/>
    <w:rsid w:val="00936A9B"/>
    <w:rsid w:val="00936B92"/>
    <w:rsid w:val="00937274"/>
    <w:rsid w:val="00937345"/>
    <w:rsid w:val="00937E58"/>
    <w:rsid w:val="00937E6C"/>
    <w:rsid w:val="00937F82"/>
    <w:rsid w:val="0094044C"/>
    <w:rsid w:val="009409DD"/>
    <w:rsid w:val="00940BC6"/>
    <w:rsid w:val="00940E31"/>
    <w:rsid w:val="00940E67"/>
    <w:rsid w:val="0094148A"/>
    <w:rsid w:val="00941901"/>
    <w:rsid w:val="00941AA3"/>
    <w:rsid w:val="00941AE2"/>
    <w:rsid w:val="00941CF8"/>
    <w:rsid w:val="00941DB4"/>
    <w:rsid w:val="00941E76"/>
    <w:rsid w:val="00942077"/>
    <w:rsid w:val="00942177"/>
    <w:rsid w:val="00942180"/>
    <w:rsid w:val="00942555"/>
    <w:rsid w:val="00943109"/>
    <w:rsid w:val="00943252"/>
    <w:rsid w:val="00943543"/>
    <w:rsid w:val="00943A13"/>
    <w:rsid w:val="00943E8F"/>
    <w:rsid w:val="00944066"/>
    <w:rsid w:val="00944088"/>
    <w:rsid w:val="00944BDB"/>
    <w:rsid w:val="00944D5E"/>
    <w:rsid w:val="00945527"/>
    <w:rsid w:val="009457B9"/>
    <w:rsid w:val="0094581D"/>
    <w:rsid w:val="00945862"/>
    <w:rsid w:val="00945B60"/>
    <w:rsid w:val="009465BC"/>
    <w:rsid w:val="00946E17"/>
    <w:rsid w:val="00946E7E"/>
    <w:rsid w:val="00947111"/>
    <w:rsid w:val="009471E4"/>
    <w:rsid w:val="009471F0"/>
    <w:rsid w:val="009471F5"/>
    <w:rsid w:val="00947D93"/>
    <w:rsid w:val="009506E7"/>
    <w:rsid w:val="00950988"/>
    <w:rsid w:val="009509DF"/>
    <w:rsid w:val="009509F1"/>
    <w:rsid w:val="009510C1"/>
    <w:rsid w:val="00951178"/>
    <w:rsid w:val="00951417"/>
    <w:rsid w:val="00951441"/>
    <w:rsid w:val="00952B25"/>
    <w:rsid w:val="00952E54"/>
    <w:rsid w:val="009535F8"/>
    <w:rsid w:val="009537FE"/>
    <w:rsid w:val="009543F8"/>
    <w:rsid w:val="009548FB"/>
    <w:rsid w:val="00954B19"/>
    <w:rsid w:val="00954B36"/>
    <w:rsid w:val="009550E7"/>
    <w:rsid w:val="009555A7"/>
    <w:rsid w:val="00955DD8"/>
    <w:rsid w:val="009563B7"/>
    <w:rsid w:val="009567D7"/>
    <w:rsid w:val="009569F4"/>
    <w:rsid w:val="00956A75"/>
    <w:rsid w:val="00956B6D"/>
    <w:rsid w:val="00957675"/>
    <w:rsid w:val="00957D60"/>
    <w:rsid w:val="00957E51"/>
    <w:rsid w:val="009600FB"/>
    <w:rsid w:val="0096072A"/>
    <w:rsid w:val="00960D16"/>
    <w:rsid w:val="00960D81"/>
    <w:rsid w:val="009613E4"/>
    <w:rsid w:val="009616AC"/>
    <w:rsid w:val="00961EEB"/>
    <w:rsid w:val="00962A99"/>
    <w:rsid w:val="009630D1"/>
    <w:rsid w:val="0096313F"/>
    <w:rsid w:val="00963199"/>
    <w:rsid w:val="0096337F"/>
    <w:rsid w:val="00963716"/>
    <w:rsid w:val="009642DC"/>
    <w:rsid w:val="00964D01"/>
    <w:rsid w:val="00964EFD"/>
    <w:rsid w:val="0096514F"/>
    <w:rsid w:val="0096519A"/>
    <w:rsid w:val="009651C3"/>
    <w:rsid w:val="00965756"/>
    <w:rsid w:val="00965ACD"/>
    <w:rsid w:val="00965CA6"/>
    <w:rsid w:val="00965E80"/>
    <w:rsid w:val="009662BC"/>
    <w:rsid w:val="009663F8"/>
    <w:rsid w:val="00966D5B"/>
    <w:rsid w:val="00966FC5"/>
    <w:rsid w:val="00966FFA"/>
    <w:rsid w:val="009671E2"/>
    <w:rsid w:val="009673DB"/>
    <w:rsid w:val="009673E5"/>
    <w:rsid w:val="00967498"/>
    <w:rsid w:val="00967649"/>
    <w:rsid w:val="0097087A"/>
    <w:rsid w:val="009714C8"/>
    <w:rsid w:val="009715C8"/>
    <w:rsid w:val="00971852"/>
    <w:rsid w:val="00972477"/>
    <w:rsid w:val="00972563"/>
    <w:rsid w:val="00972BA5"/>
    <w:rsid w:val="00972DB1"/>
    <w:rsid w:val="00972F81"/>
    <w:rsid w:val="00973174"/>
    <w:rsid w:val="009731DC"/>
    <w:rsid w:val="00973727"/>
    <w:rsid w:val="00974700"/>
    <w:rsid w:val="00974A64"/>
    <w:rsid w:val="00974B36"/>
    <w:rsid w:val="00974EEB"/>
    <w:rsid w:val="00975085"/>
    <w:rsid w:val="00975497"/>
    <w:rsid w:val="00975AE7"/>
    <w:rsid w:val="00975C80"/>
    <w:rsid w:val="00975D7A"/>
    <w:rsid w:val="009763EB"/>
    <w:rsid w:val="00976561"/>
    <w:rsid w:val="00976957"/>
    <w:rsid w:val="00976EE9"/>
    <w:rsid w:val="00977887"/>
    <w:rsid w:val="00977AC6"/>
    <w:rsid w:val="00977AE0"/>
    <w:rsid w:val="00977B9A"/>
    <w:rsid w:val="00977E41"/>
    <w:rsid w:val="00977E68"/>
    <w:rsid w:val="00980758"/>
    <w:rsid w:val="0098078F"/>
    <w:rsid w:val="00980B2F"/>
    <w:rsid w:val="00980B8D"/>
    <w:rsid w:val="00981138"/>
    <w:rsid w:val="00981425"/>
    <w:rsid w:val="0098153E"/>
    <w:rsid w:val="00981702"/>
    <w:rsid w:val="00981733"/>
    <w:rsid w:val="009817EB"/>
    <w:rsid w:val="00981832"/>
    <w:rsid w:val="00981A04"/>
    <w:rsid w:val="00981A10"/>
    <w:rsid w:val="00981F78"/>
    <w:rsid w:val="009820E4"/>
    <w:rsid w:val="00982708"/>
    <w:rsid w:val="00982740"/>
    <w:rsid w:val="0098442A"/>
    <w:rsid w:val="009845B6"/>
    <w:rsid w:val="009846DC"/>
    <w:rsid w:val="00985DCE"/>
    <w:rsid w:val="00985E3E"/>
    <w:rsid w:val="00985E6A"/>
    <w:rsid w:val="009861AB"/>
    <w:rsid w:val="009866D7"/>
    <w:rsid w:val="0098696D"/>
    <w:rsid w:val="00987180"/>
    <w:rsid w:val="009874E9"/>
    <w:rsid w:val="00987CC3"/>
    <w:rsid w:val="00987D10"/>
    <w:rsid w:val="00990105"/>
    <w:rsid w:val="00990128"/>
    <w:rsid w:val="0099028C"/>
    <w:rsid w:val="0099040E"/>
    <w:rsid w:val="00991341"/>
    <w:rsid w:val="00991524"/>
    <w:rsid w:val="00991882"/>
    <w:rsid w:val="00991E25"/>
    <w:rsid w:val="009922EA"/>
    <w:rsid w:val="00992930"/>
    <w:rsid w:val="00992ED6"/>
    <w:rsid w:val="00993502"/>
    <w:rsid w:val="00993940"/>
    <w:rsid w:val="00993C67"/>
    <w:rsid w:val="0099434F"/>
    <w:rsid w:val="00994810"/>
    <w:rsid w:val="00995345"/>
    <w:rsid w:val="00995962"/>
    <w:rsid w:val="009974DC"/>
    <w:rsid w:val="009975FD"/>
    <w:rsid w:val="009A0364"/>
    <w:rsid w:val="009A039B"/>
    <w:rsid w:val="009A0BCA"/>
    <w:rsid w:val="009A0CCE"/>
    <w:rsid w:val="009A0E73"/>
    <w:rsid w:val="009A1159"/>
    <w:rsid w:val="009A11CD"/>
    <w:rsid w:val="009A21D2"/>
    <w:rsid w:val="009A2467"/>
    <w:rsid w:val="009A2C4C"/>
    <w:rsid w:val="009A2DD6"/>
    <w:rsid w:val="009A3040"/>
    <w:rsid w:val="009A30BF"/>
    <w:rsid w:val="009A3A26"/>
    <w:rsid w:val="009A3C78"/>
    <w:rsid w:val="009A4365"/>
    <w:rsid w:val="009A4394"/>
    <w:rsid w:val="009A4970"/>
    <w:rsid w:val="009A49BF"/>
    <w:rsid w:val="009A4A4C"/>
    <w:rsid w:val="009A4BB4"/>
    <w:rsid w:val="009A5193"/>
    <w:rsid w:val="009A541E"/>
    <w:rsid w:val="009A573D"/>
    <w:rsid w:val="009A57EC"/>
    <w:rsid w:val="009A5DE6"/>
    <w:rsid w:val="009A652C"/>
    <w:rsid w:val="009A66F5"/>
    <w:rsid w:val="009A6D81"/>
    <w:rsid w:val="009A6F72"/>
    <w:rsid w:val="009A72CC"/>
    <w:rsid w:val="009A7FF7"/>
    <w:rsid w:val="009B0B94"/>
    <w:rsid w:val="009B11CE"/>
    <w:rsid w:val="009B17F7"/>
    <w:rsid w:val="009B1879"/>
    <w:rsid w:val="009B18DB"/>
    <w:rsid w:val="009B1A0F"/>
    <w:rsid w:val="009B20CA"/>
    <w:rsid w:val="009B2233"/>
    <w:rsid w:val="009B2261"/>
    <w:rsid w:val="009B2331"/>
    <w:rsid w:val="009B2655"/>
    <w:rsid w:val="009B29A8"/>
    <w:rsid w:val="009B345A"/>
    <w:rsid w:val="009B3817"/>
    <w:rsid w:val="009B3967"/>
    <w:rsid w:val="009B3E65"/>
    <w:rsid w:val="009B441F"/>
    <w:rsid w:val="009B47CB"/>
    <w:rsid w:val="009B545F"/>
    <w:rsid w:val="009B590F"/>
    <w:rsid w:val="009B66CC"/>
    <w:rsid w:val="009B6CAE"/>
    <w:rsid w:val="009B6D64"/>
    <w:rsid w:val="009B7680"/>
    <w:rsid w:val="009B788C"/>
    <w:rsid w:val="009B79A1"/>
    <w:rsid w:val="009B7CB6"/>
    <w:rsid w:val="009C0A04"/>
    <w:rsid w:val="009C1000"/>
    <w:rsid w:val="009C1744"/>
    <w:rsid w:val="009C1866"/>
    <w:rsid w:val="009C1F71"/>
    <w:rsid w:val="009C20CB"/>
    <w:rsid w:val="009C214A"/>
    <w:rsid w:val="009C2179"/>
    <w:rsid w:val="009C2662"/>
    <w:rsid w:val="009C2D38"/>
    <w:rsid w:val="009C348E"/>
    <w:rsid w:val="009C3524"/>
    <w:rsid w:val="009C375B"/>
    <w:rsid w:val="009C3971"/>
    <w:rsid w:val="009C484F"/>
    <w:rsid w:val="009C4A49"/>
    <w:rsid w:val="009C5008"/>
    <w:rsid w:val="009C514D"/>
    <w:rsid w:val="009C5311"/>
    <w:rsid w:val="009C57CA"/>
    <w:rsid w:val="009C5D5C"/>
    <w:rsid w:val="009C5DF0"/>
    <w:rsid w:val="009C6307"/>
    <w:rsid w:val="009C63CF"/>
    <w:rsid w:val="009C651B"/>
    <w:rsid w:val="009C65DA"/>
    <w:rsid w:val="009C668C"/>
    <w:rsid w:val="009C69F9"/>
    <w:rsid w:val="009C6BE6"/>
    <w:rsid w:val="009C7078"/>
    <w:rsid w:val="009C7A9F"/>
    <w:rsid w:val="009C7D3B"/>
    <w:rsid w:val="009D0078"/>
    <w:rsid w:val="009D054A"/>
    <w:rsid w:val="009D1755"/>
    <w:rsid w:val="009D19EC"/>
    <w:rsid w:val="009D2020"/>
    <w:rsid w:val="009D2F6F"/>
    <w:rsid w:val="009D32D4"/>
    <w:rsid w:val="009D36F9"/>
    <w:rsid w:val="009D390C"/>
    <w:rsid w:val="009D3CBB"/>
    <w:rsid w:val="009D3D67"/>
    <w:rsid w:val="009D4644"/>
    <w:rsid w:val="009D47AF"/>
    <w:rsid w:val="009D49C8"/>
    <w:rsid w:val="009D54AB"/>
    <w:rsid w:val="009D5603"/>
    <w:rsid w:val="009D5626"/>
    <w:rsid w:val="009D5669"/>
    <w:rsid w:val="009D5BD9"/>
    <w:rsid w:val="009D5C42"/>
    <w:rsid w:val="009D63A4"/>
    <w:rsid w:val="009D643D"/>
    <w:rsid w:val="009D6478"/>
    <w:rsid w:val="009D6567"/>
    <w:rsid w:val="009D6793"/>
    <w:rsid w:val="009D6F10"/>
    <w:rsid w:val="009D71CB"/>
    <w:rsid w:val="009D7352"/>
    <w:rsid w:val="009D7499"/>
    <w:rsid w:val="009D75CA"/>
    <w:rsid w:val="009D7720"/>
    <w:rsid w:val="009D7E1A"/>
    <w:rsid w:val="009E00EC"/>
    <w:rsid w:val="009E02A5"/>
    <w:rsid w:val="009E0402"/>
    <w:rsid w:val="009E0631"/>
    <w:rsid w:val="009E07D8"/>
    <w:rsid w:val="009E09CD"/>
    <w:rsid w:val="009E0F9D"/>
    <w:rsid w:val="009E13D6"/>
    <w:rsid w:val="009E173E"/>
    <w:rsid w:val="009E1C91"/>
    <w:rsid w:val="009E2308"/>
    <w:rsid w:val="009E2393"/>
    <w:rsid w:val="009E30F2"/>
    <w:rsid w:val="009E3408"/>
    <w:rsid w:val="009E3BFB"/>
    <w:rsid w:val="009E3EAC"/>
    <w:rsid w:val="009E3FEF"/>
    <w:rsid w:val="009E411C"/>
    <w:rsid w:val="009E4224"/>
    <w:rsid w:val="009E43B2"/>
    <w:rsid w:val="009E49E8"/>
    <w:rsid w:val="009E4C40"/>
    <w:rsid w:val="009E4F60"/>
    <w:rsid w:val="009E5647"/>
    <w:rsid w:val="009E5859"/>
    <w:rsid w:val="009E606B"/>
    <w:rsid w:val="009E6DA4"/>
    <w:rsid w:val="009E7340"/>
    <w:rsid w:val="009E7503"/>
    <w:rsid w:val="009E7806"/>
    <w:rsid w:val="009E7C95"/>
    <w:rsid w:val="009E7CCC"/>
    <w:rsid w:val="009F062B"/>
    <w:rsid w:val="009F0732"/>
    <w:rsid w:val="009F073E"/>
    <w:rsid w:val="009F0B92"/>
    <w:rsid w:val="009F0DB0"/>
    <w:rsid w:val="009F11BF"/>
    <w:rsid w:val="009F1347"/>
    <w:rsid w:val="009F162E"/>
    <w:rsid w:val="009F16FE"/>
    <w:rsid w:val="009F1817"/>
    <w:rsid w:val="009F1F87"/>
    <w:rsid w:val="009F24C4"/>
    <w:rsid w:val="009F2A9E"/>
    <w:rsid w:val="009F3318"/>
    <w:rsid w:val="009F334F"/>
    <w:rsid w:val="009F3CC0"/>
    <w:rsid w:val="009F3F05"/>
    <w:rsid w:val="009F44ED"/>
    <w:rsid w:val="009F458B"/>
    <w:rsid w:val="009F4D00"/>
    <w:rsid w:val="009F501E"/>
    <w:rsid w:val="009F541B"/>
    <w:rsid w:val="009F5674"/>
    <w:rsid w:val="009F59B9"/>
    <w:rsid w:val="009F59D3"/>
    <w:rsid w:val="009F5B3A"/>
    <w:rsid w:val="009F5E68"/>
    <w:rsid w:val="009F6404"/>
    <w:rsid w:val="009F7531"/>
    <w:rsid w:val="009F75E0"/>
    <w:rsid w:val="009F7AE7"/>
    <w:rsid w:val="009F7CAD"/>
    <w:rsid w:val="009F7D8E"/>
    <w:rsid w:val="009F7FDF"/>
    <w:rsid w:val="00A000C3"/>
    <w:rsid w:val="00A0079E"/>
    <w:rsid w:val="00A00E8C"/>
    <w:rsid w:val="00A0116E"/>
    <w:rsid w:val="00A01A2B"/>
    <w:rsid w:val="00A0241D"/>
    <w:rsid w:val="00A027A1"/>
    <w:rsid w:val="00A02A57"/>
    <w:rsid w:val="00A02C88"/>
    <w:rsid w:val="00A02DC2"/>
    <w:rsid w:val="00A03129"/>
    <w:rsid w:val="00A036EB"/>
    <w:rsid w:val="00A03724"/>
    <w:rsid w:val="00A03AAB"/>
    <w:rsid w:val="00A04BA1"/>
    <w:rsid w:val="00A04DA6"/>
    <w:rsid w:val="00A04F90"/>
    <w:rsid w:val="00A0535D"/>
    <w:rsid w:val="00A053FD"/>
    <w:rsid w:val="00A0573F"/>
    <w:rsid w:val="00A05A87"/>
    <w:rsid w:val="00A05BF2"/>
    <w:rsid w:val="00A060B0"/>
    <w:rsid w:val="00A063EA"/>
    <w:rsid w:val="00A06A32"/>
    <w:rsid w:val="00A06C75"/>
    <w:rsid w:val="00A07090"/>
    <w:rsid w:val="00A071FE"/>
    <w:rsid w:val="00A07503"/>
    <w:rsid w:val="00A07925"/>
    <w:rsid w:val="00A07B31"/>
    <w:rsid w:val="00A07EA4"/>
    <w:rsid w:val="00A1013C"/>
    <w:rsid w:val="00A10964"/>
    <w:rsid w:val="00A10CE0"/>
    <w:rsid w:val="00A113F0"/>
    <w:rsid w:val="00A116CD"/>
    <w:rsid w:val="00A11769"/>
    <w:rsid w:val="00A11980"/>
    <w:rsid w:val="00A11A27"/>
    <w:rsid w:val="00A123B4"/>
    <w:rsid w:val="00A127E0"/>
    <w:rsid w:val="00A12A6D"/>
    <w:rsid w:val="00A12B83"/>
    <w:rsid w:val="00A12EA5"/>
    <w:rsid w:val="00A12ED3"/>
    <w:rsid w:val="00A13670"/>
    <w:rsid w:val="00A13AB1"/>
    <w:rsid w:val="00A13DC7"/>
    <w:rsid w:val="00A1448E"/>
    <w:rsid w:val="00A14B3C"/>
    <w:rsid w:val="00A14D4D"/>
    <w:rsid w:val="00A14D81"/>
    <w:rsid w:val="00A15447"/>
    <w:rsid w:val="00A1593D"/>
    <w:rsid w:val="00A16122"/>
    <w:rsid w:val="00A1638D"/>
    <w:rsid w:val="00A16433"/>
    <w:rsid w:val="00A168D4"/>
    <w:rsid w:val="00A1707B"/>
    <w:rsid w:val="00A1727C"/>
    <w:rsid w:val="00A17690"/>
    <w:rsid w:val="00A17B96"/>
    <w:rsid w:val="00A17C22"/>
    <w:rsid w:val="00A17D15"/>
    <w:rsid w:val="00A17DF8"/>
    <w:rsid w:val="00A17E5D"/>
    <w:rsid w:val="00A2001A"/>
    <w:rsid w:val="00A202A5"/>
    <w:rsid w:val="00A2031D"/>
    <w:rsid w:val="00A20AC7"/>
    <w:rsid w:val="00A20AE9"/>
    <w:rsid w:val="00A20F7F"/>
    <w:rsid w:val="00A2132E"/>
    <w:rsid w:val="00A21407"/>
    <w:rsid w:val="00A21DE5"/>
    <w:rsid w:val="00A22030"/>
    <w:rsid w:val="00A225D7"/>
    <w:rsid w:val="00A22A18"/>
    <w:rsid w:val="00A22B35"/>
    <w:rsid w:val="00A23567"/>
    <w:rsid w:val="00A236BC"/>
    <w:rsid w:val="00A242A8"/>
    <w:rsid w:val="00A242C2"/>
    <w:rsid w:val="00A246C3"/>
    <w:rsid w:val="00A247F8"/>
    <w:rsid w:val="00A24C33"/>
    <w:rsid w:val="00A252B5"/>
    <w:rsid w:val="00A25403"/>
    <w:rsid w:val="00A26211"/>
    <w:rsid w:val="00A26824"/>
    <w:rsid w:val="00A26B2D"/>
    <w:rsid w:val="00A26FF7"/>
    <w:rsid w:val="00A27381"/>
    <w:rsid w:val="00A274F4"/>
    <w:rsid w:val="00A27A06"/>
    <w:rsid w:val="00A27A6E"/>
    <w:rsid w:val="00A27BA4"/>
    <w:rsid w:val="00A302A6"/>
    <w:rsid w:val="00A30E90"/>
    <w:rsid w:val="00A30F45"/>
    <w:rsid w:val="00A31029"/>
    <w:rsid w:val="00A31970"/>
    <w:rsid w:val="00A31976"/>
    <w:rsid w:val="00A31BC7"/>
    <w:rsid w:val="00A320D5"/>
    <w:rsid w:val="00A32328"/>
    <w:rsid w:val="00A32670"/>
    <w:rsid w:val="00A3287A"/>
    <w:rsid w:val="00A32DA6"/>
    <w:rsid w:val="00A333BC"/>
    <w:rsid w:val="00A3438A"/>
    <w:rsid w:val="00A34664"/>
    <w:rsid w:val="00A3495A"/>
    <w:rsid w:val="00A349DE"/>
    <w:rsid w:val="00A34DAA"/>
    <w:rsid w:val="00A34DDB"/>
    <w:rsid w:val="00A34F53"/>
    <w:rsid w:val="00A3500D"/>
    <w:rsid w:val="00A35269"/>
    <w:rsid w:val="00A35B35"/>
    <w:rsid w:val="00A3634F"/>
    <w:rsid w:val="00A37530"/>
    <w:rsid w:val="00A3753F"/>
    <w:rsid w:val="00A375D3"/>
    <w:rsid w:val="00A37AE5"/>
    <w:rsid w:val="00A4089B"/>
    <w:rsid w:val="00A40FCB"/>
    <w:rsid w:val="00A410EA"/>
    <w:rsid w:val="00A41575"/>
    <w:rsid w:val="00A41686"/>
    <w:rsid w:val="00A41A41"/>
    <w:rsid w:val="00A41EDE"/>
    <w:rsid w:val="00A4237D"/>
    <w:rsid w:val="00A43117"/>
    <w:rsid w:val="00A43648"/>
    <w:rsid w:val="00A436C2"/>
    <w:rsid w:val="00A438F9"/>
    <w:rsid w:val="00A44942"/>
    <w:rsid w:val="00A449FB"/>
    <w:rsid w:val="00A44B14"/>
    <w:rsid w:val="00A44BCF"/>
    <w:rsid w:val="00A458C9"/>
    <w:rsid w:val="00A45B57"/>
    <w:rsid w:val="00A45CA7"/>
    <w:rsid w:val="00A45FA2"/>
    <w:rsid w:val="00A469D8"/>
    <w:rsid w:val="00A47397"/>
    <w:rsid w:val="00A47A74"/>
    <w:rsid w:val="00A47ECE"/>
    <w:rsid w:val="00A509D4"/>
    <w:rsid w:val="00A50B24"/>
    <w:rsid w:val="00A50B48"/>
    <w:rsid w:val="00A51043"/>
    <w:rsid w:val="00A51505"/>
    <w:rsid w:val="00A518C7"/>
    <w:rsid w:val="00A51ABB"/>
    <w:rsid w:val="00A5246E"/>
    <w:rsid w:val="00A5263C"/>
    <w:rsid w:val="00A527BF"/>
    <w:rsid w:val="00A52C64"/>
    <w:rsid w:val="00A52D8E"/>
    <w:rsid w:val="00A5310E"/>
    <w:rsid w:val="00A53311"/>
    <w:rsid w:val="00A53A1E"/>
    <w:rsid w:val="00A53EF5"/>
    <w:rsid w:val="00A54891"/>
    <w:rsid w:val="00A55005"/>
    <w:rsid w:val="00A559DF"/>
    <w:rsid w:val="00A55DEF"/>
    <w:rsid w:val="00A55E82"/>
    <w:rsid w:val="00A5673C"/>
    <w:rsid w:val="00A569DC"/>
    <w:rsid w:val="00A56F90"/>
    <w:rsid w:val="00A60CC6"/>
    <w:rsid w:val="00A60D22"/>
    <w:rsid w:val="00A61137"/>
    <w:rsid w:val="00A615DB"/>
    <w:rsid w:val="00A6191F"/>
    <w:rsid w:val="00A61BF9"/>
    <w:rsid w:val="00A61C0A"/>
    <w:rsid w:val="00A61D11"/>
    <w:rsid w:val="00A6229C"/>
    <w:rsid w:val="00A6233F"/>
    <w:rsid w:val="00A6236A"/>
    <w:rsid w:val="00A6244B"/>
    <w:rsid w:val="00A63145"/>
    <w:rsid w:val="00A63311"/>
    <w:rsid w:val="00A63B82"/>
    <w:rsid w:val="00A63EBF"/>
    <w:rsid w:val="00A64191"/>
    <w:rsid w:val="00A64519"/>
    <w:rsid w:val="00A64ACC"/>
    <w:rsid w:val="00A64FBC"/>
    <w:rsid w:val="00A6588A"/>
    <w:rsid w:val="00A65A69"/>
    <w:rsid w:val="00A66185"/>
    <w:rsid w:val="00A66323"/>
    <w:rsid w:val="00A66995"/>
    <w:rsid w:val="00A66BD8"/>
    <w:rsid w:val="00A674C0"/>
    <w:rsid w:val="00A67AAF"/>
    <w:rsid w:val="00A67C6A"/>
    <w:rsid w:val="00A700E9"/>
    <w:rsid w:val="00A712A0"/>
    <w:rsid w:val="00A71E1F"/>
    <w:rsid w:val="00A7242E"/>
    <w:rsid w:val="00A7250A"/>
    <w:rsid w:val="00A727EA"/>
    <w:rsid w:val="00A7289A"/>
    <w:rsid w:val="00A72A42"/>
    <w:rsid w:val="00A73167"/>
    <w:rsid w:val="00A731A4"/>
    <w:rsid w:val="00A7338A"/>
    <w:rsid w:val="00A74B21"/>
    <w:rsid w:val="00A74BDC"/>
    <w:rsid w:val="00A74E00"/>
    <w:rsid w:val="00A7504C"/>
    <w:rsid w:val="00A7534C"/>
    <w:rsid w:val="00A758BA"/>
    <w:rsid w:val="00A758BF"/>
    <w:rsid w:val="00A76092"/>
    <w:rsid w:val="00A76160"/>
    <w:rsid w:val="00A766EC"/>
    <w:rsid w:val="00A7697A"/>
    <w:rsid w:val="00A76B56"/>
    <w:rsid w:val="00A77BFA"/>
    <w:rsid w:val="00A80211"/>
    <w:rsid w:val="00A80603"/>
    <w:rsid w:val="00A808A4"/>
    <w:rsid w:val="00A80D32"/>
    <w:rsid w:val="00A80DD3"/>
    <w:rsid w:val="00A810C3"/>
    <w:rsid w:val="00A816AD"/>
    <w:rsid w:val="00A81D25"/>
    <w:rsid w:val="00A82303"/>
    <w:rsid w:val="00A825A7"/>
    <w:rsid w:val="00A82A8A"/>
    <w:rsid w:val="00A82AF9"/>
    <w:rsid w:val="00A82BB0"/>
    <w:rsid w:val="00A82BD0"/>
    <w:rsid w:val="00A82C86"/>
    <w:rsid w:val="00A82F71"/>
    <w:rsid w:val="00A83370"/>
    <w:rsid w:val="00A833A3"/>
    <w:rsid w:val="00A83A80"/>
    <w:rsid w:val="00A84B8E"/>
    <w:rsid w:val="00A84BE8"/>
    <w:rsid w:val="00A84DD7"/>
    <w:rsid w:val="00A8577A"/>
    <w:rsid w:val="00A858B0"/>
    <w:rsid w:val="00A8593C"/>
    <w:rsid w:val="00A8595D"/>
    <w:rsid w:val="00A86313"/>
    <w:rsid w:val="00A8649E"/>
    <w:rsid w:val="00A864A6"/>
    <w:rsid w:val="00A86CD9"/>
    <w:rsid w:val="00A86D40"/>
    <w:rsid w:val="00A8722A"/>
    <w:rsid w:val="00A872BE"/>
    <w:rsid w:val="00A874D2"/>
    <w:rsid w:val="00A87D8C"/>
    <w:rsid w:val="00A87E2F"/>
    <w:rsid w:val="00A90200"/>
    <w:rsid w:val="00A9048C"/>
    <w:rsid w:val="00A905A7"/>
    <w:rsid w:val="00A90E7A"/>
    <w:rsid w:val="00A91482"/>
    <w:rsid w:val="00A91EB0"/>
    <w:rsid w:val="00A92697"/>
    <w:rsid w:val="00A929B3"/>
    <w:rsid w:val="00A933EA"/>
    <w:rsid w:val="00A94091"/>
    <w:rsid w:val="00A94142"/>
    <w:rsid w:val="00A944BB"/>
    <w:rsid w:val="00A947A3"/>
    <w:rsid w:val="00A94814"/>
    <w:rsid w:val="00A951F0"/>
    <w:rsid w:val="00A9557E"/>
    <w:rsid w:val="00A95F04"/>
    <w:rsid w:val="00A96033"/>
    <w:rsid w:val="00A96E01"/>
    <w:rsid w:val="00A96F57"/>
    <w:rsid w:val="00A9710C"/>
    <w:rsid w:val="00A9768A"/>
    <w:rsid w:val="00A9787B"/>
    <w:rsid w:val="00A97C09"/>
    <w:rsid w:val="00AA018A"/>
    <w:rsid w:val="00AA0207"/>
    <w:rsid w:val="00AA023F"/>
    <w:rsid w:val="00AA0362"/>
    <w:rsid w:val="00AA05E0"/>
    <w:rsid w:val="00AA0CBE"/>
    <w:rsid w:val="00AA11AE"/>
    <w:rsid w:val="00AA14D3"/>
    <w:rsid w:val="00AA1678"/>
    <w:rsid w:val="00AA190E"/>
    <w:rsid w:val="00AA24DF"/>
    <w:rsid w:val="00AA26AB"/>
    <w:rsid w:val="00AA2A28"/>
    <w:rsid w:val="00AA2F94"/>
    <w:rsid w:val="00AA320F"/>
    <w:rsid w:val="00AA3837"/>
    <w:rsid w:val="00AA38AE"/>
    <w:rsid w:val="00AA38CD"/>
    <w:rsid w:val="00AA3D08"/>
    <w:rsid w:val="00AA4F7A"/>
    <w:rsid w:val="00AA50A1"/>
    <w:rsid w:val="00AA5224"/>
    <w:rsid w:val="00AA537B"/>
    <w:rsid w:val="00AA5462"/>
    <w:rsid w:val="00AA588D"/>
    <w:rsid w:val="00AA5930"/>
    <w:rsid w:val="00AA5999"/>
    <w:rsid w:val="00AA5A49"/>
    <w:rsid w:val="00AA66B8"/>
    <w:rsid w:val="00AA677F"/>
    <w:rsid w:val="00AA720D"/>
    <w:rsid w:val="00AA74C0"/>
    <w:rsid w:val="00AA7D04"/>
    <w:rsid w:val="00AB033E"/>
    <w:rsid w:val="00AB0F96"/>
    <w:rsid w:val="00AB1178"/>
    <w:rsid w:val="00AB23DE"/>
    <w:rsid w:val="00AB2550"/>
    <w:rsid w:val="00AB2AD7"/>
    <w:rsid w:val="00AB2CCB"/>
    <w:rsid w:val="00AB3508"/>
    <w:rsid w:val="00AB3806"/>
    <w:rsid w:val="00AB427F"/>
    <w:rsid w:val="00AB4324"/>
    <w:rsid w:val="00AB4539"/>
    <w:rsid w:val="00AB47AF"/>
    <w:rsid w:val="00AB4BBD"/>
    <w:rsid w:val="00AB4E58"/>
    <w:rsid w:val="00AB52D3"/>
    <w:rsid w:val="00AB5587"/>
    <w:rsid w:val="00AB5F1C"/>
    <w:rsid w:val="00AB677B"/>
    <w:rsid w:val="00AB6B24"/>
    <w:rsid w:val="00AB7CAC"/>
    <w:rsid w:val="00AC0263"/>
    <w:rsid w:val="00AC02E7"/>
    <w:rsid w:val="00AC049D"/>
    <w:rsid w:val="00AC0BC2"/>
    <w:rsid w:val="00AC1209"/>
    <w:rsid w:val="00AC1339"/>
    <w:rsid w:val="00AC14A2"/>
    <w:rsid w:val="00AC1D07"/>
    <w:rsid w:val="00AC2671"/>
    <w:rsid w:val="00AC284B"/>
    <w:rsid w:val="00AC2882"/>
    <w:rsid w:val="00AC2B43"/>
    <w:rsid w:val="00AC2D58"/>
    <w:rsid w:val="00AC2F7F"/>
    <w:rsid w:val="00AC389E"/>
    <w:rsid w:val="00AC431E"/>
    <w:rsid w:val="00AC57B5"/>
    <w:rsid w:val="00AC5A06"/>
    <w:rsid w:val="00AC5E45"/>
    <w:rsid w:val="00AC64BC"/>
    <w:rsid w:val="00AC6959"/>
    <w:rsid w:val="00AC6A70"/>
    <w:rsid w:val="00AC6E2C"/>
    <w:rsid w:val="00AC7070"/>
    <w:rsid w:val="00AC71DA"/>
    <w:rsid w:val="00AC7316"/>
    <w:rsid w:val="00AC79AA"/>
    <w:rsid w:val="00AC7A96"/>
    <w:rsid w:val="00AC7FB6"/>
    <w:rsid w:val="00AD01DA"/>
    <w:rsid w:val="00AD06DD"/>
    <w:rsid w:val="00AD10DB"/>
    <w:rsid w:val="00AD1A0A"/>
    <w:rsid w:val="00AD1B87"/>
    <w:rsid w:val="00AD1DA4"/>
    <w:rsid w:val="00AD229E"/>
    <w:rsid w:val="00AD24B8"/>
    <w:rsid w:val="00AD2609"/>
    <w:rsid w:val="00AD27B6"/>
    <w:rsid w:val="00AD3398"/>
    <w:rsid w:val="00AD361D"/>
    <w:rsid w:val="00AD4C20"/>
    <w:rsid w:val="00AD50AC"/>
    <w:rsid w:val="00AD5594"/>
    <w:rsid w:val="00AD5773"/>
    <w:rsid w:val="00AD5D29"/>
    <w:rsid w:val="00AD61BA"/>
    <w:rsid w:val="00AD69EB"/>
    <w:rsid w:val="00AD6CCD"/>
    <w:rsid w:val="00AD717D"/>
    <w:rsid w:val="00AD7325"/>
    <w:rsid w:val="00AD765D"/>
    <w:rsid w:val="00AD7774"/>
    <w:rsid w:val="00AD7AC3"/>
    <w:rsid w:val="00AD7F0D"/>
    <w:rsid w:val="00AD7F68"/>
    <w:rsid w:val="00AD7FF6"/>
    <w:rsid w:val="00AE0308"/>
    <w:rsid w:val="00AE058A"/>
    <w:rsid w:val="00AE0707"/>
    <w:rsid w:val="00AE12EE"/>
    <w:rsid w:val="00AE1561"/>
    <w:rsid w:val="00AE1A84"/>
    <w:rsid w:val="00AE2170"/>
    <w:rsid w:val="00AE2544"/>
    <w:rsid w:val="00AE2579"/>
    <w:rsid w:val="00AE287F"/>
    <w:rsid w:val="00AE2A96"/>
    <w:rsid w:val="00AE2B91"/>
    <w:rsid w:val="00AE2C3A"/>
    <w:rsid w:val="00AE3157"/>
    <w:rsid w:val="00AE3163"/>
    <w:rsid w:val="00AE4179"/>
    <w:rsid w:val="00AE4459"/>
    <w:rsid w:val="00AE4C9D"/>
    <w:rsid w:val="00AE5A9D"/>
    <w:rsid w:val="00AE5D28"/>
    <w:rsid w:val="00AE5E40"/>
    <w:rsid w:val="00AE66A9"/>
    <w:rsid w:val="00AE68F9"/>
    <w:rsid w:val="00AE6C47"/>
    <w:rsid w:val="00AE7032"/>
    <w:rsid w:val="00AE7080"/>
    <w:rsid w:val="00AE7572"/>
    <w:rsid w:val="00AE7656"/>
    <w:rsid w:val="00AE7A35"/>
    <w:rsid w:val="00AF010F"/>
    <w:rsid w:val="00AF0763"/>
    <w:rsid w:val="00AF10EE"/>
    <w:rsid w:val="00AF1391"/>
    <w:rsid w:val="00AF1C19"/>
    <w:rsid w:val="00AF2710"/>
    <w:rsid w:val="00AF2B1C"/>
    <w:rsid w:val="00AF2CBB"/>
    <w:rsid w:val="00AF2DFB"/>
    <w:rsid w:val="00AF300D"/>
    <w:rsid w:val="00AF34D6"/>
    <w:rsid w:val="00AF354F"/>
    <w:rsid w:val="00AF372E"/>
    <w:rsid w:val="00AF3C76"/>
    <w:rsid w:val="00AF40A3"/>
    <w:rsid w:val="00AF4111"/>
    <w:rsid w:val="00AF4139"/>
    <w:rsid w:val="00AF42E0"/>
    <w:rsid w:val="00AF459A"/>
    <w:rsid w:val="00AF45C2"/>
    <w:rsid w:val="00AF4F5E"/>
    <w:rsid w:val="00AF501D"/>
    <w:rsid w:val="00AF58B8"/>
    <w:rsid w:val="00AF58F9"/>
    <w:rsid w:val="00AF5948"/>
    <w:rsid w:val="00AF60EF"/>
    <w:rsid w:val="00AF628F"/>
    <w:rsid w:val="00AF62CE"/>
    <w:rsid w:val="00AF664B"/>
    <w:rsid w:val="00AF6A13"/>
    <w:rsid w:val="00AF6ED7"/>
    <w:rsid w:val="00AF7500"/>
    <w:rsid w:val="00AF7593"/>
    <w:rsid w:val="00AF7644"/>
    <w:rsid w:val="00AF7684"/>
    <w:rsid w:val="00AF7B1D"/>
    <w:rsid w:val="00AF7B33"/>
    <w:rsid w:val="00AF7E19"/>
    <w:rsid w:val="00B002D7"/>
    <w:rsid w:val="00B00323"/>
    <w:rsid w:val="00B0075F"/>
    <w:rsid w:val="00B009A3"/>
    <w:rsid w:val="00B00A9A"/>
    <w:rsid w:val="00B00C37"/>
    <w:rsid w:val="00B00E3F"/>
    <w:rsid w:val="00B0144F"/>
    <w:rsid w:val="00B01DDA"/>
    <w:rsid w:val="00B02002"/>
    <w:rsid w:val="00B02122"/>
    <w:rsid w:val="00B02E6D"/>
    <w:rsid w:val="00B03354"/>
    <w:rsid w:val="00B0437D"/>
    <w:rsid w:val="00B04BFE"/>
    <w:rsid w:val="00B04E84"/>
    <w:rsid w:val="00B05288"/>
    <w:rsid w:val="00B0592B"/>
    <w:rsid w:val="00B05A0A"/>
    <w:rsid w:val="00B05FF9"/>
    <w:rsid w:val="00B061DD"/>
    <w:rsid w:val="00B063D6"/>
    <w:rsid w:val="00B06A7E"/>
    <w:rsid w:val="00B06AEE"/>
    <w:rsid w:val="00B06C8A"/>
    <w:rsid w:val="00B06D28"/>
    <w:rsid w:val="00B07044"/>
    <w:rsid w:val="00B10214"/>
    <w:rsid w:val="00B109F1"/>
    <w:rsid w:val="00B10C5E"/>
    <w:rsid w:val="00B10C84"/>
    <w:rsid w:val="00B11120"/>
    <w:rsid w:val="00B11167"/>
    <w:rsid w:val="00B114FA"/>
    <w:rsid w:val="00B1194F"/>
    <w:rsid w:val="00B11B46"/>
    <w:rsid w:val="00B11CDE"/>
    <w:rsid w:val="00B12730"/>
    <w:rsid w:val="00B12862"/>
    <w:rsid w:val="00B12EA2"/>
    <w:rsid w:val="00B131CE"/>
    <w:rsid w:val="00B1320D"/>
    <w:rsid w:val="00B13415"/>
    <w:rsid w:val="00B1387E"/>
    <w:rsid w:val="00B13A0B"/>
    <w:rsid w:val="00B13EE8"/>
    <w:rsid w:val="00B142AE"/>
    <w:rsid w:val="00B1480F"/>
    <w:rsid w:val="00B149D5"/>
    <w:rsid w:val="00B15012"/>
    <w:rsid w:val="00B1525D"/>
    <w:rsid w:val="00B15329"/>
    <w:rsid w:val="00B15E35"/>
    <w:rsid w:val="00B15E49"/>
    <w:rsid w:val="00B1601D"/>
    <w:rsid w:val="00B16252"/>
    <w:rsid w:val="00B168F7"/>
    <w:rsid w:val="00B16BE8"/>
    <w:rsid w:val="00B1722B"/>
    <w:rsid w:val="00B17257"/>
    <w:rsid w:val="00B17436"/>
    <w:rsid w:val="00B20029"/>
    <w:rsid w:val="00B20121"/>
    <w:rsid w:val="00B204F2"/>
    <w:rsid w:val="00B2082F"/>
    <w:rsid w:val="00B209BD"/>
    <w:rsid w:val="00B210A3"/>
    <w:rsid w:val="00B21555"/>
    <w:rsid w:val="00B220DF"/>
    <w:rsid w:val="00B222A2"/>
    <w:rsid w:val="00B22970"/>
    <w:rsid w:val="00B22A79"/>
    <w:rsid w:val="00B22B80"/>
    <w:rsid w:val="00B23434"/>
    <w:rsid w:val="00B23485"/>
    <w:rsid w:val="00B23497"/>
    <w:rsid w:val="00B234F2"/>
    <w:rsid w:val="00B23507"/>
    <w:rsid w:val="00B2355A"/>
    <w:rsid w:val="00B23737"/>
    <w:rsid w:val="00B23932"/>
    <w:rsid w:val="00B23A46"/>
    <w:rsid w:val="00B23CBF"/>
    <w:rsid w:val="00B241B9"/>
    <w:rsid w:val="00B24822"/>
    <w:rsid w:val="00B24B8E"/>
    <w:rsid w:val="00B24E54"/>
    <w:rsid w:val="00B2523C"/>
    <w:rsid w:val="00B253AA"/>
    <w:rsid w:val="00B25A0D"/>
    <w:rsid w:val="00B25BEA"/>
    <w:rsid w:val="00B2612E"/>
    <w:rsid w:val="00B2634B"/>
    <w:rsid w:val="00B26D6D"/>
    <w:rsid w:val="00B26E85"/>
    <w:rsid w:val="00B26EB8"/>
    <w:rsid w:val="00B26F52"/>
    <w:rsid w:val="00B26F55"/>
    <w:rsid w:val="00B2716F"/>
    <w:rsid w:val="00B27252"/>
    <w:rsid w:val="00B2734A"/>
    <w:rsid w:val="00B27387"/>
    <w:rsid w:val="00B275B1"/>
    <w:rsid w:val="00B27698"/>
    <w:rsid w:val="00B27867"/>
    <w:rsid w:val="00B27881"/>
    <w:rsid w:val="00B27FF1"/>
    <w:rsid w:val="00B3068C"/>
    <w:rsid w:val="00B306FA"/>
    <w:rsid w:val="00B30794"/>
    <w:rsid w:val="00B30B8D"/>
    <w:rsid w:val="00B30BEC"/>
    <w:rsid w:val="00B3188D"/>
    <w:rsid w:val="00B31965"/>
    <w:rsid w:val="00B31A79"/>
    <w:rsid w:val="00B31B38"/>
    <w:rsid w:val="00B31DA8"/>
    <w:rsid w:val="00B3214E"/>
    <w:rsid w:val="00B324D0"/>
    <w:rsid w:val="00B33258"/>
    <w:rsid w:val="00B33C9F"/>
    <w:rsid w:val="00B34498"/>
    <w:rsid w:val="00B348CB"/>
    <w:rsid w:val="00B34920"/>
    <w:rsid w:val="00B34F92"/>
    <w:rsid w:val="00B35341"/>
    <w:rsid w:val="00B35D9D"/>
    <w:rsid w:val="00B3678B"/>
    <w:rsid w:val="00B36BAA"/>
    <w:rsid w:val="00B36ECA"/>
    <w:rsid w:val="00B37646"/>
    <w:rsid w:val="00B402B4"/>
    <w:rsid w:val="00B41BA3"/>
    <w:rsid w:val="00B42997"/>
    <w:rsid w:val="00B42E60"/>
    <w:rsid w:val="00B43115"/>
    <w:rsid w:val="00B4319C"/>
    <w:rsid w:val="00B436BC"/>
    <w:rsid w:val="00B43858"/>
    <w:rsid w:val="00B43D98"/>
    <w:rsid w:val="00B442D0"/>
    <w:rsid w:val="00B44319"/>
    <w:rsid w:val="00B44691"/>
    <w:rsid w:val="00B44B18"/>
    <w:rsid w:val="00B44EF8"/>
    <w:rsid w:val="00B4517D"/>
    <w:rsid w:val="00B459BE"/>
    <w:rsid w:val="00B45B9A"/>
    <w:rsid w:val="00B45F03"/>
    <w:rsid w:val="00B4608D"/>
    <w:rsid w:val="00B46282"/>
    <w:rsid w:val="00B468DB"/>
    <w:rsid w:val="00B46E4B"/>
    <w:rsid w:val="00B472A8"/>
    <w:rsid w:val="00B474B6"/>
    <w:rsid w:val="00B479C4"/>
    <w:rsid w:val="00B50037"/>
    <w:rsid w:val="00B5044B"/>
    <w:rsid w:val="00B50D82"/>
    <w:rsid w:val="00B5117A"/>
    <w:rsid w:val="00B51434"/>
    <w:rsid w:val="00B51749"/>
    <w:rsid w:val="00B51857"/>
    <w:rsid w:val="00B5227A"/>
    <w:rsid w:val="00B525C3"/>
    <w:rsid w:val="00B52AED"/>
    <w:rsid w:val="00B52B9C"/>
    <w:rsid w:val="00B52E35"/>
    <w:rsid w:val="00B52EC9"/>
    <w:rsid w:val="00B53104"/>
    <w:rsid w:val="00B537CC"/>
    <w:rsid w:val="00B54A87"/>
    <w:rsid w:val="00B54D19"/>
    <w:rsid w:val="00B550C3"/>
    <w:rsid w:val="00B5565B"/>
    <w:rsid w:val="00B5572B"/>
    <w:rsid w:val="00B55ABF"/>
    <w:rsid w:val="00B56076"/>
    <w:rsid w:val="00B56DB0"/>
    <w:rsid w:val="00B5730C"/>
    <w:rsid w:val="00B573AB"/>
    <w:rsid w:val="00B5784E"/>
    <w:rsid w:val="00B57A7A"/>
    <w:rsid w:val="00B57A9D"/>
    <w:rsid w:val="00B57D2A"/>
    <w:rsid w:val="00B60152"/>
    <w:rsid w:val="00B60590"/>
    <w:rsid w:val="00B6064A"/>
    <w:rsid w:val="00B60661"/>
    <w:rsid w:val="00B60EA9"/>
    <w:rsid w:val="00B61349"/>
    <w:rsid w:val="00B61AA6"/>
    <w:rsid w:val="00B61F6C"/>
    <w:rsid w:val="00B623DB"/>
    <w:rsid w:val="00B62846"/>
    <w:rsid w:val="00B637F1"/>
    <w:rsid w:val="00B64000"/>
    <w:rsid w:val="00B64385"/>
    <w:rsid w:val="00B649ED"/>
    <w:rsid w:val="00B64CBE"/>
    <w:rsid w:val="00B6508E"/>
    <w:rsid w:val="00B65380"/>
    <w:rsid w:val="00B65732"/>
    <w:rsid w:val="00B657AB"/>
    <w:rsid w:val="00B65885"/>
    <w:rsid w:val="00B65B3A"/>
    <w:rsid w:val="00B65BB6"/>
    <w:rsid w:val="00B6616A"/>
    <w:rsid w:val="00B662A0"/>
    <w:rsid w:val="00B6691C"/>
    <w:rsid w:val="00B6766D"/>
    <w:rsid w:val="00B6789F"/>
    <w:rsid w:val="00B679E6"/>
    <w:rsid w:val="00B679FA"/>
    <w:rsid w:val="00B67C48"/>
    <w:rsid w:val="00B67CCD"/>
    <w:rsid w:val="00B70BAC"/>
    <w:rsid w:val="00B713B0"/>
    <w:rsid w:val="00B7149C"/>
    <w:rsid w:val="00B7196A"/>
    <w:rsid w:val="00B71BB9"/>
    <w:rsid w:val="00B724C9"/>
    <w:rsid w:val="00B7262C"/>
    <w:rsid w:val="00B72A06"/>
    <w:rsid w:val="00B72A32"/>
    <w:rsid w:val="00B72BDB"/>
    <w:rsid w:val="00B72E3F"/>
    <w:rsid w:val="00B72F48"/>
    <w:rsid w:val="00B735A0"/>
    <w:rsid w:val="00B73C16"/>
    <w:rsid w:val="00B73F2A"/>
    <w:rsid w:val="00B746DD"/>
    <w:rsid w:val="00B748BE"/>
    <w:rsid w:val="00B74F19"/>
    <w:rsid w:val="00B74FFE"/>
    <w:rsid w:val="00B754EF"/>
    <w:rsid w:val="00B75898"/>
    <w:rsid w:val="00B75924"/>
    <w:rsid w:val="00B7608D"/>
    <w:rsid w:val="00B76519"/>
    <w:rsid w:val="00B76837"/>
    <w:rsid w:val="00B76D81"/>
    <w:rsid w:val="00B77176"/>
    <w:rsid w:val="00B771E1"/>
    <w:rsid w:val="00B8001A"/>
    <w:rsid w:val="00B80865"/>
    <w:rsid w:val="00B80E9B"/>
    <w:rsid w:val="00B80EF0"/>
    <w:rsid w:val="00B80F58"/>
    <w:rsid w:val="00B817F2"/>
    <w:rsid w:val="00B81924"/>
    <w:rsid w:val="00B81D85"/>
    <w:rsid w:val="00B827A0"/>
    <w:rsid w:val="00B82856"/>
    <w:rsid w:val="00B82A50"/>
    <w:rsid w:val="00B82F9A"/>
    <w:rsid w:val="00B830D7"/>
    <w:rsid w:val="00B834F9"/>
    <w:rsid w:val="00B838A6"/>
    <w:rsid w:val="00B83F52"/>
    <w:rsid w:val="00B84452"/>
    <w:rsid w:val="00B84DA2"/>
    <w:rsid w:val="00B84F0B"/>
    <w:rsid w:val="00B850C0"/>
    <w:rsid w:val="00B853CB"/>
    <w:rsid w:val="00B85626"/>
    <w:rsid w:val="00B8582A"/>
    <w:rsid w:val="00B85A3A"/>
    <w:rsid w:val="00B85BAD"/>
    <w:rsid w:val="00B85F84"/>
    <w:rsid w:val="00B86014"/>
    <w:rsid w:val="00B86388"/>
    <w:rsid w:val="00B864E9"/>
    <w:rsid w:val="00B86A64"/>
    <w:rsid w:val="00B86CEA"/>
    <w:rsid w:val="00B87392"/>
    <w:rsid w:val="00B874B0"/>
    <w:rsid w:val="00B87706"/>
    <w:rsid w:val="00B87724"/>
    <w:rsid w:val="00B878E0"/>
    <w:rsid w:val="00B87AB8"/>
    <w:rsid w:val="00B87B4F"/>
    <w:rsid w:val="00B87CD2"/>
    <w:rsid w:val="00B87F31"/>
    <w:rsid w:val="00B90704"/>
    <w:rsid w:val="00B9089D"/>
    <w:rsid w:val="00B90C7C"/>
    <w:rsid w:val="00B911CD"/>
    <w:rsid w:val="00B91982"/>
    <w:rsid w:val="00B921FB"/>
    <w:rsid w:val="00B92A43"/>
    <w:rsid w:val="00B93674"/>
    <w:rsid w:val="00B93CB8"/>
    <w:rsid w:val="00B94633"/>
    <w:rsid w:val="00B948DE"/>
    <w:rsid w:val="00B94F6D"/>
    <w:rsid w:val="00B94FF2"/>
    <w:rsid w:val="00B9500A"/>
    <w:rsid w:val="00B9514C"/>
    <w:rsid w:val="00B954FD"/>
    <w:rsid w:val="00B95A17"/>
    <w:rsid w:val="00B95EAB"/>
    <w:rsid w:val="00B966D8"/>
    <w:rsid w:val="00B96765"/>
    <w:rsid w:val="00B96E27"/>
    <w:rsid w:val="00B9736C"/>
    <w:rsid w:val="00BA0E41"/>
    <w:rsid w:val="00BA100F"/>
    <w:rsid w:val="00BA1113"/>
    <w:rsid w:val="00BA136B"/>
    <w:rsid w:val="00BA1466"/>
    <w:rsid w:val="00BA1537"/>
    <w:rsid w:val="00BA17AD"/>
    <w:rsid w:val="00BA1C32"/>
    <w:rsid w:val="00BA29DD"/>
    <w:rsid w:val="00BA31DF"/>
    <w:rsid w:val="00BA3914"/>
    <w:rsid w:val="00BA3938"/>
    <w:rsid w:val="00BA3D5F"/>
    <w:rsid w:val="00BA3DF6"/>
    <w:rsid w:val="00BA44BA"/>
    <w:rsid w:val="00BA44FB"/>
    <w:rsid w:val="00BA4B2D"/>
    <w:rsid w:val="00BA4E1B"/>
    <w:rsid w:val="00BA54AA"/>
    <w:rsid w:val="00BA5B3D"/>
    <w:rsid w:val="00BA5C18"/>
    <w:rsid w:val="00BA5EB3"/>
    <w:rsid w:val="00BA6736"/>
    <w:rsid w:val="00BA6811"/>
    <w:rsid w:val="00BA6858"/>
    <w:rsid w:val="00BA6945"/>
    <w:rsid w:val="00BA77BD"/>
    <w:rsid w:val="00BA7DA3"/>
    <w:rsid w:val="00BB0E31"/>
    <w:rsid w:val="00BB0E34"/>
    <w:rsid w:val="00BB179B"/>
    <w:rsid w:val="00BB207A"/>
    <w:rsid w:val="00BB21DD"/>
    <w:rsid w:val="00BB2241"/>
    <w:rsid w:val="00BB239B"/>
    <w:rsid w:val="00BB2524"/>
    <w:rsid w:val="00BB2931"/>
    <w:rsid w:val="00BB2BD3"/>
    <w:rsid w:val="00BB32BB"/>
    <w:rsid w:val="00BB3445"/>
    <w:rsid w:val="00BB466E"/>
    <w:rsid w:val="00BB4AEA"/>
    <w:rsid w:val="00BB4DBB"/>
    <w:rsid w:val="00BB4F29"/>
    <w:rsid w:val="00BB539B"/>
    <w:rsid w:val="00BB5AE2"/>
    <w:rsid w:val="00BB5CA7"/>
    <w:rsid w:val="00BB609C"/>
    <w:rsid w:val="00BB6174"/>
    <w:rsid w:val="00BB61FA"/>
    <w:rsid w:val="00BB667B"/>
    <w:rsid w:val="00BB689E"/>
    <w:rsid w:val="00BB6D4A"/>
    <w:rsid w:val="00BB6DA8"/>
    <w:rsid w:val="00BB6E2A"/>
    <w:rsid w:val="00BB720A"/>
    <w:rsid w:val="00BB79BB"/>
    <w:rsid w:val="00BC0403"/>
    <w:rsid w:val="00BC0679"/>
    <w:rsid w:val="00BC0710"/>
    <w:rsid w:val="00BC0C3F"/>
    <w:rsid w:val="00BC0EF7"/>
    <w:rsid w:val="00BC1C7C"/>
    <w:rsid w:val="00BC276B"/>
    <w:rsid w:val="00BC284C"/>
    <w:rsid w:val="00BC2A25"/>
    <w:rsid w:val="00BC3053"/>
    <w:rsid w:val="00BC309F"/>
    <w:rsid w:val="00BC3C51"/>
    <w:rsid w:val="00BC3FBA"/>
    <w:rsid w:val="00BC4180"/>
    <w:rsid w:val="00BC4589"/>
    <w:rsid w:val="00BC46C7"/>
    <w:rsid w:val="00BC4A2C"/>
    <w:rsid w:val="00BC4CB2"/>
    <w:rsid w:val="00BC4F00"/>
    <w:rsid w:val="00BC53EE"/>
    <w:rsid w:val="00BC5452"/>
    <w:rsid w:val="00BC5BA2"/>
    <w:rsid w:val="00BC63F8"/>
    <w:rsid w:val="00BC6A93"/>
    <w:rsid w:val="00BC6C93"/>
    <w:rsid w:val="00BC6CBC"/>
    <w:rsid w:val="00BC77C8"/>
    <w:rsid w:val="00BD03B1"/>
    <w:rsid w:val="00BD040E"/>
    <w:rsid w:val="00BD08E7"/>
    <w:rsid w:val="00BD0F2F"/>
    <w:rsid w:val="00BD16D5"/>
    <w:rsid w:val="00BD173E"/>
    <w:rsid w:val="00BD1967"/>
    <w:rsid w:val="00BD1AE4"/>
    <w:rsid w:val="00BD22D6"/>
    <w:rsid w:val="00BD281F"/>
    <w:rsid w:val="00BD2904"/>
    <w:rsid w:val="00BD31ED"/>
    <w:rsid w:val="00BD3419"/>
    <w:rsid w:val="00BD390E"/>
    <w:rsid w:val="00BD3AD9"/>
    <w:rsid w:val="00BD3E2A"/>
    <w:rsid w:val="00BD423C"/>
    <w:rsid w:val="00BD42B8"/>
    <w:rsid w:val="00BD47A7"/>
    <w:rsid w:val="00BD4C1D"/>
    <w:rsid w:val="00BD4CA7"/>
    <w:rsid w:val="00BD4F40"/>
    <w:rsid w:val="00BD5422"/>
    <w:rsid w:val="00BD5AD9"/>
    <w:rsid w:val="00BD5B89"/>
    <w:rsid w:val="00BD615B"/>
    <w:rsid w:val="00BD6E71"/>
    <w:rsid w:val="00BD6EA2"/>
    <w:rsid w:val="00BD7112"/>
    <w:rsid w:val="00BD7130"/>
    <w:rsid w:val="00BD7EC4"/>
    <w:rsid w:val="00BD7ECA"/>
    <w:rsid w:val="00BE02D0"/>
    <w:rsid w:val="00BE0D35"/>
    <w:rsid w:val="00BE0FAE"/>
    <w:rsid w:val="00BE1190"/>
    <w:rsid w:val="00BE12B0"/>
    <w:rsid w:val="00BE12DB"/>
    <w:rsid w:val="00BE153D"/>
    <w:rsid w:val="00BE16CE"/>
    <w:rsid w:val="00BE227A"/>
    <w:rsid w:val="00BE233A"/>
    <w:rsid w:val="00BE2436"/>
    <w:rsid w:val="00BE256D"/>
    <w:rsid w:val="00BE267C"/>
    <w:rsid w:val="00BE2A7F"/>
    <w:rsid w:val="00BE30C9"/>
    <w:rsid w:val="00BE335B"/>
    <w:rsid w:val="00BE371F"/>
    <w:rsid w:val="00BE3733"/>
    <w:rsid w:val="00BE37B2"/>
    <w:rsid w:val="00BE3CF4"/>
    <w:rsid w:val="00BE4B04"/>
    <w:rsid w:val="00BE4BC8"/>
    <w:rsid w:val="00BE57AD"/>
    <w:rsid w:val="00BE641B"/>
    <w:rsid w:val="00BE6886"/>
    <w:rsid w:val="00BE6C2F"/>
    <w:rsid w:val="00BE6D08"/>
    <w:rsid w:val="00BE7206"/>
    <w:rsid w:val="00BE7390"/>
    <w:rsid w:val="00BE73CB"/>
    <w:rsid w:val="00BE76E4"/>
    <w:rsid w:val="00BE7816"/>
    <w:rsid w:val="00BE7817"/>
    <w:rsid w:val="00BF015F"/>
    <w:rsid w:val="00BF0B5A"/>
    <w:rsid w:val="00BF0DA3"/>
    <w:rsid w:val="00BF0E86"/>
    <w:rsid w:val="00BF1046"/>
    <w:rsid w:val="00BF1E0B"/>
    <w:rsid w:val="00BF1FEB"/>
    <w:rsid w:val="00BF2427"/>
    <w:rsid w:val="00BF29B6"/>
    <w:rsid w:val="00BF2CB5"/>
    <w:rsid w:val="00BF2D0B"/>
    <w:rsid w:val="00BF2DB3"/>
    <w:rsid w:val="00BF3A66"/>
    <w:rsid w:val="00BF3DFD"/>
    <w:rsid w:val="00BF4061"/>
    <w:rsid w:val="00BF418C"/>
    <w:rsid w:val="00BF4857"/>
    <w:rsid w:val="00BF4924"/>
    <w:rsid w:val="00BF4DBE"/>
    <w:rsid w:val="00BF4F97"/>
    <w:rsid w:val="00BF51C3"/>
    <w:rsid w:val="00BF5242"/>
    <w:rsid w:val="00BF5DE3"/>
    <w:rsid w:val="00BF5EBE"/>
    <w:rsid w:val="00BF7892"/>
    <w:rsid w:val="00BF7A0E"/>
    <w:rsid w:val="00BF7AD0"/>
    <w:rsid w:val="00C009B1"/>
    <w:rsid w:val="00C01119"/>
    <w:rsid w:val="00C0209B"/>
    <w:rsid w:val="00C0253D"/>
    <w:rsid w:val="00C02607"/>
    <w:rsid w:val="00C0277C"/>
    <w:rsid w:val="00C02BA2"/>
    <w:rsid w:val="00C02BF2"/>
    <w:rsid w:val="00C02F4B"/>
    <w:rsid w:val="00C03029"/>
    <w:rsid w:val="00C0348A"/>
    <w:rsid w:val="00C03884"/>
    <w:rsid w:val="00C03E39"/>
    <w:rsid w:val="00C03F2D"/>
    <w:rsid w:val="00C041E2"/>
    <w:rsid w:val="00C04384"/>
    <w:rsid w:val="00C04A44"/>
    <w:rsid w:val="00C04BEF"/>
    <w:rsid w:val="00C0515F"/>
    <w:rsid w:val="00C05414"/>
    <w:rsid w:val="00C057CF"/>
    <w:rsid w:val="00C05BCA"/>
    <w:rsid w:val="00C06017"/>
    <w:rsid w:val="00C06155"/>
    <w:rsid w:val="00C06267"/>
    <w:rsid w:val="00C06642"/>
    <w:rsid w:val="00C0669E"/>
    <w:rsid w:val="00C07176"/>
    <w:rsid w:val="00C071D8"/>
    <w:rsid w:val="00C07692"/>
    <w:rsid w:val="00C07F66"/>
    <w:rsid w:val="00C07F6E"/>
    <w:rsid w:val="00C1033D"/>
    <w:rsid w:val="00C10B2D"/>
    <w:rsid w:val="00C10D1E"/>
    <w:rsid w:val="00C116A3"/>
    <w:rsid w:val="00C11AE5"/>
    <w:rsid w:val="00C12386"/>
    <w:rsid w:val="00C1247E"/>
    <w:rsid w:val="00C128CA"/>
    <w:rsid w:val="00C1389F"/>
    <w:rsid w:val="00C139A9"/>
    <w:rsid w:val="00C13DA8"/>
    <w:rsid w:val="00C13F34"/>
    <w:rsid w:val="00C13F95"/>
    <w:rsid w:val="00C143B0"/>
    <w:rsid w:val="00C14E97"/>
    <w:rsid w:val="00C15535"/>
    <w:rsid w:val="00C15623"/>
    <w:rsid w:val="00C1584A"/>
    <w:rsid w:val="00C158DA"/>
    <w:rsid w:val="00C158F0"/>
    <w:rsid w:val="00C15AC3"/>
    <w:rsid w:val="00C15D48"/>
    <w:rsid w:val="00C161EE"/>
    <w:rsid w:val="00C1632C"/>
    <w:rsid w:val="00C164D4"/>
    <w:rsid w:val="00C16658"/>
    <w:rsid w:val="00C1674C"/>
    <w:rsid w:val="00C16B0A"/>
    <w:rsid w:val="00C16C32"/>
    <w:rsid w:val="00C1714B"/>
    <w:rsid w:val="00C17544"/>
    <w:rsid w:val="00C1756A"/>
    <w:rsid w:val="00C1759F"/>
    <w:rsid w:val="00C17AF2"/>
    <w:rsid w:val="00C17B3C"/>
    <w:rsid w:val="00C17E75"/>
    <w:rsid w:val="00C2072F"/>
    <w:rsid w:val="00C216A6"/>
    <w:rsid w:val="00C21D9F"/>
    <w:rsid w:val="00C21DE8"/>
    <w:rsid w:val="00C224AF"/>
    <w:rsid w:val="00C227C6"/>
    <w:rsid w:val="00C22926"/>
    <w:rsid w:val="00C229DF"/>
    <w:rsid w:val="00C22A16"/>
    <w:rsid w:val="00C2359E"/>
    <w:rsid w:val="00C23767"/>
    <w:rsid w:val="00C23793"/>
    <w:rsid w:val="00C23883"/>
    <w:rsid w:val="00C24107"/>
    <w:rsid w:val="00C249C4"/>
    <w:rsid w:val="00C24CB7"/>
    <w:rsid w:val="00C25272"/>
    <w:rsid w:val="00C25323"/>
    <w:rsid w:val="00C2591C"/>
    <w:rsid w:val="00C25C2A"/>
    <w:rsid w:val="00C26240"/>
    <w:rsid w:val="00C26923"/>
    <w:rsid w:val="00C26C97"/>
    <w:rsid w:val="00C2716A"/>
    <w:rsid w:val="00C274EF"/>
    <w:rsid w:val="00C27A61"/>
    <w:rsid w:val="00C303B0"/>
    <w:rsid w:val="00C30725"/>
    <w:rsid w:val="00C309FE"/>
    <w:rsid w:val="00C30D74"/>
    <w:rsid w:val="00C31245"/>
    <w:rsid w:val="00C3132B"/>
    <w:rsid w:val="00C31B68"/>
    <w:rsid w:val="00C31BAE"/>
    <w:rsid w:val="00C31C95"/>
    <w:rsid w:val="00C31FCF"/>
    <w:rsid w:val="00C3209C"/>
    <w:rsid w:val="00C32351"/>
    <w:rsid w:val="00C32925"/>
    <w:rsid w:val="00C32E09"/>
    <w:rsid w:val="00C33108"/>
    <w:rsid w:val="00C33397"/>
    <w:rsid w:val="00C335DA"/>
    <w:rsid w:val="00C33A81"/>
    <w:rsid w:val="00C3464F"/>
    <w:rsid w:val="00C34BAF"/>
    <w:rsid w:val="00C34F22"/>
    <w:rsid w:val="00C3540F"/>
    <w:rsid w:val="00C354CB"/>
    <w:rsid w:val="00C356CC"/>
    <w:rsid w:val="00C35894"/>
    <w:rsid w:val="00C35E1B"/>
    <w:rsid w:val="00C36031"/>
    <w:rsid w:val="00C3634F"/>
    <w:rsid w:val="00C365E3"/>
    <w:rsid w:val="00C368D5"/>
    <w:rsid w:val="00C36E48"/>
    <w:rsid w:val="00C3739E"/>
    <w:rsid w:val="00C37582"/>
    <w:rsid w:val="00C3781A"/>
    <w:rsid w:val="00C40034"/>
    <w:rsid w:val="00C410CB"/>
    <w:rsid w:val="00C41369"/>
    <w:rsid w:val="00C4142F"/>
    <w:rsid w:val="00C41451"/>
    <w:rsid w:val="00C4149F"/>
    <w:rsid w:val="00C41BB3"/>
    <w:rsid w:val="00C41CE6"/>
    <w:rsid w:val="00C41E48"/>
    <w:rsid w:val="00C41EE5"/>
    <w:rsid w:val="00C42710"/>
    <w:rsid w:val="00C4282D"/>
    <w:rsid w:val="00C42851"/>
    <w:rsid w:val="00C42D40"/>
    <w:rsid w:val="00C431FD"/>
    <w:rsid w:val="00C4340B"/>
    <w:rsid w:val="00C435EA"/>
    <w:rsid w:val="00C43990"/>
    <w:rsid w:val="00C44243"/>
    <w:rsid w:val="00C44290"/>
    <w:rsid w:val="00C44404"/>
    <w:rsid w:val="00C45FEC"/>
    <w:rsid w:val="00C462E1"/>
    <w:rsid w:val="00C462FA"/>
    <w:rsid w:val="00C4665C"/>
    <w:rsid w:val="00C46660"/>
    <w:rsid w:val="00C46F0B"/>
    <w:rsid w:val="00C470CD"/>
    <w:rsid w:val="00C47A31"/>
    <w:rsid w:val="00C509E4"/>
    <w:rsid w:val="00C50C03"/>
    <w:rsid w:val="00C50EEC"/>
    <w:rsid w:val="00C51B1B"/>
    <w:rsid w:val="00C51BA1"/>
    <w:rsid w:val="00C51F70"/>
    <w:rsid w:val="00C5227D"/>
    <w:rsid w:val="00C5229A"/>
    <w:rsid w:val="00C52BA2"/>
    <w:rsid w:val="00C52EDF"/>
    <w:rsid w:val="00C530C6"/>
    <w:rsid w:val="00C533A9"/>
    <w:rsid w:val="00C53878"/>
    <w:rsid w:val="00C53CED"/>
    <w:rsid w:val="00C549E4"/>
    <w:rsid w:val="00C549F2"/>
    <w:rsid w:val="00C54BBC"/>
    <w:rsid w:val="00C54EB6"/>
    <w:rsid w:val="00C54F1E"/>
    <w:rsid w:val="00C55068"/>
    <w:rsid w:val="00C55127"/>
    <w:rsid w:val="00C555BC"/>
    <w:rsid w:val="00C556B2"/>
    <w:rsid w:val="00C556C4"/>
    <w:rsid w:val="00C5623D"/>
    <w:rsid w:val="00C56561"/>
    <w:rsid w:val="00C56952"/>
    <w:rsid w:val="00C56C63"/>
    <w:rsid w:val="00C56D4E"/>
    <w:rsid w:val="00C5761B"/>
    <w:rsid w:val="00C579E2"/>
    <w:rsid w:val="00C6012D"/>
    <w:rsid w:val="00C60382"/>
    <w:rsid w:val="00C60890"/>
    <w:rsid w:val="00C60DA1"/>
    <w:rsid w:val="00C61207"/>
    <w:rsid w:val="00C612CF"/>
    <w:rsid w:val="00C61402"/>
    <w:rsid w:val="00C61530"/>
    <w:rsid w:val="00C61A48"/>
    <w:rsid w:val="00C61D07"/>
    <w:rsid w:val="00C61F21"/>
    <w:rsid w:val="00C62AB9"/>
    <w:rsid w:val="00C6322E"/>
    <w:rsid w:val="00C63272"/>
    <w:rsid w:val="00C63713"/>
    <w:rsid w:val="00C63891"/>
    <w:rsid w:val="00C644D5"/>
    <w:rsid w:val="00C64543"/>
    <w:rsid w:val="00C64BBB"/>
    <w:rsid w:val="00C64F5A"/>
    <w:rsid w:val="00C6518B"/>
    <w:rsid w:val="00C6541D"/>
    <w:rsid w:val="00C6559F"/>
    <w:rsid w:val="00C6577A"/>
    <w:rsid w:val="00C658B8"/>
    <w:rsid w:val="00C659AB"/>
    <w:rsid w:val="00C65C7F"/>
    <w:rsid w:val="00C6625F"/>
    <w:rsid w:val="00C66577"/>
    <w:rsid w:val="00C66902"/>
    <w:rsid w:val="00C66A63"/>
    <w:rsid w:val="00C67700"/>
    <w:rsid w:val="00C67CB4"/>
    <w:rsid w:val="00C67CE8"/>
    <w:rsid w:val="00C701A0"/>
    <w:rsid w:val="00C70258"/>
    <w:rsid w:val="00C706DD"/>
    <w:rsid w:val="00C709CF"/>
    <w:rsid w:val="00C70AD6"/>
    <w:rsid w:val="00C70BBC"/>
    <w:rsid w:val="00C7109B"/>
    <w:rsid w:val="00C71397"/>
    <w:rsid w:val="00C71C55"/>
    <w:rsid w:val="00C71D2A"/>
    <w:rsid w:val="00C7262F"/>
    <w:rsid w:val="00C72631"/>
    <w:rsid w:val="00C72750"/>
    <w:rsid w:val="00C727D9"/>
    <w:rsid w:val="00C728FA"/>
    <w:rsid w:val="00C740ED"/>
    <w:rsid w:val="00C7418F"/>
    <w:rsid w:val="00C7511F"/>
    <w:rsid w:val="00C753AF"/>
    <w:rsid w:val="00C7556B"/>
    <w:rsid w:val="00C75920"/>
    <w:rsid w:val="00C75AFC"/>
    <w:rsid w:val="00C75B5F"/>
    <w:rsid w:val="00C75D3C"/>
    <w:rsid w:val="00C75F5E"/>
    <w:rsid w:val="00C75FDF"/>
    <w:rsid w:val="00C762B7"/>
    <w:rsid w:val="00C768FF"/>
    <w:rsid w:val="00C77233"/>
    <w:rsid w:val="00C7779E"/>
    <w:rsid w:val="00C77D1A"/>
    <w:rsid w:val="00C80501"/>
    <w:rsid w:val="00C8083F"/>
    <w:rsid w:val="00C80991"/>
    <w:rsid w:val="00C8166B"/>
    <w:rsid w:val="00C81774"/>
    <w:rsid w:val="00C8188D"/>
    <w:rsid w:val="00C81AD3"/>
    <w:rsid w:val="00C82336"/>
    <w:rsid w:val="00C82E4F"/>
    <w:rsid w:val="00C83139"/>
    <w:rsid w:val="00C831C6"/>
    <w:rsid w:val="00C833C1"/>
    <w:rsid w:val="00C842ED"/>
    <w:rsid w:val="00C84384"/>
    <w:rsid w:val="00C84533"/>
    <w:rsid w:val="00C84B73"/>
    <w:rsid w:val="00C84F5D"/>
    <w:rsid w:val="00C84F62"/>
    <w:rsid w:val="00C85037"/>
    <w:rsid w:val="00C85D7F"/>
    <w:rsid w:val="00C862AE"/>
    <w:rsid w:val="00C86793"/>
    <w:rsid w:val="00C86942"/>
    <w:rsid w:val="00C86B52"/>
    <w:rsid w:val="00C86DC3"/>
    <w:rsid w:val="00C873FF"/>
    <w:rsid w:val="00C87604"/>
    <w:rsid w:val="00C878E1"/>
    <w:rsid w:val="00C90215"/>
    <w:rsid w:val="00C9024C"/>
    <w:rsid w:val="00C90310"/>
    <w:rsid w:val="00C903A5"/>
    <w:rsid w:val="00C90857"/>
    <w:rsid w:val="00C90ACA"/>
    <w:rsid w:val="00C90CEC"/>
    <w:rsid w:val="00C91565"/>
    <w:rsid w:val="00C920D7"/>
    <w:rsid w:val="00C921BA"/>
    <w:rsid w:val="00C92F7E"/>
    <w:rsid w:val="00C93D30"/>
    <w:rsid w:val="00C946E3"/>
    <w:rsid w:val="00C95212"/>
    <w:rsid w:val="00C9538E"/>
    <w:rsid w:val="00C955DA"/>
    <w:rsid w:val="00C956B0"/>
    <w:rsid w:val="00C959BA"/>
    <w:rsid w:val="00C95C21"/>
    <w:rsid w:val="00C9677E"/>
    <w:rsid w:val="00C96839"/>
    <w:rsid w:val="00C96A5E"/>
    <w:rsid w:val="00C96C9E"/>
    <w:rsid w:val="00C96CB0"/>
    <w:rsid w:val="00C972F4"/>
    <w:rsid w:val="00C97660"/>
    <w:rsid w:val="00C97BAC"/>
    <w:rsid w:val="00CA02C3"/>
    <w:rsid w:val="00CA03C5"/>
    <w:rsid w:val="00CA0B0D"/>
    <w:rsid w:val="00CA0B3B"/>
    <w:rsid w:val="00CA0B74"/>
    <w:rsid w:val="00CA0BC2"/>
    <w:rsid w:val="00CA0E84"/>
    <w:rsid w:val="00CA0F6E"/>
    <w:rsid w:val="00CA1328"/>
    <w:rsid w:val="00CA1A72"/>
    <w:rsid w:val="00CA2004"/>
    <w:rsid w:val="00CA2030"/>
    <w:rsid w:val="00CA2127"/>
    <w:rsid w:val="00CA2501"/>
    <w:rsid w:val="00CA2689"/>
    <w:rsid w:val="00CA26E0"/>
    <w:rsid w:val="00CA2C54"/>
    <w:rsid w:val="00CA2C72"/>
    <w:rsid w:val="00CA306A"/>
    <w:rsid w:val="00CA31ED"/>
    <w:rsid w:val="00CA3569"/>
    <w:rsid w:val="00CA37FC"/>
    <w:rsid w:val="00CA3ADA"/>
    <w:rsid w:val="00CA3BF3"/>
    <w:rsid w:val="00CA3DCD"/>
    <w:rsid w:val="00CA3F61"/>
    <w:rsid w:val="00CA3F84"/>
    <w:rsid w:val="00CA4116"/>
    <w:rsid w:val="00CA4AE8"/>
    <w:rsid w:val="00CA4DCE"/>
    <w:rsid w:val="00CA4E2E"/>
    <w:rsid w:val="00CA4E55"/>
    <w:rsid w:val="00CA5424"/>
    <w:rsid w:val="00CA548D"/>
    <w:rsid w:val="00CA552B"/>
    <w:rsid w:val="00CA5FC7"/>
    <w:rsid w:val="00CA69B0"/>
    <w:rsid w:val="00CA6C15"/>
    <w:rsid w:val="00CA7ACA"/>
    <w:rsid w:val="00CA7BE7"/>
    <w:rsid w:val="00CB0399"/>
    <w:rsid w:val="00CB07B6"/>
    <w:rsid w:val="00CB08F3"/>
    <w:rsid w:val="00CB0FB5"/>
    <w:rsid w:val="00CB0FD8"/>
    <w:rsid w:val="00CB100D"/>
    <w:rsid w:val="00CB10BF"/>
    <w:rsid w:val="00CB18CC"/>
    <w:rsid w:val="00CB1A4C"/>
    <w:rsid w:val="00CB1C04"/>
    <w:rsid w:val="00CB1CAF"/>
    <w:rsid w:val="00CB1F11"/>
    <w:rsid w:val="00CB214D"/>
    <w:rsid w:val="00CB2622"/>
    <w:rsid w:val="00CB26D7"/>
    <w:rsid w:val="00CB2B3E"/>
    <w:rsid w:val="00CB3616"/>
    <w:rsid w:val="00CB3A2B"/>
    <w:rsid w:val="00CB41B7"/>
    <w:rsid w:val="00CB42A7"/>
    <w:rsid w:val="00CB432A"/>
    <w:rsid w:val="00CB4F5A"/>
    <w:rsid w:val="00CB53FF"/>
    <w:rsid w:val="00CB5564"/>
    <w:rsid w:val="00CB55B9"/>
    <w:rsid w:val="00CB57EA"/>
    <w:rsid w:val="00CB5C79"/>
    <w:rsid w:val="00CB6005"/>
    <w:rsid w:val="00CB6518"/>
    <w:rsid w:val="00CB65AF"/>
    <w:rsid w:val="00CC01A9"/>
    <w:rsid w:val="00CC03E4"/>
    <w:rsid w:val="00CC0774"/>
    <w:rsid w:val="00CC082D"/>
    <w:rsid w:val="00CC1692"/>
    <w:rsid w:val="00CC1D90"/>
    <w:rsid w:val="00CC2127"/>
    <w:rsid w:val="00CC246F"/>
    <w:rsid w:val="00CC279B"/>
    <w:rsid w:val="00CC2894"/>
    <w:rsid w:val="00CC2A8D"/>
    <w:rsid w:val="00CC2D37"/>
    <w:rsid w:val="00CC31D7"/>
    <w:rsid w:val="00CC33F2"/>
    <w:rsid w:val="00CC35BB"/>
    <w:rsid w:val="00CC476D"/>
    <w:rsid w:val="00CC4BB5"/>
    <w:rsid w:val="00CC4DCB"/>
    <w:rsid w:val="00CC526E"/>
    <w:rsid w:val="00CC5634"/>
    <w:rsid w:val="00CC5829"/>
    <w:rsid w:val="00CC5B97"/>
    <w:rsid w:val="00CC5F50"/>
    <w:rsid w:val="00CC6291"/>
    <w:rsid w:val="00CC6673"/>
    <w:rsid w:val="00CC66DD"/>
    <w:rsid w:val="00CC6760"/>
    <w:rsid w:val="00CC6C73"/>
    <w:rsid w:val="00CC6F48"/>
    <w:rsid w:val="00CC7AE3"/>
    <w:rsid w:val="00CD01C0"/>
    <w:rsid w:val="00CD0353"/>
    <w:rsid w:val="00CD0860"/>
    <w:rsid w:val="00CD08BE"/>
    <w:rsid w:val="00CD092E"/>
    <w:rsid w:val="00CD0D9F"/>
    <w:rsid w:val="00CD1159"/>
    <w:rsid w:val="00CD17F0"/>
    <w:rsid w:val="00CD1821"/>
    <w:rsid w:val="00CD1CB7"/>
    <w:rsid w:val="00CD1DE2"/>
    <w:rsid w:val="00CD1F98"/>
    <w:rsid w:val="00CD224D"/>
    <w:rsid w:val="00CD2B32"/>
    <w:rsid w:val="00CD2F6B"/>
    <w:rsid w:val="00CD2FB9"/>
    <w:rsid w:val="00CD3315"/>
    <w:rsid w:val="00CD3720"/>
    <w:rsid w:val="00CD3B70"/>
    <w:rsid w:val="00CD3C75"/>
    <w:rsid w:val="00CD410A"/>
    <w:rsid w:val="00CD423E"/>
    <w:rsid w:val="00CD45B8"/>
    <w:rsid w:val="00CD472D"/>
    <w:rsid w:val="00CD4912"/>
    <w:rsid w:val="00CD4943"/>
    <w:rsid w:val="00CD4BFF"/>
    <w:rsid w:val="00CD534E"/>
    <w:rsid w:val="00CD53BA"/>
    <w:rsid w:val="00CD5511"/>
    <w:rsid w:val="00CD5A69"/>
    <w:rsid w:val="00CD61AD"/>
    <w:rsid w:val="00CD6558"/>
    <w:rsid w:val="00CD6959"/>
    <w:rsid w:val="00CD6EBC"/>
    <w:rsid w:val="00CD6EFE"/>
    <w:rsid w:val="00CD758C"/>
    <w:rsid w:val="00CD7F56"/>
    <w:rsid w:val="00CE0FDD"/>
    <w:rsid w:val="00CE1106"/>
    <w:rsid w:val="00CE1277"/>
    <w:rsid w:val="00CE1B19"/>
    <w:rsid w:val="00CE1CA2"/>
    <w:rsid w:val="00CE2280"/>
    <w:rsid w:val="00CE22AD"/>
    <w:rsid w:val="00CE28F3"/>
    <w:rsid w:val="00CE2918"/>
    <w:rsid w:val="00CE2B94"/>
    <w:rsid w:val="00CE2D6E"/>
    <w:rsid w:val="00CE2E40"/>
    <w:rsid w:val="00CE2F28"/>
    <w:rsid w:val="00CE35B2"/>
    <w:rsid w:val="00CE3E0F"/>
    <w:rsid w:val="00CE3FE2"/>
    <w:rsid w:val="00CE42C7"/>
    <w:rsid w:val="00CE42E2"/>
    <w:rsid w:val="00CE437A"/>
    <w:rsid w:val="00CE48FF"/>
    <w:rsid w:val="00CE4C41"/>
    <w:rsid w:val="00CE4EC2"/>
    <w:rsid w:val="00CE4F20"/>
    <w:rsid w:val="00CE5027"/>
    <w:rsid w:val="00CE5038"/>
    <w:rsid w:val="00CE5230"/>
    <w:rsid w:val="00CE555B"/>
    <w:rsid w:val="00CE55B1"/>
    <w:rsid w:val="00CE5E90"/>
    <w:rsid w:val="00CE5F01"/>
    <w:rsid w:val="00CE63B5"/>
    <w:rsid w:val="00CE691B"/>
    <w:rsid w:val="00CE6DD0"/>
    <w:rsid w:val="00CE6EF1"/>
    <w:rsid w:val="00CE74D2"/>
    <w:rsid w:val="00CF02BE"/>
    <w:rsid w:val="00CF061E"/>
    <w:rsid w:val="00CF0DE4"/>
    <w:rsid w:val="00CF1290"/>
    <w:rsid w:val="00CF192F"/>
    <w:rsid w:val="00CF1952"/>
    <w:rsid w:val="00CF2150"/>
    <w:rsid w:val="00CF242A"/>
    <w:rsid w:val="00CF252C"/>
    <w:rsid w:val="00CF322D"/>
    <w:rsid w:val="00CF3DCA"/>
    <w:rsid w:val="00CF4288"/>
    <w:rsid w:val="00CF509A"/>
    <w:rsid w:val="00CF5C58"/>
    <w:rsid w:val="00CF6163"/>
    <w:rsid w:val="00CF66F4"/>
    <w:rsid w:val="00CF68E9"/>
    <w:rsid w:val="00CF6947"/>
    <w:rsid w:val="00CF6B94"/>
    <w:rsid w:val="00CF7146"/>
    <w:rsid w:val="00CF7703"/>
    <w:rsid w:val="00D0020D"/>
    <w:rsid w:val="00D00BD9"/>
    <w:rsid w:val="00D00E93"/>
    <w:rsid w:val="00D0110B"/>
    <w:rsid w:val="00D01842"/>
    <w:rsid w:val="00D01BD6"/>
    <w:rsid w:val="00D01BF4"/>
    <w:rsid w:val="00D01F24"/>
    <w:rsid w:val="00D02205"/>
    <w:rsid w:val="00D02338"/>
    <w:rsid w:val="00D024C7"/>
    <w:rsid w:val="00D02673"/>
    <w:rsid w:val="00D03096"/>
    <w:rsid w:val="00D030C7"/>
    <w:rsid w:val="00D039EF"/>
    <w:rsid w:val="00D03CA0"/>
    <w:rsid w:val="00D03DA9"/>
    <w:rsid w:val="00D04009"/>
    <w:rsid w:val="00D04050"/>
    <w:rsid w:val="00D04DE4"/>
    <w:rsid w:val="00D05351"/>
    <w:rsid w:val="00D05395"/>
    <w:rsid w:val="00D057C7"/>
    <w:rsid w:val="00D05B24"/>
    <w:rsid w:val="00D069F2"/>
    <w:rsid w:val="00D06E81"/>
    <w:rsid w:val="00D07172"/>
    <w:rsid w:val="00D07C4C"/>
    <w:rsid w:val="00D07FD1"/>
    <w:rsid w:val="00D1021A"/>
    <w:rsid w:val="00D1025D"/>
    <w:rsid w:val="00D109AA"/>
    <w:rsid w:val="00D10B8D"/>
    <w:rsid w:val="00D112BA"/>
    <w:rsid w:val="00D117B0"/>
    <w:rsid w:val="00D11AC1"/>
    <w:rsid w:val="00D1230D"/>
    <w:rsid w:val="00D12516"/>
    <w:rsid w:val="00D12C55"/>
    <w:rsid w:val="00D12FD5"/>
    <w:rsid w:val="00D1331F"/>
    <w:rsid w:val="00D138B7"/>
    <w:rsid w:val="00D1396C"/>
    <w:rsid w:val="00D13E1B"/>
    <w:rsid w:val="00D144F6"/>
    <w:rsid w:val="00D14847"/>
    <w:rsid w:val="00D1484B"/>
    <w:rsid w:val="00D14A77"/>
    <w:rsid w:val="00D14A8C"/>
    <w:rsid w:val="00D155F5"/>
    <w:rsid w:val="00D15A37"/>
    <w:rsid w:val="00D1619C"/>
    <w:rsid w:val="00D16241"/>
    <w:rsid w:val="00D17044"/>
    <w:rsid w:val="00D17227"/>
    <w:rsid w:val="00D173DF"/>
    <w:rsid w:val="00D1765E"/>
    <w:rsid w:val="00D177D4"/>
    <w:rsid w:val="00D17931"/>
    <w:rsid w:val="00D17B51"/>
    <w:rsid w:val="00D20345"/>
    <w:rsid w:val="00D20546"/>
    <w:rsid w:val="00D20603"/>
    <w:rsid w:val="00D2072D"/>
    <w:rsid w:val="00D208D3"/>
    <w:rsid w:val="00D20D43"/>
    <w:rsid w:val="00D20FB3"/>
    <w:rsid w:val="00D210D0"/>
    <w:rsid w:val="00D21ACF"/>
    <w:rsid w:val="00D21EA4"/>
    <w:rsid w:val="00D220C6"/>
    <w:rsid w:val="00D22534"/>
    <w:rsid w:val="00D22C6E"/>
    <w:rsid w:val="00D23363"/>
    <w:rsid w:val="00D23501"/>
    <w:rsid w:val="00D2387D"/>
    <w:rsid w:val="00D23919"/>
    <w:rsid w:val="00D23ADC"/>
    <w:rsid w:val="00D23DFA"/>
    <w:rsid w:val="00D23F72"/>
    <w:rsid w:val="00D241A2"/>
    <w:rsid w:val="00D246ED"/>
    <w:rsid w:val="00D24A6D"/>
    <w:rsid w:val="00D24EF9"/>
    <w:rsid w:val="00D254EC"/>
    <w:rsid w:val="00D25605"/>
    <w:rsid w:val="00D25F63"/>
    <w:rsid w:val="00D25F6D"/>
    <w:rsid w:val="00D26590"/>
    <w:rsid w:val="00D26612"/>
    <w:rsid w:val="00D269C7"/>
    <w:rsid w:val="00D26EDC"/>
    <w:rsid w:val="00D276B0"/>
    <w:rsid w:val="00D278E6"/>
    <w:rsid w:val="00D27915"/>
    <w:rsid w:val="00D27BC1"/>
    <w:rsid w:val="00D27CD3"/>
    <w:rsid w:val="00D3038A"/>
    <w:rsid w:val="00D3040D"/>
    <w:rsid w:val="00D30532"/>
    <w:rsid w:val="00D30B7D"/>
    <w:rsid w:val="00D30CC8"/>
    <w:rsid w:val="00D30D51"/>
    <w:rsid w:val="00D30FF2"/>
    <w:rsid w:val="00D311DD"/>
    <w:rsid w:val="00D31389"/>
    <w:rsid w:val="00D316A1"/>
    <w:rsid w:val="00D328AD"/>
    <w:rsid w:val="00D34044"/>
    <w:rsid w:val="00D3421E"/>
    <w:rsid w:val="00D34244"/>
    <w:rsid w:val="00D34790"/>
    <w:rsid w:val="00D347B7"/>
    <w:rsid w:val="00D34A70"/>
    <w:rsid w:val="00D34B8D"/>
    <w:rsid w:val="00D354E6"/>
    <w:rsid w:val="00D357A6"/>
    <w:rsid w:val="00D360BE"/>
    <w:rsid w:val="00D363F2"/>
    <w:rsid w:val="00D36475"/>
    <w:rsid w:val="00D365B0"/>
    <w:rsid w:val="00D3672B"/>
    <w:rsid w:val="00D36A28"/>
    <w:rsid w:val="00D36A5E"/>
    <w:rsid w:val="00D37619"/>
    <w:rsid w:val="00D37D91"/>
    <w:rsid w:val="00D401A1"/>
    <w:rsid w:val="00D407DC"/>
    <w:rsid w:val="00D4096D"/>
    <w:rsid w:val="00D40B95"/>
    <w:rsid w:val="00D411FC"/>
    <w:rsid w:val="00D4158A"/>
    <w:rsid w:val="00D41F04"/>
    <w:rsid w:val="00D42228"/>
    <w:rsid w:val="00D4290C"/>
    <w:rsid w:val="00D43789"/>
    <w:rsid w:val="00D443E6"/>
    <w:rsid w:val="00D44F22"/>
    <w:rsid w:val="00D45021"/>
    <w:rsid w:val="00D454D2"/>
    <w:rsid w:val="00D45B66"/>
    <w:rsid w:val="00D45C81"/>
    <w:rsid w:val="00D45FFE"/>
    <w:rsid w:val="00D462DB"/>
    <w:rsid w:val="00D462DC"/>
    <w:rsid w:val="00D46791"/>
    <w:rsid w:val="00D469B8"/>
    <w:rsid w:val="00D46A59"/>
    <w:rsid w:val="00D46FC3"/>
    <w:rsid w:val="00D473EB"/>
    <w:rsid w:val="00D4775C"/>
    <w:rsid w:val="00D50310"/>
    <w:rsid w:val="00D51364"/>
    <w:rsid w:val="00D51C68"/>
    <w:rsid w:val="00D51DF7"/>
    <w:rsid w:val="00D51E79"/>
    <w:rsid w:val="00D52645"/>
    <w:rsid w:val="00D52BC6"/>
    <w:rsid w:val="00D5353B"/>
    <w:rsid w:val="00D53C9D"/>
    <w:rsid w:val="00D53D33"/>
    <w:rsid w:val="00D54E46"/>
    <w:rsid w:val="00D5511F"/>
    <w:rsid w:val="00D553E2"/>
    <w:rsid w:val="00D55EC4"/>
    <w:rsid w:val="00D567DE"/>
    <w:rsid w:val="00D56D48"/>
    <w:rsid w:val="00D576F2"/>
    <w:rsid w:val="00D57AB0"/>
    <w:rsid w:val="00D57AF5"/>
    <w:rsid w:val="00D57B5E"/>
    <w:rsid w:val="00D57E3D"/>
    <w:rsid w:val="00D6035D"/>
    <w:rsid w:val="00D605C5"/>
    <w:rsid w:val="00D6060C"/>
    <w:rsid w:val="00D60651"/>
    <w:rsid w:val="00D60929"/>
    <w:rsid w:val="00D60D0F"/>
    <w:rsid w:val="00D60F07"/>
    <w:rsid w:val="00D6114D"/>
    <w:rsid w:val="00D61578"/>
    <w:rsid w:val="00D61EBB"/>
    <w:rsid w:val="00D634C2"/>
    <w:rsid w:val="00D6415A"/>
    <w:rsid w:val="00D644E9"/>
    <w:rsid w:val="00D64A37"/>
    <w:rsid w:val="00D64EA4"/>
    <w:rsid w:val="00D65022"/>
    <w:rsid w:val="00D650E1"/>
    <w:rsid w:val="00D658DE"/>
    <w:rsid w:val="00D65A45"/>
    <w:rsid w:val="00D65E00"/>
    <w:rsid w:val="00D662AB"/>
    <w:rsid w:val="00D6642E"/>
    <w:rsid w:val="00D66594"/>
    <w:rsid w:val="00D66666"/>
    <w:rsid w:val="00D6678A"/>
    <w:rsid w:val="00D67861"/>
    <w:rsid w:val="00D67879"/>
    <w:rsid w:val="00D67B3F"/>
    <w:rsid w:val="00D702E8"/>
    <w:rsid w:val="00D7076A"/>
    <w:rsid w:val="00D70D75"/>
    <w:rsid w:val="00D70DE3"/>
    <w:rsid w:val="00D71081"/>
    <w:rsid w:val="00D716D9"/>
    <w:rsid w:val="00D71D52"/>
    <w:rsid w:val="00D72535"/>
    <w:rsid w:val="00D72B59"/>
    <w:rsid w:val="00D73300"/>
    <w:rsid w:val="00D73709"/>
    <w:rsid w:val="00D73A9F"/>
    <w:rsid w:val="00D748E2"/>
    <w:rsid w:val="00D74D07"/>
    <w:rsid w:val="00D75256"/>
    <w:rsid w:val="00D75BEC"/>
    <w:rsid w:val="00D760F2"/>
    <w:rsid w:val="00D76466"/>
    <w:rsid w:val="00D76A5B"/>
    <w:rsid w:val="00D76AAC"/>
    <w:rsid w:val="00D77317"/>
    <w:rsid w:val="00D77E21"/>
    <w:rsid w:val="00D80CEB"/>
    <w:rsid w:val="00D81127"/>
    <w:rsid w:val="00D81845"/>
    <w:rsid w:val="00D81D21"/>
    <w:rsid w:val="00D82071"/>
    <w:rsid w:val="00D82591"/>
    <w:rsid w:val="00D831CA"/>
    <w:rsid w:val="00D8328B"/>
    <w:rsid w:val="00D83999"/>
    <w:rsid w:val="00D83C1D"/>
    <w:rsid w:val="00D84546"/>
    <w:rsid w:val="00D84C4B"/>
    <w:rsid w:val="00D84FA8"/>
    <w:rsid w:val="00D85087"/>
    <w:rsid w:val="00D8509E"/>
    <w:rsid w:val="00D85938"/>
    <w:rsid w:val="00D85BE1"/>
    <w:rsid w:val="00D85F85"/>
    <w:rsid w:val="00D864C3"/>
    <w:rsid w:val="00D86D8A"/>
    <w:rsid w:val="00D86E79"/>
    <w:rsid w:val="00D8761D"/>
    <w:rsid w:val="00D87678"/>
    <w:rsid w:val="00D87873"/>
    <w:rsid w:val="00D90647"/>
    <w:rsid w:val="00D90CF8"/>
    <w:rsid w:val="00D915EC"/>
    <w:rsid w:val="00D91BBE"/>
    <w:rsid w:val="00D91F28"/>
    <w:rsid w:val="00D92436"/>
    <w:rsid w:val="00D924FD"/>
    <w:rsid w:val="00D92550"/>
    <w:rsid w:val="00D937DD"/>
    <w:rsid w:val="00D93916"/>
    <w:rsid w:val="00D93918"/>
    <w:rsid w:val="00D93E84"/>
    <w:rsid w:val="00D93E88"/>
    <w:rsid w:val="00D94433"/>
    <w:rsid w:val="00D944AF"/>
    <w:rsid w:val="00D94CB4"/>
    <w:rsid w:val="00D95CF1"/>
    <w:rsid w:val="00D95EC5"/>
    <w:rsid w:val="00D96CB2"/>
    <w:rsid w:val="00D96FDD"/>
    <w:rsid w:val="00D970DE"/>
    <w:rsid w:val="00D973BA"/>
    <w:rsid w:val="00D9759C"/>
    <w:rsid w:val="00D9797E"/>
    <w:rsid w:val="00DA0028"/>
    <w:rsid w:val="00DA11BB"/>
    <w:rsid w:val="00DA15B3"/>
    <w:rsid w:val="00DA19CC"/>
    <w:rsid w:val="00DA22E7"/>
    <w:rsid w:val="00DA2A40"/>
    <w:rsid w:val="00DA2C8E"/>
    <w:rsid w:val="00DA2F7A"/>
    <w:rsid w:val="00DA39C9"/>
    <w:rsid w:val="00DA3C60"/>
    <w:rsid w:val="00DA3E4F"/>
    <w:rsid w:val="00DA49B5"/>
    <w:rsid w:val="00DA4D3C"/>
    <w:rsid w:val="00DA4F62"/>
    <w:rsid w:val="00DA4FC1"/>
    <w:rsid w:val="00DA5167"/>
    <w:rsid w:val="00DA520B"/>
    <w:rsid w:val="00DA52CC"/>
    <w:rsid w:val="00DA547A"/>
    <w:rsid w:val="00DA572C"/>
    <w:rsid w:val="00DA5968"/>
    <w:rsid w:val="00DA5AD0"/>
    <w:rsid w:val="00DA5B47"/>
    <w:rsid w:val="00DA5EB1"/>
    <w:rsid w:val="00DA671A"/>
    <w:rsid w:val="00DA6CA3"/>
    <w:rsid w:val="00DA7CA3"/>
    <w:rsid w:val="00DB02E7"/>
    <w:rsid w:val="00DB0377"/>
    <w:rsid w:val="00DB07B2"/>
    <w:rsid w:val="00DB0FC1"/>
    <w:rsid w:val="00DB19CD"/>
    <w:rsid w:val="00DB1CEB"/>
    <w:rsid w:val="00DB2337"/>
    <w:rsid w:val="00DB32F7"/>
    <w:rsid w:val="00DB4527"/>
    <w:rsid w:val="00DB4773"/>
    <w:rsid w:val="00DB4AD8"/>
    <w:rsid w:val="00DB50D2"/>
    <w:rsid w:val="00DB518F"/>
    <w:rsid w:val="00DB5464"/>
    <w:rsid w:val="00DB556B"/>
    <w:rsid w:val="00DB5E2C"/>
    <w:rsid w:val="00DB6116"/>
    <w:rsid w:val="00DB62B2"/>
    <w:rsid w:val="00DB66D2"/>
    <w:rsid w:val="00DB6710"/>
    <w:rsid w:val="00DB69C7"/>
    <w:rsid w:val="00DB7B1D"/>
    <w:rsid w:val="00DB7CBB"/>
    <w:rsid w:val="00DB7E7E"/>
    <w:rsid w:val="00DB7E9A"/>
    <w:rsid w:val="00DC1437"/>
    <w:rsid w:val="00DC168F"/>
    <w:rsid w:val="00DC23EC"/>
    <w:rsid w:val="00DC260E"/>
    <w:rsid w:val="00DC28E9"/>
    <w:rsid w:val="00DC2BA3"/>
    <w:rsid w:val="00DC2C8E"/>
    <w:rsid w:val="00DC2FD0"/>
    <w:rsid w:val="00DC3131"/>
    <w:rsid w:val="00DC376D"/>
    <w:rsid w:val="00DC394A"/>
    <w:rsid w:val="00DC3C32"/>
    <w:rsid w:val="00DC4591"/>
    <w:rsid w:val="00DC4614"/>
    <w:rsid w:val="00DC4862"/>
    <w:rsid w:val="00DC4C27"/>
    <w:rsid w:val="00DC5CBC"/>
    <w:rsid w:val="00DC6142"/>
    <w:rsid w:val="00DC6934"/>
    <w:rsid w:val="00DC6E2C"/>
    <w:rsid w:val="00DC6E6F"/>
    <w:rsid w:val="00DC72E2"/>
    <w:rsid w:val="00DD0136"/>
    <w:rsid w:val="00DD01EC"/>
    <w:rsid w:val="00DD052C"/>
    <w:rsid w:val="00DD0658"/>
    <w:rsid w:val="00DD0814"/>
    <w:rsid w:val="00DD1253"/>
    <w:rsid w:val="00DD1301"/>
    <w:rsid w:val="00DD1366"/>
    <w:rsid w:val="00DD147E"/>
    <w:rsid w:val="00DD16EB"/>
    <w:rsid w:val="00DD186B"/>
    <w:rsid w:val="00DD187A"/>
    <w:rsid w:val="00DD1FA5"/>
    <w:rsid w:val="00DD2263"/>
    <w:rsid w:val="00DD348E"/>
    <w:rsid w:val="00DD38A2"/>
    <w:rsid w:val="00DD3995"/>
    <w:rsid w:val="00DD3C8C"/>
    <w:rsid w:val="00DD435C"/>
    <w:rsid w:val="00DD45EA"/>
    <w:rsid w:val="00DD4645"/>
    <w:rsid w:val="00DD47ED"/>
    <w:rsid w:val="00DD49DB"/>
    <w:rsid w:val="00DD4CF4"/>
    <w:rsid w:val="00DD4E88"/>
    <w:rsid w:val="00DD541B"/>
    <w:rsid w:val="00DD562F"/>
    <w:rsid w:val="00DD57D0"/>
    <w:rsid w:val="00DD59D8"/>
    <w:rsid w:val="00DD5A1A"/>
    <w:rsid w:val="00DD5BF0"/>
    <w:rsid w:val="00DD5BF8"/>
    <w:rsid w:val="00DD5CC3"/>
    <w:rsid w:val="00DD5D2A"/>
    <w:rsid w:val="00DD5F17"/>
    <w:rsid w:val="00DD62AD"/>
    <w:rsid w:val="00DD66FA"/>
    <w:rsid w:val="00DD6B90"/>
    <w:rsid w:val="00DD7000"/>
    <w:rsid w:val="00DD7655"/>
    <w:rsid w:val="00DD76BD"/>
    <w:rsid w:val="00DD785F"/>
    <w:rsid w:val="00DE05A4"/>
    <w:rsid w:val="00DE13A5"/>
    <w:rsid w:val="00DE14B5"/>
    <w:rsid w:val="00DE14F5"/>
    <w:rsid w:val="00DE1594"/>
    <w:rsid w:val="00DE1745"/>
    <w:rsid w:val="00DE191D"/>
    <w:rsid w:val="00DE1D7C"/>
    <w:rsid w:val="00DE1FB4"/>
    <w:rsid w:val="00DE21CA"/>
    <w:rsid w:val="00DE2614"/>
    <w:rsid w:val="00DE265C"/>
    <w:rsid w:val="00DE28B9"/>
    <w:rsid w:val="00DE29DA"/>
    <w:rsid w:val="00DE31C9"/>
    <w:rsid w:val="00DE3531"/>
    <w:rsid w:val="00DE38E0"/>
    <w:rsid w:val="00DE3B82"/>
    <w:rsid w:val="00DE3D23"/>
    <w:rsid w:val="00DE3EB3"/>
    <w:rsid w:val="00DE49F8"/>
    <w:rsid w:val="00DE4E1E"/>
    <w:rsid w:val="00DE52EE"/>
    <w:rsid w:val="00DE5465"/>
    <w:rsid w:val="00DE5FCF"/>
    <w:rsid w:val="00DE600A"/>
    <w:rsid w:val="00DE67CB"/>
    <w:rsid w:val="00DE69E0"/>
    <w:rsid w:val="00DE6A3A"/>
    <w:rsid w:val="00DE6BB3"/>
    <w:rsid w:val="00DE6BDC"/>
    <w:rsid w:val="00DE6CC4"/>
    <w:rsid w:val="00DE719D"/>
    <w:rsid w:val="00DE720D"/>
    <w:rsid w:val="00DE7285"/>
    <w:rsid w:val="00DE7406"/>
    <w:rsid w:val="00DE7420"/>
    <w:rsid w:val="00DE766F"/>
    <w:rsid w:val="00DF06B4"/>
    <w:rsid w:val="00DF07BE"/>
    <w:rsid w:val="00DF081E"/>
    <w:rsid w:val="00DF086A"/>
    <w:rsid w:val="00DF0A27"/>
    <w:rsid w:val="00DF0A47"/>
    <w:rsid w:val="00DF0F28"/>
    <w:rsid w:val="00DF13A4"/>
    <w:rsid w:val="00DF13EF"/>
    <w:rsid w:val="00DF14CB"/>
    <w:rsid w:val="00DF1DA5"/>
    <w:rsid w:val="00DF28C2"/>
    <w:rsid w:val="00DF2A29"/>
    <w:rsid w:val="00DF2E76"/>
    <w:rsid w:val="00DF3B59"/>
    <w:rsid w:val="00DF3F7D"/>
    <w:rsid w:val="00DF4468"/>
    <w:rsid w:val="00DF45C8"/>
    <w:rsid w:val="00DF4765"/>
    <w:rsid w:val="00DF486C"/>
    <w:rsid w:val="00DF4D81"/>
    <w:rsid w:val="00DF56CD"/>
    <w:rsid w:val="00DF5A7C"/>
    <w:rsid w:val="00DF5C5C"/>
    <w:rsid w:val="00DF6C7C"/>
    <w:rsid w:val="00DF72D8"/>
    <w:rsid w:val="00DF74CC"/>
    <w:rsid w:val="00DF760F"/>
    <w:rsid w:val="00DF7897"/>
    <w:rsid w:val="00DF7A6E"/>
    <w:rsid w:val="00DF7F94"/>
    <w:rsid w:val="00E00263"/>
    <w:rsid w:val="00E00700"/>
    <w:rsid w:val="00E00AC1"/>
    <w:rsid w:val="00E016CD"/>
    <w:rsid w:val="00E01711"/>
    <w:rsid w:val="00E01AE2"/>
    <w:rsid w:val="00E01D8C"/>
    <w:rsid w:val="00E01ED1"/>
    <w:rsid w:val="00E01FF4"/>
    <w:rsid w:val="00E0204C"/>
    <w:rsid w:val="00E02599"/>
    <w:rsid w:val="00E02A07"/>
    <w:rsid w:val="00E03114"/>
    <w:rsid w:val="00E032A9"/>
    <w:rsid w:val="00E033C1"/>
    <w:rsid w:val="00E035E3"/>
    <w:rsid w:val="00E03D37"/>
    <w:rsid w:val="00E04338"/>
    <w:rsid w:val="00E04A3B"/>
    <w:rsid w:val="00E053C8"/>
    <w:rsid w:val="00E055AF"/>
    <w:rsid w:val="00E05EE4"/>
    <w:rsid w:val="00E064AC"/>
    <w:rsid w:val="00E067BE"/>
    <w:rsid w:val="00E06819"/>
    <w:rsid w:val="00E103AC"/>
    <w:rsid w:val="00E103FB"/>
    <w:rsid w:val="00E10761"/>
    <w:rsid w:val="00E10EED"/>
    <w:rsid w:val="00E110A1"/>
    <w:rsid w:val="00E114C2"/>
    <w:rsid w:val="00E11743"/>
    <w:rsid w:val="00E119EA"/>
    <w:rsid w:val="00E11BD3"/>
    <w:rsid w:val="00E123AE"/>
    <w:rsid w:val="00E1383F"/>
    <w:rsid w:val="00E13A41"/>
    <w:rsid w:val="00E13B38"/>
    <w:rsid w:val="00E14084"/>
    <w:rsid w:val="00E145C6"/>
    <w:rsid w:val="00E14F1C"/>
    <w:rsid w:val="00E15DE7"/>
    <w:rsid w:val="00E16312"/>
    <w:rsid w:val="00E163E0"/>
    <w:rsid w:val="00E169FB"/>
    <w:rsid w:val="00E1705C"/>
    <w:rsid w:val="00E17070"/>
    <w:rsid w:val="00E173C8"/>
    <w:rsid w:val="00E17891"/>
    <w:rsid w:val="00E17C5D"/>
    <w:rsid w:val="00E20156"/>
    <w:rsid w:val="00E20414"/>
    <w:rsid w:val="00E20658"/>
    <w:rsid w:val="00E20807"/>
    <w:rsid w:val="00E20A0F"/>
    <w:rsid w:val="00E20B3E"/>
    <w:rsid w:val="00E20BAD"/>
    <w:rsid w:val="00E20C42"/>
    <w:rsid w:val="00E21260"/>
    <w:rsid w:val="00E212E9"/>
    <w:rsid w:val="00E21783"/>
    <w:rsid w:val="00E21ABF"/>
    <w:rsid w:val="00E21FBA"/>
    <w:rsid w:val="00E2285F"/>
    <w:rsid w:val="00E22B24"/>
    <w:rsid w:val="00E22F66"/>
    <w:rsid w:val="00E2311C"/>
    <w:rsid w:val="00E23B79"/>
    <w:rsid w:val="00E23F73"/>
    <w:rsid w:val="00E24904"/>
    <w:rsid w:val="00E24D8D"/>
    <w:rsid w:val="00E2529C"/>
    <w:rsid w:val="00E25327"/>
    <w:rsid w:val="00E255B2"/>
    <w:rsid w:val="00E26150"/>
    <w:rsid w:val="00E26273"/>
    <w:rsid w:val="00E2665E"/>
    <w:rsid w:val="00E26893"/>
    <w:rsid w:val="00E26F71"/>
    <w:rsid w:val="00E27B93"/>
    <w:rsid w:val="00E30EE1"/>
    <w:rsid w:val="00E30F2A"/>
    <w:rsid w:val="00E30F8C"/>
    <w:rsid w:val="00E3188C"/>
    <w:rsid w:val="00E32739"/>
    <w:rsid w:val="00E328AB"/>
    <w:rsid w:val="00E329DE"/>
    <w:rsid w:val="00E32A53"/>
    <w:rsid w:val="00E32C82"/>
    <w:rsid w:val="00E32F1C"/>
    <w:rsid w:val="00E338E7"/>
    <w:rsid w:val="00E33C95"/>
    <w:rsid w:val="00E33F87"/>
    <w:rsid w:val="00E344A0"/>
    <w:rsid w:val="00E35297"/>
    <w:rsid w:val="00E35A1F"/>
    <w:rsid w:val="00E3610D"/>
    <w:rsid w:val="00E362F6"/>
    <w:rsid w:val="00E36352"/>
    <w:rsid w:val="00E36668"/>
    <w:rsid w:val="00E368FA"/>
    <w:rsid w:val="00E37100"/>
    <w:rsid w:val="00E374D5"/>
    <w:rsid w:val="00E37A7F"/>
    <w:rsid w:val="00E37AD1"/>
    <w:rsid w:val="00E37E33"/>
    <w:rsid w:val="00E402E1"/>
    <w:rsid w:val="00E40535"/>
    <w:rsid w:val="00E40566"/>
    <w:rsid w:val="00E4073A"/>
    <w:rsid w:val="00E40894"/>
    <w:rsid w:val="00E408E4"/>
    <w:rsid w:val="00E40D36"/>
    <w:rsid w:val="00E41371"/>
    <w:rsid w:val="00E413D0"/>
    <w:rsid w:val="00E41AB6"/>
    <w:rsid w:val="00E41B63"/>
    <w:rsid w:val="00E41B7C"/>
    <w:rsid w:val="00E41EA4"/>
    <w:rsid w:val="00E421FA"/>
    <w:rsid w:val="00E42317"/>
    <w:rsid w:val="00E42643"/>
    <w:rsid w:val="00E426C1"/>
    <w:rsid w:val="00E426C7"/>
    <w:rsid w:val="00E42A7F"/>
    <w:rsid w:val="00E43330"/>
    <w:rsid w:val="00E434C1"/>
    <w:rsid w:val="00E43779"/>
    <w:rsid w:val="00E44B05"/>
    <w:rsid w:val="00E44E1A"/>
    <w:rsid w:val="00E451CB"/>
    <w:rsid w:val="00E4535B"/>
    <w:rsid w:val="00E4571C"/>
    <w:rsid w:val="00E45B1C"/>
    <w:rsid w:val="00E45E03"/>
    <w:rsid w:val="00E462D3"/>
    <w:rsid w:val="00E464B3"/>
    <w:rsid w:val="00E46711"/>
    <w:rsid w:val="00E46F6A"/>
    <w:rsid w:val="00E4711F"/>
    <w:rsid w:val="00E47596"/>
    <w:rsid w:val="00E478F0"/>
    <w:rsid w:val="00E47964"/>
    <w:rsid w:val="00E503CA"/>
    <w:rsid w:val="00E5044B"/>
    <w:rsid w:val="00E51752"/>
    <w:rsid w:val="00E51C3E"/>
    <w:rsid w:val="00E51E78"/>
    <w:rsid w:val="00E52291"/>
    <w:rsid w:val="00E5258F"/>
    <w:rsid w:val="00E5269C"/>
    <w:rsid w:val="00E52A73"/>
    <w:rsid w:val="00E52C37"/>
    <w:rsid w:val="00E52ED2"/>
    <w:rsid w:val="00E531A4"/>
    <w:rsid w:val="00E5395E"/>
    <w:rsid w:val="00E53E4A"/>
    <w:rsid w:val="00E54196"/>
    <w:rsid w:val="00E54AF8"/>
    <w:rsid w:val="00E551AD"/>
    <w:rsid w:val="00E55486"/>
    <w:rsid w:val="00E55702"/>
    <w:rsid w:val="00E55984"/>
    <w:rsid w:val="00E560DB"/>
    <w:rsid w:val="00E566E2"/>
    <w:rsid w:val="00E5686F"/>
    <w:rsid w:val="00E569BD"/>
    <w:rsid w:val="00E576B4"/>
    <w:rsid w:val="00E57F4B"/>
    <w:rsid w:val="00E57FAB"/>
    <w:rsid w:val="00E60083"/>
    <w:rsid w:val="00E6031C"/>
    <w:rsid w:val="00E60384"/>
    <w:rsid w:val="00E60451"/>
    <w:rsid w:val="00E6146D"/>
    <w:rsid w:val="00E61AD7"/>
    <w:rsid w:val="00E61D61"/>
    <w:rsid w:val="00E61DD0"/>
    <w:rsid w:val="00E61F60"/>
    <w:rsid w:val="00E62B9A"/>
    <w:rsid w:val="00E634BD"/>
    <w:rsid w:val="00E63905"/>
    <w:rsid w:val="00E63965"/>
    <w:rsid w:val="00E63F4A"/>
    <w:rsid w:val="00E6451D"/>
    <w:rsid w:val="00E64574"/>
    <w:rsid w:val="00E646EF"/>
    <w:rsid w:val="00E64BC8"/>
    <w:rsid w:val="00E64E10"/>
    <w:rsid w:val="00E65432"/>
    <w:rsid w:val="00E6568F"/>
    <w:rsid w:val="00E6584C"/>
    <w:rsid w:val="00E6585C"/>
    <w:rsid w:val="00E659FD"/>
    <w:rsid w:val="00E65CEB"/>
    <w:rsid w:val="00E661C5"/>
    <w:rsid w:val="00E668C7"/>
    <w:rsid w:val="00E66BFA"/>
    <w:rsid w:val="00E66F50"/>
    <w:rsid w:val="00E6745A"/>
    <w:rsid w:val="00E67483"/>
    <w:rsid w:val="00E67CBF"/>
    <w:rsid w:val="00E67D88"/>
    <w:rsid w:val="00E67EBE"/>
    <w:rsid w:val="00E7018D"/>
    <w:rsid w:val="00E70FE5"/>
    <w:rsid w:val="00E7133F"/>
    <w:rsid w:val="00E71590"/>
    <w:rsid w:val="00E717E0"/>
    <w:rsid w:val="00E71A6B"/>
    <w:rsid w:val="00E71A81"/>
    <w:rsid w:val="00E71DDE"/>
    <w:rsid w:val="00E723CA"/>
    <w:rsid w:val="00E723D6"/>
    <w:rsid w:val="00E72611"/>
    <w:rsid w:val="00E72984"/>
    <w:rsid w:val="00E72A22"/>
    <w:rsid w:val="00E72CAA"/>
    <w:rsid w:val="00E72D87"/>
    <w:rsid w:val="00E73154"/>
    <w:rsid w:val="00E73193"/>
    <w:rsid w:val="00E73270"/>
    <w:rsid w:val="00E7327E"/>
    <w:rsid w:val="00E73A2E"/>
    <w:rsid w:val="00E73A31"/>
    <w:rsid w:val="00E73ADC"/>
    <w:rsid w:val="00E74158"/>
    <w:rsid w:val="00E74650"/>
    <w:rsid w:val="00E74EA4"/>
    <w:rsid w:val="00E7515A"/>
    <w:rsid w:val="00E75248"/>
    <w:rsid w:val="00E75276"/>
    <w:rsid w:val="00E75C17"/>
    <w:rsid w:val="00E75C7C"/>
    <w:rsid w:val="00E76320"/>
    <w:rsid w:val="00E775E6"/>
    <w:rsid w:val="00E7769A"/>
    <w:rsid w:val="00E77989"/>
    <w:rsid w:val="00E8000B"/>
    <w:rsid w:val="00E80114"/>
    <w:rsid w:val="00E8049A"/>
    <w:rsid w:val="00E807EF"/>
    <w:rsid w:val="00E80AD3"/>
    <w:rsid w:val="00E811F6"/>
    <w:rsid w:val="00E81465"/>
    <w:rsid w:val="00E81EA0"/>
    <w:rsid w:val="00E827C2"/>
    <w:rsid w:val="00E82E93"/>
    <w:rsid w:val="00E83344"/>
    <w:rsid w:val="00E836A4"/>
    <w:rsid w:val="00E841DD"/>
    <w:rsid w:val="00E84698"/>
    <w:rsid w:val="00E84706"/>
    <w:rsid w:val="00E85128"/>
    <w:rsid w:val="00E85395"/>
    <w:rsid w:val="00E85B56"/>
    <w:rsid w:val="00E85E5E"/>
    <w:rsid w:val="00E85F66"/>
    <w:rsid w:val="00E86677"/>
    <w:rsid w:val="00E86760"/>
    <w:rsid w:val="00E86A8F"/>
    <w:rsid w:val="00E86BDD"/>
    <w:rsid w:val="00E87466"/>
    <w:rsid w:val="00E8776A"/>
    <w:rsid w:val="00E87822"/>
    <w:rsid w:val="00E8794C"/>
    <w:rsid w:val="00E9027B"/>
    <w:rsid w:val="00E902D3"/>
    <w:rsid w:val="00E9046F"/>
    <w:rsid w:val="00E91124"/>
    <w:rsid w:val="00E91152"/>
    <w:rsid w:val="00E91644"/>
    <w:rsid w:val="00E92882"/>
    <w:rsid w:val="00E9296E"/>
    <w:rsid w:val="00E92ACD"/>
    <w:rsid w:val="00E941FF"/>
    <w:rsid w:val="00E94769"/>
    <w:rsid w:val="00E94A5F"/>
    <w:rsid w:val="00E94BB6"/>
    <w:rsid w:val="00E94D9C"/>
    <w:rsid w:val="00E94F7A"/>
    <w:rsid w:val="00E9526E"/>
    <w:rsid w:val="00E95AC2"/>
    <w:rsid w:val="00E95AFB"/>
    <w:rsid w:val="00E95DA6"/>
    <w:rsid w:val="00E95F3D"/>
    <w:rsid w:val="00E96017"/>
    <w:rsid w:val="00E96061"/>
    <w:rsid w:val="00E9681A"/>
    <w:rsid w:val="00E970CE"/>
    <w:rsid w:val="00E974C2"/>
    <w:rsid w:val="00E97562"/>
    <w:rsid w:val="00E978BB"/>
    <w:rsid w:val="00E97902"/>
    <w:rsid w:val="00EA0718"/>
    <w:rsid w:val="00EA086D"/>
    <w:rsid w:val="00EA0AC9"/>
    <w:rsid w:val="00EA1AFC"/>
    <w:rsid w:val="00EA1EE2"/>
    <w:rsid w:val="00EA2053"/>
    <w:rsid w:val="00EA25F2"/>
    <w:rsid w:val="00EA2A03"/>
    <w:rsid w:val="00EA35B4"/>
    <w:rsid w:val="00EA38C3"/>
    <w:rsid w:val="00EA38CE"/>
    <w:rsid w:val="00EA3B70"/>
    <w:rsid w:val="00EA3BAE"/>
    <w:rsid w:val="00EA3E02"/>
    <w:rsid w:val="00EA4235"/>
    <w:rsid w:val="00EA429D"/>
    <w:rsid w:val="00EA436F"/>
    <w:rsid w:val="00EA45EF"/>
    <w:rsid w:val="00EA46BC"/>
    <w:rsid w:val="00EA479A"/>
    <w:rsid w:val="00EA4ECA"/>
    <w:rsid w:val="00EA535D"/>
    <w:rsid w:val="00EA5877"/>
    <w:rsid w:val="00EA611B"/>
    <w:rsid w:val="00EA62E1"/>
    <w:rsid w:val="00EA68C2"/>
    <w:rsid w:val="00EA6E27"/>
    <w:rsid w:val="00EA7193"/>
    <w:rsid w:val="00EA744E"/>
    <w:rsid w:val="00EB0051"/>
    <w:rsid w:val="00EB06A2"/>
    <w:rsid w:val="00EB09C9"/>
    <w:rsid w:val="00EB0AAA"/>
    <w:rsid w:val="00EB1395"/>
    <w:rsid w:val="00EB1CEA"/>
    <w:rsid w:val="00EB2461"/>
    <w:rsid w:val="00EB26A8"/>
    <w:rsid w:val="00EB2988"/>
    <w:rsid w:val="00EB2A2C"/>
    <w:rsid w:val="00EB30B2"/>
    <w:rsid w:val="00EB3108"/>
    <w:rsid w:val="00EB326D"/>
    <w:rsid w:val="00EB3826"/>
    <w:rsid w:val="00EB3871"/>
    <w:rsid w:val="00EB3886"/>
    <w:rsid w:val="00EB3D14"/>
    <w:rsid w:val="00EB425E"/>
    <w:rsid w:val="00EB45C4"/>
    <w:rsid w:val="00EB4C8C"/>
    <w:rsid w:val="00EB50B6"/>
    <w:rsid w:val="00EB58CC"/>
    <w:rsid w:val="00EB5A2E"/>
    <w:rsid w:val="00EB5E0F"/>
    <w:rsid w:val="00EB5EEA"/>
    <w:rsid w:val="00EB6227"/>
    <w:rsid w:val="00EB63F8"/>
    <w:rsid w:val="00EB6DE5"/>
    <w:rsid w:val="00EB7199"/>
    <w:rsid w:val="00EB7206"/>
    <w:rsid w:val="00EB7B58"/>
    <w:rsid w:val="00EC02F9"/>
    <w:rsid w:val="00EC08AD"/>
    <w:rsid w:val="00EC0954"/>
    <w:rsid w:val="00EC0E7A"/>
    <w:rsid w:val="00EC1540"/>
    <w:rsid w:val="00EC19C5"/>
    <w:rsid w:val="00EC2CEF"/>
    <w:rsid w:val="00EC2DAC"/>
    <w:rsid w:val="00EC3069"/>
    <w:rsid w:val="00EC30F3"/>
    <w:rsid w:val="00EC313C"/>
    <w:rsid w:val="00EC3346"/>
    <w:rsid w:val="00EC3BEE"/>
    <w:rsid w:val="00EC4548"/>
    <w:rsid w:val="00EC5527"/>
    <w:rsid w:val="00EC59D3"/>
    <w:rsid w:val="00EC5B10"/>
    <w:rsid w:val="00EC5F29"/>
    <w:rsid w:val="00EC75EC"/>
    <w:rsid w:val="00EC7A3D"/>
    <w:rsid w:val="00EC7AE9"/>
    <w:rsid w:val="00ED05ED"/>
    <w:rsid w:val="00ED09FC"/>
    <w:rsid w:val="00ED1262"/>
    <w:rsid w:val="00ED150C"/>
    <w:rsid w:val="00ED1B7A"/>
    <w:rsid w:val="00ED1F96"/>
    <w:rsid w:val="00ED223A"/>
    <w:rsid w:val="00ED2337"/>
    <w:rsid w:val="00ED233D"/>
    <w:rsid w:val="00ED281C"/>
    <w:rsid w:val="00ED2D11"/>
    <w:rsid w:val="00ED2ECD"/>
    <w:rsid w:val="00ED34F8"/>
    <w:rsid w:val="00ED4D49"/>
    <w:rsid w:val="00ED500E"/>
    <w:rsid w:val="00ED57BA"/>
    <w:rsid w:val="00ED57EE"/>
    <w:rsid w:val="00ED5DB2"/>
    <w:rsid w:val="00ED6D3D"/>
    <w:rsid w:val="00ED72DC"/>
    <w:rsid w:val="00ED731A"/>
    <w:rsid w:val="00ED779E"/>
    <w:rsid w:val="00ED7EF3"/>
    <w:rsid w:val="00EE009B"/>
    <w:rsid w:val="00EE0226"/>
    <w:rsid w:val="00EE03B0"/>
    <w:rsid w:val="00EE091B"/>
    <w:rsid w:val="00EE14DD"/>
    <w:rsid w:val="00EE16A6"/>
    <w:rsid w:val="00EE217F"/>
    <w:rsid w:val="00EE2756"/>
    <w:rsid w:val="00EE2AD4"/>
    <w:rsid w:val="00EE2F91"/>
    <w:rsid w:val="00EE3178"/>
    <w:rsid w:val="00EE3221"/>
    <w:rsid w:val="00EE3626"/>
    <w:rsid w:val="00EE4076"/>
    <w:rsid w:val="00EE40DD"/>
    <w:rsid w:val="00EE4113"/>
    <w:rsid w:val="00EE42B9"/>
    <w:rsid w:val="00EE45A4"/>
    <w:rsid w:val="00EE4B2B"/>
    <w:rsid w:val="00EE580D"/>
    <w:rsid w:val="00EE596F"/>
    <w:rsid w:val="00EE59EF"/>
    <w:rsid w:val="00EE5B78"/>
    <w:rsid w:val="00EE5BA8"/>
    <w:rsid w:val="00EE5C9F"/>
    <w:rsid w:val="00EE5E97"/>
    <w:rsid w:val="00EE5FA7"/>
    <w:rsid w:val="00EE644C"/>
    <w:rsid w:val="00EE70CA"/>
    <w:rsid w:val="00EE7544"/>
    <w:rsid w:val="00EE7E09"/>
    <w:rsid w:val="00EF0A6C"/>
    <w:rsid w:val="00EF0C08"/>
    <w:rsid w:val="00EF1629"/>
    <w:rsid w:val="00EF1C35"/>
    <w:rsid w:val="00EF1F3C"/>
    <w:rsid w:val="00EF1F47"/>
    <w:rsid w:val="00EF2408"/>
    <w:rsid w:val="00EF268B"/>
    <w:rsid w:val="00EF304B"/>
    <w:rsid w:val="00EF3138"/>
    <w:rsid w:val="00EF3446"/>
    <w:rsid w:val="00EF37AB"/>
    <w:rsid w:val="00EF38C0"/>
    <w:rsid w:val="00EF4869"/>
    <w:rsid w:val="00EF48C8"/>
    <w:rsid w:val="00EF501E"/>
    <w:rsid w:val="00EF519B"/>
    <w:rsid w:val="00EF5BF7"/>
    <w:rsid w:val="00EF5CB7"/>
    <w:rsid w:val="00EF5E76"/>
    <w:rsid w:val="00EF6646"/>
    <w:rsid w:val="00EF69FC"/>
    <w:rsid w:val="00EF6A6F"/>
    <w:rsid w:val="00EF7128"/>
    <w:rsid w:val="00EF741E"/>
    <w:rsid w:val="00EF7FE2"/>
    <w:rsid w:val="00F004BC"/>
    <w:rsid w:val="00F0093C"/>
    <w:rsid w:val="00F00BE9"/>
    <w:rsid w:val="00F01245"/>
    <w:rsid w:val="00F012FF"/>
    <w:rsid w:val="00F015A0"/>
    <w:rsid w:val="00F018CD"/>
    <w:rsid w:val="00F01A70"/>
    <w:rsid w:val="00F021CA"/>
    <w:rsid w:val="00F02492"/>
    <w:rsid w:val="00F02520"/>
    <w:rsid w:val="00F02A57"/>
    <w:rsid w:val="00F02C85"/>
    <w:rsid w:val="00F02F29"/>
    <w:rsid w:val="00F03003"/>
    <w:rsid w:val="00F030E3"/>
    <w:rsid w:val="00F0331C"/>
    <w:rsid w:val="00F03C68"/>
    <w:rsid w:val="00F05532"/>
    <w:rsid w:val="00F05540"/>
    <w:rsid w:val="00F05593"/>
    <w:rsid w:val="00F055F3"/>
    <w:rsid w:val="00F05B25"/>
    <w:rsid w:val="00F0636A"/>
    <w:rsid w:val="00F065F5"/>
    <w:rsid w:val="00F066F1"/>
    <w:rsid w:val="00F06F23"/>
    <w:rsid w:val="00F07402"/>
    <w:rsid w:val="00F07CB5"/>
    <w:rsid w:val="00F07E07"/>
    <w:rsid w:val="00F07E18"/>
    <w:rsid w:val="00F100BD"/>
    <w:rsid w:val="00F1010E"/>
    <w:rsid w:val="00F10971"/>
    <w:rsid w:val="00F10A97"/>
    <w:rsid w:val="00F10BF8"/>
    <w:rsid w:val="00F1191A"/>
    <w:rsid w:val="00F12000"/>
    <w:rsid w:val="00F12A3A"/>
    <w:rsid w:val="00F12FC2"/>
    <w:rsid w:val="00F1318D"/>
    <w:rsid w:val="00F13CF3"/>
    <w:rsid w:val="00F14013"/>
    <w:rsid w:val="00F1428C"/>
    <w:rsid w:val="00F14443"/>
    <w:rsid w:val="00F144DB"/>
    <w:rsid w:val="00F1483D"/>
    <w:rsid w:val="00F14A1B"/>
    <w:rsid w:val="00F14A63"/>
    <w:rsid w:val="00F14A8E"/>
    <w:rsid w:val="00F14F07"/>
    <w:rsid w:val="00F14FCD"/>
    <w:rsid w:val="00F1543F"/>
    <w:rsid w:val="00F15D47"/>
    <w:rsid w:val="00F15EAC"/>
    <w:rsid w:val="00F1695A"/>
    <w:rsid w:val="00F16B26"/>
    <w:rsid w:val="00F16C59"/>
    <w:rsid w:val="00F16E86"/>
    <w:rsid w:val="00F171CE"/>
    <w:rsid w:val="00F17BCC"/>
    <w:rsid w:val="00F2008F"/>
    <w:rsid w:val="00F20349"/>
    <w:rsid w:val="00F203F1"/>
    <w:rsid w:val="00F20468"/>
    <w:rsid w:val="00F208F4"/>
    <w:rsid w:val="00F20964"/>
    <w:rsid w:val="00F20BD1"/>
    <w:rsid w:val="00F20DB7"/>
    <w:rsid w:val="00F20E70"/>
    <w:rsid w:val="00F2174E"/>
    <w:rsid w:val="00F2188F"/>
    <w:rsid w:val="00F2242C"/>
    <w:rsid w:val="00F2293F"/>
    <w:rsid w:val="00F232BD"/>
    <w:rsid w:val="00F23359"/>
    <w:rsid w:val="00F2383A"/>
    <w:rsid w:val="00F23A47"/>
    <w:rsid w:val="00F23B85"/>
    <w:rsid w:val="00F23C59"/>
    <w:rsid w:val="00F240C5"/>
    <w:rsid w:val="00F2557F"/>
    <w:rsid w:val="00F2579C"/>
    <w:rsid w:val="00F25DF8"/>
    <w:rsid w:val="00F25F65"/>
    <w:rsid w:val="00F26BCA"/>
    <w:rsid w:val="00F27284"/>
    <w:rsid w:val="00F2733D"/>
    <w:rsid w:val="00F274F5"/>
    <w:rsid w:val="00F27B61"/>
    <w:rsid w:val="00F27D1E"/>
    <w:rsid w:val="00F30239"/>
    <w:rsid w:val="00F30308"/>
    <w:rsid w:val="00F3054D"/>
    <w:rsid w:val="00F30EB6"/>
    <w:rsid w:val="00F3136F"/>
    <w:rsid w:val="00F315A6"/>
    <w:rsid w:val="00F32346"/>
    <w:rsid w:val="00F328D9"/>
    <w:rsid w:val="00F32F80"/>
    <w:rsid w:val="00F33199"/>
    <w:rsid w:val="00F3379E"/>
    <w:rsid w:val="00F340AF"/>
    <w:rsid w:val="00F342FA"/>
    <w:rsid w:val="00F34746"/>
    <w:rsid w:val="00F348AC"/>
    <w:rsid w:val="00F34D26"/>
    <w:rsid w:val="00F35329"/>
    <w:rsid w:val="00F357D4"/>
    <w:rsid w:val="00F35B11"/>
    <w:rsid w:val="00F36535"/>
    <w:rsid w:val="00F370B7"/>
    <w:rsid w:val="00F375C0"/>
    <w:rsid w:val="00F377FF"/>
    <w:rsid w:val="00F37AFD"/>
    <w:rsid w:val="00F37B1E"/>
    <w:rsid w:val="00F37CC0"/>
    <w:rsid w:val="00F4001C"/>
    <w:rsid w:val="00F4025D"/>
    <w:rsid w:val="00F409B0"/>
    <w:rsid w:val="00F40B12"/>
    <w:rsid w:val="00F40CC7"/>
    <w:rsid w:val="00F40D77"/>
    <w:rsid w:val="00F40F6D"/>
    <w:rsid w:val="00F419AE"/>
    <w:rsid w:val="00F41A0C"/>
    <w:rsid w:val="00F41C13"/>
    <w:rsid w:val="00F420DE"/>
    <w:rsid w:val="00F422DD"/>
    <w:rsid w:val="00F42A3C"/>
    <w:rsid w:val="00F42F0A"/>
    <w:rsid w:val="00F42F97"/>
    <w:rsid w:val="00F4313B"/>
    <w:rsid w:val="00F431FF"/>
    <w:rsid w:val="00F43334"/>
    <w:rsid w:val="00F43721"/>
    <w:rsid w:val="00F4377E"/>
    <w:rsid w:val="00F439CD"/>
    <w:rsid w:val="00F43B16"/>
    <w:rsid w:val="00F43F38"/>
    <w:rsid w:val="00F4446A"/>
    <w:rsid w:val="00F44760"/>
    <w:rsid w:val="00F44DB6"/>
    <w:rsid w:val="00F45B9C"/>
    <w:rsid w:val="00F45D57"/>
    <w:rsid w:val="00F45D5C"/>
    <w:rsid w:val="00F46610"/>
    <w:rsid w:val="00F468B7"/>
    <w:rsid w:val="00F46A49"/>
    <w:rsid w:val="00F46B33"/>
    <w:rsid w:val="00F46F8A"/>
    <w:rsid w:val="00F47D6E"/>
    <w:rsid w:val="00F47E57"/>
    <w:rsid w:val="00F5023A"/>
    <w:rsid w:val="00F50C4D"/>
    <w:rsid w:val="00F510C9"/>
    <w:rsid w:val="00F51AF4"/>
    <w:rsid w:val="00F522CD"/>
    <w:rsid w:val="00F52664"/>
    <w:rsid w:val="00F52866"/>
    <w:rsid w:val="00F52A9D"/>
    <w:rsid w:val="00F52C3B"/>
    <w:rsid w:val="00F53101"/>
    <w:rsid w:val="00F533D4"/>
    <w:rsid w:val="00F53CC5"/>
    <w:rsid w:val="00F53E08"/>
    <w:rsid w:val="00F53EDC"/>
    <w:rsid w:val="00F543E4"/>
    <w:rsid w:val="00F5491E"/>
    <w:rsid w:val="00F54D74"/>
    <w:rsid w:val="00F54FC1"/>
    <w:rsid w:val="00F552E4"/>
    <w:rsid w:val="00F55767"/>
    <w:rsid w:val="00F559A2"/>
    <w:rsid w:val="00F56361"/>
    <w:rsid w:val="00F568DE"/>
    <w:rsid w:val="00F56C52"/>
    <w:rsid w:val="00F57ABD"/>
    <w:rsid w:val="00F57ACE"/>
    <w:rsid w:val="00F57C6A"/>
    <w:rsid w:val="00F57CE5"/>
    <w:rsid w:val="00F57EBF"/>
    <w:rsid w:val="00F6044E"/>
    <w:rsid w:val="00F60569"/>
    <w:rsid w:val="00F60A0E"/>
    <w:rsid w:val="00F60F8E"/>
    <w:rsid w:val="00F61099"/>
    <w:rsid w:val="00F61179"/>
    <w:rsid w:val="00F61646"/>
    <w:rsid w:val="00F616DB"/>
    <w:rsid w:val="00F6180E"/>
    <w:rsid w:val="00F61E89"/>
    <w:rsid w:val="00F62068"/>
    <w:rsid w:val="00F626F5"/>
    <w:rsid w:val="00F627AF"/>
    <w:rsid w:val="00F62884"/>
    <w:rsid w:val="00F631B2"/>
    <w:rsid w:val="00F633BB"/>
    <w:rsid w:val="00F634E0"/>
    <w:rsid w:val="00F637E5"/>
    <w:rsid w:val="00F63C0C"/>
    <w:rsid w:val="00F63D90"/>
    <w:rsid w:val="00F6437C"/>
    <w:rsid w:val="00F6490B"/>
    <w:rsid w:val="00F656A3"/>
    <w:rsid w:val="00F656B1"/>
    <w:rsid w:val="00F657BF"/>
    <w:rsid w:val="00F660BD"/>
    <w:rsid w:val="00F66442"/>
    <w:rsid w:val="00F66A85"/>
    <w:rsid w:val="00F672B6"/>
    <w:rsid w:val="00F673B0"/>
    <w:rsid w:val="00F67B0F"/>
    <w:rsid w:val="00F67E8F"/>
    <w:rsid w:val="00F703F2"/>
    <w:rsid w:val="00F70416"/>
    <w:rsid w:val="00F705B8"/>
    <w:rsid w:val="00F70896"/>
    <w:rsid w:val="00F70AE9"/>
    <w:rsid w:val="00F70C1E"/>
    <w:rsid w:val="00F70F67"/>
    <w:rsid w:val="00F710AB"/>
    <w:rsid w:val="00F7141B"/>
    <w:rsid w:val="00F71854"/>
    <w:rsid w:val="00F71C2A"/>
    <w:rsid w:val="00F71D3B"/>
    <w:rsid w:val="00F71D54"/>
    <w:rsid w:val="00F72456"/>
    <w:rsid w:val="00F72622"/>
    <w:rsid w:val="00F72B43"/>
    <w:rsid w:val="00F72F69"/>
    <w:rsid w:val="00F732B9"/>
    <w:rsid w:val="00F73755"/>
    <w:rsid w:val="00F73C2E"/>
    <w:rsid w:val="00F73DC3"/>
    <w:rsid w:val="00F740A5"/>
    <w:rsid w:val="00F74DCB"/>
    <w:rsid w:val="00F74F50"/>
    <w:rsid w:val="00F75102"/>
    <w:rsid w:val="00F75324"/>
    <w:rsid w:val="00F75882"/>
    <w:rsid w:val="00F75E30"/>
    <w:rsid w:val="00F75E75"/>
    <w:rsid w:val="00F765D4"/>
    <w:rsid w:val="00F76C6A"/>
    <w:rsid w:val="00F77147"/>
    <w:rsid w:val="00F7736F"/>
    <w:rsid w:val="00F773FF"/>
    <w:rsid w:val="00F77D5D"/>
    <w:rsid w:val="00F77DA9"/>
    <w:rsid w:val="00F80694"/>
    <w:rsid w:val="00F807C5"/>
    <w:rsid w:val="00F80E43"/>
    <w:rsid w:val="00F8107D"/>
    <w:rsid w:val="00F810BD"/>
    <w:rsid w:val="00F8128F"/>
    <w:rsid w:val="00F8169E"/>
    <w:rsid w:val="00F81A9A"/>
    <w:rsid w:val="00F82166"/>
    <w:rsid w:val="00F829DD"/>
    <w:rsid w:val="00F83DC3"/>
    <w:rsid w:val="00F83ED7"/>
    <w:rsid w:val="00F843D2"/>
    <w:rsid w:val="00F845EA"/>
    <w:rsid w:val="00F84CDD"/>
    <w:rsid w:val="00F84EF2"/>
    <w:rsid w:val="00F84FB5"/>
    <w:rsid w:val="00F85435"/>
    <w:rsid w:val="00F85561"/>
    <w:rsid w:val="00F85ED5"/>
    <w:rsid w:val="00F863C1"/>
    <w:rsid w:val="00F867DC"/>
    <w:rsid w:val="00F86A07"/>
    <w:rsid w:val="00F86CB5"/>
    <w:rsid w:val="00F87148"/>
    <w:rsid w:val="00F87659"/>
    <w:rsid w:val="00F87740"/>
    <w:rsid w:val="00F8782D"/>
    <w:rsid w:val="00F87863"/>
    <w:rsid w:val="00F8786E"/>
    <w:rsid w:val="00F87A2E"/>
    <w:rsid w:val="00F87A4D"/>
    <w:rsid w:val="00F87BD5"/>
    <w:rsid w:val="00F90573"/>
    <w:rsid w:val="00F90636"/>
    <w:rsid w:val="00F90E60"/>
    <w:rsid w:val="00F91125"/>
    <w:rsid w:val="00F91DBB"/>
    <w:rsid w:val="00F91F4C"/>
    <w:rsid w:val="00F92D2F"/>
    <w:rsid w:val="00F930A4"/>
    <w:rsid w:val="00F9317B"/>
    <w:rsid w:val="00F9325D"/>
    <w:rsid w:val="00F934C4"/>
    <w:rsid w:val="00F93841"/>
    <w:rsid w:val="00F93B8A"/>
    <w:rsid w:val="00F93EC1"/>
    <w:rsid w:val="00F94163"/>
    <w:rsid w:val="00F944BA"/>
    <w:rsid w:val="00F94899"/>
    <w:rsid w:val="00F955DD"/>
    <w:rsid w:val="00F95E78"/>
    <w:rsid w:val="00F95FEE"/>
    <w:rsid w:val="00F9606C"/>
    <w:rsid w:val="00F9616E"/>
    <w:rsid w:val="00F96ECE"/>
    <w:rsid w:val="00F96F2A"/>
    <w:rsid w:val="00F97214"/>
    <w:rsid w:val="00F9790C"/>
    <w:rsid w:val="00F97B62"/>
    <w:rsid w:val="00FA0518"/>
    <w:rsid w:val="00FA08AA"/>
    <w:rsid w:val="00FA0973"/>
    <w:rsid w:val="00FA09F8"/>
    <w:rsid w:val="00FA0D7A"/>
    <w:rsid w:val="00FA11B2"/>
    <w:rsid w:val="00FA2543"/>
    <w:rsid w:val="00FA27F3"/>
    <w:rsid w:val="00FA2B1D"/>
    <w:rsid w:val="00FA2CBC"/>
    <w:rsid w:val="00FA3C92"/>
    <w:rsid w:val="00FA3DC7"/>
    <w:rsid w:val="00FA449A"/>
    <w:rsid w:val="00FA4502"/>
    <w:rsid w:val="00FA489A"/>
    <w:rsid w:val="00FA5149"/>
    <w:rsid w:val="00FA54AB"/>
    <w:rsid w:val="00FA5656"/>
    <w:rsid w:val="00FA5BD6"/>
    <w:rsid w:val="00FA5C5C"/>
    <w:rsid w:val="00FA5D77"/>
    <w:rsid w:val="00FA5E2B"/>
    <w:rsid w:val="00FA62A1"/>
    <w:rsid w:val="00FA6ACC"/>
    <w:rsid w:val="00FA6E36"/>
    <w:rsid w:val="00FA7284"/>
    <w:rsid w:val="00FA72D9"/>
    <w:rsid w:val="00FA76E5"/>
    <w:rsid w:val="00FA781C"/>
    <w:rsid w:val="00FA787D"/>
    <w:rsid w:val="00FA7A2E"/>
    <w:rsid w:val="00FB0DE4"/>
    <w:rsid w:val="00FB0E2A"/>
    <w:rsid w:val="00FB1123"/>
    <w:rsid w:val="00FB14D0"/>
    <w:rsid w:val="00FB2B65"/>
    <w:rsid w:val="00FB2F2E"/>
    <w:rsid w:val="00FB3084"/>
    <w:rsid w:val="00FB356F"/>
    <w:rsid w:val="00FB38BA"/>
    <w:rsid w:val="00FB3D17"/>
    <w:rsid w:val="00FB410A"/>
    <w:rsid w:val="00FB4362"/>
    <w:rsid w:val="00FB49BC"/>
    <w:rsid w:val="00FB4DF3"/>
    <w:rsid w:val="00FB4EDA"/>
    <w:rsid w:val="00FB5235"/>
    <w:rsid w:val="00FB59D6"/>
    <w:rsid w:val="00FB5BD1"/>
    <w:rsid w:val="00FB5CD9"/>
    <w:rsid w:val="00FB5E0F"/>
    <w:rsid w:val="00FB714B"/>
    <w:rsid w:val="00FB73FA"/>
    <w:rsid w:val="00FB74FA"/>
    <w:rsid w:val="00FB7877"/>
    <w:rsid w:val="00FB79A1"/>
    <w:rsid w:val="00FC0352"/>
    <w:rsid w:val="00FC06FA"/>
    <w:rsid w:val="00FC0B79"/>
    <w:rsid w:val="00FC11FF"/>
    <w:rsid w:val="00FC182A"/>
    <w:rsid w:val="00FC1A69"/>
    <w:rsid w:val="00FC1C39"/>
    <w:rsid w:val="00FC1EE1"/>
    <w:rsid w:val="00FC2D41"/>
    <w:rsid w:val="00FC3440"/>
    <w:rsid w:val="00FC3493"/>
    <w:rsid w:val="00FC3F20"/>
    <w:rsid w:val="00FC41B6"/>
    <w:rsid w:val="00FC4834"/>
    <w:rsid w:val="00FC4C9D"/>
    <w:rsid w:val="00FC4D7C"/>
    <w:rsid w:val="00FC517B"/>
    <w:rsid w:val="00FC538B"/>
    <w:rsid w:val="00FC5970"/>
    <w:rsid w:val="00FC5FA8"/>
    <w:rsid w:val="00FC6025"/>
    <w:rsid w:val="00FC6551"/>
    <w:rsid w:val="00FC6E33"/>
    <w:rsid w:val="00FC70D6"/>
    <w:rsid w:val="00FC72DB"/>
    <w:rsid w:val="00FC7398"/>
    <w:rsid w:val="00FC799D"/>
    <w:rsid w:val="00FD00AA"/>
    <w:rsid w:val="00FD0843"/>
    <w:rsid w:val="00FD0A11"/>
    <w:rsid w:val="00FD0C20"/>
    <w:rsid w:val="00FD1129"/>
    <w:rsid w:val="00FD11ED"/>
    <w:rsid w:val="00FD2035"/>
    <w:rsid w:val="00FD3081"/>
    <w:rsid w:val="00FD30B1"/>
    <w:rsid w:val="00FD4499"/>
    <w:rsid w:val="00FD4921"/>
    <w:rsid w:val="00FD4E01"/>
    <w:rsid w:val="00FD4E40"/>
    <w:rsid w:val="00FD562D"/>
    <w:rsid w:val="00FD5666"/>
    <w:rsid w:val="00FD5982"/>
    <w:rsid w:val="00FD5E4F"/>
    <w:rsid w:val="00FD65EF"/>
    <w:rsid w:val="00FD6755"/>
    <w:rsid w:val="00FD6F6E"/>
    <w:rsid w:val="00FD72F8"/>
    <w:rsid w:val="00FD7B79"/>
    <w:rsid w:val="00FD7C1C"/>
    <w:rsid w:val="00FD7E1A"/>
    <w:rsid w:val="00FD7E8C"/>
    <w:rsid w:val="00FE0C65"/>
    <w:rsid w:val="00FE0DE5"/>
    <w:rsid w:val="00FE116A"/>
    <w:rsid w:val="00FE1EBF"/>
    <w:rsid w:val="00FE236F"/>
    <w:rsid w:val="00FE32C6"/>
    <w:rsid w:val="00FE3946"/>
    <w:rsid w:val="00FE3B62"/>
    <w:rsid w:val="00FE44E0"/>
    <w:rsid w:val="00FE4597"/>
    <w:rsid w:val="00FE49D6"/>
    <w:rsid w:val="00FE4E6D"/>
    <w:rsid w:val="00FE58F7"/>
    <w:rsid w:val="00FE6054"/>
    <w:rsid w:val="00FE669F"/>
    <w:rsid w:val="00FE684B"/>
    <w:rsid w:val="00FE6B1D"/>
    <w:rsid w:val="00FE6EAD"/>
    <w:rsid w:val="00FE7557"/>
    <w:rsid w:val="00FE7846"/>
    <w:rsid w:val="00FE7981"/>
    <w:rsid w:val="00FE7DF7"/>
    <w:rsid w:val="00FE7EEF"/>
    <w:rsid w:val="00FF088C"/>
    <w:rsid w:val="00FF0B65"/>
    <w:rsid w:val="00FF1781"/>
    <w:rsid w:val="00FF1F2B"/>
    <w:rsid w:val="00FF2012"/>
    <w:rsid w:val="00FF2E40"/>
    <w:rsid w:val="00FF2E74"/>
    <w:rsid w:val="00FF3122"/>
    <w:rsid w:val="00FF3CE3"/>
    <w:rsid w:val="00FF42E4"/>
    <w:rsid w:val="00FF4774"/>
    <w:rsid w:val="00FF47F4"/>
    <w:rsid w:val="00FF493F"/>
    <w:rsid w:val="00FF506A"/>
    <w:rsid w:val="00FF55BD"/>
    <w:rsid w:val="00FF6110"/>
    <w:rsid w:val="00FF6734"/>
    <w:rsid w:val="00FF68E6"/>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3C6F620D-8E2F-4E52-86E3-6CA303236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17FC"/>
    <w:pPr>
      <w:spacing w:after="0" w:line="240" w:lineRule="auto"/>
      <w:jc w:val="left"/>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93588F"/>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93588F"/>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93588F"/>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5F2F0C"/>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F2F0C"/>
  </w:style>
  <w:style w:type="character" w:customStyle="1" w:styleId="Heading1Char">
    <w:name w:val="Heading 1 Char"/>
    <w:basedOn w:val="DefaultParagraphFont"/>
    <w:link w:val="Heading1"/>
    <w:uiPriority w:val="9"/>
    <w:rsid w:val="0093588F"/>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93588F"/>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93588F"/>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suppressAutoHyphens w:val="0"/>
      <w:outlineLvl w:val="9"/>
    </w:pPr>
    <w:rPr>
      <w:lang w:val="en-US"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1"/>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pnas.org/content/101/29/10495" TargetMode="External"/><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comments" Target="comments.xml"/><Relationship Id="rId18" Type="http://schemas.openxmlformats.org/officeDocument/2006/relationships/hyperlink" Target="https://github.com/maxlindmark/scaling" TargetMode="External"/><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tyles" Target="styles.xml"/><Relationship Id="rId12" Type="http://schemas.openxmlformats.org/officeDocument/2006/relationships/hyperlink" Target="mailto:max.lindmark@slu.se" TargetMode="External"/><Relationship Id="rId17" Type="http://schemas.openxmlformats.org/officeDocument/2006/relationships/hyperlink" Target="https://github.com/stan-dev/stan/wiki/Prior-Choice-Recommendations" TargetMode="External"/><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fishbase.org/" TargetMode="External"/><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7.png"/><Relationship Id="rId5" Type="http://schemas.openxmlformats.org/officeDocument/2006/relationships/customXml" Target="../customXml/item5.xml"/><Relationship Id="rId15" Type="http://schemas.microsoft.com/office/2016/09/relationships/commentsIds" Target="commentsIds.xml"/><Relationship Id="rId23" Type="http://schemas.openxmlformats.org/officeDocument/2006/relationships/image" Target="media/image6.png"/><Relationship Id="rId28" Type="http://schemas.microsoft.com/office/2011/relationships/people" Target="people.xml"/><Relationship Id="rId10" Type="http://schemas.openxmlformats.org/officeDocument/2006/relationships/footnotes" Target="footnotes.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1/relationships/commentsExtended" Target="commentsExtended.xml"/><Relationship Id="rId22" Type="http://schemas.openxmlformats.org/officeDocument/2006/relationships/image" Target="media/image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p:properties>
</file>

<file path=customXml/item4.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3.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4.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5.xml><?xml version="1.0" encoding="utf-8"?>
<ds:datastoreItem xmlns:ds="http://schemas.openxmlformats.org/officeDocument/2006/customXml" ds:itemID="{F5E30EFA-C09A-CB40-8EE2-67024C137C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4</TotalTime>
  <Pages>31</Pages>
  <Words>39436</Words>
  <Characters>224787</Characters>
  <Application>Microsoft Office Word</Application>
  <DocSecurity>0</DocSecurity>
  <Lines>1873</Lines>
  <Paragraphs>527</Paragraphs>
  <ScaleCrop>false</ScaleCrop>
  <HeadingPairs>
    <vt:vector size="2" baseType="variant">
      <vt:variant>
        <vt:lpstr>Title</vt:lpstr>
      </vt:variant>
      <vt:variant>
        <vt:i4>1</vt:i4>
      </vt:variant>
    </vt:vector>
  </HeadingPairs>
  <TitlesOfParts>
    <vt:vector size="1" baseType="lpstr">
      <vt:lpstr/>
    </vt:vector>
  </TitlesOfParts>
  <Company>SLU</Company>
  <LinksUpToDate>false</LinksUpToDate>
  <CharactersWithSpaces>263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5137</cp:revision>
  <cp:lastPrinted>2019-09-04T14:44:00Z</cp:lastPrinted>
  <dcterms:created xsi:type="dcterms:W3CDTF">2019-09-19T17:25:00Z</dcterms:created>
  <dcterms:modified xsi:type="dcterms:W3CDTF">2020-01-13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9c20ZvMu"/&gt;&lt;style id="http://www.zotero.org/styles/ecology-letters" hasBibliography="1" bibliographyStyleHasBeenSet="1"/&gt;&lt;prefs&gt;&lt;pref name="fieldType" value="Field"/&gt;&lt;/prefs&gt;&lt;/data&gt;</vt:lpwstr>
  </property>
</Properties>
</file>